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092BECE" w14:textId="77777777" w:rsidR="000F04CC" w:rsidRDefault="000F04CC" w:rsidP="00491F2E">
      <w:pPr>
        <w:jc w:val="center"/>
        <w:rPr>
          <w:rStyle w:val="Strong"/>
          <w:sz w:val="32"/>
          <w:szCs w:val="32"/>
        </w:rPr>
      </w:pPr>
    </w:p>
    <w:p w14:paraId="18AEA74D" w14:textId="77777777" w:rsidR="000F04CC" w:rsidRDefault="000F04CC" w:rsidP="00491F2E">
      <w:pPr>
        <w:jc w:val="center"/>
        <w:rPr>
          <w:rStyle w:val="Strong"/>
          <w:sz w:val="32"/>
          <w:szCs w:val="32"/>
        </w:rPr>
      </w:pPr>
    </w:p>
    <w:p w14:paraId="7F54ECDE" w14:textId="77777777" w:rsidR="000F04CC" w:rsidRDefault="000F04CC" w:rsidP="00491F2E">
      <w:pPr>
        <w:jc w:val="center"/>
        <w:rPr>
          <w:rStyle w:val="Strong"/>
          <w:sz w:val="32"/>
          <w:szCs w:val="32"/>
        </w:rPr>
      </w:pPr>
    </w:p>
    <w:p w14:paraId="780FF951" w14:textId="77777777" w:rsidR="000F04CC" w:rsidRDefault="000F04CC" w:rsidP="00491F2E">
      <w:pPr>
        <w:jc w:val="center"/>
        <w:rPr>
          <w:rStyle w:val="Strong"/>
          <w:sz w:val="32"/>
          <w:szCs w:val="32"/>
        </w:rPr>
      </w:pPr>
    </w:p>
    <w:p w14:paraId="17DC99FB" w14:textId="77777777" w:rsidR="000F04CC" w:rsidRDefault="000F04CC" w:rsidP="00491F2E">
      <w:pPr>
        <w:jc w:val="center"/>
        <w:rPr>
          <w:rStyle w:val="Strong"/>
          <w:sz w:val="32"/>
          <w:szCs w:val="32"/>
        </w:rPr>
      </w:pPr>
    </w:p>
    <w:p w14:paraId="050BE7E9" w14:textId="4E06E6B5" w:rsidR="0022103D" w:rsidRDefault="00EA520A" w:rsidP="00491F2E">
      <w:pPr>
        <w:jc w:val="center"/>
        <w:rPr>
          <w:rStyle w:val="Strong"/>
          <w:sz w:val="44"/>
          <w:szCs w:val="44"/>
        </w:rPr>
      </w:pPr>
      <w:r w:rsidRPr="00DD4CC9">
        <w:rPr>
          <w:rStyle w:val="Strong"/>
          <w:sz w:val="44"/>
          <w:szCs w:val="44"/>
        </w:rPr>
        <w:t xml:space="preserve">TexGen </w:t>
      </w:r>
      <w:r w:rsidR="006361B9">
        <w:rPr>
          <w:rStyle w:val="Strong"/>
          <w:sz w:val="44"/>
          <w:szCs w:val="44"/>
        </w:rPr>
        <w:t>S</w:t>
      </w:r>
      <w:r w:rsidR="004B6382" w:rsidRPr="00DD4CC9">
        <w:rPr>
          <w:rStyle w:val="Strong"/>
          <w:sz w:val="44"/>
          <w:szCs w:val="44"/>
        </w:rPr>
        <w:t xml:space="preserve">cripting </w:t>
      </w:r>
      <w:r w:rsidR="006361B9">
        <w:rPr>
          <w:rStyle w:val="Strong"/>
          <w:sz w:val="44"/>
          <w:szCs w:val="44"/>
        </w:rPr>
        <w:t>G</w:t>
      </w:r>
      <w:r w:rsidR="004B6382" w:rsidRPr="00DD4CC9">
        <w:rPr>
          <w:rStyle w:val="Strong"/>
          <w:sz w:val="44"/>
          <w:szCs w:val="44"/>
        </w:rPr>
        <w:t>uide</w:t>
      </w:r>
    </w:p>
    <w:p w14:paraId="34CC9230" w14:textId="77777777" w:rsidR="00DD4CC9" w:rsidRPr="00DD4CC9" w:rsidRDefault="00DD4CC9" w:rsidP="00491F2E">
      <w:pPr>
        <w:jc w:val="center"/>
        <w:rPr>
          <w:rStyle w:val="Strong"/>
          <w:sz w:val="24"/>
          <w:szCs w:val="24"/>
        </w:rPr>
      </w:pPr>
    </w:p>
    <w:p w14:paraId="30EB09BE" w14:textId="77777777" w:rsidR="00EA520A" w:rsidRDefault="00EA520A" w:rsidP="0022103D"/>
    <w:p w14:paraId="43E185A8" w14:textId="77777777" w:rsidR="00DD4CC9" w:rsidRDefault="00DD4CC9" w:rsidP="0022103D"/>
    <w:p w14:paraId="3DD14A62" w14:textId="77777777" w:rsidR="00DD4CC9" w:rsidRDefault="00DD4CC9" w:rsidP="008B30DE">
      <w:pPr>
        <w:jc w:val="center"/>
      </w:pPr>
      <w:r>
        <w:t>By</w:t>
      </w:r>
    </w:p>
    <w:p w14:paraId="211F6EF7" w14:textId="77777777" w:rsidR="00DD4CC9" w:rsidRDefault="00393191" w:rsidP="008B30DE">
      <w:pPr>
        <w:jc w:val="center"/>
      </w:pPr>
      <w:r>
        <w:t>Louise P. Brown</w:t>
      </w:r>
      <w:r w:rsidR="008B30DE">
        <w:t xml:space="preserve"> </w:t>
      </w:r>
    </w:p>
    <w:p w14:paraId="4DF0B9A5" w14:textId="77777777" w:rsidR="00DD4CC9" w:rsidRDefault="00393191" w:rsidP="008B30DE">
      <w:pPr>
        <w:jc w:val="center"/>
      </w:pPr>
      <w:r>
        <w:t xml:space="preserve">Frank </w:t>
      </w:r>
      <w:proofErr w:type="spellStart"/>
      <w:r>
        <w:t>Gommer</w:t>
      </w:r>
      <w:proofErr w:type="spellEnd"/>
      <w:r w:rsidR="008B30DE">
        <w:t xml:space="preserve"> </w:t>
      </w:r>
    </w:p>
    <w:p w14:paraId="270EC676" w14:textId="77777777" w:rsidR="00B1608D" w:rsidRDefault="008B30DE" w:rsidP="008B30DE">
      <w:pPr>
        <w:jc w:val="center"/>
      </w:pPr>
      <w:r>
        <w:t>Andrew C. Long</w:t>
      </w:r>
    </w:p>
    <w:p w14:paraId="7CE05655" w14:textId="77777777" w:rsidR="00B1608D" w:rsidRDefault="00B1608D" w:rsidP="008B30DE">
      <w:pPr>
        <w:jc w:val="center"/>
      </w:pPr>
      <w:r w:rsidRPr="00B1608D">
        <w:t>Mikhail Y. Matveev</w:t>
      </w:r>
    </w:p>
    <w:p w14:paraId="455D074B" w14:textId="77777777" w:rsidR="00263877" w:rsidRDefault="00263877" w:rsidP="008B30DE">
      <w:pPr>
        <w:jc w:val="center"/>
      </w:pPr>
      <w:r>
        <w:t>Xuesen Zeng</w:t>
      </w:r>
    </w:p>
    <w:p w14:paraId="1CEDB15F" w14:textId="77777777" w:rsidR="00877221" w:rsidRDefault="00877221" w:rsidP="008B30DE">
      <w:pPr>
        <w:jc w:val="center"/>
      </w:pPr>
      <w:r>
        <w:t>Shibo</w:t>
      </w:r>
      <w:r w:rsidRPr="00877221">
        <w:t xml:space="preserve"> </w:t>
      </w:r>
      <w:r>
        <w:t>Yan</w:t>
      </w:r>
    </w:p>
    <w:p w14:paraId="65BA5D48" w14:textId="77777777" w:rsidR="00877221" w:rsidRDefault="00877221" w:rsidP="008B30DE">
      <w:pPr>
        <w:jc w:val="center"/>
      </w:pPr>
    </w:p>
    <w:p w14:paraId="39996FD8" w14:textId="77777777" w:rsidR="008B30DE" w:rsidRDefault="008B30DE" w:rsidP="0022103D"/>
    <w:p w14:paraId="4E647F65" w14:textId="77777777" w:rsidR="000F04CC" w:rsidRDefault="000F04CC" w:rsidP="0022103D"/>
    <w:p w14:paraId="00781BF0" w14:textId="77777777" w:rsidR="000F04CC" w:rsidRDefault="000F04CC" w:rsidP="0022103D"/>
    <w:p w14:paraId="1AD47C4A" w14:textId="77777777" w:rsidR="000F04CC" w:rsidRDefault="000F04CC" w:rsidP="0022103D"/>
    <w:p w14:paraId="64B0DBE7" w14:textId="77777777" w:rsidR="000F04CC" w:rsidRDefault="000F04CC" w:rsidP="0022103D"/>
    <w:p w14:paraId="6FF11B06" w14:textId="77777777" w:rsidR="000F04CC" w:rsidRDefault="000F04CC" w:rsidP="0022103D"/>
    <w:p w14:paraId="0FA69F22" w14:textId="77777777" w:rsidR="000F04CC" w:rsidRDefault="000F04CC" w:rsidP="0022103D"/>
    <w:p w14:paraId="063388D6" w14:textId="77777777" w:rsidR="000F04CC" w:rsidRDefault="000F04CC">
      <w:pPr>
        <w:spacing w:after="200" w:line="276" w:lineRule="auto"/>
        <w:rPr>
          <w:rFonts w:eastAsiaTheme="majorEastAsia" w:cstheme="majorBidi"/>
          <w:b/>
          <w:bCs/>
          <w:sz w:val="28"/>
          <w:szCs w:val="28"/>
        </w:rPr>
      </w:pPr>
      <w:r>
        <w:br w:type="page"/>
      </w:r>
    </w:p>
    <w:p w14:paraId="0215370A" w14:textId="77777777" w:rsidR="00EA520A" w:rsidRDefault="008F51BC" w:rsidP="00F5741B">
      <w:pPr>
        <w:pStyle w:val="Heading1"/>
        <w:numPr>
          <w:ilvl w:val="0"/>
          <w:numId w:val="0"/>
        </w:numPr>
      </w:pPr>
      <w:bookmarkStart w:id="0" w:name="_Toc76652598"/>
      <w:r>
        <w:lastRenderedPageBreak/>
        <w:t>Content</w:t>
      </w:r>
      <w:r w:rsidR="00552433">
        <w:t>s</w:t>
      </w:r>
      <w:bookmarkEnd w:id="0"/>
    </w:p>
    <w:p w14:paraId="02ED1E14" w14:textId="77777777" w:rsidR="008F51BC" w:rsidRDefault="008F51BC" w:rsidP="0022103D"/>
    <w:p w14:paraId="12F4A59B" w14:textId="4D048853" w:rsidR="00353CD5" w:rsidRDefault="00EA520A">
      <w:pPr>
        <w:pStyle w:val="TOC1"/>
        <w:tabs>
          <w:tab w:val="right" w:leader="dot" w:pos="8493"/>
        </w:tabs>
        <w:rPr>
          <w:rFonts w:asciiTheme="minorHAnsi" w:eastAsiaTheme="minorEastAsia" w:hAnsiTheme="minorHAnsi" w:cstheme="minorBidi"/>
          <w:noProof/>
          <w:sz w:val="22"/>
          <w:lang w:eastAsia="en-GB"/>
        </w:rPr>
      </w:pPr>
      <w:r>
        <w:fldChar w:fldCharType="begin"/>
      </w:r>
      <w:r>
        <w:instrText xml:space="preserve"> TOC \o "1-4" \h \z \u </w:instrText>
      </w:r>
      <w:r>
        <w:fldChar w:fldCharType="separate"/>
      </w:r>
      <w:hyperlink w:anchor="_Toc76652598" w:history="1">
        <w:r w:rsidR="00353CD5" w:rsidRPr="000A288C">
          <w:rPr>
            <w:rStyle w:val="Hyperlink"/>
            <w:noProof/>
          </w:rPr>
          <w:t>Contents</w:t>
        </w:r>
        <w:r w:rsidR="00353CD5">
          <w:rPr>
            <w:noProof/>
            <w:webHidden/>
          </w:rPr>
          <w:tab/>
        </w:r>
        <w:r w:rsidR="00353CD5">
          <w:rPr>
            <w:noProof/>
            <w:webHidden/>
          </w:rPr>
          <w:fldChar w:fldCharType="begin"/>
        </w:r>
        <w:r w:rsidR="00353CD5">
          <w:rPr>
            <w:noProof/>
            <w:webHidden/>
          </w:rPr>
          <w:instrText xml:space="preserve"> PAGEREF _Toc76652598 \h </w:instrText>
        </w:r>
        <w:r w:rsidR="00353CD5">
          <w:rPr>
            <w:noProof/>
            <w:webHidden/>
          </w:rPr>
        </w:r>
        <w:r w:rsidR="00353CD5">
          <w:rPr>
            <w:noProof/>
            <w:webHidden/>
          </w:rPr>
          <w:fldChar w:fldCharType="separate"/>
        </w:r>
        <w:r w:rsidR="00353CD5">
          <w:rPr>
            <w:noProof/>
            <w:webHidden/>
          </w:rPr>
          <w:t>ii</w:t>
        </w:r>
        <w:r w:rsidR="00353CD5">
          <w:rPr>
            <w:noProof/>
            <w:webHidden/>
          </w:rPr>
          <w:fldChar w:fldCharType="end"/>
        </w:r>
      </w:hyperlink>
    </w:p>
    <w:p w14:paraId="4E81F197" w14:textId="3C77D055" w:rsidR="00353CD5" w:rsidRDefault="00353CD5">
      <w:pPr>
        <w:pStyle w:val="TOC1"/>
        <w:tabs>
          <w:tab w:val="right" w:leader="dot" w:pos="8493"/>
        </w:tabs>
        <w:rPr>
          <w:rFonts w:asciiTheme="minorHAnsi" w:eastAsiaTheme="minorEastAsia" w:hAnsiTheme="minorHAnsi" w:cstheme="minorBidi"/>
          <w:noProof/>
          <w:sz w:val="22"/>
          <w:lang w:eastAsia="en-GB"/>
        </w:rPr>
      </w:pPr>
      <w:hyperlink w:anchor="_Toc76652599" w:history="1">
        <w:r w:rsidRPr="000A288C">
          <w:rPr>
            <w:rStyle w:val="Hyperlink"/>
            <w:noProof/>
          </w:rPr>
          <w:t>Preface</w:t>
        </w:r>
        <w:r>
          <w:rPr>
            <w:noProof/>
            <w:webHidden/>
          </w:rPr>
          <w:tab/>
        </w:r>
        <w:r>
          <w:rPr>
            <w:noProof/>
            <w:webHidden/>
          </w:rPr>
          <w:fldChar w:fldCharType="begin"/>
        </w:r>
        <w:r>
          <w:rPr>
            <w:noProof/>
            <w:webHidden/>
          </w:rPr>
          <w:instrText xml:space="preserve"> PAGEREF _Toc76652599 \h </w:instrText>
        </w:r>
        <w:r>
          <w:rPr>
            <w:noProof/>
            <w:webHidden/>
          </w:rPr>
        </w:r>
        <w:r>
          <w:rPr>
            <w:noProof/>
            <w:webHidden/>
          </w:rPr>
          <w:fldChar w:fldCharType="separate"/>
        </w:r>
        <w:r>
          <w:rPr>
            <w:noProof/>
            <w:webHidden/>
          </w:rPr>
          <w:t>iii</w:t>
        </w:r>
        <w:r>
          <w:rPr>
            <w:noProof/>
            <w:webHidden/>
          </w:rPr>
          <w:fldChar w:fldCharType="end"/>
        </w:r>
      </w:hyperlink>
    </w:p>
    <w:p w14:paraId="6A1E163A" w14:textId="5DD31898" w:rsidR="00353CD5" w:rsidRDefault="00353CD5">
      <w:pPr>
        <w:pStyle w:val="TOC1"/>
        <w:tabs>
          <w:tab w:val="left" w:pos="480"/>
          <w:tab w:val="right" w:leader="dot" w:pos="8493"/>
        </w:tabs>
        <w:rPr>
          <w:rFonts w:asciiTheme="minorHAnsi" w:eastAsiaTheme="minorEastAsia" w:hAnsiTheme="minorHAnsi" w:cstheme="minorBidi"/>
          <w:noProof/>
          <w:sz w:val="22"/>
          <w:lang w:eastAsia="en-GB"/>
        </w:rPr>
      </w:pPr>
      <w:hyperlink w:anchor="_Toc76652600" w:history="1">
        <w:r w:rsidRPr="000A288C">
          <w:rPr>
            <w:rStyle w:val="Hyperlink"/>
            <w:noProof/>
          </w:rPr>
          <w:t>1.</w:t>
        </w:r>
        <w:r>
          <w:rPr>
            <w:rFonts w:asciiTheme="minorHAnsi" w:eastAsiaTheme="minorEastAsia" w:hAnsiTheme="minorHAnsi" w:cstheme="minorBidi"/>
            <w:noProof/>
            <w:sz w:val="22"/>
            <w:lang w:eastAsia="en-GB"/>
          </w:rPr>
          <w:tab/>
        </w:r>
        <w:r w:rsidRPr="000A288C">
          <w:rPr>
            <w:rStyle w:val="Hyperlink"/>
            <w:noProof/>
          </w:rPr>
          <w:t>TexGen Structure</w:t>
        </w:r>
        <w:r>
          <w:rPr>
            <w:noProof/>
            <w:webHidden/>
          </w:rPr>
          <w:tab/>
        </w:r>
        <w:r>
          <w:rPr>
            <w:noProof/>
            <w:webHidden/>
          </w:rPr>
          <w:fldChar w:fldCharType="begin"/>
        </w:r>
        <w:r>
          <w:rPr>
            <w:noProof/>
            <w:webHidden/>
          </w:rPr>
          <w:instrText xml:space="preserve"> PAGEREF _Toc76652600 \h </w:instrText>
        </w:r>
        <w:r>
          <w:rPr>
            <w:noProof/>
            <w:webHidden/>
          </w:rPr>
        </w:r>
        <w:r>
          <w:rPr>
            <w:noProof/>
            <w:webHidden/>
          </w:rPr>
          <w:fldChar w:fldCharType="separate"/>
        </w:r>
        <w:r>
          <w:rPr>
            <w:noProof/>
            <w:webHidden/>
          </w:rPr>
          <w:t>iv</w:t>
        </w:r>
        <w:r>
          <w:rPr>
            <w:noProof/>
            <w:webHidden/>
          </w:rPr>
          <w:fldChar w:fldCharType="end"/>
        </w:r>
      </w:hyperlink>
    </w:p>
    <w:p w14:paraId="1F47B040" w14:textId="2C9303AA" w:rsidR="00353CD5" w:rsidRDefault="00353CD5">
      <w:pPr>
        <w:pStyle w:val="TOC1"/>
        <w:tabs>
          <w:tab w:val="right" w:leader="dot" w:pos="8493"/>
        </w:tabs>
        <w:rPr>
          <w:rFonts w:asciiTheme="minorHAnsi" w:eastAsiaTheme="minorEastAsia" w:hAnsiTheme="minorHAnsi" w:cstheme="minorBidi"/>
          <w:noProof/>
          <w:sz w:val="22"/>
          <w:lang w:eastAsia="en-GB"/>
        </w:rPr>
      </w:pPr>
      <w:hyperlink w:anchor="_Toc76652601" w:history="1">
        <w:r w:rsidRPr="000A288C">
          <w:rPr>
            <w:rStyle w:val="Hyperlink"/>
            <w:noProof/>
          </w:rPr>
          <w:t>1.1 Python Programming</w:t>
        </w:r>
        <w:r>
          <w:rPr>
            <w:noProof/>
            <w:webHidden/>
          </w:rPr>
          <w:tab/>
        </w:r>
        <w:r>
          <w:rPr>
            <w:noProof/>
            <w:webHidden/>
          </w:rPr>
          <w:fldChar w:fldCharType="begin"/>
        </w:r>
        <w:r>
          <w:rPr>
            <w:noProof/>
            <w:webHidden/>
          </w:rPr>
          <w:instrText xml:space="preserve"> PAGEREF _Toc76652601 \h </w:instrText>
        </w:r>
        <w:r>
          <w:rPr>
            <w:noProof/>
            <w:webHidden/>
          </w:rPr>
        </w:r>
        <w:r>
          <w:rPr>
            <w:noProof/>
            <w:webHidden/>
          </w:rPr>
          <w:fldChar w:fldCharType="separate"/>
        </w:r>
        <w:r>
          <w:rPr>
            <w:noProof/>
            <w:webHidden/>
          </w:rPr>
          <w:t>vi</w:t>
        </w:r>
        <w:r>
          <w:rPr>
            <w:noProof/>
            <w:webHidden/>
          </w:rPr>
          <w:fldChar w:fldCharType="end"/>
        </w:r>
      </w:hyperlink>
    </w:p>
    <w:p w14:paraId="1C41406C" w14:textId="6DB8A4BE" w:rsidR="00353CD5" w:rsidRDefault="00353CD5">
      <w:pPr>
        <w:pStyle w:val="TOC2"/>
        <w:tabs>
          <w:tab w:val="right" w:leader="dot" w:pos="8493"/>
        </w:tabs>
        <w:rPr>
          <w:rFonts w:asciiTheme="minorHAnsi" w:eastAsiaTheme="minorEastAsia" w:hAnsiTheme="minorHAnsi" w:cstheme="minorBidi"/>
          <w:noProof/>
          <w:sz w:val="22"/>
          <w:lang w:eastAsia="en-GB"/>
        </w:rPr>
      </w:pPr>
      <w:hyperlink w:anchor="_Toc76652602" w:history="1">
        <w:r w:rsidRPr="000A288C">
          <w:rPr>
            <w:rStyle w:val="Hyperlink"/>
            <w:noProof/>
          </w:rPr>
          <w:t>1.1.1 Python STL Templates</w:t>
        </w:r>
        <w:r>
          <w:rPr>
            <w:noProof/>
            <w:webHidden/>
          </w:rPr>
          <w:tab/>
        </w:r>
        <w:r>
          <w:rPr>
            <w:noProof/>
            <w:webHidden/>
          </w:rPr>
          <w:fldChar w:fldCharType="begin"/>
        </w:r>
        <w:r>
          <w:rPr>
            <w:noProof/>
            <w:webHidden/>
          </w:rPr>
          <w:instrText xml:space="preserve"> PAGEREF _Toc76652602 \h </w:instrText>
        </w:r>
        <w:r>
          <w:rPr>
            <w:noProof/>
            <w:webHidden/>
          </w:rPr>
        </w:r>
        <w:r>
          <w:rPr>
            <w:noProof/>
            <w:webHidden/>
          </w:rPr>
          <w:fldChar w:fldCharType="separate"/>
        </w:r>
        <w:r>
          <w:rPr>
            <w:noProof/>
            <w:webHidden/>
          </w:rPr>
          <w:t>vi</w:t>
        </w:r>
        <w:r>
          <w:rPr>
            <w:noProof/>
            <w:webHidden/>
          </w:rPr>
          <w:fldChar w:fldCharType="end"/>
        </w:r>
      </w:hyperlink>
    </w:p>
    <w:p w14:paraId="0E51396B" w14:textId="73856343" w:rsidR="00353CD5" w:rsidRDefault="00353CD5">
      <w:pPr>
        <w:pStyle w:val="TOC2"/>
        <w:tabs>
          <w:tab w:val="right" w:leader="dot" w:pos="8493"/>
        </w:tabs>
        <w:rPr>
          <w:rFonts w:asciiTheme="minorHAnsi" w:eastAsiaTheme="minorEastAsia" w:hAnsiTheme="minorHAnsi" w:cstheme="minorBidi"/>
          <w:noProof/>
          <w:sz w:val="22"/>
          <w:lang w:eastAsia="en-GB"/>
        </w:rPr>
      </w:pPr>
      <w:hyperlink w:anchor="_Toc76652603" w:history="1">
        <w:r w:rsidRPr="000A288C">
          <w:rPr>
            <w:rStyle w:val="Hyperlink"/>
            <w:noProof/>
          </w:rPr>
          <w:t>1.1.2 For-Loops</w:t>
        </w:r>
        <w:r>
          <w:rPr>
            <w:noProof/>
            <w:webHidden/>
          </w:rPr>
          <w:tab/>
        </w:r>
        <w:r>
          <w:rPr>
            <w:noProof/>
            <w:webHidden/>
          </w:rPr>
          <w:fldChar w:fldCharType="begin"/>
        </w:r>
        <w:r>
          <w:rPr>
            <w:noProof/>
            <w:webHidden/>
          </w:rPr>
          <w:instrText xml:space="preserve"> PAGEREF _Toc76652603 \h </w:instrText>
        </w:r>
        <w:r>
          <w:rPr>
            <w:noProof/>
            <w:webHidden/>
          </w:rPr>
        </w:r>
        <w:r>
          <w:rPr>
            <w:noProof/>
            <w:webHidden/>
          </w:rPr>
          <w:fldChar w:fldCharType="separate"/>
        </w:r>
        <w:r>
          <w:rPr>
            <w:noProof/>
            <w:webHidden/>
          </w:rPr>
          <w:t>vi</w:t>
        </w:r>
        <w:r>
          <w:rPr>
            <w:noProof/>
            <w:webHidden/>
          </w:rPr>
          <w:fldChar w:fldCharType="end"/>
        </w:r>
      </w:hyperlink>
    </w:p>
    <w:p w14:paraId="5D146A9A" w14:textId="65C8C61B" w:rsidR="00353CD5" w:rsidRDefault="00353CD5">
      <w:pPr>
        <w:pStyle w:val="TOC1"/>
        <w:tabs>
          <w:tab w:val="left" w:pos="480"/>
          <w:tab w:val="right" w:leader="dot" w:pos="8493"/>
        </w:tabs>
        <w:rPr>
          <w:rFonts w:asciiTheme="minorHAnsi" w:eastAsiaTheme="minorEastAsia" w:hAnsiTheme="minorHAnsi" w:cstheme="minorBidi"/>
          <w:noProof/>
          <w:sz w:val="22"/>
          <w:lang w:eastAsia="en-GB"/>
        </w:rPr>
      </w:pPr>
      <w:hyperlink w:anchor="_Toc76652604" w:history="1">
        <w:r w:rsidRPr="000A288C">
          <w:rPr>
            <w:rStyle w:val="Hyperlink"/>
            <w:noProof/>
          </w:rPr>
          <w:t>2.</w:t>
        </w:r>
        <w:r>
          <w:rPr>
            <w:rFonts w:asciiTheme="minorHAnsi" w:eastAsiaTheme="minorEastAsia" w:hAnsiTheme="minorHAnsi" w:cstheme="minorBidi"/>
            <w:noProof/>
            <w:sz w:val="22"/>
            <w:lang w:eastAsia="en-GB"/>
          </w:rPr>
          <w:tab/>
        </w:r>
        <w:r w:rsidRPr="000A288C">
          <w:rPr>
            <w:rStyle w:val="Hyperlink"/>
            <w:noProof/>
          </w:rPr>
          <w:t>Creating a Textile Model</w:t>
        </w:r>
        <w:r>
          <w:rPr>
            <w:noProof/>
            <w:webHidden/>
          </w:rPr>
          <w:tab/>
        </w:r>
        <w:r>
          <w:rPr>
            <w:noProof/>
            <w:webHidden/>
          </w:rPr>
          <w:fldChar w:fldCharType="begin"/>
        </w:r>
        <w:r>
          <w:rPr>
            <w:noProof/>
            <w:webHidden/>
          </w:rPr>
          <w:instrText xml:space="preserve"> PAGEREF _Toc76652604 \h </w:instrText>
        </w:r>
        <w:r>
          <w:rPr>
            <w:noProof/>
            <w:webHidden/>
          </w:rPr>
        </w:r>
        <w:r>
          <w:rPr>
            <w:noProof/>
            <w:webHidden/>
          </w:rPr>
          <w:fldChar w:fldCharType="separate"/>
        </w:r>
        <w:r>
          <w:rPr>
            <w:noProof/>
            <w:webHidden/>
          </w:rPr>
          <w:t>8</w:t>
        </w:r>
        <w:r>
          <w:rPr>
            <w:noProof/>
            <w:webHidden/>
          </w:rPr>
          <w:fldChar w:fldCharType="end"/>
        </w:r>
      </w:hyperlink>
    </w:p>
    <w:p w14:paraId="734A80A4" w14:textId="5285688D" w:rsidR="00353CD5" w:rsidRDefault="00353CD5">
      <w:pPr>
        <w:pStyle w:val="TOC2"/>
        <w:tabs>
          <w:tab w:val="right" w:leader="dot" w:pos="8493"/>
        </w:tabs>
        <w:rPr>
          <w:rFonts w:asciiTheme="minorHAnsi" w:eastAsiaTheme="minorEastAsia" w:hAnsiTheme="minorHAnsi" w:cstheme="minorBidi"/>
          <w:noProof/>
          <w:sz w:val="22"/>
          <w:lang w:eastAsia="en-GB"/>
        </w:rPr>
      </w:pPr>
      <w:hyperlink w:anchor="_Toc76652605" w:history="1">
        <w:r w:rsidRPr="000A288C">
          <w:rPr>
            <w:rStyle w:val="Hyperlink"/>
            <w:noProof/>
          </w:rPr>
          <w:t>2.1. Create Textile</w:t>
        </w:r>
        <w:r>
          <w:rPr>
            <w:noProof/>
            <w:webHidden/>
          </w:rPr>
          <w:tab/>
        </w:r>
        <w:r>
          <w:rPr>
            <w:noProof/>
            <w:webHidden/>
          </w:rPr>
          <w:fldChar w:fldCharType="begin"/>
        </w:r>
        <w:r>
          <w:rPr>
            <w:noProof/>
            <w:webHidden/>
          </w:rPr>
          <w:instrText xml:space="preserve"> PAGEREF _Toc76652605 \h </w:instrText>
        </w:r>
        <w:r>
          <w:rPr>
            <w:noProof/>
            <w:webHidden/>
          </w:rPr>
        </w:r>
        <w:r>
          <w:rPr>
            <w:noProof/>
            <w:webHidden/>
          </w:rPr>
          <w:fldChar w:fldCharType="separate"/>
        </w:r>
        <w:r>
          <w:rPr>
            <w:noProof/>
            <w:webHidden/>
          </w:rPr>
          <w:t>8</w:t>
        </w:r>
        <w:r>
          <w:rPr>
            <w:noProof/>
            <w:webHidden/>
          </w:rPr>
          <w:fldChar w:fldCharType="end"/>
        </w:r>
      </w:hyperlink>
    </w:p>
    <w:p w14:paraId="0C360699" w14:textId="642CD797" w:rsidR="00353CD5" w:rsidRDefault="00353CD5">
      <w:pPr>
        <w:pStyle w:val="TOC2"/>
        <w:tabs>
          <w:tab w:val="right" w:leader="dot" w:pos="8493"/>
        </w:tabs>
        <w:rPr>
          <w:rFonts w:asciiTheme="minorHAnsi" w:eastAsiaTheme="minorEastAsia" w:hAnsiTheme="minorHAnsi" w:cstheme="minorBidi"/>
          <w:noProof/>
          <w:sz w:val="22"/>
          <w:lang w:eastAsia="en-GB"/>
        </w:rPr>
      </w:pPr>
      <w:hyperlink w:anchor="_Toc76652606" w:history="1">
        <w:r w:rsidRPr="000A288C">
          <w:rPr>
            <w:rStyle w:val="Hyperlink"/>
            <w:noProof/>
          </w:rPr>
          <w:t>2.2. Create Yarns</w:t>
        </w:r>
        <w:r>
          <w:rPr>
            <w:noProof/>
            <w:webHidden/>
          </w:rPr>
          <w:tab/>
        </w:r>
        <w:r>
          <w:rPr>
            <w:noProof/>
            <w:webHidden/>
          </w:rPr>
          <w:fldChar w:fldCharType="begin"/>
        </w:r>
        <w:r>
          <w:rPr>
            <w:noProof/>
            <w:webHidden/>
          </w:rPr>
          <w:instrText xml:space="preserve"> PAGEREF _Toc76652606 \h </w:instrText>
        </w:r>
        <w:r>
          <w:rPr>
            <w:noProof/>
            <w:webHidden/>
          </w:rPr>
        </w:r>
        <w:r>
          <w:rPr>
            <w:noProof/>
            <w:webHidden/>
          </w:rPr>
          <w:fldChar w:fldCharType="separate"/>
        </w:r>
        <w:r>
          <w:rPr>
            <w:noProof/>
            <w:webHidden/>
          </w:rPr>
          <w:t>8</w:t>
        </w:r>
        <w:r>
          <w:rPr>
            <w:noProof/>
            <w:webHidden/>
          </w:rPr>
          <w:fldChar w:fldCharType="end"/>
        </w:r>
      </w:hyperlink>
    </w:p>
    <w:p w14:paraId="0FA7C82B" w14:textId="6BB0FECD" w:rsidR="00353CD5" w:rsidRDefault="00353CD5">
      <w:pPr>
        <w:pStyle w:val="TOC3"/>
        <w:tabs>
          <w:tab w:val="right" w:leader="dot" w:pos="8493"/>
        </w:tabs>
        <w:rPr>
          <w:rFonts w:asciiTheme="minorHAnsi" w:eastAsiaTheme="minorEastAsia" w:hAnsiTheme="minorHAnsi" w:cstheme="minorBidi"/>
          <w:noProof/>
          <w:sz w:val="22"/>
          <w:lang w:eastAsia="en-GB"/>
        </w:rPr>
      </w:pPr>
      <w:hyperlink w:anchor="_Toc76652607" w:history="1">
        <w:r w:rsidRPr="000A288C">
          <w:rPr>
            <w:rStyle w:val="Hyperlink"/>
            <w:noProof/>
          </w:rPr>
          <w:t>2.2.1 Set Resolution</w:t>
        </w:r>
        <w:r>
          <w:rPr>
            <w:noProof/>
            <w:webHidden/>
          </w:rPr>
          <w:tab/>
        </w:r>
        <w:r>
          <w:rPr>
            <w:noProof/>
            <w:webHidden/>
          </w:rPr>
          <w:fldChar w:fldCharType="begin"/>
        </w:r>
        <w:r>
          <w:rPr>
            <w:noProof/>
            <w:webHidden/>
          </w:rPr>
          <w:instrText xml:space="preserve"> PAGEREF _Toc76652607 \h </w:instrText>
        </w:r>
        <w:r>
          <w:rPr>
            <w:noProof/>
            <w:webHidden/>
          </w:rPr>
        </w:r>
        <w:r>
          <w:rPr>
            <w:noProof/>
            <w:webHidden/>
          </w:rPr>
          <w:fldChar w:fldCharType="separate"/>
        </w:r>
        <w:r>
          <w:rPr>
            <w:noProof/>
            <w:webHidden/>
          </w:rPr>
          <w:t>8</w:t>
        </w:r>
        <w:r>
          <w:rPr>
            <w:noProof/>
            <w:webHidden/>
          </w:rPr>
          <w:fldChar w:fldCharType="end"/>
        </w:r>
      </w:hyperlink>
    </w:p>
    <w:p w14:paraId="32B6D005" w14:textId="2F4C8D42" w:rsidR="00353CD5" w:rsidRDefault="00353CD5">
      <w:pPr>
        <w:pStyle w:val="TOC2"/>
        <w:tabs>
          <w:tab w:val="right" w:leader="dot" w:pos="8493"/>
        </w:tabs>
        <w:rPr>
          <w:rFonts w:asciiTheme="minorHAnsi" w:eastAsiaTheme="minorEastAsia" w:hAnsiTheme="minorHAnsi" w:cstheme="minorBidi"/>
          <w:noProof/>
          <w:sz w:val="22"/>
          <w:lang w:eastAsia="en-GB"/>
        </w:rPr>
      </w:pPr>
      <w:hyperlink w:anchor="_Toc76652608" w:history="1">
        <w:r w:rsidRPr="000A288C">
          <w:rPr>
            <w:rStyle w:val="Hyperlink"/>
            <w:noProof/>
          </w:rPr>
          <w:t>2.3. Create Master Nodes</w:t>
        </w:r>
        <w:r>
          <w:rPr>
            <w:noProof/>
            <w:webHidden/>
          </w:rPr>
          <w:tab/>
        </w:r>
        <w:r>
          <w:rPr>
            <w:noProof/>
            <w:webHidden/>
          </w:rPr>
          <w:fldChar w:fldCharType="begin"/>
        </w:r>
        <w:r>
          <w:rPr>
            <w:noProof/>
            <w:webHidden/>
          </w:rPr>
          <w:instrText xml:space="preserve"> PAGEREF _Toc76652608 \h </w:instrText>
        </w:r>
        <w:r>
          <w:rPr>
            <w:noProof/>
            <w:webHidden/>
          </w:rPr>
        </w:r>
        <w:r>
          <w:rPr>
            <w:noProof/>
            <w:webHidden/>
          </w:rPr>
          <w:fldChar w:fldCharType="separate"/>
        </w:r>
        <w:r>
          <w:rPr>
            <w:noProof/>
            <w:webHidden/>
          </w:rPr>
          <w:t>9</w:t>
        </w:r>
        <w:r>
          <w:rPr>
            <w:noProof/>
            <w:webHidden/>
          </w:rPr>
          <w:fldChar w:fldCharType="end"/>
        </w:r>
      </w:hyperlink>
    </w:p>
    <w:p w14:paraId="2A5724B6" w14:textId="2BB0BB7F" w:rsidR="00353CD5" w:rsidRDefault="00353CD5">
      <w:pPr>
        <w:pStyle w:val="TOC2"/>
        <w:tabs>
          <w:tab w:val="right" w:leader="dot" w:pos="8493"/>
        </w:tabs>
        <w:rPr>
          <w:rFonts w:asciiTheme="minorHAnsi" w:eastAsiaTheme="minorEastAsia" w:hAnsiTheme="minorHAnsi" w:cstheme="minorBidi"/>
          <w:noProof/>
          <w:sz w:val="22"/>
          <w:lang w:eastAsia="en-GB"/>
        </w:rPr>
      </w:pPr>
      <w:hyperlink w:anchor="_Toc76652609" w:history="1">
        <w:r w:rsidRPr="000A288C">
          <w:rPr>
            <w:rStyle w:val="Hyperlink"/>
            <w:noProof/>
          </w:rPr>
          <w:t>2.4. Add Yarns to Textile</w:t>
        </w:r>
        <w:r>
          <w:rPr>
            <w:noProof/>
            <w:webHidden/>
          </w:rPr>
          <w:tab/>
        </w:r>
        <w:r>
          <w:rPr>
            <w:noProof/>
            <w:webHidden/>
          </w:rPr>
          <w:fldChar w:fldCharType="begin"/>
        </w:r>
        <w:r>
          <w:rPr>
            <w:noProof/>
            <w:webHidden/>
          </w:rPr>
          <w:instrText xml:space="preserve"> PAGEREF _Toc76652609 \h </w:instrText>
        </w:r>
        <w:r>
          <w:rPr>
            <w:noProof/>
            <w:webHidden/>
          </w:rPr>
        </w:r>
        <w:r>
          <w:rPr>
            <w:noProof/>
            <w:webHidden/>
          </w:rPr>
          <w:fldChar w:fldCharType="separate"/>
        </w:r>
        <w:r>
          <w:rPr>
            <w:noProof/>
            <w:webHidden/>
          </w:rPr>
          <w:t>9</w:t>
        </w:r>
        <w:r>
          <w:rPr>
            <w:noProof/>
            <w:webHidden/>
          </w:rPr>
          <w:fldChar w:fldCharType="end"/>
        </w:r>
      </w:hyperlink>
    </w:p>
    <w:p w14:paraId="6C282C3C" w14:textId="7AAEDEA4" w:rsidR="00353CD5" w:rsidRDefault="00353CD5">
      <w:pPr>
        <w:pStyle w:val="TOC2"/>
        <w:tabs>
          <w:tab w:val="right" w:leader="dot" w:pos="8493"/>
        </w:tabs>
        <w:rPr>
          <w:rFonts w:asciiTheme="minorHAnsi" w:eastAsiaTheme="minorEastAsia" w:hAnsiTheme="minorHAnsi" w:cstheme="minorBidi"/>
          <w:noProof/>
          <w:sz w:val="22"/>
          <w:lang w:eastAsia="en-GB"/>
        </w:rPr>
      </w:pPr>
      <w:hyperlink w:anchor="_Toc76652610" w:history="1">
        <w:r w:rsidRPr="000A288C">
          <w:rPr>
            <w:rStyle w:val="Hyperlink"/>
            <w:noProof/>
          </w:rPr>
          <w:t>2.5. Add Textile to Database</w:t>
        </w:r>
        <w:r>
          <w:rPr>
            <w:noProof/>
            <w:webHidden/>
          </w:rPr>
          <w:tab/>
        </w:r>
        <w:r>
          <w:rPr>
            <w:noProof/>
            <w:webHidden/>
          </w:rPr>
          <w:fldChar w:fldCharType="begin"/>
        </w:r>
        <w:r>
          <w:rPr>
            <w:noProof/>
            <w:webHidden/>
          </w:rPr>
          <w:instrText xml:space="preserve"> PAGEREF _Toc76652610 \h </w:instrText>
        </w:r>
        <w:r>
          <w:rPr>
            <w:noProof/>
            <w:webHidden/>
          </w:rPr>
        </w:r>
        <w:r>
          <w:rPr>
            <w:noProof/>
            <w:webHidden/>
          </w:rPr>
          <w:fldChar w:fldCharType="separate"/>
        </w:r>
        <w:r>
          <w:rPr>
            <w:noProof/>
            <w:webHidden/>
          </w:rPr>
          <w:t>10</w:t>
        </w:r>
        <w:r>
          <w:rPr>
            <w:noProof/>
            <w:webHidden/>
          </w:rPr>
          <w:fldChar w:fldCharType="end"/>
        </w:r>
      </w:hyperlink>
    </w:p>
    <w:p w14:paraId="5C35FCFF" w14:textId="18FB34D2" w:rsidR="00353CD5" w:rsidRDefault="00353CD5">
      <w:pPr>
        <w:pStyle w:val="TOC2"/>
        <w:tabs>
          <w:tab w:val="right" w:leader="dot" w:pos="8493"/>
        </w:tabs>
        <w:rPr>
          <w:rFonts w:asciiTheme="minorHAnsi" w:eastAsiaTheme="minorEastAsia" w:hAnsiTheme="minorHAnsi" w:cstheme="minorBidi"/>
          <w:noProof/>
          <w:sz w:val="22"/>
          <w:lang w:eastAsia="en-GB"/>
        </w:rPr>
      </w:pPr>
      <w:hyperlink w:anchor="_Toc76652611" w:history="1">
        <w:r w:rsidRPr="000A288C">
          <w:rPr>
            <w:rStyle w:val="Hyperlink"/>
            <w:noProof/>
          </w:rPr>
          <w:t>2.6. Specifying Yarns with Varying Orientations</w:t>
        </w:r>
        <w:r>
          <w:rPr>
            <w:noProof/>
            <w:webHidden/>
          </w:rPr>
          <w:tab/>
        </w:r>
        <w:r>
          <w:rPr>
            <w:noProof/>
            <w:webHidden/>
          </w:rPr>
          <w:fldChar w:fldCharType="begin"/>
        </w:r>
        <w:r>
          <w:rPr>
            <w:noProof/>
            <w:webHidden/>
          </w:rPr>
          <w:instrText xml:space="preserve"> PAGEREF _Toc76652611 \h </w:instrText>
        </w:r>
        <w:r>
          <w:rPr>
            <w:noProof/>
            <w:webHidden/>
          </w:rPr>
        </w:r>
        <w:r>
          <w:rPr>
            <w:noProof/>
            <w:webHidden/>
          </w:rPr>
          <w:fldChar w:fldCharType="separate"/>
        </w:r>
        <w:r>
          <w:rPr>
            <w:noProof/>
            <w:webHidden/>
          </w:rPr>
          <w:t>11</w:t>
        </w:r>
        <w:r>
          <w:rPr>
            <w:noProof/>
            <w:webHidden/>
          </w:rPr>
          <w:fldChar w:fldCharType="end"/>
        </w:r>
      </w:hyperlink>
    </w:p>
    <w:p w14:paraId="1E379E93" w14:textId="67A7BED4" w:rsidR="00353CD5" w:rsidRDefault="00353CD5">
      <w:pPr>
        <w:pStyle w:val="TOC1"/>
        <w:tabs>
          <w:tab w:val="left" w:pos="480"/>
          <w:tab w:val="right" w:leader="dot" w:pos="8493"/>
        </w:tabs>
        <w:rPr>
          <w:rFonts w:asciiTheme="minorHAnsi" w:eastAsiaTheme="minorEastAsia" w:hAnsiTheme="minorHAnsi" w:cstheme="minorBidi"/>
          <w:noProof/>
          <w:sz w:val="22"/>
          <w:lang w:eastAsia="en-GB"/>
        </w:rPr>
      </w:pPr>
      <w:hyperlink w:anchor="_Toc76652612" w:history="1">
        <w:r w:rsidRPr="000A288C">
          <w:rPr>
            <w:rStyle w:val="Hyperlink"/>
            <w:noProof/>
          </w:rPr>
          <w:t>3.</w:t>
        </w:r>
        <w:r>
          <w:rPr>
            <w:rFonts w:asciiTheme="minorHAnsi" w:eastAsiaTheme="minorEastAsia" w:hAnsiTheme="minorHAnsi" w:cstheme="minorBidi"/>
            <w:noProof/>
            <w:sz w:val="22"/>
            <w:lang w:eastAsia="en-GB"/>
          </w:rPr>
          <w:tab/>
        </w:r>
        <w:r w:rsidRPr="000A288C">
          <w:rPr>
            <w:rStyle w:val="Hyperlink"/>
            <w:noProof/>
          </w:rPr>
          <w:t>Specifying Yarn Path Interpolation</w:t>
        </w:r>
        <w:r>
          <w:rPr>
            <w:noProof/>
            <w:webHidden/>
          </w:rPr>
          <w:tab/>
        </w:r>
        <w:r>
          <w:rPr>
            <w:noProof/>
            <w:webHidden/>
          </w:rPr>
          <w:fldChar w:fldCharType="begin"/>
        </w:r>
        <w:r>
          <w:rPr>
            <w:noProof/>
            <w:webHidden/>
          </w:rPr>
          <w:instrText xml:space="preserve"> PAGEREF _Toc76652612 \h </w:instrText>
        </w:r>
        <w:r>
          <w:rPr>
            <w:noProof/>
            <w:webHidden/>
          </w:rPr>
        </w:r>
        <w:r>
          <w:rPr>
            <w:noProof/>
            <w:webHidden/>
          </w:rPr>
          <w:fldChar w:fldCharType="separate"/>
        </w:r>
        <w:r>
          <w:rPr>
            <w:noProof/>
            <w:webHidden/>
          </w:rPr>
          <w:t>13</w:t>
        </w:r>
        <w:r>
          <w:rPr>
            <w:noProof/>
            <w:webHidden/>
          </w:rPr>
          <w:fldChar w:fldCharType="end"/>
        </w:r>
      </w:hyperlink>
    </w:p>
    <w:p w14:paraId="56CB425F" w14:textId="1A6BC236" w:rsidR="00353CD5" w:rsidRDefault="00353CD5">
      <w:pPr>
        <w:pStyle w:val="TOC2"/>
        <w:tabs>
          <w:tab w:val="right" w:leader="dot" w:pos="8493"/>
        </w:tabs>
        <w:rPr>
          <w:rFonts w:asciiTheme="minorHAnsi" w:eastAsiaTheme="minorEastAsia" w:hAnsiTheme="minorHAnsi" w:cstheme="minorBidi"/>
          <w:noProof/>
          <w:sz w:val="22"/>
          <w:lang w:eastAsia="en-GB"/>
        </w:rPr>
      </w:pPr>
      <w:hyperlink w:anchor="_Toc76652613" w:history="1">
        <w:r w:rsidRPr="000A288C">
          <w:rPr>
            <w:rStyle w:val="Hyperlink"/>
            <w:noProof/>
          </w:rPr>
          <w:t>3.1 CInterpolationBezier</w:t>
        </w:r>
        <w:r>
          <w:rPr>
            <w:noProof/>
            <w:webHidden/>
          </w:rPr>
          <w:tab/>
        </w:r>
        <w:r>
          <w:rPr>
            <w:noProof/>
            <w:webHidden/>
          </w:rPr>
          <w:fldChar w:fldCharType="begin"/>
        </w:r>
        <w:r>
          <w:rPr>
            <w:noProof/>
            <w:webHidden/>
          </w:rPr>
          <w:instrText xml:space="preserve"> PAGEREF _Toc76652613 \h </w:instrText>
        </w:r>
        <w:r>
          <w:rPr>
            <w:noProof/>
            <w:webHidden/>
          </w:rPr>
        </w:r>
        <w:r>
          <w:rPr>
            <w:noProof/>
            <w:webHidden/>
          </w:rPr>
          <w:fldChar w:fldCharType="separate"/>
        </w:r>
        <w:r>
          <w:rPr>
            <w:noProof/>
            <w:webHidden/>
          </w:rPr>
          <w:t>13</w:t>
        </w:r>
        <w:r>
          <w:rPr>
            <w:noProof/>
            <w:webHidden/>
          </w:rPr>
          <w:fldChar w:fldCharType="end"/>
        </w:r>
      </w:hyperlink>
    </w:p>
    <w:p w14:paraId="4EBE0F9A" w14:textId="1244FF04" w:rsidR="00353CD5" w:rsidRDefault="00353CD5">
      <w:pPr>
        <w:pStyle w:val="TOC3"/>
        <w:tabs>
          <w:tab w:val="right" w:leader="dot" w:pos="8493"/>
        </w:tabs>
        <w:rPr>
          <w:rFonts w:asciiTheme="minorHAnsi" w:eastAsiaTheme="minorEastAsia" w:hAnsiTheme="minorHAnsi" w:cstheme="minorBidi"/>
          <w:noProof/>
          <w:sz w:val="22"/>
          <w:lang w:eastAsia="en-GB"/>
        </w:rPr>
      </w:pPr>
      <w:hyperlink w:anchor="_Toc76652614" w:history="1">
        <w:r w:rsidRPr="000A288C">
          <w:rPr>
            <w:rStyle w:val="Hyperlink"/>
            <w:noProof/>
          </w:rPr>
          <w:t>3.2 CInterpolationCubic</w:t>
        </w:r>
        <w:r>
          <w:rPr>
            <w:noProof/>
            <w:webHidden/>
          </w:rPr>
          <w:tab/>
        </w:r>
        <w:r>
          <w:rPr>
            <w:noProof/>
            <w:webHidden/>
          </w:rPr>
          <w:fldChar w:fldCharType="begin"/>
        </w:r>
        <w:r>
          <w:rPr>
            <w:noProof/>
            <w:webHidden/>
          </w:rPr>
          <w:instrText xml:space="preserve"> PAGEREF _Toc76652614 \h </w:instrText>
        </w:r>
        <w:r>
          <w:rPr>
            <w:noProof/>
            <w:webHidden/>
          </w:rPr>
        </w:r>
        <w:r>
          <w:rPr>
            <w:noProof/>
            <w:webHidden/>
          </w:rPr>
          <w:fldChar w:fldCharType="separate"/>
        </w:r>
        <w:r>
          <w:rPr>
            <w:noProof/>
            <w:webHidden/>
          </w:rPr>
          <w:t>13</w:t>
        </w:r>
        <w:r>
          <w:rPr>
            <w:noProof/>
            <w:webHidden/>
          </w:rPr>
          <w:fldChar w:fldCharType="end"/>
        </w:r>
      </w:hyperlink>
    </w:p>
    <w:p w14:paraId="6C695FA8" w14:textId="71B68F64" w:rsidR="00353CD5" w:rsidRDefault="00353CD5">
      <w:pPr>
        <w:pStyle w:val="TOC3"/>
        <w:tabs>
          <w:tab w:val="right" w:leader="dot" w:pos="8493"/>
        </w:tabs>
        <w:rPr>
          <w:rFonts w:asciiTheme="minorHAnsi" w:eastAsiaTheme="minorEastAsia" w:hAnsiTheme="minorHAnsi" w:cstheme="minorBidi"/>
          <w:noProof/>
          <w:sz w:val="22"/>
          <w:lang w:eastAsia="en-GB"/>
        </w:rPr>
      </w:pPr>
      <w:hyperlink w:anchor="_Toc76652615" w:history="1">
        <w:r w:rsidRPr="000A288C">
          <w:rPr>
            <w:rStyle w:val="Hyperlink"/>
            <w:noProof/>
          </w:rPr>
          <w:t>3.3   CInterpolationLinear</w:t>
        </w:r>
        <w:r>
          <w:rPr>
            <w:noProof/>
            <w:webHidden/>
          </w:rPr>
          <w:tab/>
        </w:r>
        <w:r>
          <w:rPr>
            <w:noProof/>
            <w:webHidden/>
          </w:rPr>
          <w:fldChar w:fldCharType="begin"/>
        </w:r>
        <w:r>
          <w:rPr>
            <w:noProof/>
            <w:webHidden/>
          </w:rPr>
          <w:instrText xml:space="preserve"> PAGEREF _Toc76652615 \h </w:instrText>
        </w:r>
        <w:r>
          <w:rPr>
            <w:noProof/>
            <w:webHidden/>
          </w:rPr>
        </w:r>
        <w:r>
          <w:rPr>
            <w:noProof/>
            <w:webHidden/>
          </w:rPr>
          <w:fldChar w:fldCharType="separate"/>
        </w:r>
        <w:r>
          <w:rPr>
            <w:noProof/>
            <w:webHidden/>
          </w:rPr>
          <w:t>13</w:t>
        </w:r>
        <w:r>
          <w:rPr>
            <w:noProof/>
            <w:webHidden/>
          </w:rPr>
          <w:fldChar w:fldCharType="end"/>
        </w:r>
      </w:hyperlink>
    </w:p>
    <w:p w14:paraId="2187B2A2" w14:textId="58083AEB" w:rsidR="00353CD5" w:rsidRDefault="00353CD5">
      <w:pPr>
        <w:pStyle w:val="TOC1"/>
        <w:tabs>
          <w:tab w:val="left" w:pos="480"/>
          <w:tab w:val="right" w:leader="dot" w:pos="8493"/>
        </w:tabs>
        <w:rPr>
          <w:rFonts w:asciiTheme="minorHAnsi" w:eastAsiaTheme="minorEastAsia" w:hAnsiTheme="minorHAnsi" w:cstheme="minorBidi"/>
          <w:noProof/>
          <w:sz w:val="22"/>
          <w:lang w:eastAsia="en-GB"/>
        </w:rPr>
      </w:pPr>
      <w:hyperlink w:anchor="_Toc76652616" w:history="1">
        <w:r w:rsidRPr="000A288C">
          <w:rPr>
            <w:rStyle w:val="Hyperlink"/>
            <w:noProof/>
          </w:rPr>
          <w:t>4.</w:t>
        </w:r>
        <w:r>
          <w:rPr>
            <w:rFonts w:asciiTheme="minorHAnsi" w:eastAsiaTheme="minorEastAsia" w:hAnsiTheme="minorHAnsi" w:cstheme="minorBidi"/>
            <w:noProof/>
            <w:sz w:val="22"/>
            <w:lang w:eastAsia="en-GB"/>
          </w:rPr>
          <w:tab/>
        </w:r>
        <w:r w:rsidRPr="000A288C">
          <w:rPr>
            <w:rStyle w:val="Hyperlink"/>
            <w:noProof/>
          </w:rPr>
          <w:t>Periodicity and Repeats</w:t>
        </w:r>
        <w:r>
          <w:rPr>
            <w:noProof/>
            <w:webHidden/>
          </w:rPr>
          <w:tab/>
        </w:r>
        <w:r>
          <w:rPr>
            <w:noProof/>
            <w:webHidden/>
          </w:rPr>
          <w:fldChar w:fldCharType="begin"/>
        </w:r>
        <w:r>
          <w:rPr>
            <w:noProof/>
            <w:webHidden/>
          </w:rPr>
          <w:instrText xml:space="preserve"> PAGEREF _Toc76652616 \h </w:instrText>
        </w:r>
        <w:r>
          <w:rPr>
            <w:noProof/>
            <w:webHidden/>
          </w:rPr>
        </w:r>
        <w:r>
          <w:rPr>
            <w:noProof/>
            <w:webHidden/>
          </w:rPr>
          <w:fldChar w:fldCharType="separate"/>
        </w:r>
        <w:r>
          <w:rPr>
            <w:noProof/>
            <w:webHidden/>
          </w:rPr>
          <w:t>14</w:t>
        </w:r>
        <w:r>
          <w:rPr>
            <w:noProof/>
            <w:webHidden/>
          </w:rPr>
          <w:fldChar w:fldCharType="end"/>
        </w:r>
      </w:hyperlink>
    </w:p>
    <w:p w14:paraId="6DDCBB67" w14:textId="1555C06C" w:rsidR="00353CD5" w:rsidRDefault="00353CD5">
      <w:pPr>
        <w:pStyle w:val="TOC2"/>
        <w:tabs>
          <w:tab w:val="right" w:leader="dot" w:pos="8493"/>
        </w:tabs>
        <w:rPr>
          <w:rFonts w:asciiTheme="minorHAnsi" w:eastAsiaTheme="minorEastAsia" w:hAnsiTheme="minorHAnsi" w:cstheme="minorBidi"/>
          <w:noProof/>
          <w:sz w:val="22"/>
          <w:lang w:eastAsia="en-GB"/>
        </w:rPr>
      </w:pPr>
      <w:hyperlink w:anchor="_Toc76652617" w:history="1">
        <w:r w:rsidRPr="000A288C">
          <w:rPr>
            <w:rStyle w:val="Hyperlink"/>
            <w:noProof/>
          </w:rPr>
          <w:t>4.1 Repeats</w:t>
        </w:r>
        <w:r>
          <w:rPr>
            <w:noProof/>
            <w:webHidden/>
          </w:rPr>
          <w:tab/>
        </w:r>
        <w:r>
          <w:rPr>
            <w:noProof/>
            <w:webHidden/>
          </w:rPr>
          <w:fldChar w:fldCharType="begin"/>
        </w:r>
        <w:r>
          <w:rPr>
            <w:noProof/>
            <w:webHidden/>
          </w:rPr>
          <w:instrText xml:space="preserve"> PAGEREF _Toc76652617 \h </w:instrText>
        </w:r>
        <w:r>
          <w:rPr>
            <w:noProof/>
            <w:webHidden/>
          </w:rPr>
        </w:r>
        <w:r>
          <w:rPr>
            <w:noProof/>
            <w:webHidden/>
          </w:rPr>
          <w:fldChar w:fldCharType="separate"/>
        </w:r>
        <w:r>
          <w:rPr>
            <w:noProof/>
            <w:webHidden/>
          </w:rPr>
          <w:t>14</w:t>
        </w:r>
        <w:r>
          <w:rPr>
            <w:noProof/>
            <w:webHidden/>
          </w:rPr>
          <w:fldChar w:fldCharType="end"/>
        </w:r>
      </w:hyperlink>
    </w:p>
    <w:p w14:paraId="480E545B" w14:textId="0DD2CB75" w:rsidR="00353CD5" w:rsidRDefault="00353CD5">
      <w:pPr>
        <w:pStyle w:val="TOC2"/>
        <w:tabs>
          <w:tab w:val="right" w:leader="dot" w:pos="8493"/>
        </w:tabs>
        <w:rPr>
          <w:rFonts w:asciiTheme="minorHAnsi" w:eastAsiaTheme="minorEastAsia" w:hAnsiTheme="minorHAnsi" w:cstheme="minorBidi"/>
          <w:noProof/>
          <w:sz w:val="22"/>
          <w:lang w:eastAsia="en-GB"/>
        </w:rPr>
      </w:pPr>
      <w:hyperlink w:anchor="_Toc76652618" w:history="1">
        <w:r w:rsidRPr="000A288C">
          <w:rPr>
            <w:rStyle w:val="Hyperlink"/>
            <w:noProof/>
          </w:rPr>
          <w:t>4.2 Create Domains</w:t>
        </w:r>
        <w:r>
          <w:rPr>
            <w:noProof/>
            <w:webHidden/>
          </w:rPr>
          <w:tab/>
        </w:r>
        <w:r>
          <w:rPr>
            <w:noProof/>
            <w:webHidden/>
          </w:rPr>
          <w:fldChar w:fldCharType="begin"/>
        </w:r>
        <w:r>
          <w:rPr>
            <w:noProof/>
            <w:webHidden/>
          </w:rPr>
          <w:instrText xml:space="preserve"> PAGEREF _Toc76652618 \h </w:instrText>
        </w:r>
        <w:r>
          <w:rPr>
            <w:noProof/>
            <w:webHidden/>
          </w:rPr>
        </w:r>
        <w:r>
          <w:rPr>
            <w:noProof/>
            <w:webHidden/>
          </w:rPr>
          <w:fldChar w:fldCharType="separate"/>
        </w:r>
        <w:r>
          <w:rPr>
            <w:noProof/>
            <w:webHidden/>
          </w:rPr>
          <w:t>14</w:t>
        </w:r>
        <w:r>
          <w:rPr>
            <w:noProof/>
            <w:webHidden/>
          </w:rPr>
          <w:fldChar w:fldCharType="end"/>
        </w:r>
      </w:hyperlink>
    </w:p>
    <w:p w14:paraId="68C6FD4D" w14:textId="5FBAF317" w:rsidR="00353CD5" w:rsidRDefault="00353CD5">
      <w:pPr>
        <w:pStyle w:val="TOC3"/>
        <w:tabs>
          <w:tab w:val="right" w:leader="dot" w:pos="8493"/>
        </w:tabs>
        <w:rPr>
          <w:rFonts w:asciiTheme="minorHAnsi" w:eastAsiaTheme="minorEastAsia" w:hAnsiTheme="minorHAnsi" w:cstheme="minorBidi"/>
          <w:noProof/>
          <w:sz w:val="22"/>
          <w:lang w:eastAsia="en-GB"/>
        </w:rPr>
      </w:pPr>
      <w:hyperlink w:anchor="_Toc76652619" w:history="1">
        <w:r w:rsidRPr="000A288C">
          <w:rPr>
            <w:rStyle w:val="Hyperlink"/>
            <w:noProof/>
          </w:rPr>
          <w:t>4.3 Default Domains</w:t>
        </w:r>
        <w:r>
          <w:rPr>
            <w:noProof/>
            <w:webHidden/>
          </w:rPr>
          <w:tab/>
        </w:r>
        <w:r>
          <w:rPr>
            <w:noProof/>
            <w:webHidden/>
          </w:rPr>
          <w:fldChar w:fldCharType="begin"/>
        </w:r>
        <w:r>
          <w:rPr>
            <w:noProof/>
            <w:webHidden/>
          </w:rPr>
          <w:instrText xml:space="preserve"> PAGEREF _Toc76652619 \h </w:instrText>
        </w:r>
        <w:r>
          <w:rPr>
            <w:noProof/>
            <w:webHidden/>
          </w:rPr>
        </w:r>
        <w:r>
          <w:rPr>
            <w:noProof/>
            <w:webHidden/>
          </w:rPr>
          <w:fldChar w:fldCharType="separate"/>
        </w:r>
        <w:r>
          <w:rPr>
            <w:noProof/>
            <w:webHidden/>
          </w:rPr>
          <w:t>14</w:t>
        </w:r>
        <w:r>
          <w:rPr>
            <w:noProof/>
            <w:webHidden/>
          </w:rPr>
          <w:fldChar w:fldCharType="end"/>
        </w:r>
      </w:hyperlink>
    </w:p>
    <w:p w14:paraId="34F04F6F" w14:textId="5840EDC8" w:rsidR="00353CD5" w:rsidRDefault="00353CD5">
      <w:pPr>
        <w:pStyle w:val="TOC3"/>
        <w:tabs>
          <w:tab w:val="right" w:leader="dot" w:pos="8493"/>
        </w:tabs>
        <w:rPr>
          <w:rFonts w:asciiTheme="minorHAnsi" w:eastAsiaTheme="minorEastAsia" w:hAnsiTheme="minorHAnsi" w:cstheme="minorBidi"/>
          <w:noProof/>
          <w:sz w:val="22"/>
          <w:lang w:eastAsia="en-GB"/>
        </w:rPr>
      </w:pPr>
      <w:hyperlink w:anchor="_Toc76652620" w:history="1">
        <w:r w:rsidRPr="000A288C">
          <w:rPr>
            <w:rStyle w:val="Hyperlink"/>
            <w:noProof/>
          </w:rPr>
          <w:t>4.4 Specifying Domain Planes</w:t>
        </w:r>
        <w:r>
          <w:rPr>
            <w:noProof/>
            <w:webHidden/>
          </w:rPr>
          <w:tab/>
        </w:r>
        <w:r>
          <w:rPr>
            <w:noProof/>
            <w:webHidden/>
          </w:rPr>
          <w:fldChar w:fldCharType="begin"/>
        </w:r>
        <w:r>
          <w:rPr>
            <w:noProof/>
            <w:webHidden/>
          </w:rPr>
          <w:instrText xml:space="preserve"> PAGEREF _Toc76652620 \h </w:instrText>
        </w:r>
        <w:r>
          <w:rPr>
            <w:noProof/>
            <w:webHidden/>
          </w:rPr>
        </w:r>
        <w:r>
          <w:rPr>
            <w:noProof/>
            <w:webHidden/>
          </w:rPr>
          <w:fldChar w:fldCharType="separate"/>
        </w:r>
        <w:r>
          <w:rPr>
            <w:noProof/>
            <w:webHidden/>
          </w:rPr>
          <w:t>14</w:t>
        </w:r>
        <w:r>
          <w:rPr>
            <w:noProof/>
            <w:webHidden/>
          </w:rPr>
          <w:fldChar w:fldCharType="end"/>
        </w:r>
      </w:hyperlink>
    </w:p>
    <w:p w14:paraId="022434B6" w14:textId="647F19C5" w:rsidR="00353CD5" w:rsidRDefault="00353CD5">
      <w:pPr>
        <w:pStyle w:val="TOC1"/>
        <w:tabs>
          <w:tab w:val="left" w:pos="480"/>
          <w:tab w:val="right" w:leader="dot" w:pos="8493"/>
        </w:tabs>
        <w:rPr>
          <w:rFonts w:asciiTheme="minorHAnsi" w:eastAsiaTheme="minorEastAsia" w:hAnsiTheme="minorHAnsi" w:cstheme="minorBidi"/>
          <w:noProof/>
          <w:sz w:val="22"/>
          <w:lang w:eastAsia="en-GB"/>
        </w:rPr>
      </w:pPr>
      <w:hyperlink w:anchor="_Toc76652621" w:history="1">
        <w:r w:rsidRPr="000A288C">
          <w:rPr>
            <w:rStyle w:val="Hyperlink"/>
            <w:noProof/>
          </w:rPr>
          <w:t>5.</w:t>
        </w:r>
        <w:r>
          <w:rPr>
            <w:rFonts w:asciiTheme="minorHAnsi" w:eastAsiaTheme="minorEastAsia" w:hAnsiTheme="minorHAnsi" w:cstheme="minorBidi"/>
            <w:noProof/>
            <w:sz w:val="22"/>
            <w:lang w:eastAsia="en-GB"/>
          </w:rPr>
          <w:tab/>
        </w:r>
        <w:r w:rsidRPr="000A288C">
          <w:rPr>
            <w:rStyle w:val="Hyperlink"/>
            <w:noProof/>
          </w:rPr>
          <w:t>Yarn Cross-Sections</w:t>
        </w:r>
        <w:r>
          <w:rPr>
            <w:noProof/>
            <w:webHidden/>
          </w:rPr>
          <w:tab/>
        </w:r>
        <w:r>
          <w:rPr>
            <w:noProof/>
            <w:webHidden/>
          </w:rPr>
          <w:fldChar w:fldCharType="begin"/>
        </w:r>
        <w:r>
          <w:rPr>
            <w:noProof/>
            <w:webHidden/>
          </w:rPr>
          <w:instrText xml:space="preserve"> PAGEREF _Toc76652621 \h </w:instrText>
        </w:r>
        <w:r>
          <w:rPr>
            <w:noProof/>
            <w:webHidden/>
          </w:rPr>
        </w:r>
        <w:r>
          <w:rPr>
            <w:noProof/>
            <w:webHidden/>
          </w:rPr>
          <w:fldChar w:fldCharType="separate"/>
        </w:r>
        <w:r>
          <w:rPr>
            <w:noProof/>
            <w:webHidden/>
          </w:rPr>
          <w:t>17</w:t>
        </w:r>
        <w:r>
          <w:rPr>
            <w:noProof/>
            <w:webHidden/>
          </w:rPr>
          <w:fldChar w:fldCharType="end"/>
        </w:r>
      </w:hyperlink>
    </w:p>
    <w:p w14:paraId="4206E65C" w14:textId="290B3DBF" w:rsidR="00353CD5" w:rsidRDefault="00353CD5">
      <w:pPr>
        <w:pStyle w:val="TOC2"/>
        <w:tabs>
          <w:tab w:val="right" w:leader="dot" w:pos="8493"/>
        </w:tabs>
        <w:rPr>
          <w:rFonts w:asciiTheme="minorHAnsi" w:eastAsiaTheme="minorEastAsia" w:hAnsiTheme="minorHAnsi" w:cstheme="minorBidi"/>
          <w:noProof/>
          <w:sz w:val="22"/>
          <w:lang w:eastAsia="en-GB"/>
        </w:rPr>
      </w:pPr>
      <w:hyperlink w:anchor="_Toc76652622" w:history="1">
        <w:r w:rsidRPr="000A288C">
          <w:rPr>
            <w:rStyle w:val="Hyperlink"/>
            <w:noProof/>
          </w:rPr>
          <w:t>5.1. Cross-Sectional Shapes</w:t>
        </w:r>
        <w:r>
          <w:rPr>
            <w:noProof/>
            <w:webHidden/>
          </w:rPr>
          <w:tab/>
        </w:r>
        <w:r>
          <w:rPr>
            <w:noProof/>
            <w:webHidden/>
          </w:rPr>
          <w:fldChar w:fldCharType="begin"/>
        </w:r>
        <w:r>
          <w:rPr>
            <w:noProof/>
            <w:webHidden/>
          </w:rPr>
          <w:instrText xml:space="preserve"> PAGEREF _Toc76652622 \h </w:instrText>
        </w:r>
        <w:r>
          <w:rPr>
            <w:noProof/>
            <w:webHidden/>
          </w:rPr>
        </w:r>
        <w:r>
          <w:rPr>
            <w:noProof/>
            <w:webHidden/>
          </w:rPr>
          <w:fldChar w:fldCharType="separate"/>
        </w:r>
        <w:r>
          <w:rPr>
            <w:noProof/>
            <w:webHidden/>
          </w:rPr>
          <w:t>17</w:t>
        </w:r>
        <w:r>
          <w:rPr>
            <w:noProof/>
            <w:webHidden/>
          </w:rPr>
          <w:fldChar w:fldCharType="end"/>
        </w:r>
      </w:hyperlink>
    </w:p>
    <w:p w14:paraId="1DC032C4" w14:textId="27ADF720" w:rsidR="00353CD5" w:rsidRDefault="00353CD5">
      <w:pPr>
        <w:pStyle w:val="TOC3"/>
        <w:tabs>
          <w:tab w:val="right" w:leader="dot" w:pos="8493"/>
        </w:tabs>
        <w:rPr>
          <w:rFonts w:asciiTheme="minorHAnsi" w:eastAsiaTheme="minorEastAsia" w:hAnsiTheme="minorHAnsi" w:cstheme="minorBidi"/>
          <w:noProof/>
          <w:sz w:val="22"/>
          <w:lang w:eastAsia="en-GB"/>
        </w:rPr>
      </w:pPr>
      <w:hyperlink w:anchor="_Toc76652623" w:history="1">
        <w:r w:rsidRPr="000A288C">
          <w:rPr>
            <w:rStyle w:val="Hyperlink"/>
            <w:noProof/>
          </w:rPr>
          <w:t>5.1.1. CSectionEllipse</w:t>
        </w:r>
        <w:r>
          <w:rPr>
            <w:noProof/>
            <w:webHidden/>
          </w:rPr>
          <w:tab/>
        </w:r>
        <w:r>
          <w:rPr>
            <w:noProof/>
            <w:webHidden/>
          </w:rPr>
          <w:fldChar w:fldCharType="begin"/>
        </w:r>
        <w:r>
          <w:rPr>
            <w:noProof/>
            <w:webHidden/>
          </w:rPr>
          <w:instrText xml:space="preserve"> PAGEREF _Toc76652623 \h </w:instrText>
        </w:r>
        <w:r>
          <w:rPr>
            <w:noProof/>
            <w:webHidden/>
          </w:rPr>
        </w:r>
        <w:r>
          <w:rPr>
            <w:noProof/>
            <w:webHidden/>
          </w:rPr>
          <w:fldChar w:fldCharType="separate"/>
        </w:r>
        <w:r>
          <w:rPr>
            <w:noProof/>
            <w:webHidden/>
          </w:rPr>
          <w:t>17</w:t>
        </w:r>
        <w:r>
          <w:rPr>
            <w:noProof/>
            <w:webHidden/>
          </w:rPr>
          <w:fldChar w:fldCharType="end"/>
        </w:r>
      </w:hyperlink>
    </w:p>
    <w:p w14:paraId="71683D6D" w14:textId="6E67CD5E" w:rsidR="00353CD5" w:rsidRDefault="00353CD5">
      <w:pPr>
        <w:pStyle w:val="TOC3"/>
        <w:tabs>
          <w:tab w:val="right" w:leader="dot" w:pos="8493"/>
        </w:tabs>
        <w:rPr>
          <w:rFonts w:asciiTheme="minorHAnsi" w:eastAsiaTheme="minorEastAsia" w:hAnsiTheme="minorHAnsi" w:cstheme="minorBidi"/>
          <w:noProof/>
          <w:sz w:val="22"/>
          <w:lang w:eastAsia="en-GB"/>
        </w:rPr>
      </w:pPr>
      <w:hyperlink w:anchor="_Toc76652624" w:history="1">
        <w:r w:rsidRPr="000A288C">
          <w:rPr>
            <w:rStyle w:val="Hyperlink"/>
            <w:noProof/>
          </w:rPr>
          <w:t>5.1.2. CSectionLenticular</w:t>
        </w:r>
        <w:r>
          <w:rPr>
            <w:noProof/>
            <w:webHidden/>
          </w:rPr>
          <w:tab/>
        </w:r>
        <w:r>
          <w:rPr>
            <w:noProof/>
            <w:webHidden/>
          </w:rPr>
          <w:fldChar w:fldCharType="begin"/>
        </w:r>
        <w:r>
          <w:rPr>
            <w:noProof/>
            <w:webHidden/>
          </w:rPr>
          <w:instrText xml:space="preserve"> PAGEREF _Toc76652624 \h </w:instrText>
        </w:r>
        <w:r>
          <w:rPr>
            <w:noProof/>
            <w:webHidden/>
          </w:rPr>
        </w:r>
        <w:r>
          <w:rPr>
            <w:noProof/>
            <w:webHidden/>
          </w:rPr>
          <w:fldChar w:fldCharType="separate"/>
        </w:r>
        <w:r>
          <w:rPr>
            <w:noProof/>
            <w:webHidden/>
          </w:rPr>
          <w:t>17</w:t>
        </w:r>
        <w:r>
          <w:rPr>
            <w:noProof/>
            <w:webHidden/>
          </w:rPr>
          <w:fldChar w:fldCharType="end"/>
        </w:r>
      </w:hyperlink>
    </w:p>
    <w:p w14:paraId="47096F97" w14:textId="3A5F6BDD" w:rsidR="00353CD5" w:rsidRDefault="00353CD5">
      <w:pPr>
        <w:pStyle w:val="TOC3"/>
        <w:tabs>
          <w:tab w:val="right" w:leader="dot" w:pos="8493"/>
        </w:tabs>
        <w:rPr>
          <w:rFonts w:asciiTheme="minorHAnsi" w:eastAsiaTheme="minorEastAsia" w:hAnsiTheme="minorHAnsi" w:cstheme="minorBidi"/>
          <w:noProof/>
          <w:sz w:val="22"/>
          <w:lang w:eastAsia="en-GB"/>
        </w:rPr>
      </w:pPr>
      <w:hyperlink w:anchor="_Toc76652625" w:history="1">
        <w:r w:rsidRPr="000A288C">
          <w:rPr>
            <w:rStyle w:val="Hyperlink"/>
            <w:noProof/>
          </w:rPr>
          <w:t>5.1.3. CSectionPowerEllipse</w:t>
        </w:r>
        <w:r>
          <w:rPr>
            <w:noProof/>
            <w:webHidden/>
          </w:rPr>
          <w:tab/>
        </w:r>
        <w:r>
          <w:rPr>
            <w:noProof/>
            <w:webHidden/>
          </w:rPr>
          <w:fldChar w:fldCharType="begin"/>
        </w:r>
        <w:r>
          <w:rPr>
            <w:noProof/>
            <w:webHidden/>
          </w:rPr>
          <w:instrText xml:space="preserve"> PAGEREF _Toc76652625 \h </w:instrText>
        </w:r>
        <w:r>
          <w:rPr>
            <w:noProof/>
            <w:webHidden/>
          </w:rPr>
        </w:r>
        <w:r>
          <w:rPr>
            <w:noProof/>
            <w:webHidden/>
          </w:rPr>
          <w:fldChar w:fldCharType="separate"/>
        </w:r>
        <w:r>
          <w:rPr>
            <w:noProof/>
            <w:webHidden/>
          </w:rPr>
          <w:t>17</w:t>
        </w:r>
        <w:r>
          <w:rPr>
            <w:noProof/>
            <w:webHidden/>
          </w:rPr>
          <w:fldChar w:fldCharType="end"/>
        </w:r>
      </w:hyperlink>
    </w:p>
    <w:p w14:paraId="500ACA66" w14:textId="6611FFBD" w:rsidR="00353CD5" w:rsidRDefault="00353CD5">
      <w:pPr>
        <w:pStyle w:val="TOC3"/>
        <w:tabs>
          <w:tab w:val="right" w:leader="dot" w:pos="8493"/>
        </w:tabs>
        <w:rPr>
          <w:rFonts w:asciiTheme="minorHAnsi" w:eastAsiaTheme="minorEastAsia" w:hAnsiTheme="minorHAnsi" w:cstheme="minorBidi"/>
          <w:noProof/>
          <w:sz w:val="22"/>
          <w:lang w:eastAsia="en-GB"/>
        </w:rPr>
      </w:pPr>
      <w:hyperlink w:anchor="_Toc76652626" w:history="1">
        <w:r w:rsidRPr="000A288C">
          <w:rPr>
            <w:rStyle w:val="Hyperlink"/>
            <w:noProof/>
          </w:rPr>
          <w:t>5.1.4. CSectionRectangle</w:t>
        </w:r>
        <w:r>
          <w:rPr>
            <w:noProof/>
            <w:webHidden/>
          </w:rPr>
          <w:tab/>
        </w:r>
        <w:r>
          <w:rPr>
            <w:noProof/>
            <w:webHidden/>
          </w:rPr>
          <w:fldChar w:fldCharType="begin"/>
        </w:r>
        <w:r>
          <w:rPr>
            <w:noProof/>
            <w:webHidden/>
          </w:rPr>
          <w:instrText xml:space="preserve"> PAGEREF _Toc76652626 \h </w:instrText>
        </w:r>
        <w:r>
          <w:rPr>
            <w:noProof/>
            <w:webHidden/>
          </w:rPr>
        </w:r>
        <w:r>
          <w:rPr>
            <w:noProof/>
            <w:webHidden/>
          </w:rPr>
          <w:fldChar w:fldCharType="separate"/>
        </w:r>
        <w:r>
          <w:rPr>
            <w:noProof/>
            <w:webHidden/>
          </w:rPr>
          <w:t>18</w:t>
        </w:r>
        <w:r>
          <w:rPr>
            <w:noProof/>
            <w:webHidden/>
          </w:rPr>
          <w:fldChar w:fldCharType="end"/>
        </w:r>
      </w:hyperlink>
    </w:p>
    <w:p w14:paraId="49037D07" w14:textId="4856C140" w:rsidR="00353CD5" w:rsidRDefault="00353CD5">
      <w:pPr>
        <w:pStyle w:val="TOC3"/>
        <w:tabs>
          <w:tab w:val="right" w:leader="dot" w:pos="8493"/>
        </w:tabs>
        <w:rPr>
          <w:rFonts w:asciiTheme="minorHAnsi" w:eastAsiaTheme="minorEastAsia" w:hAnsiTheme="minorHAnsi" w:cstheme="minorBidi"/>
          <w:noProof/>
          <w:sz w:val="22"/>
          <w:lang w:eastAsia="en-GB"/>
        </w:rPr>
      </w:pPr>
      <w:hyperlink w:anchor="_Toc76652627" w:history="1">
        <w:r w:rsidRPr="000A288C">
          <w:rPr>
            <w:rStyle w:val="Hyperlink"/>
            <w:noProof/>
          </w:rPr>
          <w:t>5.1.5. CSectionPolygon</w:t>
        </w:r>
        <w:r>
          <w:rPr>
            <w:noProof/>
            <w:webHidden/>
          </w:rPr>
          <w:tab/>
        </w:r>
        <w:r>
          <w:rPr>
            <w:noProof/>
            <w:webHidden/>
          </w:rPr>
          <w:fldChar w:fldCharType="begin"/>
        </w:r>
        <w:r>
          <w:rPr>
            <w:noProof/>
            <w:webHidden/>
          </w:rPr>
          <w:instrText xml:space="preserve"> PAGEREF _Toc76652627 \h </w:instrText>
        </w:r>
        <w:r>
          <w:rPr>
            <w:noProof/>
            <w:webHidden/>
          </w:rPr>
        </w:r>
        <w:r>
          <w:rPr>
            <w:noProof/>
            <w:webHidden/>
          </w:rPr>
          <w:fldChar w:fldCharType="separate"/>
        </w:r>
        <w:r>
          <w:rPr>
            <w:noProof/>
            <w:webHidden/>
          </w:rPr>
          <w:t>18</w:t>
        </w:r>
        <w:r>
          <w:rPr>
            <w:noProof/>
            <w:webHidden/>
          </w:rPr>
          <w:fldChar w:fldCharType="end"/>
        </w:r>
      </w:hyperlink>
    </w:p>
    <w:p w14:paraId="25E04472" w14:textId="219A375F" w:rsidR="00353CD5" w:rsidRDefault="00353CD5">
      <w:pPr>
        <w:pStyle w:val="TOC3"/>
        <w:tabs>
          <w:tab w:val="right" w:leader="dot" w:pos="8493"/>
        </w:tabs>
        <w:rPr>
          <w:rFonts w:asciiTheme="minorHAnsi" w:eastAsiaTheme="minorEastAsia" w:hAnsiTheme="minorHAnsi" w:cstheme="minorBidi"/>
          <w:noProof/>
          <w:sz w:val="22"/>
          <w:lang w:eastAsia="en-GB"/>
        </w:rPr>
      </w:pPr>
      <w:hyperlink w:anchor="_Toc76652628" w:history="1">
        <w:r w:rsidRPr="000A288C">
          <w:rPr>
            <w:rStyle w:val="Hyperlink"/>
            <w:noProof/>
          </w:rPr>
          <w:t>5.1.7. CSectionHybrid</w:t>
        </w:r>
        <w:r>
          <w:rPr>
            <w:noProof/>
            <w:webHidden/>
          </w:rPr>
          <w:tab/>
        </w:r>
        <w:r>
          <w:rPr>
            <w:noProof/>
            <w:webHidden/>
          </w:rPr>
          <w:fldChar w:fldCharType="begin"/>
        </w:r>
        <w:r>
          <w:rPr>
            <w:noProof/>
            <w:webHidden/>
          </w:rPr>
          <w:instrText xml:space="preserve"> PAGEREF _Toc76652628 \h </w:instrText>
        </w:r>
        <w:r>
          <w:rPr>
            <w:noProof/>
            <w:webHidden/>
          </w:rPr>
        </w:r>
        <w:r>
          <w:rPr>
            <w:noProof/>
            <w:webHidden/>
          </w:rPr>
          <w:fldChar w:fldCharType="separate"/>
        </w:r>
        <w:r>
          <w:rPr>
            <w:noProof/>
            <w:webHidden/>
          </w:rPr>
          <w:t>18</w:t>
        </w:r>
        <w:r>
          <w:rPr>
            <w:noProof/>
            <w:webHidden/>
          </w:rPr>
          <w:fldChar w:fldCharType="end"/>
        </w:r>
      </w:hyperlink>
    </w:p>
    <w:p w14:paraId="27AE8728" w14:textId="3A4AF064" w:rsidR="00353CD5" w:rsidRDefault="00353CD5">
      <w:pPr>
        <w:pStyle w:val="TOC3"/>
        <w:tabs>
          <w:tab w:val="right" w:leader="dot" w:pos="8493"/>
        </w:tabs>
        <w:rPr>
          <w:rFonts w:asciiTheme="minorHAnsi" w:eastAsiaTheme="minorEastAsia" w:hAnsiTheme="minorHAnsi" w:cstheme="minorBidi"/>
          <w:noProof/>
          <w:sz w:val="22"/>
          <w:lang w:eastAsia="en-GB"/>
        </w:rPr>
      </w:pPr>
      <w:hyperlink w:anchor="_Toc76652629" w:history="1">
        <w:r w:rsidRPr="000A288C">
          <w:rPr>
            <w:rStyle w:val="Hyperlink"/>
            <w:noProof/>
          </w:rPr>
          <w:t>5.1.8. CSectionRotated</w:t>
        </w:r>
        <w:r>
          <w:rPr>
            <w:noProof/>
            <w:webHidden/>
          </w:rPr>
          <w:tab/>
        </w:r>
        <w:r>
          <w:rPr>
            <w:noProof/>
            <w:webHidden/>
          </w:rPr>
          <w:fldChar w:fldCharType="begin"/>
        </w:r>
        <w:r>
          <w:rPr>
            <w:noProof/>
            <w:webHidden/>
          </w:rPr>
          <w:instrText xml:space="preserve"> PAGEREF _Toc76652629 \h </w:instrText>
        </w:r>
        <w:r>
          <w:rPr>
            <w:noProof/>
            <w:webHidden/>
          </w:rPr>
        </w:r>
        <w:r>
          <w:rPr>
            <w:noProof/>
            <w:webHidden/>
          </w:rPr>
          <w:fldChar w:fldCharType="separate"/>
        </w:r>
        <w:r>
          <w:rPr>
            <w:noProof/>
            <w:webHidden/>
          </w:rPr>
          <w:t>19</w:t>
        </w:r>
        <w:r>
          <w:rPr>
            <w:noProof/>
            <w:webHidden/>
          </w:rPr>
          <w:fldChar w:fldCharType="end"/>
        </w:r>
      </w:hyperlink>
    </w:p>
    <w:p w14:paraId="6D83D6C8" w14:textId="3E286F39" w:rsidR="00353CD5" w:rsidRDefault="00353CD5">
      <w:pPr>
        <w:pStyle w:val="TOC3"/>
        <w:tabs>
          <w:tab w:val="right" w:leader="dot" w:pos="8493"/>
        </w:tabs>
        <w:rPr>
          <w:rFonts w:asciiTheme="minorHAnsi" w:eastAsiaTheme="minorEastAsia" w:hAnsiTheme="minorHAnsi" w:cstheme="minorBidi"/>
          <w:noProof/>
          <w:sz w:val="22"/>
          <w:lang w:eastAsia="en-GB"/>
        </w:rPr>
      </w:pPr>
      <w:hyperlink w:anchor="_Toc76652630" w:history="1">
        <w:r w:rsidRPr="000A288C">
          <w:rPr>
            <w:rStyle w:val="Hyperlink"/>
            <w:noProof/>
          </w:rPr>
          <w:t>5.1.9. CSectionScaled</w:t>
        </w:r>
        <w:r>
          <w:rPr>
            <w:noProof/>
            <w:webHidden/>
          </w:rPr>
          <w:tab/>
        </w:r>
        <w:r>
          <w:rPr>
            <w:noProof/>
            <w:webHidden/>
          </w:rPr>
          <w:fldChar w:fldCharType="begin"/>
        </w:r>
        <w:r>
          <w:rPr>
            <w:noProof/>
            <w:webHidden/>
          </w:rPr>
          <w:instrText xml:space="preserve"> PAGEREF _Toc76652630 \h </w:instrText>
        </w:r>
        <w:r>
          <w:rPr>
            <w:noProof/>
            <w:webHidden/>
          </w:rPr>
        </w:r>
        <w:r>
          <w:rPr>
            <w:noProof/>
            <w:webHidden/>
          </w:rPr>
          <w:fldChar w:fldCharType="separate"/>
        </w:r>
        <w:r>
          <w:rPr>
            <w:noProof/>
            <w:webHidden/>
          </w:rPr>
          <w:t>19</w:t>
        </w:r>
        <w:r>
          <w:rPr>
            <w:noProof/>
            <w:webHidden/>
          </w:rPr>
          <w:fldChar w:fldCharType="end"/>
        </w:r>
      </w:hyperlink>
    </w:p>
    <w:p w14:paraId="75D39AE8" w14:textId="18FDF5B0" w:rsidR="00353CD5" w:rsidRDefault="00353CD5">
      <w:pPr>
        <w:pStyle w:val="TOC2"/>
        <w:tabs>
          <w:tab w:val="right" w:leader="dot" w:pos="8493"/>
        </w:tabs>
        <w:rPr>
          <w:rFonts w:asciiTheme="minorHAnsi" w:eastAsiaTheme="minorEastAsia" w:hAnsiTheme="minorHAnsi" w:cstheme="minorBidi"/>
          <w:noProof/>
          <w:sz w:val="22"/>
          <w:lang w:eastAsia="en-GB"/>
        </w:rPr>
      </w:pPr>
      <w:hyperlink w:anchor="_Toc76652631" w:history="1">
        <w:r w:rsidRPr="000A288C">
          <w:rPr>
            <w:rStyle w:val="Hyperlink"/>
            <w:noProof/>
          </w:rPr>
          <w:t>5.2. Applying Cross-Sections To a Yarn</w:t>
        </w:r>
        <w:r>
          <w:rPr>
            <w:noProof/>
            <w:webHidden/>
          </w:rPr>
          <w:tab/>
        </w:r>
        <w:r>
          <w:rPr>
            <w:noProof/>
            <w:webHidden/>
          </w:rPr>
          <w:fldChar w:fldCharType="begin"/>
        </w:r>
        <w:r>
          <w:rPr>
            <w:noProof/>
            <w:webHidden/>
          </w:rPr>
          <w:instrText xml:space="preserve"> PAGEREF _Toc76652631 \h </w:instrText>
        </w:r>
        <w:r>
          <w:rPr>
            <w:noProof/>
            <w:webHidden/>
          </w:rPr>
        </w:r>
        <w:r>
          <w:rPr>
            <w:noProof/>
            <w:webHidden/>
          </w:rPr>
          <w:fldChar w:fldCharType="separate"/>
        </w:r>
        <w:r>
          <w:rPr>
            <w:noProof/>
            <w:webHidden/>
          </w:rPr>
          <w:t>19</w:t>
        </w:r>
        <w:r>
          <w:rPr>
            <w:noProof/>
            <w:webHidden/>
          </w:rPr>
          <w:fldChar w:fldCharType="end"/>
        </w:r>
      </w:hyperlink>
    </w:p>
    <w:p w14:paraId="51EAB7FB" w14:textId="2E586D51" w:rsidR="00353CD5" w:rsidRDefault="00353CD5">
      <w:pPr>
        <w:pStyle w:val="TOC3"/>
        <w:tabs>
          <w:tab w:val="right" w:leader="dot" w:pos="8493"/>
        </w:tabs>
        <w:rPr>
          <w:rFonts w:asciiTheme="minorHAnsi" w:eastAsiaTheme="minorEastAsia" w:hAnsiTheme="minorHAnsi" w:cstheme="minorBidi"/>
          <w:noProof/>
          <w:sz w:val="22"/>
          <w:lang w:eastAsia="en-GB"/>
        </w:rPr>
      </w:pPr>
      <w:hyperlink w:anchor="_Toc76652632" w:history="1">
        <w:r w:rsidRPr="000A288C">
          <w:rPr>
            <w:rStyle w:val="Hyperlink"/>
            <w:noProof/>
          </w:rPr>
          <w:t>5.2.1 Constant Cross-Section</w:t>
        </w:r>
        <w:r>
          <w:rPr>
            <w:noProof/>
            <w:webHidden/>
          </w:rPr>
          <w:tab/>
        </w:r>
        <w:r>
          <w:rPr>
            <w:noProof/>
            <w:webHidden/>
          </w:rPr>
          <w:fldChar w:fldCharType="begin"/>
        </w:r>
        <w:r>
          <w:rPr>
            <w:noProof/>
            <w:webHidden/>
          </w:rPr>
          <w:instrText xml:space="preserve"> PAGEREF _Toc76652632 \h </w:instrText>
        </w:r>
        <w:r>
          <w:rPr>
            <w:noProof/>
            <w:webHidden/>
          </w:rPr>
        </w:r>
        <w:r>
          <w:rPr>
            <w:noProof/>
            <w:webHidden/>
          </w:rPr>
          <w:fldChar w:fldCharType="separate"/>
        </w:r>
        <w:r>
          <w:rPr>
            <w:noProof/>
            <w:webHidden/>
          </w:rPr>
          <w:t>19</w:t>
        </w:r>
        <w:r>
          <w:rPr>
            <w:noProof/>
            <w:webHidden/>
          </w:rPr>
          <w:fldChar w:fldCharType="end"/>
        </w:r>
      </w:hyperlink>
    </w:p>
    <w:p w14:paraId="34A10235" w14:textId="276BC2B4" w:rsidR="00353CD5" w:rsidRDefault="00353CD5">
      <w:pPr>
        <w:pStyle w:val="TOC3"/>
        <w:tabs>
          <w:tab w:val="right" w:leader="dot" w:pos="8493"/>
        </w:tabs>
        <w:rPr>
          <w:rFonts w:asciiTheme="minorHAnsi" w:eastAsiaTheme="minorEastAsia" w:hAnsiTheme="minorHAnsi" w:cstheme="minorBidi"/>
          <w:noProof/>
          <w:sz w:val="22"/>
          <w:lang w:eastAsia="en-GB"/>
        </w:rPr>
      </w:pPr>
      <w:hyperlink w:anchor="_Toc76652633" w:history="1">
        <w:r w:rsidRPr="000A288C">
          <w:rPr>
            <w:rStyle w:val="Hyperlink"/>
            <w:noProof/>
          </w:rPr>
          <w:t>5.2.2 Cross-Sections Specified at Master Nodes</w:t>
        </w:r>
        <w:r>
          <w:rPr>
            <w:noProof/>
            <w:webHidden/>
          </w:rPr>
          <w:tab/>
        </w:r>
        <w:r>
          <w:rPr>
            <w:noProof/>
            <w:webHidden/>
          </w:rPr>
          <w:fldChar w:fldCharType="begin"/>
        </w:r>
        <w:r>
          <w:rPr>
            <w:noProof/>
            <w:webHidden/>
          </w:rPr>
          <w:instrText xml:space="preserve"> PAGEREF _Toc76652633 \h </w:instrText>
        </w:r>
        <w:r>
          <w:rPr>
            <w:noProof/>
            <w:webHidden/>
          </w:rPr>
        </w:r>
        <w:r>
          <w:rPr>
            <w:noProof/>
            <w:webHidden/>
          </w:rPr>
          <w:fldChar w:fldCharType="separate"/>
        </w:r>
        <w:r>
          <w:rPr>
            <w:noProof/>
            <w:webHidden/>
          </w:rPr>
          <w:t>20</w:t>
        </w:r>
        <w:r>
          <w:rPr>
            <w:noProof/>
            <w:webHidden/>
          </w:rPr>
          <w:fldChar w:fldCharType="end"/>
        </w:r>
      </w:hyperlink>
    </w:p>
    <w:p w14:paraId="1FDE85EB" w14:textId="2141A748" w:rsidR="00353CD5" w:rsidRDefault="00353CD5">
      <w:pPr>
        <w:pStyle w:val="TOC3"/>
        <w:tabs>
          <w:tab w:val="right" w:leader="dot" w:pos="8493"/>
        </w:tabs>
        <w:rPr>
          <w:rFonts w:asciiTheme="minorHAnsi" w:eastAsiaTheme="minorEastAsia" w:hAnsiTheme="minorHAnsi" w:cstheme="minorBidi"/>
          <w:noProof/>
          <w:sz w:val="22"/>
          <w:lang w:eastAsia="en-GB"/>
        </w:rPr>
      </w:pPr>
      <w:hyperlink w:anchor="_Toc76652634" w:history="1">
        <w:r w:rsidRPr="000A288C">
          <w:rPr>
            <w:rStyle w:val="Hyperlink"/>
            <w:noProof/>
          </w:rPr>
          <w:t>5.2.3 Cross-Sections Specified at Given Positions Along the Yarn</w:t>
        </w:r>
        <w:r>
          <w:rPr>
            <w:noProof/>
            <w:webHidden/>
          </w:rPr>
          <w:tab/>
        </w:r>
        <w:r>
          <w:rPr>
            <w:noProof/>
            <w:webHidden/>
          </w:rPr>
          <w:fldChar w:fldCharType="begin"/>
        </w:r>
        <w:r>
          <w:rPr>
            <w:noProof/>
            <w:webHidden/>
          </w:rPr>
          <w:instrText xml:space="preserve"> PAGEREF _Toc76652634 \h </w:instrText>
        </w:r>
        <w:r>
          <w:rPr>
            <w:noProof/>
            <w:webHidden/>
          </w:rPr>
        </w:r>
        <w:r>
          <w:rPr>
            <w:noProof/>
            <w:webHidden/>
          </w:rPr>
          <w:fldChar w:fldCharType="separate"/>
        </w:r>
        <w:r>
          <w:rPr>
            <w:noProof/>
            <w:webHidden/>
          </w:rPr>
          <w:t>20</w:t>
        </w:r>
        <w:r>
          <w:rPr>
            <w:noProof/>
            <w:webHidden/>
          </w:rPr>
          <w:fldChar w:fldCharType="end"/>
        </w:r>
      </w:hyperlink>
    </w:p>
    <w:p w14:paraId="36C459F8" w14:textId="1EBC0D63" w:rsidR="00353CD5" w:rsidRDefault="00353CD5">
      <w:pPr>
        <w:pStyle w:val="TOC3"/>
        <w:tabs>
          <w:tab w:val="right" w:leader="dot" w:pos="8493"/>
        </w:tabs>
        <w:rPr>
          <w:rFonts w:asciiTheme="minorHAnsi" w:eastAsiaTheme="minorEastAsia" w:hAnsiTheme="minorHAnsi" w:cstheme="minorBidi"/>
          <w:noProof/>
          <w:sz w:val="22"/>
          <w:lang w:eastAsia="en-GB"/>
        </w:rPr>
      </w:pPr>
      <w:hyperlink w:anchor="_Toc76652635" w:history="1">
        <w:r w:rsidRPr="000A288C">
          <w:rPr>
            <w:rStyle w:val="Hyperlink"/>
            <w:noProof/>
          </w:rPr>
          <w:t>5.2.4 Assigning the Cross-Sections to the Yarn</w:t>
        </w:r>
        <w:r>
          <w:rPr>
            <w:noProof/>
            <w:webHidden/>
          </w:rPr>
          <w:tab/>
        </w:r>
        <w:r>
          <w:rPr>
            <w:noProof/>
            <w:webHidden/>
          </w:rPr>
          <w:fldChar w:fldCharType="begin"/>
        </w:r>
        <w:r>
          <w:rPr>
            <w:noProof/>
            <w:webHidden/>
          </w:rPr>
          <w:instrText xml:space="preserve"> PAGEREF _Toc76652635 \h </w:instrText>
        </w:r>
        <w:r>
          <w:rPr>
            <w:noProof/>
            <w:webHidden/>
          </w:rPr>
        </w:r>
        <w:r>
          <w:rPr>
            <w:noProof/>
            <w:webHidden/>
          </w:rPr>
          <w:fldChar w:fldCharType="separate"/>
        </w:r>
        <w:r>
          <w:rPr>
            <w:noProof/>
            <w:webHidden/>
          </w:rPr>
          <w:t>20</w:t>
        </w:r>
        <w:r>
          <w:rPr>
            <w:noProof/>
            <w:webHidden/>
          </w:rPr>
          <w:fldChar w:fldCharType="end"/>
        </w:r>
      </w:hyperlink>
    </w:p>
    <w:p w14:paraId="25BC5184" w14:textId="353DB484" w:rsidR="00353CD5" w:rsidRDefault="00353CD5">
      <w:pPr>
        <w:pStyle w:val="TOC3"/>
        <w:tabs>
          <w:tab w:val="right" w:leader="dot" w:pos="8493"/>
        </w:tabs>
        <w:rPr>
          <w:rFonts w:asciiTheme="minorHAnsi" w:eastAsiaTheme="minorEastAsia" w:hAnsiTheme="minorHAnsi" w:cstheme="minorBidi"/>
          <w:noProof/>
          <w:sz w:val="22"/>
          <w:lang w:eastAsia="en-GB"/>
        </w:rPr>
      </w:pPr>
      <w:hyperlink w:anchor="_Toc76652636" w:history="1">
        <w:r w:rsidRPr="000A288C">
          <w:rPr>
            <w:rStyle w:val="Hyperlink"/>
            <w:noProof/>
          </w:rPr>
          <w:t>5.2.5 Define Cross-Sections Which are not Normal to the Yarn Path</w:t>
        </w:r>
        <w:r>
          <w:rPr>
            <w:noProof/>
            <w:webHidden/>
          </w:rPr>
          <w:tab/>
        </w:r>
        <w:r>
          <w:rPr>
            <w:noProof/>
            <w:webHidden/>
          </w:rPr>
          <w:fldChar w:fldCharType="begin"/>
        </w:r>
        <w:r>
          <w:rPr>
            <w:noProof/>
            <w:webHidden/>
          </w:rPr>
          <w:instrText xml:space="preserve"> PAGEREF _Toc76652636 \h </w:instrText>
        </w:r>
        <w:r>
          <w:rPr>
            <w:noProof/>
            <w:webHidden/>
          </w:rPr>
        </w:r>
        <w:r>
          <w:rPr>
            <w:noProof/>
            <w:webHidden/>
          </w:rPr>
          <w:fldChar w:fldCharType="separate"/>
        </w:r>
        <w:r>
          <w:rPr>
            <w:noProof/>
            <w:webHidden/>
          </w:rPr>
          <w:t>21</w:t>
        </w:r>
        <w:r>
          <w:rPr>
            <w:noProof/>
            <w:webHidden/>
          </w:rPr>
          <w:fldChar w:fldCharType="end"/>
        </w:r>
      </w:hyperlink>
    </w:p>
    <w:p w14:paraId="4490074D" w14:textId="744AD989" w:rsidR="00353CD5" w:rsidRDefault="00353CD5">
      <w:pPr>
        <w:pStyle w:val="TOC1"/>
        <w:tabs>
          <w:tab w:val="right" w:leader="dot" w:pos="8493"/>
        </w:tabs>
        <w:rPr>
          <w:rFonts w:asciiTheme="minorHAnsi" w:eastAsiaTheme="minorEastAsia" w:hAnsiTheme="minorHAnsi" w:cstheme="minorBidi"/>
          <w:noProof/>
          <w:sz w:val="22"/>
          <w:lang w:eastAsia="en-GB"/>
        </w:rPr>
      </w:pPr>
      <w:hyperlink w:anchor="_Toc76652637" w:history="1">
        <w:r w:rsidRPr="000A288C">
          <w:rPr>
            <w:rStyle w:val="Hyperlink"/>
            <w:noProof/>
          </w:rPr>
          <w:t>6 Properties</w:t>
        </w:r>
        <w:r>
          <w:rPr>
            <w:noProof/>
            <w:webHidden/>
          </w:rPr>
          <w:tab/>
        </w:r>
        <w:r>
          <w:rPr>
            <w:noProof/>
            <w:webHidden/>
          </w:rPr>
          <w:fldChar w:fldCharType="begin"/>
        </w:r>
        <w:r>
          <w:rPr>
            <w:noProof/>
            <w:webHidden/>
          </w:rPr>
          <w:instrText xml:space="preserve"> PAGEREF _Toc76652637 \h </w:instrText>
        </w:r>
        <w:r>
          <w:rPr>
            <w:noProof/>
            <w:webHidden/>
          </w:rPr>
        </w:r>
        <w:r>
          <w:rPr>
            <w:noProof/>
            <w:webHidden/>
          </w:rPr>
          <w:fldChar w:fldCharType="separate"/>
        </w:r>
        <w:r>
          <w:rPr>
            <w:noProof/>
            <w:webHidden/>
          </w:rPr>
          <w:t>23</w:t>
        </w:r>
        <w:r>
          <w:rPr>
            <w:noProof/>
            <w:webHidden/>
          </w:rPr>
          <w:fldChar w:fldCharType="end"/>
        </w:r>
      </w:hyperlink>
    </w:p>
    <w:p w14:paraId="6474E059" w14:textId="69B0FF33" w:rsidR="00353CD5" w:rsidRDefault="00353CD5">
      <w:pPr>
        <w:pStyle w:val="TOC2"/>
        <w:tabs>
          <w:tab w:val="right" w:leader="dot" w:pos="8493"/>
        </w:tabs>
        <w:rPr>
          <w:rFonts w:asciiTheme="minorHAnsi" w:eastAsiaTheme="minorEastAsia" w:hAnsiTheme="minorHAnsi" w:cstheme="minorBidi"/>
          <w:noProof/>
          <w:sz w:val="22"/>
          <w:lang w:eastAsia="en-GB"/>
        </w:rPr>
      </w:pPr>
      <w:hyperlink w:anchor="_Toc76652638" w:history="1">
        <w:r w:rsidRPr="000A288C">
          <w:rPr>
            <w:rStyle w:val="Hyperlink"/>
            <w:noProof/>
          </w:rPr>
          <w:t>6.1. Textile Properties</w:t>
        </w:r>
        <w:r>
          <w:rPr>
            <w:noProof/>
            <w:webHidden/>
          </w:rPr>
          <w:tab/>
        </w:r>
        <w:r>
          <w:rPr>
            <w:noProof/>
            <w:webHidden/>
          </w:rPr>
          <w:fldChar w:fldCharType="begin"/>
        </w:r>
        <w:r>
          <w:rPr>
            <w:noProof/>
            <w:webHidden/>
          </w:rPr>
          <w:instrText xml:space="preserve"> PAGEREF _Toc76652638 \h </w:instrText>
        </w:r>
        <w:r>
          <w:rPr>
            <w:noProof/>
            <w:webHidden/>
          </w:rPr>
        </w:r>
        <w:r>
          <w:rPr>
            <w:noProof/>
            <w:webHidden/>
          </w:rPr>
          <w:fldChar w:fldCharType="separate"/>
        </w:r>
        <w:r>
          <w:rPr>
            <w:noProof/>
            <w:webHidden/>
          </w:rPr>
          <w:t>23</w:t>
        </w:r>
        <w:r>
          <w:rPr>
            <w:noProof/>
            <w:webHidden/>
          </w:rPr>
          <w:fldChar w:fldCharType="end"/>
        </w:r>
      </w:hyperlink>
    </w:p>
    <w:p w14:paraId="72CFAC31" w14:textId="699235BE" w:rsidR="00353CD5" w:rsidRDefault="00353CD5">
      <w:pPr>
        <w:pStyle w:val="TOC2"/>
        <w:tabs>
          <w:tab w:val="right" w:leader="dot" w:pos="8493"/>
        </w:tabs>
        <w:rPr>
          <w:rFonts w:asciiTheme="minorHAnsi" w:eastAsiaTheme="minorEastAsia" w:hAnsiTheme="minorHAnsi" w:cstheme="minorBidi"/>
          <w:noProof/>
          <w:sz w:val="22"/>
          <w:lang w:eastAsia="en-GB"/>
        </w:rPr>
      </w:pPr>
      <w:hyperlink w:anchor="_Toc76652639" w:history="1">
        <w:r w:rsidRPr="000A288C">
          <w:rPr>
            <w:rStyle w:val="Hyperlink"/>
            <w:noProof/>
          </w:rPr>
          <w:t>6.2. Yarn Properties</w:t>
        </w:r>
        <w:r>
          <w:rPr>
            <w:noProof/>
            <w:webHidden/>
          </w:rPr>
          <w:tab/>
        </w:r>
        <w:r>
          <w:rPr>
            <w:noProof/>
            <w:webHidden/>
          </w:rPr>
          <w:fldChar w:fldCharType="begin"/>
        </w:r>
        <w:r>
          <w:rPr>
            <w:noProof/>
            <w:webHidden/>
          </w:rPr>
          <w:instrText xml:space="preserve"> PAGEREF _Toc76652639 \h </w:instrText>
        </w:r>
        <w:r>
          <w:rPr>
            <w:noProof/>
            <w:webHidden/>
          </w:rPr>
        </w:r>
        <w:r>
          <w:rPr>
            <w:noProof/>
            <w:webHidden/>
          </w:rPr>
          <w:fldChar w:fldCharType="separate"/>
        </w:r>
        <w:r>
          <w:rPr>
            <w:noProof/>
            <w:webHidden/>
          </w:rPr>
          <w:t>24</w:t>
        </w:r>
        <w:r>
          <w:rPr>
            <w:noProof/>
            <w:webHidden/>
          </w:rPr>
          <w:fldChar w:fldCharType="end"/>
        </w:r>
      </w:hyperlink>
    </w:p>
    <w:p w14:paraId="240DC94A" w14:textId="00625C3F" w:rsidR="00353CD5" w:rsidRDefault="00353CD5">
      <w:pPr>
        <w:pStyle w:val="TOC2"/>
        <w:tabs>
          <w:tab w:val="right" w:leader="dot" w:pos="8493"/>
        </w:tabs>
        <w:rPr>
          <w:rFonts w:asciiTheme="minorHAnsi" w:eastAsiaTheme="minorEastAsia" w:hAnsiTheme="minorHAnsi" w:cstheme="minorBidi"/>
          <w:noProof/>
          <w:sz w:val="22"/>
          <w:lang w:eastAsia="en-GB"/>
        </w:rPr>
      </w:pPr>
      <w:hyperlink w:anchor="_Toc76652640" w:history="1">
        <w:r w:rsidRPr="000A288C">
          <w:rPr>
            <w:rStyle w:val="Hyperlink"/>
            <w:noProof/>
          </w:rPr>
          <w:t>6.3 Use of Properties by Export Functions</w:t>
        </w:r>
        <w:r>
          <w:rPr>
            <w:noProof/>
            <w:webHidden/>
          </w:rPr>
          <w:tab/>
        </w:r>
        <w:r>
          <w:rPr>
            <w:noProof/>
            <w:webHidden/>
          </w:rPr>
          <w:fldChar w:fldCharType="begin"/>
        </w:r>
        <w:r>
          <w:rPr>
            <w:noProof/>
            <w:webHidden/>
          </w:rPr>
          <w:instrText xml:space="preserve"> PAGEREF _Toc76652640 \h </w:instrText>
        </w:r>
        <w:r>
          <w:rPr>
            <w:noProof/>
            <w:webHidden/>
          </w:rPr>
        </w:r>
        <w:r>
          <w:rPr>
            <w:noProof/>
            <w:webHidden/>
          </w:rPr>
          <w:fldChar w:fldCharType="separate"/>
        </w:r>
        <w:r>
          <w:rPr>
            <w:noProof/>
            <w:webHidden/>
          </w:rPr>
          <w:t>24</w:t>
        </w:r>
        <w:r>
          <w:rPr>
            <w:noProof/>
            <w:webHidden/>
          </w:rPr>
          <w:fldChar w:fldCharType="end"/>
        </w:r>
      </w:hyperlink>
    </w:p>
    <w:p w14:paraId="3FEFEE87" w14:textId="4BE602F9" w:rsidR="00353CD5" w:rsidRDefault="00353CD5">
      <w:pPr>
        <w:pStyle w:val="TOC1"/>
        <w:tabs>
          <w:tab w:val="right" w:leader="dot" w:pos="8493"/>
        </w:tabs>
        <w:rPr>
          <w:rFonts w:asciiTheme="minorHAnsi" w:eastAsiaTheme="minorEastAsia" w:hAnsiTheme="minorHAnsi" w:cstheme="minorBidi"/>
          <w:noProof/>
          <w:sz w:val="22"/>
          <w:lang w:eastAsia="en-GB"/>
        </w:rPr>
      </w:pPr>
      <w:hyperlink w:anchor="_Toc76652641" w:history="1">
        <w:r w:rsidRPr="000A288C">
          <w:rPr>
            <w:rStyle w:val="Hyperlink"/>
            <w:noProof/>
          </w:rPr>
          <w:t>7. Automatically Generated Textiles</w:t>
        </w:r>
        <w:r>
          <w:rPr>
            <w:noProof/>
            <w:webHidden/>
          </w:rPr>
          <w:tab/>
        </w:r>
        <w:r>
          <w:rPr>
            <w:noProof/>
            <w:webHidden/>
          </w:rPr>
          <w:fldChar w:fldCharType="begin"/>
        </w:r>
        <w:r>
          <w:rPr>
            <w:noProof/>
            <w:webHidden/>
          </w:rPr>
          <w:instrText xml:space="preserve"> PAGEREF _Toc76652641 \h </w:instrText>
        </w:r>
        <w:r>
          <w:rPr>
            <w:noProof/>
            <w:webHidden/>
          </w:rPr>
        </w:r>
        <w:r>
          <w:rPr>
            <w:noProof/>
            <w:webHidden/>
          </w:rPr>
          <w:fldChar w:fldCharType="separate"/>
        </w:r>
        <w:r>
          <w:rPr>
            <w:noProof/>
            <w:webHidden/>
          </w:rPr>
          <w:t>25</w:t>
        </w:r>
        <w:r>
          <w:rPr>
            <w:noProof/>
            <w:webHidden/>
          </w:rPr>
          <w:fldChar w:fldCharType="end"/>
        </w:r>
      </w:hyperlink>
    </w:p>
    <w:p w14:paraId="729E984B" w14:textId="5587B34B" w:rsidR="00353CD5" w:rsidRDefault="00353CD5">
      <w:pPr>
        <w:pStyle w:val="TOC2"/>
        <w:tabs>
          <w:tab w:val="right" w:leader="dot" w:pos="8493"/>
        </w:tabs>
        <w:rPr>
          <w:rFonts w:asciiTheme="minorHAnsi" w:eastAsiaTheme="minorEastAsia" w:hAnsiTheme="minorHAnsi" w:cstheme="minorBidi"/>
          <w:noProof/>
          <w:sz w:val="22"/>
          <w:lang w:eastAsia="en-GB"/>
        </w:rPr>
      </w:pPr>
      <w:hyperlink w:anchor="_Toc76652642" w:history="1">
        <w:r w:rsidRPr="000A288C">
          <w:rPr>
            <w:rStyle w:val="Hyperlink"/>
            <w:noProof/>
          </w:rPr>
          <w:t>7.1 2D Weave - CTextileWeave2D</w:t>
        </w:r>
        <w:r>
          <w:rPr>
            <w:noProof/>
            <w:webHidden/>
          </w:rPr>
          <w:tab/>
        </w:r>
        <w:r>
          <w:rPr>
            <w:noProof/>
            <w:webHidden/>
          </w:rPr>
          <w:fldChar w:fldCharType="begin"/>
        </w:r>
        <w:r>
          <w:rPr>
            <w:noProof/>
            <w:webHidden/>
          </w:rPr>
          <w:instrText xml:space="preserve"> PAGEREF _Toc76652642 \h </w:instrText>
        </w:r>
        <w:r>
          <w:rPr>
            <w:noProof/>
            <w:webHidden/>
          </w:rPr>
        </w:r>
        <w:r>
          <w:rPr>
            <w:noProof/>
            <w:webHidden/>
          </w:rPr>
          <w:fldChar w:fldCharType="separate"/>
        </w:r>
        <w:r>
          <w:rPr>
            <w:noProof/>
            <w:webHidden/>
          </w:rPr>
          <w:t>25</w:t>
        </w:r>
        <w:r>
          <w:rPr>
            <w:noProof/>
            <w:webHidden/>
          </w:rPr>
          <w:fldChar w:fldCharType="end"/>
        </w:r>
      </w:hyperlink>
    </w:p>
    <w:p w14:paraId="49455AA0" w14:textId="6E1A538D" w:rsidR="00353CD5" w:rsidRDefault="00353CD5">
      <w:pPr>
        <w:pStyle w:val="TOC2"/>
        <w:tabs>
          <w:tab w:val="right" w:leader="dot" w:pos="8493"/>
        </w:tabs>
        <w:rPr>
          <w:rFonts w:asciiTheme="minorHAnsi" w:eastAsiaTheme="minorEastAsia" w:hAnsiTheme="minorHAnsi" w:cstheme="minorBidi"/>
          <w:noProof/>
          <w:sz w:val="22"/>
          <w:lang w:eastAsia="en-GB"/>
        </w:rPr>
      </w:pPr>
      <w:hyperlink w:anchor="_Toc76652643" w:history="1">
        <w:r w:rsidRPr="000A288C">
          <w:rPr>
            <w:rStyle w:val="Hyperlink"/>
            <w:noProof/>
          </w:rPr>
          <w:t>7.2 Sheared Textiles - CShearedTextileWeave2D</w:t>
        </w:r>
        <w:r>
          <w:rPr>
            <w:noProof/>
            <w:webHidden/>
          </w:rPr>
          <w:tab/>
        </w:r>
        <w:r>
          <w:rPr>
            <w:noProof/>
            <w:webHidden/>
          </w:rPr>
          <w:fldChar w:fldCharType="begin"/>
        </w:r>
        <w:r>
          <w:rPr>
            <w:noProof/>
            <w:webHidden/>
          </w:rPr>
          <w:instrText xml:space="preserve"> PAGEREF _Toc76652643 \h </w:instrText>
        </w:r>
        <w:r>
          <w:rPr>
            <w:noProof/>
            <w:webHidden/>
          </w:rPr>
        </w:r>
        <w:r>
          <w:rPr>
            <w:noProof/>
            <w:webHidden/>
          </w:rPr>
          <w:fldChar w:fldCharType="separate"/>
        </w:r>
        <w:r>
          <w:rPr>
            <w:noProof/>
            <w:webHidden/>
          </w:rPr>
          <w:t>28</w:t>
        </w:r>
        <w:r>
          <w:rPr>
            <w:noProof/>
            <w:webHidden/>
          </w:rPr>
          <w:fldChar w:fldCharType="end"/>
        </w:r>
      </w:hyperlink>
    </w:p>
    <w:p w14:paraId="04B27CD4" w14:textId="56838D88" w:rsidR="00353CD5" w:rsidRDefault="00353CD5">
      <w:pPr>
        <w:pStyle w:val="TOC2"/>
        <w:tabs>
          <w:tab w:val="right" w:leader="dot" w:pos="8493"/>
        </w:tabs>
        <w:rPr>
          <w:rFonts w:asciiTheme="minorHAnsi" w:eastAsiaTheme="minorEastAsia" w:hAnsiTheme="minorHAnsi" w:cstheme="minorBidi"/>
          <w:noProof/>
          <w:sz w:val="22"/>
          <w:lang w:eastAsia="en-GB"/>
        </w:rPr>
      </w:pPr>
      <w:hyperlink w:anchor="_Toc76652644" w:history="1">
        <w:r w:rsidRPr="000A288C">
          <w:rPr>
            <w:rStyle w:val="Hyperlink"/>
            <w:noProof/>
          </w:rPr>
          <w:t>7.3 Layered Textiles - CTextileLayered</w:t>
        </w:r>
        <w:r>
          <w:rPr>
            <w:noProof/>
            <w:webHidden/>
          </w:rPr>
          <w:tab/>
        </w:r>
        <w:r>
          <w:rPr>
            <w:noProof/>
            <w:webHidden/>
          </w:rPr>
          <w:fldChar w:fldCharType="begin"/>
        </w:r>
        <w:r>
          <w:rPr>
            <w:noProof/>
            <w:webHidden/>
          </w:rPr>
          <w:instrText xml:space="preserve"> PAGEREF _Toc76652644 \h </w:instrText>
        </w:r>
        <w:r>
          <w:rPr>
            <w:noProof/>
            <w:webHidden/>
          </w:rPr>
        </w:r>
        <w:r>
          <w:rPr>
            <w:noProof/>
            <w:webHidden/>
          </w:rPr>
          <w:fldChar w:fldCharType="separate"/>
        </w:r>
        <w:r>
          <w:rPr>
            <w:noProof/>
            <w:webHidden/>
          </w:rPr>
          <w:t>29</w:t>
        </w:r>
        <w:r>
          <w:rPr>
            <w:noProof/>
            <w:webHidden/>
          </w:rPr>
          <w:fldChar w:fldCharType="end"/>
        </w:r>
      </w:hyperlink>
    </w:p>
    <w:p w14:paraId="4E6B762E" w14:textId="2821B177" w:rsidR="00353CD5" w:rsidRDefault="00353CD5">
      <w:pPr>
        <w:pStyle w:val="TOC2"/>
        <w:tabs>
          <w:tab w:val="right" w:leader="dot" w:pos="8493"/>
        </w:tabs>
        <w:rPr>
          <w:rFonts w:asciiTheme="minorHAnsi" w:eastAsiaTheme="minorEastAsia" w:hAnsiTheme="minorHAnsi" w:cstheme="minorBidi"/>
          <w:noProof/>
          <w:sz w:val="22"/>
          <w:lang w:eastAsia="en-GB"/>
        </w:rPr>
      </w:pPr>
      <w:hyperlink w:anchor="_Toc76652645" w:history="1">
        <w:r w:rsidRPr="000A288C">
          <w:rPr>
            <w:rStyle w:val="Hyperlink"/>
            <w:noProof/>
          </w:rPr>
          <w:t>7.4 3D Textiles</w:t>
        </w:r>
        <w:r>
          <w:rPr>
            <w:noProof/>
            <w:webHidden/>
          </w:rPr>
          <w:tab/>
        </w:r>
        <w:r>
          <w:rPr>
            <w:noProof/>
            <w:webHidden/>
          </w:rPr>
          <w:fldChar w:fldCharType="begin"/>
        </w:r>
        <w:r>
          <w:rPr>
            <w:noProof/>
            <w:webHidden/>
          </w:rPr>
          <w:instrText xml:space="preserve"> PAGEREF _Toc76652645 \h </w:instrText>
        </w:r>
        <w:r>
          <w:rPr>
            <w:noProof/>
            <w:webHidden/>
          </w:rPr>
        </w:r>
        <w:r>
          <w:rPr>
            <w:noProof/>
            <w:webHidden/>
          </w:rPr>
          <w:fldChar w:fldCharType="separate"/>
        </w:r>
        <w:r>
          <w:rPr>
            <w:noProof/>
            <w:webHidden/>
          </w:rPr>
          <w:t>31</w:t>
        </w:r>
        <w:r>
          <w:rPr>
            <w:noProof/>
            <w:webHidden/>
          </w:rPr>
          <w:fldChar w:fldCharType="end"/>
        </w:r>
      </w:hyperlink>
    </w:p>
    <w:p w14:paraId="0BA1A026" w14:textId="6F428A68" w:rsidR="00353CD5" w:rsidRDefault="00353CD5">
      <w:pPr>
        <w:pStyle w:val="TOC3"/>
        <w:tabs>
          <w:tab w:val="right" w:leader="dot" w:pos="8493"/>
        </w:tabs>
        <w:rPr>
          <w:rFonts w:asciiTheme="minorHAnsi" w:eastAsiaTheme="minorEastAsia" w:hAnsiTheme="minorHAnsi" w:cstheme="minorBidi"/>
          <w:noProof/>
          <w:sz w:val="22"/>
          <w:lang w:eastAsia="en-GB"/>
        </w:rPr>
      </w:pPr>
      <w:hyperlink w:anchor="_Toc76652646" w:history="1">
        <w:r w:rsidRPr="000A288C">
          <w:rPr>
            <w:rStyle w:val="Hyperlink"/>
            <w:noProof/>
          </w:rPr>
          <w:t>7.4.1 Orthogonal 3D Textile</w:t>
        </w:r>
        <w:r>
          <w:rPr>
            <w:noProof/>
            <w:webHidden/>
          </w:rPr>
          <w:tab/>
        </w:r>
        <w:r>
          <w:rPr>
            <w:noProof/>
            <w:webHidden/>
          </w:rPr>
          <w:fldChar w:fldCharType="begin"/>
        </w:r>
        <w:r>
          <w:rPr>
            <w:noProof/>
            <w:webHidden/>
          </w:rPr>
          <w:instrText xml:space="preserve"> PAGEREF _Toc76652646 \h </w:instrText>
        </w:r>
        <w:r>
          <w:rPr>
            <w:noProof/>
            <w:webHidden/>
          </w:rPr>
        </w:r>
        <w:r>
          <w:rPr>
            <w:noProof/>
            <w:webHidden/>
          </w:rPr>
          <w:fldChar w:fldCharType="separate"/>
        </w:r>
        <w:r>
          <w:rPr>
            <w:noProof/>
            <w:webHidden/>
          </w:rPr>
          <w:t>31</w:t>
        </w:r>
        <w:r>
          <w:rPr>
            <w:noProof/>
            <w:webHidden/>
          </w:rPr>
          <w:fldChar w:fldCharType="end"/>
        </w:r>
      </w:hyperlink>
    </w:p>
    <w:p w14:paraId="528998B0" w14:textId="1FF63CC9" w:rsidR="00353CD5" w:rsidRDefault="00353CD5">
      <w:pPr>
        <w:pStyle w:val="TOC3"/>
        <w:tabs>
          <w:tab w:val="right" w:leader="dot" w:pos="8493"/>
        </w:tabs>
        <w:rPr>
          <w:rFonts w:asciiTheme="minorHAnsi" w:eastAsiaTheme="minorEastAsia" w:hAnsiTheme="minorHAnsi" w:cstheme="minorBidi"/>
          <w:noProof/>
          <w:sz w:val="22"/>
          <w:lang w:eastAsia="en-GB"/>
        </w:rPr>
      </w:pPr>
      <w:hyperlink w:anchor="_Toc76652647" w:history="1">
        <w:r w:rsidRPr="000A288C">
          <w:rPr>
            <w:rStyle w:val="Hyperlink"/>
            <w:noProof/>
          </w:rPr>
          <w:t>7.4.2. Create 3D Layer To Layer Textiles</w:t>
        </w:r>
        <w:r>
          <w:rPr>
            <w:noProof/>
            <w:webHidden/>
          </w:rPr>
          <w:tab/>
        </w:r>
        <w:r>
          <w:rPr>
            <w:noProof/>
            <w:webHidden/>
          </w:rPr>
          <w:fldChar w:fldCharType="begin"/>
        </w:r>
        <w:r>
          <w:rPr>
            <w:noProof/>
            <w:webHidden/>
          </w:rPr>
          <w:instrText xml:space="preserve"> PAGEREF _Toc76652647 \h </w:instrText>
        </w:r>
        <w:r>
          <w:rPr>
            <w:noProof/>
            <w:webHidden/>
          </w:rPr>
        </w:r>
        <w:r>
          <w:rPr>
            <w:noProof/>
            <w:webHidden/>
          </w:rPr>
          <w:fldChar w:fldCharType="separate"/>
        </w:r>
        <w:r>
          <w:rPr>
            <w:noProof/>
            <w:webHidden/>
          </w:rPr>
          <w:t>36</w:t>
        </w:r>
        <w:r>
          <w:rPr>
            <w:noProof/>
            <w:webHidden/>
          </w:rPr>
          <w:fldChar w:fldCharType="end"/>
        </w:r>
      </w:hyperlink>
    </w:p>
    <w:p w14:paraId="03B36B56" w14:textId="7C3057A8" w:rsidR="00353CD5" w:rsidRDefault="00353CD5">
      <w:pPr>
        <w:pStyle w:val="TOC3"/>
        <w:tabs>
          <w:tab w:val="right" w:leader="dot" w:pos="8493"/>
        </w:tabs>
        <w:rPr>
          <w:rFonts w:asciiTheme="minorHAnsi" w:eastAsiaTheme="minorEastAsia" w:hAnsiTheme="minorHAnsi" w:cstheme="minorBidi"/>
          <w:noProof/>
          <w:sz w:val="22"/>
          <w:lang w:eastAsia="en-GB"/>
        </w:rPr>
      </w:pPr>
      <w:hyperlink w:anchor="_Toc76652648" w:history="1">
        <w:r w:rsidRPr="000A288C">
          <w:rPr>
            <w:rStyle w:val="Hyperlink"/>
            <w:noProof/>
          </w:rPr>
          <w:t>7.4.4 Create Decoupled Layer to Layer Textiles</w:t>
        </w:r>
        <w:r>
          <w:rPr>
            <w:noProof/>
            <w:webHidden/>
          </w:rPr>
          <w:tab/>
        </w:r>
        <w:r>
          <w:rPr>
            <w:noProof/>
            <w:webHidden/>
          </w:rPr>
          <w:fldChar w:fldCharType="begin"/>
        </w:r>
        <w:r>
          <w:rPr>
            <w:noProof/>
            <w:webHidden/>
          </w:rPr>
          <w:instrText xml:space="preserve"> PAGEREF _Toc76652648 \h </w:instrText>
        </w:r>
        <w:r>
          <w:rPr>
            <w:noProof/>
            <w:webHidden/>
          </w:rPr>
        </w:r>
        <w:r>
          <w:rPr>
            <w:noProof/>
            <w:webHidden/>
          </w:rPr>
          <w:fldChar w:fldCharType="separate"/>
        </w:r>
        <w:r>
          <w:rPr>
            <w:noProof/>
            <w:webHidden/>
          </w:rPr>
          <w:t>39</w:t>
        </w:r>
        <w:r>
          <w:rPr>
            <w:noProof/>
            <w:webHidden/>
          </w:rPr>
          <w:fldChar w:fldCharType="end"/>
        </w:r>
      </w:hyperlink>
    </w:p>
    <w:p w14:paraId="15297C17" w14:textId="3F1648DB" w:rsidR="00353CD5" w:rsidRDefault="00353CD5">
      <w:pPr>
        <w:pStyle w:val="TOC3"/>
        <w:tabs>
          <w:tab w:val="right" w:leader="dot" w:pos="8493"/>
        </w:tabs>
        <w:rPr>
          <w:rFonts w:asciiTheme="minorHAnsi" w:eastAsiaTheme="minorEastAsia" w:hAnsiTheme="minorHAnsi" w:cstheme="minorBidi"/>
          <w:noProof/>
          <w:sz w:val="22"/>
          <w:lang w:eastAsia="en-GB"/>
        </w:rPr>
      </w:pPr>
      <w:hyperlink w:anchor="_Toc76652649" w:history="1">
        <w:r w:rsidRPr="000A288C">
          <w:rPr>
            <w:rStyle w:val="Hyperlink"/>
            <w:noProof/>
          </w:rPr>
          <w:t>7.4.5 Create Angle Interlock Textiles</w:t>
        </w:r>
        <w:r>
          <w:rPr>
            <w:noProof/>
            <w:webHidden/>
          </w:rPr>
          <w:tab/>
        </w:r>
        <w:r>
          <w:rPr>
            <w:noProof/>
            <w:webHidden/>
          </w:rPr>
          <w:fldChar w:fldCharType="begin"/>
        </w:r>
        <w:r>
          <w:rPr>
            <w:noProof/>
            <w:webHidden/>
          </w:rPr>
          <w:instrText xml:space="preserve"> PAGEREF _Toc76652649 \h </w:instrText>
        </w:r>
        <w:r>
          <w:rPr>
            <w:noProof/>
            <w:webHidden/>
          </w:rPr>
        </w:r>
        <w:r>
          <w:rPr>
            <w:noProof/>
            <w:webHidden/>
          </w:rPr>
          <w:fldChar w:fldCharType="separate"/>
        </w:r>
        <w:r>
          <w:rPr>
            <w:noProof/>
            <w:webHidden/>
          </w:rPr>
          <w:t>41</w:t>
        </w:r>
        <w:r>
          <w:rPr>
            <w:noProof/>
            <w:webHidden/>
          </w:rPr>
          <w:fldChar w:fldCharType="end"/>
        </w:r>
      </w:hyperlink>
    </w:p>
    <w:p w14:paraId="738A3A85" w14:textId="74DE6BAF" w:rsidR="00353CD5" w:rsidRDefault="00353CD5">
      <w:pPr>
        <w:pStyle w:val="TOC1"/>
        <w:tabs>
          <w:tab w:val="right" w:leader="dot" w:pos="8493"/>
        </w:tabs>
        <w:rPr>
          <w:rFonts w:asciiTheme="minorHAnsi" w:eastAsiaTheme="minorEastAsia" w:hAnsiTheme="minorHAnsi" w:cstheme="minorBidi"/>
          <w:noProof/>
          <w:sz w:val="22"/>
          <w:lang w:eastAsia="en-GB"/>
        </w:rPr>
      </w:pPr>
      <w:hyperlink w:anchor="_Toc76652650" w:history="1">
        <w:r w:rsidRPr="000A288C">
          <w:rPr>
            <w:rStyle w:val="Hyperlink"/>
            <w:noProof/>
          </w:rPr>
          <w:t>8  Rotate Textiles</w:t>
        </w:r>
        <w:r>
          <w:rPr>
            <w:noProof/>
            <w:webHidden/>
          </w:rPr>
          <w:tab/>
        </w:r>
        <w:r>
          <w:rPr>
            <w:noProof/>
            <w:webHidden/>
          </w:rPr>
          <w:fldChar w:fldCharType="begin"/>
        </w:r>
        <w:r>
          <w:rPr>
            <w:noProof/>
            <w:webHidden/>
          </w:rPr>
          <w:instrText xml:space="preserve"> PAGEREF _Toc76652650 \h </w:instrText>
        </w:r>
        <w:r>
          <w:rPr>
            <w:noProof/>
            <w:webHidden/>
          </w:rPr>
        </w:r>
        <w:r>
          <w:rPr>
            <w:noProof/>
            <w:webHidden/>
          </w:rPr>
          <w:fldChar w:fldCharType="separate"/>
        </w:r>
        <w:r>
          <w:rPr>
            <w:noProof/>
            <w:webHidden/>
          </w:rPr>
          <w:t>41</w:t>
        </w:r>
        <w:r>
          <w:rPr>
            <w:noProof/>
            <w:webHidden/>
          </w:rPr>
          <w:fldChar w:fldCharType="end"/>
        </w:r>
      </w:hyperlink>
    </w:p>
    <w:p w14:paraId="18F3FB0D" w14:textId="133FECFB" w:rsidR="00353CD5" w:rsidRDefault="00353CD5">
      <w:pPr>
        <w:pStyle w:val="TOC1"/>
        <w:tabs>
          <w:tab w:val="right" w:leader="dot" w:pos="8493"/>
        </w:tabs>
        <w:rPr>
          <w:rFonts w:asciiTheme="minorHAnsi" w:eastAsiaTheme="minorEastAsia" w:hAnsiTheme="minorHAnsi" w:cstheme="minorBidi"/>
          <w:noProof/>
          <w:sz w:val="22"/>
          <w:lang w:eastAsia="en-GB"/>
        </w:rPr>
      </w:pPr>
      <w:hyperlink w:anchor="_Toc76652651" w:history="1">
        <w:r w:rsidRPr="000A288C">
          <w:rPr>
            <w:rStyle w:val="Hyperlink"/>
            <w:noProof/>
          </w:rPr>
          <w:t>9 Saving TexGen Models</w:t>
        </w:r>
        <w:r>
          <w:rPr>
            <w:noProof/>
            <w:webHidden/>
          </w:rPr>
          <w:tab/>
        </w:r>
        <w:r>
          <w:rPr>
            <w:noProof/>
            <w:webHidden/>
          </w:rPr>
          <w:fldChar w:fldCharType="begin"/>
        </w:r>
        <w:r>
          <w:rPr>
            <w:noProof/>
            <w:webHidden/>
          </w:rPr>
          <w:instrText xml:space="preserve"> PAGEREF _Toc76652651 \h </w:instrText>
        </w:r>
        <w:r>
          <w:rPr>
            <w:noProof/>
            <w:webHidden/>
          </w:rPr>
        </w:r>
        <w:r>
          <w:rPr>
            <w:noProof/>
            <w:webHidden/>
          </w:rPr>
          <w:fldChar w:fldCharType="separate"/>
        </w:r>
        <w:r>
          <w:rPr>
            <w:noProof/>
            <w:webHidden/>
          </w:rPr>
          <w:t>42</w:t>
        </w:r>
        <w:r>
          <w:rPr>
            <w:noProof/>
            <w:webHidden/>
          </w:rPr>
          <w:fldChar w:fldCharType="end"/>
        </w:r>
      </w:hyperlink>
    </w:p>
    <w:p w14:paraId="62F2E994" w14:textId="5AC172A3" w:rsidR="00353CD5" w:rsidRDefault="00353CD5">
      <w:pPr>
        <w:pStyle w:val="TOC1"/>
        <w:tabs>
          <w:tab w:val="right" w:leader="dot" w:pos="8493"/>
        </w:tabs>
        <w:rPr>
          <w:rFonts w:asciiTheme="minorHAnsi" w:eastAsiaTheme="minorEastAsia" w:hAnsiTheme="minorHAnsi" w:cstheme="minorBidi"/>
          <w:noProof/>
          <w:sz w:val="22"/>
          <w:lang w:eastAsia="en-GB"/>
        </w:rPr>
      </w:pPr>
      <w:hyperlink w:anchor="_Toc76652652" w:history="1">
        <w:r w:rsidRPr="000A288C">
          <w:rPr>
            <w:rStyle w:val="Hyperlink"/>
            <w:noProof/>
          </w:rPr>
          <w:t>10 Mesh Generation and Export</w:t>
        </w:r>
        <w:r>
          <w:rPr>
            <w:noProof/>
            <w:webHidden/>
          </w:rPr>
          <w:tab/>
        </w:r>
        <w:r>
          <w:rPr>
            <w:noProof/>
            <w:webHidden/>
          </w:rPr>
          <w:fldChar w:fldCharType="begin"/>
        </w:r>
        <w:r>
          <w:rPr>
            <w:noProof/>
            <w:webHidden/>
          </w:rPr>
          <w:instrText xml:space="preserve"> PAGEREF _Toc76652652 \h </w:instrText>
        </w:r>
        <w:r>
          <w:rPr>
            <w:noProof/>
            <w:webHidden/>
          </w:rPr>
        </w:r>
        <w:r>
          <w:rPr>
            <w:noProof/>
            <w:webHidden/>
          </w:rPr>
          <w:fldChar w:fldCharType="separate"/>
        </w:r>
        <w:r>
          <w:rPr>
            <w:noProof/>
            <w:webHidden/>
          </w:rPr>
          <w:t>43</w:t>
        </w:r>
        <w:r>
          <w:rPr>
            <w:noProof/>
            <w:webHidden/>
          </w:rPr>
          <w:fldChar w:fldCharType="end"/>
        </w:r>
      </w:hyperlink>
    </w:p>
    <w:p w14:paraId="1BF7B406" w14:textId="239FFBB2" w:rsidR="00353CD5" w:rsidRDefault="00353CD5">
      <w:pPr>
        <w:pStyle w:val="TOC2"/>
        <w:tabs>
          <w:tab w:val="right" w:leader="dot" w:pos="8493"/>
        </w:tabs>
        <w:rPr>
          <w:rFonts w:asciiTheme="minorHAnsi" w:eastAsiaTheme="minorEastAsia" w:hAnsiTheme="minorHAnsi" w:cstheme="minorBidi"/>
          <w:noProof/>
          <w:sz w:val="22"/>
          <w:lang w:eastAsia="en-GB"/>
        </w:rPr>
      </w:pPr>
      <w:hyperlink w:anchor="_Toc76652653" w:history="1">
        <w:r w:rsidRPr="000A288C">
          <w:rPr>
            <w:rStyle w:val="Hyperlink"/>
            <w:noProof/>
          </w:rPr>
          <w:t>10.1. Export surface mesh</w:t>
        </w:r>
        <w:r>
          <w:rPr>
            <w:noProof/>
            <w:webHidden/>
          </w:rPr>
          <w:tab/>
        </w:r>
        <w:r>
          <w:rPr>
            <w:noProof/>
            <w:webHidden/>
          </w:rPr>
          <w:fldChar w:fldCharType="begin"/>
        </w:r>
        <w:r>
          <w:rPr>
            <w:noProof/>
            <w:webHidden/>
          </w:rPr>
          <w:instrText xml:space="preserve"> PAGEREF _Toc76652653 \h </w:instrText>
        </w:r>
        <w:r>
          <w:rPr>
            <w:noProof/>
            <w:webHidden/>
          </w:rPr>
        </w:r>
        <w:r>
          <w:rPr>
            <w:noProof/>
            <w:webHidden/>
          </w:rPr>
          <w:fldChar w:fldCharType="separate"/>
        </w:r>
        <w:r>
          <w:rPr>
            <w:noProof/>
            <w:webHidden/>
          </w:rPr>
          <w:t>43</w:t>
        </w:r>
        <w:r>
          <w:rPr>
            <w:noProof/>
            <w:webHidden/>
          </w:rPr>
          <w:fldChar w:fldCharType="end"/>
        </w:r>
      </w:hyperlink>
    </w:p>
    <w:p w14:paraId="08C21B2E" w14:textId="2E709CE0" w:rsidR="00353CD5" w:rsidRDefault="00353CD5">
      <w:pPr>
        <w:pStyle w:val="TOC2"/>
        <w:tabs>
          <w:tab w:val="right" w:leader="dot" w:pos="8493"/>
        </w:tabs>
        <w:rPr>
          <w:rFonts w:asciiTheme="minorHAnsi" w:eastAsiaTheme="minorEastAsia" w:hAnsiTheme="minorHAnsi" w:cstheme="minorBidi"/>
          <w:noProof/>
          <w:sz w:val="22"/>
          <w:lang w:eastAsia="en-GB"/>
        </w:rPr>
      </w:pPr>
      <w:hyperlink w:anchor="_Toc76652654" w:history="1">
        <w:r w:rsidRPr="000A288C">
          <w:rPr>
            <w:rStyle w:val="Hyperlink"/>
            <w:noProof/>
          </w:rPr>
          <w:t>10.2 Dry Fibre Export</w:t>
        </w:r>
        <w:r>
          <w:rPr>
            <w:noProof/>
            <w:webHidden/>
          </w:rPr>
          <w:tab/>
        </w:r>
        <w:r>
          <w:rPr>
            <w:noProof/>
            <w:webHidden/>
          </w:rPr>
          <w:fldChar w:fldCharType="begin"/>
        </w:r>
        <w:r>
          <w:rPr>
            <w:noProof/>
            <w:webHidden/>
          </w:rPr>
          <w:instrText xml:space="preserve"> PAGEREF _Toc76652654 \h </w:instrText>
        </w:r>
        <w:r>
          <w:rPr>
            <w:noProof/>
            <w:webHidden/>
          </w:rPr>
        </w:r>
        <w:r>
          <w:rPr>
            <w:noProof/>
            <w:webHidden/>
          </w:rPr>
          <w:fldChar w:fldCharType="separate"/>
        </w:r>
        <w:r>
          <w:rPr>
            <w:noProof/>
            <w:webHidden/>
          </w:rPr>
          <w:t>44</w:t>
        </w:r>
        <w:r>
          <w:rPr>
            <w:noProof/>
            <w:webHidden/>
          </w:rPr>
          <w:fldChar w:fldCharType="end"/>
        </w:r>
      </w:hyperlink>
    </w:p>
    <w:p w14:paraId="199974C0" w14:textId="5AC3DDA9" w:rsidR="00353CD5" w:rsidRDefault="00353CD5">
      <w:pPr>
        <w:pStyle w:val="TOC2"/>
        <w:tabs>
          <w:tab w:val="right" w:leader="dot" w:pos="8493"/>
        </w:tabs>
        <w:rPr>
          <w:rFonts w:asciiTheme="minorHAnsi" w:eastAsiaTheme="minorEastAsia" w:hAnsiTheme="minorHAnsi" w:cstheme="minorBidi"/>
          <w:noProof/>
          <w:sz w:val="22"/>
          <w:lang w:eastAsia="en-GB"/>
        </w:rPr>
      </w:pPr>
      <w:hyperlink w:anchor="_Toc76652655" w:history="1">
        <w:r w:rsidRPr="000A288C">
          <w:rPr>
            <w:rStyle w:val="Hyperlink"/>
            <w:noProof/>
          </w:rPr>
          <w:t>10.3 Voxel Mesh Export</w:t>
        </w:r>
        <w:r>
          <w:rPr>
            <w:noProof/>
            <w:webHidden/>
          </w:rPr>
          <w:tab/>
        </w:r>
        <w:r>
          <w:rPr>
            <w:noProof/>
            <w:webHidden/>
          </w:rPr>
          <w:fldChar w:fldCharType="begin"/>
        </w:r>
        <w:r>
          <w:rPr>
            <w:noProof/>
            <w:webHidden/>
          </w:rPr>
          <w:instrText xml:space="preserve"> PAGEREF _Toc76652655 \h </w:instrText>
        </w:r>
        <w:r>
          <w:rPr>
            <w:noProof/>
            <w:webHidden/>
          </w:rPr>
        </w:r>
        <w:r>
          <w:rPr>
            <w:noProof/>
            <w:webHidden/>
          </w:rPr>
          <w:fldChar w:fldCharType="separate"/>
        </w:r>
        <w:r>
          <w:rPr>
            <w:noProof/>
            <w:webHidden/>
          </w:rPr>
          <w:t>45</w:t>
        </w:r>
        <w:r>
          <w:rPr>
            <w:noProof/>
            <w:webHidden/>
          </w:rPr>
          <w:fldChar w:fldCharType="end"/>
        </w:r>
      </w:hyperlink>
    </w:p>
    <w:p w14:paraId="2F20B6B4" w14:textId="680E99DE" w:rsidR="00353CD5" w:rsidRDefault="00353CD5">
      <w:pPr>
        <w:pStyle w:val="TOC3"/>
        <w:tabs>
          <w:tab w:val="right" w:leader="dot" w:pos="8493"/>
        </w:tabs>
        <w:rPr>
          <w:rFonts w:asciiTheme="minorHAnsi" w:eastAsiaTheme="minorEastAsia" w:hAnsiTheme="minorHAnsi" w:cstheme="minorBidi"/>
          <w:noProof/>
          <w:sz w:val="22"/>
          <w:lang w:eastAsia="en-GB"/>
        </w:rPr>
      </w:pPr>
      <w:hyperlink w:anchor="_Toc76652656" w:history="1">
        <w:r w:rsidRPr="000A288C">
          <w:rPr>
            <w:rStyle w:val="Hyperlink"/>
            <w:noProof/>
          </w:rPr>
          <w:t>10.3.1 Exploiting “Staggered” Boundary Conditions</w:t>
        </w:r>
        <w:r>
          <w:rPr>
            <w:noProof/>
            <w:webHidden/>
          </w:rPr>
          <w:tab/>
        </w:r>
        <w:r>
          <w:rPr>
            <w:noProof/>
            <w:webHidden/>
          </w:rPr>
          <w:fldChar w:fldCharType="begin"/>
        </w:r>
        <w:r>
          <w:rPr>
            <w:noProof/>
            <w:webHidden/>
          </w:rPr>
          <w:instrText xml:space="preserve"> PAGEREF _Toc76652656 \h </w:instrText>
        </w:r>
        <w:r>
          <w:rPr>
            <w:noProof/>
            <w:webHidden/>
          </w:rPr>
        </w:r>
        <w:r>
          <w:rPr>
            <w:noProof/>
            <w:webHidden/>
          </w:rPr>
          <w:fldChar w:fldCharType="separate"/>
        </w:r>
        <w:r>
          <w:rPr>
            <w:noProof/>
            <w:webHidden/>
          </w:rPr>
          <w:t>48</w:t>
        </w:r>
        <w:r>
          <w:rPr>
            <w:noProof/>
            <w:webHidden/>
          </w:rPr>
          <w:fldChar w:fldCharType="end"/>
        </w:r>
      </w:hyperlink>
    </w:p>
    <w:p w14:paraId="150DDFC6" w14:textId="757A6BAC" w:rsidR="00353CD5" w:rsidRDefault="00353CD5">
      <w:pPr>
        <w:pStyle w:val="TOC3"/>
        <w:tabs>
          <w:tab w:val="right" w:leader="dot" w:pos="8493"/>
        </w:tabs>
        <w:rPr>
          <w:rFonts w:asciiTheme="minorHAnsi" w:eastAsiaTheme="minorEastAsia" w:hAnsiTheme="minorHAnsi" w:cstheme="minorBidi"/>
          <w:noProof/>
          <w:sz w:val="22"/>
          <w:lang w:eastAsia="en-GB"/>
        </w:rPr>
      </w:pPr>
      <w:hyperlink w:anchor="_Toc76652657" w:history="1">
        <w:r w:rsidRPr="000A288C">
          <w:rPr>
            <w:rStyle w:val="Hyperlink"/>
            <w:noProof/>
          </w:rPr>
          <w:t>10.3.2 Sheared Voxel Mesh.</w:t>
        </w:r>
        <w:r>
          <w:rPr>
            <w:noProof/>
            <w:webHidden/>
          </w:rPr>
          <w:tab/>
        </w:r>
        <w:r>
          <w:rPr>
            <w:noProof/>
            <w:webHidden/>
          </w:rPr>
          <w:fldChar w:fldCharType="begin"/>
        </w:r>
        <w:r>
          <w:rPr>
            <w:noProof/>
            <w:webHidden/>
          </w:rPr>
          <w:instrText xml:space="preserve"> PAGEREF _Toc76652657 \h </w:instrText>
        </w:r>
        <w:r>
          <w:rPr>
            <w:noProof/>
            <w:webHidden/>
          </w:rPr>
        </w:r>
        <w:r>
          <w:rPr>
            <w:noProof/>
            <w:webHidden/>
          </w:rPr>
          <w:fldChar w:fldCharType="separate"/>
        </w:r>
        <w:r>
          <w:rPr>
            <w:noProof/>
            <w:webHidden/>
          </w:rPr>
          <w:t>49</w:t>
        </w:r>
        <w:r>
          <w:rPr>
            <w:noProof/>
            <w:webHidden/>
          </w:rPr>
          <w:fldChar w:fldCharType="end"/>
        </w:r>
      </w:hyperlink>
    </w:p>
    <w:p w14:paraId="504E743D" w14:textId="2CC6C25F" w:rsidR="00353CD5" w:rsidRDefault="00353CD5">
      <w:pPr>
        <w:pStyle w:val="TOC3"/>
        <w:tabs>
          <w:tab w:val="right" w:leader="dot" w:pos="8493"/>
        </w:tabs>
        <w:rPr>
          <w:rFonts w:asciiTheme="minorHAnsi" w:eastAsiaTheme="minorEastAsia" w:hAnsiTheme="minorHAnsi" w:cstheme="minorBidi"/>
          <w:noProof/>
          <w:sz w:val="22"/>
          <w:lang w:eastAsia="en-GB"/>
        </w:rPr>
      </w:pPr>
      <w:hyperlink w:anchor="_Toc76652658" w:history="1">
        <w:r w:rsidRPr="000A288C">
          <w:rPr>
            <w:rStyle w:val="Hyperlink"/>
            <w:noProof/>
          </w:rPr>
          <w:t>10.3.3 Rotated Voxel Mesh</w:t>
        </w:r>
        <w:r>
          <w:rPr>
            <w:noProof/>
            <w:webHidden/>
          </w:rPr>
          <w:tab/>
        </w:r>
        <w:r>
          <w:rPr>
            <w:noProof/>
            <w:webHidden/>
          </w:rPr>
          <w:fldChar w:fldCharType="begin"/>
        </w:r>
        <w:r>
          <w:rPr>
            <w:noProof/>
            <w:webHidden/>
          </w:rPr>
          <w:instrText xml:space="preserve"> PAGEREF _Toc76652658 \h </w:instrText>
        </w:r>
        <w:r>
          <w:rPr>
            <w:noProof/>
            <w:webHidden/>
          </w:rPr>
        </w:r>
        <w:r>
          <w:rPr>
            <w:noProof/>
            <w:webHidden/>
          </w:rPr>
          <w:fldChar w:fldCharType="separate"/>
        </w:r>
        <w:r>
          <w:rPr>
            <w:noProof/>
            <w:webHidden/>
          </w:rPr>
          <w:t>50</w:t>
        </w:r>
        <w:r>
          <w:rPr>
            <w:noProof/>
            <w:webHidden/>
          </w:rPr>
          <w:fldChar w:fldCharType="end"/>
        </w:r>
      </w:hyperlink>
    </w:p>
    <w:p w14:paraId="6CCE22AC" w14:textId="1CAB9C4D" w:rsidR="00353CD5" w:rsidRDefault="00353CD5">
      <w:pPr>
        <w:pStyle w:val="TOC2"/>
        <w:tabs>
          <w:tab w:val="right" w:leader="dot" w:pos="8493"/>
        </w:tabs>
        <w:rPr>
          <w:rFonts w:asciiTheme="minorHAnsi" w:eastAsiaTheme="minorEastAsia" w:hAnsiTheme="minorHAnsi" w:cstheme="minorBidi"/>
          <w:noProof/>
          <w:sz w:val="22"/>
          <w:lang w:eastAsia="en-GB"/>
        </w:rPr>
      </w:pPr>
      <w:hyperlink w:anchor="_Toc76652659" w:history="1">
        <w:r w:rsidRPr="000A288C">
          <w:rPr>
            <w:rStyle w:val="Hyperlink"/>
            <w:noProof/>
          </w:rPr>
          <w:t>10.4 Voxel Mesh with Octree Refinement and Smoothing</w:t>
        </w:r>
        <w:r>
          <w:rPr>
            <w:noProof/>
            <w:webHidden/>
          </w:rPr>
          <w:tab/>
        </w:r>
        <w:r>
          <w:rPr>
            <w:noProof/>
            <w:webHidden/>
          </w:rPr>
          <w:fldChar w:fldCharType="begin"/>
        </w:r>
        <w:r>
          <w:rPr>
            <w:noProof/>
            <w:webHidden/>
          </w:rPr>
          <w:instrText xml:space="preserve"> PAGEREF _Toc76652659 \h </w:instrText>
        </w:r>
        <w:r>
          <w:rPr>
            <w:noProof/>
            <w:webHidden/>
          </w:rPr>
        </w:r>
        <w:r>
          <w:rPr>
            <w:noProof/>
            <w:webHidden/>
          </w:rPr>
          <w:fldChar w:fldCharType="separate"/>
        </w:r>
        <w:r>
          <w:rPr>
            <w:noProof/>
            <w:webHidden/>
          </w:rPr>
          <w:t>50</w:t>
        </w:r>
        <w:r>
          <w:rPr>
            <w:noProof/>
            <w:webHidden/>
          </w:rPr>
          <w:fldChar w:fldCharType="end"/>
        </w:r>
      </w:hyperlink>
    </w:p>
    <w:p w14:paraId="3B150A82" w14:textId="2670609B" w:rsidR="00353CD5" w:rsidRDefault="00353CD5">
      <w:pPr>
        <w:pStyle w:val="TOC2"/>
        <w:tabs>
          <w:tab w:val="right" w:leader="dot" w:pos="8493"/>
        </w:tabs>
        <w:rPr>
          <w:rFonts w:asciiTheme="minorHAnsi" w:eastAsiaTheme="minorEastAsia" w:hAnsiTheme="minorHAnsi" w:cstheme="minorBidi"/>
          <w:noProof/>
          <w:sz w:val="22"/>
          <w:lang w:eastAsia="en-GB"/>
        </w:rPr>
      </w:pPr>
      <w:hyperlink w:anchor="_Toc76652660" w:history="1">
        <w:r w:rsidRPr="000A288C">
          <w:rPr>
            <w:rStyle w:val="Hyperlink"/>
            <w:noProof/>
          </w:rPr>
          <w:t>10.5 Tetrahedral Volume Mesh Export</w:t>
        </w:r>
        <w:r>
          <w:rPr>
            <w:noProof/>
            <w:webHidden/>
          </w:rPr>
          <w:tab/>
        </w:r>
        <w:r>
          <w:rPr>
            <w:noProof/>
            <w:webHidden/>
          </w:rPr>
          <w:fldChar w:fldCharType="begin"/>
        </w:r>
        <w:r>
          <w:rPr>
            <w:noProof/>
            <w:webHidden/>
          </w:rPr>
          <w:instrText xml:space="preserve"> PAGEREF _Toc76652660 \h </w:instrText>
        </w:r>
        <w:r>
          <w:rPr>
            <w:noProof/>
            <w:webHidden/>
          </w:rPr>
        </w:r>
        <w:r>
          <w:rPr>
            <w:noProof/>
            <w:webHidden/>
          </w:rPr>
          <w:fldChar w:fldCharType="separate"/>
        </w:r>
        <w:r>
          <w:rPr>
            <w:noProof/>
            <w:webHidden/>
          </w:rPr>
          <w:t>52</w:t>
        </w:r>
        <w:r>
          <w:rPr>
            <w:noProof/>
            <w:webHidden/>
          </w:rPr>
          <w:fldChar w:fldCharType="end"/>
        </w:r>
      </w:hyperlink>
    </w:p>
    <w:p w14:paraId="3140F7F7" w14:textId="1272DED5" w:rsidR="00353CD5" w:rsidRDefault="00353CD5">
      <w:pPr>
        <w:pStyle w:val="TOC1"/>
        <w:tabs>
          <w:tab w:val="right" w:leader="dot" w:pos="8493"/>
        </w:tabs>
        <w:rPr>
          <w:rFonts w:asciiTheme="minorHAnsi" w:eastAsiaTheme="minorEastAsia" w:hAnsiTheme="minorHAnsi" w:cstheme="minorBidi"/>
          <w:noProof/>
          <w:sz w:val="22"/>
          <w:lang w:eastAsia="en-GB"/>
        </w:rPr>
      </w:pPr>
      <w:hyperlink w:anchor="_Toc76652661" w:history="1">
        <w:r w:rsidRPr="000A288C">
          <w:rPr>
            <w:rStyle w:val="Hyperlink"/>
            <w:noProof/>
          </w:rPr>
          <w:t>11 Intersection Correction</w:t>
        </w:r>
        <w:r>
          <w:rPr>
            <w:noProof/>
            <w:webHidden/>
          </w:rPr>
          <w:tab/>
        </w:r>
        <w:r>
          <w:rPr>
            <w:noProof/>
            <w:webHidden/>
          </w:rPr>
          <w:fldChar w:fldCharType="begin"/>
        </w:r>
        <w:r>
          <w:rPr>
            <w:noProof/>
            <w:webHidden/>
          </w:rPr>
          <w:instrText xml:space="preserve"> PAGEREF _Toc76652661 \h </w:instrText>
        </w:r>
        <w:r>
          <w:rPr>
            <w:noProof/>
            <w:webHidden/>
          </w:rPr>
        </w:r>
        <w:r>
          <w:rPr>
            <w:noProof/>
            <w:webHidden/>
          </w:rPr>
          <w:fldChar w:fldCharType="separate"/>
        </w:r>
        <w:r>
          <w:rPr>
            <w:noProof/>
            <w:webHidden/>
          </w:rPr>
          <w:t>54</w:t>
        </w:r>
        <w:r>
          <w:rPr>
            <w:noProof/>
            <w:webHidden/>
          </w:rPr>
          <w:fldChar w:fldCharType="end"/>
        </w:r>
      </w:hyperlink>
    </w:p>
    <w:p w14:paraId="2475974C" w14:textId="05B99990" w:rsidR="00353CD5" w:rsidRDefault="00353CD5">
      <w:pPr>
        <w:pStyle w:val="TOC1"/>
        <w:tabs>
          <w:tab w:val="right" w:leader="dot" w:pos="8493"/>
        </w:tabs>
        <w:rPr>
          <w:rFonts w:asciiTheme="minorHAnsi" w:eastAsiaTheme="minorEastAsia" w:hAnsiTheme="minorHAnsi" w:cstheme="minorBidi"/>
          <w:noProof/>
          <w:sz w:val="22"/>
          <w:lang w:eastAsia="en-GB"/>
        </w:rPr>
      </w:pPr>
      <w:hyperlink w:anchor="_Toc76652662" w:history="1">
        <w:r w:rsidRPr="000A288C">
          <w:rPr>
            <w:rStyle w:val="Hyperlink"/>
            <w:noProof/>
          </w:rPr>
          <w:t>Function Index</w:t>
        </w:r>
        <w:r>
          <w:rPr>
            <w:noProof/>
            <w:webHidden/>
          </w:rPr>
          <w:tab/>
        </w:r>
        <w:r>
          <w:rPr>
            <w:noProof/>
            <w:webHidden/>
          </w:rPr>
          <w:fldChar w:fldCharType="begin"/>
        </w:r>
        <w:r>
          <w:rPr>
            <w:noProof/>
            <w:webHidden/>
          </w:rPr>
          <w:instrText xml:space="preserve"> PAGEREF _Toc76652662 \h </w:instrText>
        </w:r>
        <w:r>
          <w:rPr>
            <w:noProof/>
            <w:webHidden/>
          </w:rPr>
        </w:r>
        <w:r>
          <w:rPr>
            <w:noProof/>
            <w:webHidden/>
          </w:rPr>
          <w:fldChar w:fldCharType="separate"/>
        </w:r>
        <w:r>
          <w:rPr>
            <w:noProof/>
            <w:webHidden/>
          </w:rPr>
          <w:t>55</w:t>
        </w:r>
        <w:r>
          <w:rPr>
            <w:noProof/>
            <w:webHidden/>
          </w:rPr>
          <w:fldChar w:fldCharType="end"/>
        </w:r>
      </w:hyperlink>
    </w:p>
    <w:p w14:paraId="4E3A0CE9" w14:textId="3864083A" w:rsidR="00353CD5" w:rsidRDefault="00353CD5">
      <w:pPr>
        <w:pStyle w:val="TOC1"/>
        <w:tabs>
          <w:tab w:val="right" w:leader="dot" w:pos="8493"/>
        </w:tabs>
        <w:rPr>
          <w:rFonts w:asciiTheme="minorHAnsi" w:eastAsiaTheme="minorEastAsia" w:hAnsiTheme="minorHAnsi" w:cstheme="minorBidi"/>
          <w:noProof/>
          <w:sz w:val="22"/>
          <w:lang w:eastAsia="en-GB"/>
        </w:rPr>
      </w:pPr>
      <w:hyperlink w:anchor="_Toc76652663" w:history="1">
        <w:r w:rsidRPr="000A288C">
          <w:rPr>
            <w:rStyle w:val="Hyperlink"/>
            <w:noProof/>
          </w:rPr>
          <w:t>References</w:t>
        </w:r>
        <w:r>
          <w:rPr>
            <w:noProof/>
            <w:webHidden/>
          </w:rPr>
          <w:tab/>
        </w:r>
        <w:r>
          <w:rPr>
            <w:noProof/>
            <w:webHidden/>
          </w:rPr>
          <w:fldChar w:fldCharType="begin"/>
        </w:r>
        <w:r>
          <w:rPr>
            <w:noProof/>
            <w:webHidden/>
          </w:rPr>
          <w:instrText xml:space="preserve"> PAGEREF _Toc76652663 \h </w:instrText>
        </w:r>
        <w:r>
          <w:rPr>
            <w:noProof/>
            <w:webHidden/>
          </w:rPr>
        </w:r>
        <w:r>
          <w:rPr>
            <w:noProof/>
            <w:webHidden/>
          </w:rPr>
          <w:fldChar w:fldCharType="separate"/>
        </w:r>
        <w:r>
          <w:rPr>
            <w:noProof/>
            <w:webHidden/>
          </w:rPr>
          <w:t>57</w:t>
        </w:r>
        <w:r>
          <w:rPr>
            <w:noProof/>
            <w:webHidden/>
          </w:rPr>
          <w:fldChar w:fldCharType="end"/>
        </w:r>
      </w:hyperlink>
    </w:p>
    <w:p w14:paraId="738B0263" w14:textId="240E195E" w:rsidR="008C49B5" w:rsidRDefault="00EA520A" w:rsidP="008C49B5">
      <w:r>
        <w:fldChar w:fldCharType="end"/>
      </w:r>
    </w:p>
    <w:p w14:paraId="36E77EEF" w14:textId="77777777" w:rsidR="00166C74" w:rsidRDefault="00166C74" w:rsidP="00166C74"/>
    <w:p w14:paraId="69FD711C" w14:textId="7E22EB6B" w:rsidR="00166C74" w:rsidRDefault="00166C74" w:rsidP="00166C74">
      <w:pPr>
        <w:pStyle w:val="Heading1"/>
        <w:numPr>
          <w:ilvl w:val="0"/>
          <w:numId w:val="0"/>
        </w:numPr>
      </w:pPr>
      <w:bookmarkStart w:id="1" w:name="_Toc76652599"/>
      <w:r>
        <w:t>Preface</w:t>
      </w:r>
      <w:bookmarkEnd w:id="1"/>
      <w:r>
        <w:t xml:space="preserve"> </w:t>
      </w:r>
    </w:p>
    <w:p w14:paraId="210EC9BF" w14:textId="0D77989E" w:rsidR="006C356F" w:rsidRDefault="0094560D" w:rsidP="0094560D">
      <w:r>
        <w:t>TexGen is software developed at the University of Nottingham</w:t>
      </w:r>
      <w:r w:rsidR="006C356F">
        <w:t xml:space="preserve"> for geometric modelling of textiles and textile composites. It provides a tool for generating realistic geometric representations of textiles as a pre-processor for simulations for prediction of a range of material properties such as mechanical properties, </w:t>
      </w:r>
      <w:proofErr w:type="gramStart"/>
      <w:r w:rsidR="006C356F">
        <w:t>permeability</w:t>
      </w:r>
      <w:proofErr w:type="gramEnd"/>
      <w:r w:rsidR="006C356F">
        <w:t xml:space="preserve"> and thermal conductivity.</w:t>
      </w:r>
    </w:p>
    <w:p w14:paraId="6D63A783" w14:textId="461A2CAE" w:rsidR="0094560D" w:rsidRPr="0094560D" w:rsidRDefault="006C356F" w:rsidP="0094560D">
      <w:r>
        <w:lastRenderedPageBreak/>
        <w:t>It is open source software</w:t>
      </w:r>
      <w:r w:rsidR="00794D56">
        <w:t>; executables are</w:t>
      </w:r>
      <w:r>
        <w:t xml:space="preserve"> available for download from </w:t>
      </w:r>
      <w:proofErr w:type="spellStart"/>
      <w:r>
        <w:t>Sourceforge</w:t>
      </w:r>
      <w:proofErr w:type="spellEnd"/>
      <w:r>
        <w:t xml:space="preserve">: </w:t>
      </w:r>
      <w:hyperlink r:id="rId8" w:history="1">
        <w:r w:rsidRPr="00954C02">
          <w:rPr>
            <w:rStyle w:val="Hyperlink"/>
          </w:rPr>
          <w:t>http://texgen.sourceforge.net</w:t>
        </w:r>
      </w:hyperlink>
      <w:r w:rsidR="00794D56">
        <w:t xml:space="preserve"> and source code is available on GitHub </w:t>
      </w:r>
      <w:hyperlink r:id="rId9" w:history="1">
        <w:r w:rsidR="00CC1E4B" w:rsidRPr="009D318D">
          <w:rPr>
            <w:rStyle w:val="Hyperlink"/>
          </w:rPr>
          <w:t>https://github.com/louisepb/TexGen</w:t>
        </w:r>
      </w:hyperlink>
      <w:r w:rsidR="00CC1E4B">
        <w:t>.</w:t>
      </w:r>
      <w:r w:rsidR="008E7505">
        <w:t xml:space="preserve"> There is a graphical user interface for easy generation of standard textile weaves but </w:t>
      </w:r>
      <w:r w:rsidR="00CC1E4B">
        <w:t>there is greater</w:t>
      </w:r>
      <w:r w:rsidR="008E7505">
        <w:t xml:space="preserve"> flexibility</w:t>
      </w:r>
      <w:r w:rsidR="00CC1E4B">
        <w:t>,</w:t>
      </w:r>
      <w:r w:rsidR="008E7505">
        <w:t xml:space="preserve"> and </w:t>
      </w:r>
      <w:r w:rsidR="00CC1E4B">
        <w:t xml:space="preserve">more </w:t>
      </w:r>
      <w:r w:rsidR="008E7505">
        <w:t xml:space="preserve">complex textiles can be </w:t>
      </w:r>
      <w:r w:rsidR="00CC1E4B">
        <w:t>created</w:t>
      </w:r>
      <w:r w:rsidR="008E7505">
        <w:t xml:space="preserve"> by making use of the Python scripting interface.</w:t>
      </w:r>
    </w:p>
    <w:p w14:paraId="3AE93AA8" w14:textId="09FBC3D5" w:rsidR="00166C74" w:rsidRDefault="000767F5" w:rsidP="00166C74">
      <w:r>
        <w:t xml:space="preserve">This document describes the use of the </w:t>
      </w:r>
      <w:r w:rsidR="008E7505">
        <w:t xml:space="preserve">TexGen </w:t>
      </w:r>
      <w:r>
        <w:t>Python application programming interface (API). The API documentation</w:t>
      </w:r>
      <w:r w:rsidR="00E46140">
        <w:rPr>
          <w:rStyle w:val="FootnoteReference"/>
        </w:rPr>
        <w:footnoteReference w:id="1"/>
      </w:r>
      <w:r w:rsidR="00E46140">
        <w:t xml:space="preserve"> </w:t>
      </w:r>
      <w:r>
        <w:t xml:space="preserve">provides definitions of </w:t>
      </w:r>
      <w:proofErr w:type="gramStart"/>
      <w:r>
        <w:t>all of</w:t>
      </w:r>
      <w:proofErr w:type="gramEnd"/>
      <w:r>
        <w:t xml:space="preserve"> the functions available for use in Python scripts for generating textile models and this document gives guidance on their use for creation of textile models. It applies to TexGen v3.8.0 and higher.</w:t>
      </w:r>
    </w:p>
    <w:p w14:paraId="25CB19E6" w14:textId="2F13350E" w:rsidR="00ED328B" w:rsidRDefault="00ED328B" w:rsidP="00166C74">
      <w:r>
        <w:t xml:space="preserve">The example scripts used in the document are all available on GitHub </w:t>
      </w:r>
      <w:r w:rsidRPr="00ED328B">
        <w:t>https://github.com/louisepb/TexGenScriptingGuide</w:t>
      </w:r>
    </w:p>
    <w:p w14:paraId="7668D28F" w14:textId="77777777" w:rsidR="00EA5456" w:rsidRDefault="00EA5456" w:rsidP="00166C74"/>
    <w:p w14:paraId="2E62C1F8" w14:textId="0E56A961" w:rsidR="00EA5456" w:rsidRDefault="00EA5456" w:rsidP="001C543D">
      <w:pPr>
        <w:pStyle w:val="Heading1"/>
        <w:ind w:left="284" w:hanging="284"/>
      </w:pPr>
      <w:bookmarkStart w:id="2" w:name="_Toc76652600"/>
      <w:r>
        <w:t>TexGen Structure</w:t>
      </w:r>
      <w:bookmarkEnd w:id="2"/>
    </w:p>
    <w:p w14:paraId="075F280D" w14:textId="77777777" w:rsidR="00E720F1" w:rsidRPr="003B38CA" w:rsidRDefault="00E720F1" w:rsidP="00333D5A"/>
    <w:p w14:paraId="22129479" w14:textId="3DD6A81F" w:rsidR="00C15560" w:rsidRPr="00C15560" w:rsidRDefault="00C15560" w:rsidP="00C15560">
      <w:r>
        <w:t>TexGen is split into several modules as shown in Figure 1.</w:t>
      </w:r>
    </w:p>
    <w:p w14:paraId="31BF2E0E" w14:textId="77777777" w:rsidR="00EA5456" w:rsidRPr="00EA5456" w:rsidRDefault="00EA5456" w:rsidP="00EA5456"/>
    <w:p w14:paraId="2BEAD56F" w14:textId="77777777" w:rsidR="008E7505" w:rsidRDefault="00EA5456" w:rsidP="008E7505">
      <w:pPr>
        <w:keepNext/>
      </w:pPr>
      <w:r w:rsidRPr="00EA5456">
        <w:rPr>
          <w:noProof/>
          <w:lang w:eastAsia="en-GB"/>
        </w:rPr>
        <w:drawing>
          <wp:inline distT="0" distB="0" distL="0" distR="0" wp14:anchorId="4E5FA067" wp14:editId="6A139BF8">
            <wp:extent cx="5399405" cy="2898775"/>
            <wp:effectExtent l="0" t="0" r="0" b="0"/>
            <wp:docPr id="425" name="Picture 425" descr="dot_texgenmodul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ot_texgenmodules.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399405" cy="2898775"/>
                    </a:xfrm>
                    <a:prstGeom prst="rect">
                      <a:avLst/>
                    </a:prstGeom>
                    <a:noFill/>
                    <a:ln>
                      <a:noFill/>
                    </a:ln>
                  </pic:spPr>
                </pic:pic>
              </a:graphicData>
            </a:graphic>
          </wp:inline>
        </w:drawing>
      </w:r>
    </w:p>
    <w:p w14:paraId="60E332B8" w14:textId="06595E6A" w:rsidR="008E7505" w:rsidRDefault="008E7505" w:rsidP="00CD083D">
      <w:pPr>
        <w:pStyle w:val="Caption"/>
      </w:pPr>
      <w:bookmarkStart w:id="3" w:name="_Ref485909488"/>
      <w:bookmarkStart w:id="4" w:name="_Ref485909476"/>
      <w:r>
        <w:t xml:space="preserve">Figure </w:t>
      </w:r>
      <w:r w:rsidR="000C3F0F">
        <w:rPr>
          <w:noProof/>
        </w:rPr>
        <w:fldChar w:fldCharType="begin"/>
      </w:r>
      <w:r w:rsidR="000C3F0F">
        <w:rPr>
          <w:noProof/>
        </w:rPr>
        <w:instrText xml:space="preserve"> SEQ Figure \* ARABIC </w:instrText>
      </w:r>
      <w:r w:rsidR="000C3F0F">
        <w:rPr>
          <w:noProof/>
        </w:rPr>
        <w:fldChar w:fldCharType="separate"/>
      </w:r>
      <w:r w:rsidR="00353CD5">
        <w:rPr>
          <w:noProof/>
        </w:rPr>
        <w:t>1</w:t>
      </w:r>
      <w:r w:rsidR="000C3F0F">
        <w:rPr>
          <w:noProof/>
        </w:rPr>
        <w:fldChar w:fldCharType="end"/>
      </w:r>
      <w:bookmarkEnd w:id="3"/>
      <w:r>
        <w:t>: TexGen modules</w:t>
      </w:r>
      <w:bookmarkEnd w:id="4"/>
    </w:p>
    <w:p w14:paraId="620787BF" w14:textId="77777777" w:rsidR="008E7505" w:rsidRDefault="008E7505" w:rsidP="00C15560"/>
    <w:p w14:paraId="38FC1A29" w14:textId="6614CEED" w:rsidR="00C15560" w:rsidRDefault="00C15560" w:rsidP="00C15560">
      <w:r>
        <w:t>This guide</w:t>
      </w:r>
      <w:r w:rsidRPr="00C15560">
        <w:t xml:space="preserve"> </w:t>
      </w:r>
      <w:r>
        <w:t xml:space="preserve">mainly </w:t>
      </w:r>
      <w:r w:rsidRPr="00C15560">
        <w:t xml:space="preserve">documents the Core, Renderer and Export modules. </w:t>
      </w:r>
      <w:r w:rsidR="00CD083D">
        <w:t>TexGen is written in C++ and t</w:t>
      </w:r>
      <w:r w:rsidRPr="00C15560">
        <w:t xml:space="preserve">he </w:t>
      </w:r>
      <w:r>
        <w:t>P</w:t>
      </w:r>
      <w:r w:rsidRPr="00C15560">
        <w:t xml:space="preserve">ython interface is automatically generated by </w:t>
      </w:r>
      <w:r w:rsidR="00CD083D">
        <w:t>the Simplified Wrapper and Interface Generator (</w:t>
      </w:r>
      <w:r w:rsidRPr="00C15560">
        <w:t>SWIG</w:t>
      </w:r>
      <w:r w:rsidR="00CD083D">
        <w:t>)</w:t>
      </w:r>
      <w:r w:rsidR="00E46140">
        <w:rPr>
          <w:rStyle w:val="FootnoteReference"/>
        </w:rPr>
        <w:footnoteReference w:id="2"/>
      </w:r>
      <w:r w:rsidRPr="00C15560">
        <w:t xml:space="preserve"> allowing </w:t>
      </w:r>
      <w:r w:rsidR="00E46140">
        <w:t>P</w:t>
      </w:r>
      <w:r w:rsidRPr="00C15560">
        <w:t xml:space="preserve">ython to call functions within the </w:t>
      </w:r>
      <w:r w:rsidR="00E46140">
        <w:t>C</w:t>
      </w:r>
      <w:r w:rsidR="00CD083D">
        <w:t xml:space="preserve">ore, </w:t>
      </w:r>
      <w:r w:rsidR="00E46140">
        <w:t>R</w:t>
      </w:r>
      <w:r w:rsidRPr="00C15560">
        <w:t>enderer</w:t>
      </w:r>
      <w:r w:rsidR="00CD083D">
        <w:t xml:space="preserve"> and Export</w:t>
      </w:r>
      <w:r w:rsidRPr="00C15560">
        <w:t xml:space="preserve"> modules</w:t>
      </w:r>
      <w:r w:rsidR="00CD083D">
        <w:t>.</w:t>
      </w:r>
    </w:p>
    <w:p w14:paraId="1B3ED08C" w14:textId="43E042B8" w:rsidR="00F90E03" w:rsidRDefault="00F90E03" w:rsidP="00C15560">
      <w:r>
        <w:t>The classes found within the core module and how they relate to each other are shown in</w:t>
      </w:r>
      <w:r w:rsidR="00BC1077">
        <w:t xml:space="preserve"> </w:t>
      </w:r>
      <w:r w:rsidR="00BC1077">
        <w:fldChar w:fldCharType="begin"/>
      </w:r>
      <w:r w:rsidR="00BC1077">
        <w:instrText xml:space="preserve"> REF _Ref485909488 \h </w:instrText>
      </w:r>
      <w:r w:rsidR="00BC1077">
        <w:fldChar w:fldCharType="separate"/>
      </w:r>
      <w:r w:rsidR="00353CD5">
        <w:t xml:space="preserve">Figure </w:t>
      </w:r>
      <w:r w:rsidR="00353CD5">
        <w:rPr>
          <w:noProof/>
        </w:rPr>
        <w:t>1</w:t>
      </w:r>
      <w:r w:rsidR="00BC1077">
        <w:fldChar w:fldCharType="end"/>
      </w:r>
      <w:r>
        <w:t xml:space="preserve">. An understanding of this structure </w:t>
      </w:r>
      <w:r w:rsidR="000A32EC">
        <w:t>and how it relates to the modelling theory</w:t>
      </w:r>
      <w:r w:rsidR="000A32EC">
        <w:fldChar w:fldCharType="begin"/>
      </w:r>
      <w:r w:rsidR="006F33C9">
        <w:instrText xml:space="preserve"> ADDIN EN.CITE &lt;EndNote&gt;&lt;Cite&gt;&lt;Author&gt;A C Long&lt;/Author&gt;&lt;Year&gt;2011&lt;/Year&gt;&lt;RecNum&gt;89&lt;/RecNum&gt;&lt;DisplayText&gt;[1, 2]&lt;/DisplayText&gt;&lt;record&gt;&lt;rec-number&gt;89&lt;/rec-number&gt;&lt;foreign-keys&gt;&lt;key app="EN" db-id="9d5fv2vrw99stpe2v5qxrx0zs99ae90ds950" timestamp="1322084256"&gt;89&lt;/key&gt;&lt;/foreign-keys&gt;&lt;ref-type name="Book Section"&gt;5&lt;/ref-type&gt;&lt;contributors&gt;&lt;authors&gt;&lt;author&gt;A C Long,&lt;/author&gt;&lt;author&gt;L P Brown&lt;/author&gt;&lt;/authors&gt;&lt;secondary-authors&gt;&lt;author&gt;P Boisse&lt;/author&gt;&lt;/secondary-authors&gt;&lt;/contributors&gt;&lt;titles&gt;&lt;title&gt;Modelling the geometry of textile reinforcements for composites: TexGen&lt;/title&gt;&lt;secondary-title&gt;Composite reinforcements for optimum performance&amp;#xD;&lt;/secondary-title&gt;&lt;/titles&gt;&lt;section&gt;Modelling the geometry of textile reinforcements for composites: TexGen&lt;/section&gt;&lt;dates&gt;&lt;year&gt;2011&lt;/year&gt;&lt;/dates&gt;&lt;publisher&gt;Woodhead Publishing Ltd&lt;/publisher&gt;&lt;isbn&gt;&lt;style face="normal" font="default" size="10"&gt;978-1-84569-965-9&lt;/style&gt;&lt;/isbn&gt;&lt;urls&gt;&lt;/urls&gt;&lt;/record&gt;&lt;/Cite&gt;&lt;Cite&gt;&lt;Author&gt;M Sherburn&lt;/Author&gt;&lt;Year&gt;2007&lt;/Year&gt;&lt;RecNum&gt;274&lt;/RecNum&gt;&lt;record&gt;&lt;rec-number&gt;274&lt;/rec-number&gt;&lt;foreign-keys&gt;&lt;key app="EN" db-id="9d5fv2vrw99stpe2v5qxrx0zs99ae90ds950" timestamp="1436017722"&gt;274&lt;/key&gt;&lt;/foreign-keys&gt;&lt;ref-type name="Thesis"&gt;32&lt;/ref-type&gt;&lt;contributors&gt;&lt;authors&gt;&lt;author&gt;M Sherburn,&lt;/author&gt;&lt;/authors&gt;&lt;/contributors&gt;&lt;titles&gt;&lt;title&gt;Geometric and Mechanical Modelling of Textiles&lt;/title&gt;&lt;/titles&gt;&lt;volume&gt;PhD&lt;/volume&gt;&lt;dates&gt;&lt;year&gt;2007&lt;/year&gt;&lt;/dates&gt;&lt;publisher&gt;The University of Nottingham&lt;/publisher&gt;&lt;urls&gt;&lt;/urls&gt;&lt;/record&gt;&lt;/Cite&gt;&lt;/EndNote&gt;</w:instrText>
      </w:r>
      <w:r w:rsidR="000A32EC">
        <w:fldChar w:fldCharType="separate"/>
      </w:r>
      <w:r w:rsidR="006F33C9">
        <w:rPr>
          <w:noProof/>
        </w:rPr>
        <w:t>[</w:t>
      </w:r>
      <w:hyperlink w:anchor="_ENREF_1" w:tooltip="A C Long, 2011 #89" w:history="1">
        <w:r w:rsidR="00333D5A">
          <w:rPr>
            <w:noProof/>
          </w:rPr>
          <w:t>1</w:t>
        </w:r>
      </w:hyperlink>
      <w:r w:rsidR="006F33C9">
        <w:rPr>
          <w:noProof/>
        </w:rPr>
        <w:t xml:space="preserve">, </w:t>
      </w:r>
      <w:hyperlink w:anchor="_ENREF_2" w:tooltip="M Sherburn, 2007 #274" w:history="1">
        <w:r w:rsidR="00333D5A">
          <w:rPr>
            <w:noProof/>
          </w:rPr>
          <w:t>2</w:t>
        </w:r>
      </w:hyperlink>
      <w:r w:rsidR="006F33C9">
        <w:rPr>
          <w:noProof/>
        </w:rPr>
        <w:t>]</w:t>
      </w:r>
      <w:r w:rsidR="000A32EC">
        <w:fldChar w:fldCharType="end"/>
      </w:r>
      <w:r w:rsidR="000A32EC">
        <w:t xml:space="preserve"> </w:t>
      </w:r>
      <w:r>
        <w:t>is essential in order to be able to make best use of the full functionality of the TexGen API for the creation of complex textile models.</w:t>
      </w:r>
    </w:p>
    <w:p w14:paraId="1447E59A" w14:textId="77777777" w:rsidR="00F90E03" w:rsidRDefault="00F90E03" w:rsidP="00C15560"/>
    <w:p w14:paraId="328A3885" w14:textId="35EE7391" w:rsidR="00C42B67" w:rsidRPr="00894CA0" w:rsidRDefault="009707E6" w:rsidP="003F0055">
      <w:pPr>
        <w:keepNext/>
      </w:pPr>
      <w:r>
        <w:rPr>
          <w:noProof/>
          <w:lang w:eastAsia="en-GB"/>
        </w:rPr>
        <w:lastRenderedPageBreak/>
        <mc:AlternateContent>
          <mc:Choice Requires="wps">
            <w:drawing>
              <wp:anchor distT="45720" distB="45720" distL="114300" distR="114300" simplePos="0" relativeHeight="251922432" behindDoc="0" locked="0" layoutInCell="1" allowOverlap="1" wp14:anchorId="0021C5F3" wp14:editId="2BE17088">
                <wp:simplePos x="0" y="0"/>
                <wp:positionH relativeFrom="column">
                  <wp:posOffset>2665095</wp:posOffset>
                </wp:positionH>
                <wp:positionV relativeFrom="paragraph">
                  <wp:posOffset>5000625</wp:posOffset>
                </wp:positionV>
                <wp:extent cx="2360930" cy="414655"/>
                <wp:effectExtent l="1587" t="0" r="2858" b="2857"/>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2360930" cy="414655"/>
                        </a:xfrm>
                        <a:prstGeom prst="rect">
                          <a:avLst/>
                        </a:prstGeom>
                        <a:solidFill>
                          <a:srgbClr val="FFFFFF"/>
                        </a:solidFill>
                        <a:ln w="9525">
                          <a:noFill/>
                          <a:miter lim="800000"/>
                          <a:headEnd/>
                          <a:tailEnd/>
                        </a:ln>
                      </wps:spPr>
                      <wps:txbx>
                        <w:txbxContent>
                          <w:p w14:paraId="262AB73C" w14:textId="115859CB" w:rsidR="007E550C" w:rsidRPr="003F0055" w:rsidRDefault="007E550C" w:rsidP="003F0055">
                            <w:pPr>
                              <w:rPr>
                                <w:bCs/>
                              </w:rPr>
                            </w:pPr>
                            <w:r w:rsidRPr="003F0055">
                              <w:rPr>
                                <w:bCs/>
                              </w:rPr>
                              <w:t xml:space="preserve">Figure </w:t>
                            </w:r>
                            <w:r w:rsidRPr="003F0055">
                              <w:rPr>
                                <w:bCs/>
                              </w:rPr>
                              <w:fldChar w:fldCharType="begin"/>
                            </w:r>
                            <w:r w:rsidRPr="003F0055">
                              <w:rPr>
                                <w:bCs/>
                              </w:rPr>
                              <w:instrText xml:space="preserve"> SEQ Figure \* ARABIC </w:instrText>
                            </w:r>
                            <w:r w:rsidRPr="003F0055">
                              <w:rPr>
                                <w:bCs/>
                              </w:rPr>
                              <w:fldChar w:fldCharType="separate"/>
                            </w:r>
                            <w:r w:rsidR="00353CD5">
                              <w:rPr>
                                <w:bCs/>
                                <w:noProof/>
                              </w:rPr>
                              <w:t>2</w:t>
                            </w:r>
                            <w:r w:rsidRPr="003F0055">
                              <w:fldChar w:fldCharType="end"/>
                            </w:r>
                            <w:r w:rsidRPr="003F0055">
                              <w:rPr>
                                <w:bCs/>
                              </w:rPr>
                              <w:t>: Core module structure</w:t>
                            </w:r>
                          </w:p>
                          <w:p w14:paraId="7F440A82" w14:textId="529EA47B" w:rsidR="007E550C" w:rsidRDefault="007E550C"/>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0021C5F3" id="_x0000_t202" coordsize="21600,21600" o:spt="202" path="m,l,21600r21600,l21600,xe">
                <v:stroke joinstyle="miter"/>
                <v:path gradientshapeok="t" o:connecttype="rect"/>
              </v:shapetype>
              <v:shape id="Text Box 2" o:spid="_x0000_s1026" type="#_x0000_t202" style="position:absolute;margin-left:209.85pt;margin-top:393.75pt;width:185.9pt;height:32.65pt;rotation:-90;z-index:25192243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" stroked="f">
                <v:textbox>
                  <w:txbxContent>
                    <w:p w14:paraId="262AB73C" w14:textId="115859CB" w:rsidR="007E550C" w:rsidRPr="003F0055" w:rsidRDefault="007E550C" w:rsidP="003F0055">
                      <w:pPr>
                        <w:rPr>
                          <w:bCs/>
                        </w:rPr>
                      </w:pPr>
                      <w:r w:rsidRPr="003F0055">
                        <w:rPr>
                          <w:bCs/>
                        </w:rPr>
                        <w:t xml:space="preserve">Figure </w:t>
                      </w:r>
                      <w:r w:rsidRPr="003F0055">
                        <w:rPr>
                          <w:bCs/>
                        </w:rPr>
                        <w:fldChar w:fldCharType="begin"/>
                      </w:r>
                      <w:r w:rsidRPr="003F0055">
                        <w:rPr>
                          <w:bCs/>
                        </w:rPr>
                        <w:instrText xml:space="preserve"> SEQ Figure \* ARABIC </w:instrText>
                      </w:r>
                      <w:r w:rsidRPr="003F0055">
                        <w:rPr>
                          <w:bCs/>
                        </w:rPr>
                        <w:fldChar w:fldCharType="separate"/>
                      </w:r>
                      <w:r w:rsidR="00353CD5">
                        <w:rPr>
                          <w:bCs/>
                          <w:noProof/>
                        </w:rPr>
                        <w:t>2</w:t>
                      </w:r>
                      <w:r w:rsidRPr="003F0055">
                        <w:fldChar w:fldCharType="end"/>
                      </w:r>
                      <w:r w:rsidRPr="003F0055">
                        <w:rPr>
                          <w:bCs/>
                        </w:rPr>
                        <w:t>: Core module structure</w:t>
                      </w:r>
                    </w:p>
                    <w:p w14:paraId="7F440A82" w14:textId="529EA47B" w:rsidR="007E550C" w:rsidRDefault="007E550C"/>
                  </w:txbxContent>
                </v:textbox>
                <w10:wrap type="square"/>
              </v:shape>
            </w:pict>
          </mc:Fallback>
        </mc:AlternateContent>
      </w:r>
      <w:r w:rsidR="00E46140">
        <w:rPr>
          <w:noProof/>
          <w:lang w:eastAsia="en-GB"/>
        </w:rPr>
        <w:drawing>
          <wp:inline distT="0" distB="0" distL="0" distR="0" wp14:anchorId="2CA27E2C" wp14:editId="2C628878">
            <wp:extent cx="9000000" cy="3108000"/>
            <wp:effectExtent l="50483" t="0" r="42227" b="0"/>
            <wp:docPr id="435" name="Picture 4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ot_texgenimp.png"/>
                    <pic:cNvPicPr>
                      <a:picLocks noChangeAspect="1" noChangeArrowheads="1"/>
                    </pic:cNvPicPr>
                  </pic:nvPicPr>
                  <pic:blipFill>
                    <a:blip r:embed="rId11" cstate="print">
                      <a:extLst>
                        <a:ext uri="{28A0092B-C50C-407E-A947-70E740481C1C}">
                          <a14:useLocalDpi xmlns:a14="http://schemas.microsoft.com/office/drawing/2010/main" val="0"/>
                        </a:ext>
                      </a:extLst>
                    </a:blip>
                    <a:stretch>
                      <a:fillRect/>
                    </a:stretch>
                  </pic:blipFill>
                  <pic:spPr bwMode="auto">
                    <a:xfrm rot="16200000">
                      <a:off x="0" y="0"/>
                      <a:ext cx="9000000" cy="3108000"/>
                    </a:xfrm>
                    <a:prstGeom prst="rect">
                      <a:avLst/>
                    </a:prstGeom>
                    <a:noFill/>
                    <a:ln>
                      <a:noFill/>
                    </a:ln>
                    <a:scene3d>
                      <a:camera prst="orthographicFront">
                        <a:rot lat="0" lon="20999997" rev="0"/>
                      </a:camera>
                      <a:lightRig rig="threePt" dir="t"/>
                    </a:scene3d>
                  </pic:spPr>
                </pic:pic>
              </a:graphicData>
            </a:graphic>
          </wp:inline>
        </w:drawing>
      </w:r>
    </w:p>
    <w:p w14:paraId="2296BBB4" w14:textId="00AF808C" w:rsidR="008C49B5" w:rsidRDefault="001C543D" w:rsidP="008C49B5">
      <w:pPr>
        <w:pStyle w:val="Heading1"/>
        <w:numPr>
          <w:ilvl w:val="0"/>
          <w:numId w:val="0"/>
        </w:numPr>
      </w:pPr>
      <w:bookmarkStart w:id="5" w:name="_Toc76652601"/>
      <w:r>
        <w:lastRenderedPageBreak/>
        <w:t xml:space="preserve">1.1 </w:t>
      </w:r>
      <w:r w:rsidR="00F84FC9">
        <w:t>Python Programming</w:t>
      </w:r>
      <w:bookmarkEnd w:id="5"/>
    </w:p>
    <w:p w14:paraId="571B6C0D" w14:textId="30F5557C" w:rsidR="00EA5456" w:rsidRDefault="000767F5" w:rsidP="000767F5">
      <w:r>
        <w:t xml:space="preserve">This guide is not intended to be a tutorial on using the Python language. </w:t>
      </w:r>
      <w:r w:rsidR="00EA5456">
        <w:t xml:space="preserve">A selection of online Python tutorials can be found here: </w:t>
      </w:r>
      <w:hyperlink r:id="rId12" w:history="1">
        <w:r w:rsidR="00EA5456" w:rsidRPr="00F06EED">
          <w:rPr>
            <w:rStyle w:val="Hyperlink"/>
          </w:rPr>
          <w:t>http://texgen.sourceforge.net/index.php/Scripting_Guide</w:t>
        </w:r>
      </w:hyperlink>
    </w:p>
    <w:p w14:paraId="4E16C214" w14:textId="77777777" w:rsidR="00C42B67" w:rsidRDefault="00C42B67" w:rsidP="00FB3867"/>
    <w:p w14:paraId="7BA7209A" w14:textId="67E3335A" w:rsidR="00C42B67" w:rsidRDefault="001C543D" w:rsidP="00C42B67">
      <w:pPr>
        <w:pStyle w:val="Heading2"/>
      </w:pPr>
      <w:bookmarkStart w:id="6" w:name="_Toc76652602"/>
      <w:r>
        <w:t xml:space="preserve">1.1.1 </w:t>
      </w:r>
      <w:r w:rsidR="00C42B67">
        <w:t>Python STL Templates</w:t>
      </w:r>
      <w:bookmarkEnd w:id="6"/>
    </w:p>
    <w:p w14:paraId="5461557E" w14:textId="035D177E" w:rsidR="00C42B67" w:rsidRDefault="00C42B67" w:rsidP="00C42B67">
      <w:r>
        <w:t xml:space="preserve">The API reference shows function parameters as they would be for the C++ code in which TexGen is written. </w:t>
      </w:r>
      <w:proofErr w:type="gramStart"/>
      <w:r>
        <w:t>In order to</w:t>
      </w:r>
      <w:proofErr w:type="gramEnd"/>
      <w:r>
        <w:t xml:space="preserve"> access the Python versions of functions where C++ Standard Template Library (STL) functions have been used a set of templates have been defined as listed below.</w:t>
      </w:r>
    </w:p>
    <w:p w14:paraId="3519A24F" w14:textId="77777777" w:rsidR="00C42B67" w:rsidRDefault="00C42B67" w:rsidP="00C42B67"/>
    <w:p w14:paraId="33747AE1" w14:textId="4FDC5F90" w:rsidR="00C42B67" w:rsidRDefault="00C42B67" w:rsidP="00C42B67">
      <w:pPr>
        <w:pStyle w:val="NoSpacing"/>
      </w:pPr>
      <w:r w:rsidRPr="00C42B67">
        <w:t>template(</w:t>
      </w:r>
      <w:proofErr w:type="spellStart"/>
      <w:r w:rsidRPr="00C42B67">
        <w:t>StringVector</w:t>
      </w:r>
      <w:proofErr w:type="spellEnd"/>
      <w:r w:rsidRPr="00C42B67">
        <w:t>) vector&lt;string&gt;;</w:t>
      </w:r>
      <w:r w:rsidRPr="00C42B67">
        <w:br/>
        <w:t>template(</w:t>
      </w:r>
      <w:proofErr w:type="spellStart"/>
      <w:r w:rsidRPr="00C42B67">
        <w:t>PlaneVector</w:t>
      </w:r>
      <w:proofErr w:type="spellEnd"/>
      <w:r w:rsidRPr="00C42B67">
        <w:t>) vector&lt;TexGen::PLANE&gt;;</w:t>
      </w:r>
      <w:r w:rsidRPr="00C42B67">
        <w:br/>
        <w:t>template(</w:t>
      </w:r>
      <w:proofErr w:type="spellStart"/>
      <w:r w:rsidRPr="00C42B67">
        <w:t>XYZPair</w:t>
      </w:r>
      <w:proofErr w:type="spellEnd"/>
      <w:r w:rsidRPr="00C42B67">
        <w:t>) pair&lt;TexGen::XYZ, TexGen::XYZ&gt;;</w:t>
      </w:r>
      <w:r w:rsidRPr="00C42B67">
        <w:br/>
        <w:t>template(</w:t>
      </w:r>
      <w:proofErr w:type="spellStart"/>
      <w:r w:rsidRPr="00C42B67">
        <w:t>YarnList</w:t>
      </w:r>
      <w:proofErr w:type="spellEnd"/>
      <w:r w:rsidRPr="00C42B67">
        <w:t>) list&lt;TexGen::</w:t>
      </w:r>
      <w:proofErr w:type="spellStart"/>
      <w:r w:rsidRPr="00C42B67">
        <w:t>CYarn</w:t>
      </w:r>
      <w:proofErr w:type="spellEnd"/>
      <w:r w:rsidRPr="00C42B67">
        <w:t>&gt;;</w:t>
      </w:r>
      <w:r w:rsidRPr="00C42B67">
        <w:br/>
        <w:t>template(</w:t>
      </w:r>
      <w:proofErr w:type="spellStart"/>
      <w:r w:rsidRPr="00C42B67">
        <w:t>YarnVector</w:t>
      </w:r>
      <w:proofErr w:type="spellEnd"/>
      <w:r w:rsidRPr="00C42B67">
        <w:t>) vector&lt;TexGen::</w:t>
      </w:r>
      <w:proofErr w:type="spellStart"/>
      <w:r w:rsidRPr="00C42B67">
        <w:t>CYarn</w:t>
      </w:r>
      <w:proofErr w:type="spellEnd"/>
      <w:r w:rsidRPr="00C42B67">
        <w:t>&gt;;</w:t>
      </w:r>
      <w:r w:rsidRPr="00C42B67">
        <w:br/>
        <w:t>template(</w:t>
      </w:r>
      <w:proofErr w:type="spellStart"/>
      <w:r w:rsidRPr="00C42B67">
        <w:t>YarnVectorPtr</w:t>
      </w:r>
      <w:proofErr w:type="spellEnd"/>
      <w:r w:rsidRPr="00C42B67">
        <w:t>) vector&lt;TexGen::</w:t>
      </w:r>
      <w:proofErr w:type="spellStart"/>
      <w:r w:rsidRPr="00C42B67">
        <w:t>CYarn</w:t>
      </w:r>
      <w:proofErr w:type="spellEnd"/>
      <w:r w:rsidRPr="00C42B67">
        <w:t>*&gt;;</w:t>
      </w:r>
      <w:r w:rsidRPr="00C42B67">
        <w:br/>
        <w:t>template(</w:t>
      </w:r>
      <w:proofErr w:type="spellStart"/>
      <w:r w:rsidRPr="00C42B67">
        <w:t>TextileVector</w:t>
      </w:r>
      <w:proofErr w:type="spellEnd"/>
      <w:r w:rsidRPr="00C42B67">
        <w:t>) vector&lt;TexGen::</w:t>
      </w:r>
      <w:proofErr w:type="spellStart"/>
      <w:r w:rsidRPr="00C42B67">
        <w:t>CTextile</w:t>
      </w:r>
      <w:proofErr w:type="spellEnd"/>
      <w:r w:rsidRPr="00C42B67">
        <w:t>*&gt;;</w:t>
      </w:r>
      <w:r w:rsidRPr="00C42B67">
        <w:br/>
        <w:t>template(</w:t>
      </w:r>
      <w:proofErr w:type="spellStart"/>
      <w:r w:rsidRPr="00C42B67">
        <w:t>TextileMap</w:t>
      </w:r>
      <w:proofErr w:type="spellEnd"/>
      <w:r w:rsidRPr="00C42B67">
        <w:t>) map&lt;string, TexGen::</w:t>
      </w:r>
      <w:proofErr w:type="spellStart"/>
      <w:r w:rsidRPr="00C42B67">
        <w:t>CTextile</w:t>
      </w:r>
      <w:proofErr w:type="spellEnd"/>
      <w:r w:rsidRPr="00C42B67">
        <w:t>*&gt;;</w:t>
      </w:r>
      <w:r w:rsidRPr="00C42B67">
        <w:br/>
        <w:t>template(</w:t>
      </w:r>
      <w:proofErr w:type="spellStart"/>
      <w:r w:rsidRPr="00C42B67">
        <w:t>NodeVector</w:t>
      </w:r>
      <w:proofErr w:type="spellEnd"/>
      <w:r w:rsidRPr="00C42B67">
        <w:t>) vector&lt;TexGen::</w:t>
      </w:r>
      <w:proofErr w:type="spellStart"/>
      <w:r w:rsidRPr="00C42B67">
        <w:t>CNode</w:t>
      </w:r>
      <w:proofErr w:type="spellEnd"/>
      <w:r w:rsidRPr="00C42B67">
        <w:t>&gt;;</w:t>
      </w:r>
      <w:r w:rsidRPr="00C42B67">
        <w:br/>
        <w:t>template(</w:t>
      </w:r>
      <w:proofErr w:type="spellStart"/>
      <w:r w:rsidRPr="00C42B67">
        <w:t>SlaveNodeVector</w:t>
      </w:r>
      <w:proofErr w:type="spellEnd"/>
      <w:r w:rsidRPr="00C42B67">
        <w:t>) vector&lt;TexGen::</w:t>
      </w:r>
      <w:proofErr w:type="spellStart"/>
      <w:r w:rsidRPr="00C42B67">
        <w:t>CSlaveNode</w:t>
      </w:r>
      <w:proofErr w:type="spellEnd"/>
      <w:r w:rsidRPr="00C42B67">
        <w:t>&gt;;</w:t>
      </w:r>
      <w:r w:rsidRPr="00C42B67">
        <w:br/>
        <w:t>template(</w:t>
      </w:r>
      <w:proofErr w:type="spellStart"/>
      <w:r w:rsidRPr="00C42B67">
        <w:t>XYZVector</w:t>
      </w:r>
      <w:proofErr w:type="spellEnd"/>
      <w:r w:rsidRPr="00C42B67">
        <w:t>) vector&lt;TexGen::XYZ&gt;;</w:t>
      </w:r>
      <w:r w:rsidRPr="00C42B67">
        <w:br/>
        <w:t>template(</w:t>
      </w:r>
      <w:proofErr w:type="spellStart"/>
      <w:r w:rsidRPr="00C42B67">
        <w:t>XYVector</w:t>
      </w:r>
      <w:proofErr w:type="spellEnd"/>
      <w:r w:rsidRPr="00C42B67">
        <w:t>) vector&lt;TexGen::XY&gt;;</w:t>
      </w:r>
      <w:r w:rsidRPr="00C42B67">
        <w:br/>
        <w:t>template(</w:t>
      </w:r>
      <w:proofErr w:type="spellStart"/>
      <w:r w:rsidRPr="00C42B67">
        <w:t>DoubleVector</w:t>
      </w:r>
      <w:proofErr w:type="spellEnd"/>
      <w:r w:rsidRPr="00C42B67">
        <w:t>) vector&lt;double&gt;;</w:t>
      </w:r>
      <w:r w:rsidRPr="00C42B67">
        <w:br/>
        <w:t>template(</w:t>
      </w:r>
      <w:proofErr w:type="spellStart"/>
      <w:r w:rsidRPr="00C42B67">
        <w:t>IntPair</w:t>
      </w:r>
      <w:proofErr w:type="spellEnd"/>
      <w:r w:rsidRPr="00C42B67">
        <w:t>) pair&lt;int, int&gt;;</w:t>
      </w:r>
      <w:r w:rsidRPr="00C42B67">
        <w:br/>
        <w:t>template(</w:t>
      </w:r>
      <w:proofErr w:type="spellStart"/>
      <w:r w:rsidRPr="00C42B67">
        <w:t>IntPairVector</w:t>
      </w:r>
      <w:proofErr w:type="spellEnd"/>
      <w:r w:rsidRPr="00C42B67">
        <w:t>) vector&lt;pair&lt;int, int&gt; &gt;;</w:t>
      </w:r>
      <w:r w:rsidRPr="00C42B67">
        <w:br/>
        <w:t>template(</w:t>
      </w:r>
      <w:proofErr w:type="spellStart"/>
      <w:r w:rsidRPr="00C42B67">
        <w:t>PointInfoVector</w:t>
      </w:r>
      <w:proofErr w:type="spellEnd"/>
      <w:r w:rsidRPr="00C42B67">
        <w:t>) vector&lt;TexGen::POINT_INFO&gt;;</w:t>
      </w:r>
      <w:r w:rsidRPr="00C42B67">
        <w:br/>
        <w:t>template(</w:t>
      </w:r>
      <w:proofErr w:type="spellStart"/>
      <w:r w:rsidRPr="00C42B67">
        <w:t>DoubleXYZPair</w:t>
      </w:r>
      <w:proofErr w:type="spellEnd"/>
      <w:r w:rsidRPr="00C42B67">
        <w:t>) pair&lt;double, TexGen::XYZ&gt;;</w:t>
      </w:r>
      <w:r w:rsidRPr="00C42B67">
        <w:br/>
        <w:t>template(</w:t>
      </w:r>
      <w:proofErr w:type="spellStart"/>
      <w:r w:rsidRPr="00C42B67">
        <w:t>DoubleXYZPairVector</w:t>
      </w:r>
      <w:proofErr w:type="spellEnd"/>
      <w:r w:rsidRPr="00C42B67">
        <w:t>) vector&lt; pair&lt;double, TexGen::XYZ&gt; &gt;;</w:t>
      </w:r>
      <w:r w:rsidRPr="00C42B67">
        <w:br/>
        <w:t>template(</w:t>
      </w:r>
      <w:proofErr w:type="spellStart"/>
      <w:r w:rsidRPr="00C42B67">
        <w:t>BoolPair</w:t>
      </w:r>
      <w:proofErr w:type="spellEnd"/>
      <w:r w:rsidRPr="00C42B67">
        <w:t>) pair&lt;bool, bool&gt;;</w:t>
      </w:r>
      <w:r w:rsidRPr="00C42B67">
        <w:br/>
        <w:t>template(</w:t>
      </w:r>
      <w:proofErr w:type="spellStart"/>
      <w:r w:rsidRPr="00C42B67">
        <w:t>IntList</w:t>
      </w:r>
      <w:proofErr w:type="spellEnd"/>
      <w:r w:rsidRPr="00C42B67">
        <w:t>) list&lt;int&gt;;</w:t>
      </w:r>
      <w:r w:rsidRPr="00C42B67">
        <w:br/>
        <w:t>template(</w:t>
      </w:r>
      <w:proofErr w:type="spellStart"/>
      <w:r w:rsidRPr="00C42B67">
        <w:t>IntVector</w:t>
      </w:r>
      <w:proofErr w:type="spellEnd"/>
      <w:r w:rsidRPr="00C42B67">
        <w:t>) vector&lt;int&gt;;</w:t>
      </w:r>
      <w:r w:rsidRPr="00C42B67">
        <w:br/>
        <w:t>template(</w:t>
      </w:r>
      <w:proofErr w:type="spellStart"/>
      <w:r w:rsidRPr="00C42B67">
        <w:t>BoolVector</w:t>
      </w:r>
      <w:proofErr w:type="spellEnd"/>
      <w:r w:rsidRPr="00C42B67">
        <w:t>) vector&lt;bool&gt;;</w:t>
      </w:r>
      <w:r w:rsidRPr="00C42B67">
        <w:br/>
        <w:t>template(</w:t>
      </w:r>
      <w:proofErr w:type="spellStart"/>
      <w:r w:rsidRPr="00C42B67">
        <w:t>ElementDataList</w:t>
      </w:r>
      <w:proofErr w:type="spellEnd"/>
      <w:r w:rsidRPr="00C42B67">
        <w:t>) list&lt;TexGen::MESHER_ELEMENT_DATA&gt;;</w:t>
      </w:r>
      <w:r w:rsidRPr="00C42B67">
        <w:br/>
        <w:t>template(</w:t>
      </w:r>
      <w:proofErr w:type="spellStart"/>
      <w:r w:rsidRPr="00C42B67">
        <w:t>MeshDataVector</w:t>
      </w:r>
      <w:proofErr w:type="spellEnd"/>
      <w:r w:rsidRPr="00C42B67">
        <w:t>) vector&lt;TexGen::</w:t>
      </w:r>
      <w:proofErr w:type="spellStart"/>
      <w:r w:rsidRPr="00C42B67">
        <w:t>CMeshDataBase</w:t>
      </w:r>
      <w:proofErr w:type="spellEnd"/>
      <w:r w:rsidRPr="00C42B67">
        <w:t>*&gt;;</w:t>
      </w:r>
      <w:r w:rsidRPr="00C42B67">
        <w:br/>
        <w:t>template(</w:t>
      </w:r>
      <w:proofErr w:type="spellStart"/>
      <w:r w:rsidRPr="00C42B67">
        <w:t>LinearTransformationVector</w:t>
      </w:r>
      <w:proofErr w:type="spellEnd"/>
      <w:r w:rsidRPr="00C42B67">
        <w:t>) vector&lt;</w:t>
      </w:r>
      <w:proofErr w:type="spellStart"/>
      <w:r w:rsidRPr="00C42B67">
        <w:t>CLinearTransformation</w:t>
      </w:r>
      <w:proofErr w:type="spellEnd"/>
      <w:r w:rsidR="00806C9D">
        <w:fldChar w:fldCharType="begin"/>
      </w:r>
      <w:r w:rsidR="00806C9D">
        <w:instrText xml:space="preserve"> XE "</w:instrText>
      </w:r>
      <w:r w:rsidR="00806C9D" w:rsidRPr="00FE7D5A">
        <w:instrText>CLinearTransformation</w:instrText>
      </w:r>
      <w:r w:rsidR="00806C9D">
        <w:instrText xml:space="preserve">" </w:instrText>
      </w:r>
      <w:r w:rsidR="00806C9D">
        <w:fldChar w:fldCharType="end"/>
      </w:r>
      <w:r w:rsidRPr="00C42B67">
        <w:t>&gt;;</w:t>
      </w:r>
      <w:r w:rsidRPr="00C42B67">
        <w:br/>
        <w:t>template(</w:t>
      </w:r>
      <w:proofErr w:type="spellStart"/>
      <w:r w:rsidRPr="00C42B67">
        <w:t>FloatVector</w:t>
      </w:r>
      <w:proofErr w:type="spellEnd"/>
      <w:r w:rsidRPr="00C42B67">
        <w:t>) vector&lt;float&gt;;</w:t>
      </w:r>
      <w:r w:rsidRPr="00C42B67">
        <w:br/>
        <w:t>template(</w:t>
      </w:r>
      <w:proofErr w:type="spellStart"/>
      <w:r w:rsidRPr="00C42B67">
        <w:t>MeshVector</w:t>
      </w:r>
      <w:proofErr w:type="spellEnd"/>
      <w:r w:rsidRPr="00C42B67">
        <w:t>) vector&lt;TexGen::</w:t>
      </w:r>
      <w:proofErr w:type="spellStart"/>
      <w:r w:rsidRPr="00C42B67">
        <w:t>CMesh</w:t>
      </w:r>
      <w:proofErr w:type="spellEnd"/>
      <w:r w:rsidRPr="00C42B67">
        <w:t>&gt;;</w:t>
      </w:r>
    </w:p>
    <w:p w14:paraId="5ED9593A" w14:textId="77777777" w:rsidR="00104B52" w:rsidRDefault="00104B52" w:rsidP="00C42B67"/>
    <w:p w14:paraId="169ADCD6" w14:textId="77777777" w:rsidR="00C42B67" w:rsidRDefault="00C42B67" w:rsidP="00C42B67">
      <w:r w:rsidRPr="00C42B67">
        <w:t xml:space="preserve">For example, a string vector would be declared as </w:t>
      </w:r>
      <w:proofErr w:type="spellStart"/>
      <w:proofErr w:type="gramStart"/>
      <w:r w:rsidRPr="00C42B67">
        <w:t>StringVector</w:t>
      </w:r>
      <w:proofErr w:type="spellEnd"/>
      <w:r w:rsidRPr="00C42B67">
        <w:t>(</w:t>
      </w:r>
      <w:proofErr w:type="gramEnd"/>
      <w:r w:rsidRPr="00C42B67">
        <w:t>) in a Python script and used in place of a vector&lt;string&gt; shown in the C++ version of the function declaration.</w:t>
      </w:r>
    </w:p>
    <w:p w14:paraId="4651FD99" w14:textId="77777777" w:rsidR="00C42B67" w:rsidRPr="00C42B67" w:rsidRDefault="00C42B67" w:rsidP="00C42B67"/>
    <w:p w14:paraId="6DDC4538" w14:textId="77777777" w:rsidR="006C7E5F" w:rsidRDefault="006C7E5F" w:rsidP="00FB3867"/>
    <w:p w14:paraId="7364B922" w14:textId="4BAA3DE8" w:rsidR="005F557E" w:rsidRDefault="001C543D" w:rsidP="00333D5A">
      <w:pPr>
        <w:pStyle w:val="Heading2"/>
      </w:pPr>
      <w:bookmarkStart w:id="7" w:name="_Toc76652603"/>
      <w:r>
        <w:t xml:space="preserve">1.1.2 </w:t>
      </w:r>
      <w:r w:rsidR="001C4C37">
        <w:t>For-L</w:t>
      </w:r>
      <w:r w:rsidR="005F557E">
        <w:t>oops</w:t>
      </w:r>
      <w:bookmarkEnd w:id="7"/>
    </w:p>
    <w:p w14:paraId="329753FF" w14:textId="255AE0F7" w:rsidR="0047590B" w:rsidRPr="0047590B" w:rsidRDefault="0047590B" w:rsidP="005F557E">
      <w:r>
        <w:t xml:space="preserve">Care should be taken when using </w:t>
      </w:r>
      <w:r w:rsidRPr="0047590B">
        <w:rPr>
          <w:i/>
        </w:rPr>
        <w:t>for</w:t>
      </w:r>
      <w:r>
        <w:t xml:space="preserve"> loops to access and change elements in a list of objects.  For </w:t>
      </w:r>
      <w:proofErr w:type="gramStart"/>
      <w:r>
        <w:t>example</w:t>
      </w:r>
      <w:proofErr w:type="gramEnd"/>
      <w:r>
        <w:t xml:space="preserve"> in the case of a list of yarns, </w:t>
      </w:r>
      <w:r w:rsidRPr="00FB3867">
        <w:rPr>
          <w:i/>
        </w:rPr>
        <w:t>yarns</w:t>
      </w:r>
      <w:r>
        <w:rPr>
          <w:i/>
        </w:rPr>
        <w:t xml:space="preserve"> </w:t>
      </w:r>
      <w:r>
        <w:t>= [</w:t>
      </w:r>
      <w:proofErr w:type="spellStart"/>
      <w:r w:rsidRPr="00FB3867">
        <w:rPr>
          <w:i/>
        </w:rPr>
        <w:t>ListElements</w:t>
      </w:r>
      <w:proofErr w:type="spellEnd"/>
      <w:r>
        <w:t xml:space="preserve">], the following code will create a copy, </w:t>
      </w:r>
      <w:r w:rsidRPr="0047590B">
        <w:rPr>
          <w:i/>
        </w:rPr>
        <w:t>yarn</w:t>
      </w:r>
      <w:r>
        <w:rPr>
          <w:i/>
        </w:rPr>
        <w:t>,</w:t>
      </w:r>
      <w:r>
        <w:t xml:space="preserve"> of each list element, manipulate the copy and not change the original members of the </w:t>
      </w:r>
      <w:r w:rsidRPr="0047590B">
        <w:rPr>
          <w:i/>
        </w:rPr>
        <w:t>yarns</w:t>
      </w:r>
      <w:r>
        <w:t xml:space="preserve"> list.</w:t>
      </w:r>
    </w:p>
    <w:p w14:paraId="1AFB1446" w14:textId="77777777" w:rsidR="00FB3867" w:rsidRDefault="00FB3867" w:rsidP="00FB3867">
      <w:pPr>
        <w:pStyle w:val="NoSpacing"/>
      </w:pPr>
      <w:bookmarkStart w:id="8" w:name="_Ref420066993"/>
      <w:r>
        <w:t>for yarn in yarns:</w:t>
      </w:r>
    </w:p>
    <w:p w14:paraId="2D457E33" w14:textId="77777777" w:rsidR="00FB3867" w:rsidRDefault="00FB3867" w:rsidP="00FB3867">
      <w:pPr>
        <w:pStyle w:val="NoSpacing"/>
      </w:pPr>
      <w:r>
        <w:tab/>
        <w:t xml:space="preserve">do something with </w:t>
      </w:r>
      <w:r w:rsidRPr="00FB3867">
        <w:t>yarn</w:t>
      </w:r>
    </w:p>
    <w:p w14:paraId="53DFE979" w14:textId="77777777" w:rsidR="00FB3867" w:rsidRDefault="00FB3867" w:rsidP="00FB3867"/>
    <w:p w14:paraId="500C9D46" w14:textId="54083A00" w:rsidR="00FB3867" w:rsidRDefault="00FB3867" w:rsidP="00FB3867">
      <w:r>
        <w:lastRenderedPageBreak/>
        <w:t xml:space="preserve">If the list elements need to be </w:t>
      </w:r>
      <w:proofErr w:type="gramStart"/>
      <w:r w:rsidR="00BB1C36">
        <w:t>manipulated</w:t>
      </w:r>
      <w:proofErr w:type="gramEnd"/>
      <w:r>
        <w:t xml:space="preserve"> </w:t>
      </w:r>
      <w:r w:rsidR="0047590B">
        <w:t xml:space="preserve">then they should be accessed directly using an index into the list. </w:t>
      </w:r>
    </w:p>
    <w:p w14:paraId="2B702A33" w14:textId="77777777" w:rsidR="00104B52" w:rsidRDefault="00104B52" w:rsidP="00FB3867"/>
    <w:p w14:paraId="0EFA69DD" w14:textId="77777777" w:rsidR="00FB3867" w:rsidRDefault="00FB3867" w:rsidP="00FB3867">
      <w:pPr>
        <w:pStyle w:val="NoSpacing"/>
      </w:pPr>
      <w:r>
        <w:t xml:space="preserve">for </w:t>
      </w:r>
      <w:proofErr w:type="spellStart"/>
      <w:r>
        <w:t>i</w:t>
      </w:r>
      <w:proofErr w:type="spellEnd"/>
      <w:r>
        <w:t xml:space="preserve"> in range(</w:t>
      </w:r>
      <w:proofErr w:type="spellStart"/>
      <w:r>
        <w:t>len</w:t>
      </w:r>
      <w:proofErr w:type="spellEnd"/>
      <w:r>
        <w:t>(yarns)):</w:t>
      </w:r>
    </w:p>
    <w:p w14:paraId="37BBF82F" w14:textId="77777777" w:rsidR="00515189" w:rsidRDefault="00FB3867" w:rsidP="00FB3867">
      <w:pPr>
        <w:pStyle w:val="NoSpacing"/>
      </w:pPr>
      <w:r>
        <w:tab/>
        <w:t>do something with yarns[</w:t>
      </w:r>
      <w:proofErr w:type="spellStart"/>
      <w:r>
        <w:t>i</w:t>
      </w:r>
      <w:proofErr w:type="spellEnd"/>
      <w:r>
        <w:t>]</w:t>
      </w:r>
    </w:p>
    <w:p w14:paraId="4C70E673" w14:textId="77777777" w:rsidR="007D293C" w:rsidRDefault="007D293C" w:rsidP="00515189"/>
    <w:p w14:paraId="412D060E" w14:textId="4FB35303" w:rsidR="00515189" w:rsidRDefault="005F557E" w:rsidP="00515189">
      <w:r>
        <w:t xml:space="preserve">Any changes made to </w:t>
      </w:r>
      <w:r w:rsidR="00BB1C36" w:rsidRPr="00BB1C36">
        <w:rPr>
          <w:i/>
        </w:rPr>
        <w:t>yarns</w:t>
      </w:r>
      <w:r w:rsidR="00BB1C36">
        <w:t>[</w:t>
      </w:r>
      <w:proofErr w:type="spellStart"/>
      <w:r w:rsidR="00BB1C36">
        <w:t>i</w:t>
      </w:r>
      <w:proofErr w:type="spellEnd"/>
      <w:r w:rsidR="00BB1C36">
        <w:t xml:space="preserve">], </w:t>
      </w:r>
      <w:r>
        <w:t xml:space="preserve">will be </w:t>
      </w:r>
      <w:r w:rsidR="00584E60">
        <w:t>made</w:t>
      </w:r>
      <w:r>
        <w:t xml:space="preserve"> to the </w:t>
      </w:r>
      <w:r w:rsidRPr="00E42C3E">
        <w:t>actual element in the list.</w:t>
      </w:r>
    </w:p>
    <w:p w14:paraId="56E69AC8" w14:textId="77777777" w:rsidR="00F84FC9" w:rsidRPr="00F84FC9" w:rsidRDefault="00F84FC9" w:rsidP="00F84FC9"/>
    <w:p w14:paraId="60A4337C" w14:textId="11FA2D34" w:rsidR="006C7E5F" w:rsidRDefault="006C7E5F" w:rsidP="00515189"/>
    <w:p w14:paraId="0B9BDB3E" w14:textId="670750B6" w:rsidR="00A207EB" w:rsidRDefault="00A207EB">
      <w:pPr>
        <w:spacing w:after="200" w:line="276" w:lineRule="auto"/>
        <w:rPr>
          <w:rFonts w:eastAsiaTheme="majorEastAsia" w:cstheme="majorBidi"/>
          <w:b/>
          <w:bCs/>
          <w:sz w:val="28"/>
          <w:szCs w:val="28"/>
        </w:rPr>
      </w:pPr>
      <w:bookmarkStart w:id="9" w:name="_Ref421013749"/>
      <w:r>
        <w:br w:type="page"/>
      </w:r>
    </w:p>
    <w:p w14:paraId="1EB03A26" w14:textId="77777777" w:rsidR="006C7E5F" w:rsidRDefault="006C7E5F" w:rsidP="007460E8">
      <w:pPr>
        <w:pStyle w:val="Heading1"/>
        <w:ind w:left="426" w:hanging="426"/>
        <w:sectPr w:rsidR="006C7E5F" w:rsidSect="006C7E5F">
          <w:footerReference w:type="default" r:id="rId13"/>
          <w:type w:val="continuous"/>
          <w:pgSz w:w="11906" w:h="16838"/>
          <w:pgMar w:top="1418" w:right="1418" w:bottom="1418" w:left="1418" w:header="709" w:footer="709" w:gutter="567"/>
          <w:pgNumType w:fmt="lowerRoman"/>
          <w:cols w:space="708"/>
          <w:docGrid w:linePitch="360"/>
        </w:sectPr>
      </w:pPr>
    </w:p>
    <w:p w14:paraId="61B95B59" w14:textId="5D15D821" w:rsidR="00426CAD" w:rsidRDefault="00A207EB" w:rsidP="007460E8">
      <w:pPr>
        <w:pStyle w:val="Heading1"/>
        <w:ind w:left="426" w:hanging="426"/>
      </w:pPr>
      <w:bookmarkStart w:id="10" w:name="_Toc76652604"/>
      <w:r>
        <w:lastRenderedPageBreak/>
        <w:t xml:space="preserve">Creating </w:t>
      </w:r>
      <w:r w:rsidR="00F5264B">
        <w:t>a T</w:t>
      </w:r>
      <w:r w:rsidR="00426CAD">
        <w:t>extile</w:t>
      </w:r>
      <w:r w:rsidR="00F5264B">
        <w:t xml:space="preserve"> Model</w:t>
      </w:r>
      <w:bookmarkEnd w:id="10"/>
    </w:p>
    <w:p w14:paraId="14C181F9" w14:textId="77777777" w:rsidR="00A207EB" w:rsidRPr="00A207EB" w:rsidRDefault="00A207EB" w:rsidP="00333D5A"/>
    <w:p w14:paraId="21FC3C9E" w14:textId="0BA92E43" w:rsidR="00F5264B" w:rsidRPr="00F5264B" w:rsidRDefault="00F5264B" w:rsidP="00F5264B">
      <w:pPr>
        <w:pStyle w:val="Heading2"/>
      </w:pPr>
      <w:bookmarkStart w:id="11" w:name="_Toc76652605"/>
      <w:r>
        <w:t>2.1. Create Textile</w:t>
      </w:r>
      <w:bookmarkEnd w:id="11"/>
    </w:p>
    <w:p w14:paraId="6EFD772E" w14:textId="4477E76C" w:rsidR="00426CAD" w:rsidRPr="00EA27C6" w:rsidRDefault="00426CAD" w:rsidP="00426CAD">
      <w:r>
        <w:t xml:space="preserve">The structure in Figure 2 gives an indication of the order in which a textile model is built up using a script. The yarns which make up the textile are all created within a </w:t>
      </w:r>
      <w:proofErr w:type="spellStart"/>
      <w:r>
        <w:t>CTextile</w:t>
      </w:r>
      <w:proofErr w:type="spellEnd"/>
      <w:r>
        <w:t xml:space="preserve"> object. </w:t>
      </w:r>
      <w:r w:rsidRPr="00EA27C6">
        <w:t xml:space="preserve">This class is the most generic and </w:t>
      </w:r>
      <w:r>
        <w:t xml:space="preserve">is the base class for </w:t>
      </w:r>
      <w:proofErr w:type="gramStart"/>
      <w:r w:rsidRPr="00EA27C6">
        <w:t>a number o</w:t>
      </w:r>
      <w:r>
        <w:t>f</w:t>
      </w:r>
      <w:proofErr w:type="gramEnd"/>
      <w:r>
        <w:t xml:space="preserve"> more specialised classes</w:t>
      </w:r>
      <w:r w:rsidRPr="00EA27C6">
        <w:t xml:space="preserve"> (see Chapter</w:t>
      </w:r>
      <w:r>
        <w:t xml:space="preserve"> 4</w:t>
      </w:r>
      <w:r w:rsidRPr="00EA27C6">
        <w:t xml:space="preserve">). These more specialised classes automatically create </w:t>
      </w:r>
      <w:r>
        <w:t xml:space="preserve">yarn </w:t>
      </w:r>
      <w:r w:rsidRPr="00EA27C6">
        <w:t xml:space="preserve">patterns and repeats which can easily </w:t>
      </w:r>
      <w:r>
        <w:t xml:space="preserve">be </w:t>
      </w:r>
      <w:r w:rsidRPr="00EA27C6">
        <w:t xml:space="preserve">manipulated. </w:t>
      </w:r>
      <w:r>
        <w:t xml:space="preserve">The use of the </w:t>
      </w:r>
      <w:proofErr w:type="spellStart"/>
      <w:r>
        <w:t>CTextile</w:t>
      </w:r>
      <w:proofErr w:type="spellEnd"/>
      <w:r>
        <w:t xml:space="preserve"> class requires complete specification of the yarns directly by</w:t>
      </w:r>
      <w:r w:rsidR="00F84FC9">
        <w:t xml:space="preserve"> the programmer and gives maximum control of the textile specification.</w:t>
      </w:r>
    </w:p>
    <w:p w14:paraId="6C1B50F3" w14:textId="77777777" w:rsidR="00426CAD" w:rsidRDefault="00426CAD" w:rsidP="00426CAD"/>
    <w:p w14:paraId="7C2E4D70" w14:textId="733F6014" w:rsidR="00426CAD" w:rsidRDefault="00426CAD" w:rsidP="00426CAD">
      <w:r>
        <w:t>An object using t</w:t>
      </w:r>
      <w:r w:rsidR="00F84FC9">
        <w:t xml:space="preserve">he </w:t>
      </w:r>
      <w:proofErr w:type="spellStart"/>
      <w:r w:rsidR="00F84FC9">
        <w:t>CTextile</w:t>
      </w:r>
      <w:proofErr w:type="spellEnd"/>
      <w:r w:rsidR="00F84FC9">
        <w:t xml:space="preserve"> class</w:t>
      </w:r>
      <w:r>
        <w:t>, or one of the classes which inherit from it, is therefore the first thing to be created in a script.</w:t>
      </w:r>
    </w:p>
    <w:p w14:paraId="0EE7149C" w14:textId="77777777" w:rsidR="00ED328B" w:rsidRDefault="00ED328B" w:rsidP="00426CAD"/>
    <w:p w14:paraId="4D4C61BD" w14:textId="77777777" w:rsidR="00426CAD" w:rsidRPr="00EA27C6" w:rsidRDefault="00426CAD" w:rsidP="00426CAD">
      <w:pPr>
        <w:pStyle w:val="NoSpacing"/>
      </w:pPr>
      <w:r w:rsidRPr="00EA27C6">
        <w:t>Textile</w:t>
      </w:r>
      <w:r>
        <w:t xml:space="preserve"> </w:t>
      </w:r>
      <w:r w:rsidRPr="00EA27C6">
        <w:t>=</w:t>
      </w:r>
      <w:r>
        <w:t xml:space="preserve"> </w:t>
      </w:r>
      <w:proofErr w:type="spellStart"/>
      <w:r w:rsidRPr="00EA27C6">
        <w:t>CTextile</w:t>
      </w:r>
      <w:proofErr w:type="spellEnd"/>
      <w:r>
        <w:fldChar w:fldCharType="begin"/>
      </w:r>
      <w:r>
        <w:instrText xml:space="preserve"> XE "</w:instrText>
      </w:r>
      <w:r w:rsidRPr="00ED4E1E">
        <w:instrText>CTextile</w:instrText>
      </w:r>
      <w:r>
        <w:instrText xml:space="preserve">" </w:instrText>
      </w:r>
      <w:r>
        <w:fldChar w:fldCharType="end"/>
      </w:r>
      <w:r w:rsidRPr="00EA27C6">
        <w:t>( )</w:t>
      </w:r>
    </w:p>
    <w:p w14:paraId="05E21500" w14:textId="77777777" w:rsidR="00426CAD" w:rsidRPr="00426CAD" w:rsidRDefault="00426CAD" w:rsidP="00426CAD"/>
    <w:p w14:paraId="40E134FC" w14:textId="3DCDE3F5" w:rsidR="007460E8" w:rsidRDefault="00F5264B" w:rsidP="00F5264B">
      <w:pPr>
        <w:pStyle w:val="Heading2"/>
      </w:pPr>
      <w:bookmarkStart w:id="12" w:name="_Toc76652606"/>
      <w:r>
        <w:t xml:space="preserve">2.2. </w:t>
      </w:r>
      <w:r w:rsidR="002E46F5">
        <w:t xml:space="preserve">Create </w:t>
      </w:r>
      <w:r w:rsidR="00D96004">
        <w:t>Y</w:t>
      </w:r>
      <w:r w:rsidR="002E46F5">
        <w:t>arns</w:t>
      </w:r>
      <w:bookmarkEnd w:id="8"/>
      <w:bookmarkEnd w:id="9"/>
      <w:bookmarkEnd w:id="12"/>
    </w:p>
    <w:p w14:paraId="06A71349" w14:textId="679A3CEE" w:rsidR="00F5264B" w:rsidRDefault="00F84FC9" w:rsidP="00F5264B">
      <w:r>
        <w:t xml:space="preserve">A textile structure is made up of one or more yarns created using the </w:t>
      </w:r>
      <w:proofErr w:type="spellStart"/>
      <w:r>
        <w:t>CYarn</w:t>
      </w:r>
      <w:proofErr w:type="spellEnd"/>
      <w:r>
        <w:t xml:space="preserve"> class, which are then added to the </w:t>
      </w:r>
      <w:proofErr w:type="spellStart"/>
      <w:r>
        <w:t>CTextile</w:t>
      </w:r>
      <w:proofErr w:type="spellEnd"/>
      <w:r>
        <w:t xml:space="preserve"> object.</w:t>
      </w:r>
      <w:bookmarkStart w:id="13" w:name="_Ref420478970"/>
    </w:p>
    <w:bookmarkEnd w:id="13"/>
    <w:p w14:paraId="3D1AD9A4" w14:textId="77777777" w:rsidR="00F84FC9" w:rsidRPr="00EA27C6" w:rsidRDefault="00F84FC9" w:rsidP="00F84FC9"/>
    <w:p w14:paraId="4A1C2BF0" w14:textId="604E473E" w:rsidR="00F84FC9" w:rsidRDefault="00437277" w:rsidP="00F84FC9">
      <w:r>
        <w:t>A</w:t>
      </w:r>
      <w:r w:rsidR="00F84FC9" w:rsidRPr="00EA27C6">
        <w:t xml:space="preserve"> single yarn</w:t>
      </w:r>
      <w:r>
        <w:t xml:space="preserve"> is created using the </w:t>
      </w:r>
      <w:proofErr w:type="spellStart"/>
      <w:r>
        <w:t>CYarn</w:t>
      </w:r>
      <w:proofErr w:type="spellEnd"/>
      <w:r>
        <w:t xml:space="preserve"> class:</w:t>
      </w:r>
    </w:p>
    <w:p w14:paraId="798EC2B8" w14:textId="77777777" w:rsidR="0029287C" w:rsidRPr="00EA27C6" w:rsidRDefault="0029287C" w:rsidP="00F84FC9"/>
    <w:p w14:paraId="35CE7B57" w14:textId="77777777" w:rsidR="00F84FC9" w:rsidRPr="00EA27C6" w:rsidRDefault="00F84FC9" w:rsidP="00F84FC9">
      <w:pPr>
        <w:pStyle w:val="NoSpacing"/>
      </w:pPr>
      <w:r w:rsidRPr="00EA27C6">
        <w:t>Yarn</w:t>
      </w:r>
      <w:r>
        <w:t xml:space="preserve"> </w:t>
      </w:r>
      <w:r w:rsidRPr="00EA27C6">
        <w:t>=</w:t>
      </w:r>
      <w:r>
        <w:t xml:space="preserve"> </w:t>
      </w:r>
      <w:proofErr w:type="spellStart"/>
      <w:r w:rsidRPr="00EA27C6">
        <w:t>CYarn</w:t>
      </w:r>
      <w:proofErr w:type="spellEnd"/>
      <w:r>
        <w:fldChar w:fldCharType="begin"/>
      </w:r>
      <w:r>
        <w:instrText xml:space="preserve"> XE "</w:instrText>
      </w:r>
      <w:r w:rsidRPr="00ED4E1E">
        <w:instrText>CYarn</w:instrText>
      </w:r>
      <w:r>
        <w:instrText xml:space="preserve">" </w:instrText>
      </w:r>
      <w:r>
        <w:fldChar w:fldCharType="end"/>
      </w:r>
      <w:r w:rsidRPr="00EA27C6">
        <w:t>( )</w:t>
      </w:r>
    </w:p>
    <w:p w14:paraId="74D10E51" w14:textId="77777777" w:rsidR="0029287C" w:rsidRDefault="0029287C" w:rsidP="00F84FC9"/>
    <w:p w14:paraId="4D5E9AB0" w14:textId="293858CB" w:rsidR="00F84FC9" w:rsidRDefault="00437277" w:rsidP="00F84FC9">
      <w:r>
        <w:t>To create</w:t>
      </w:r>
      <w:r w:rsidR="00F84FC9" w:rsidRPr="00EA27C6">
        <w:t xml:space="preserve"> multiple yarns a list </w:t>
      </w:r>
      <w:r>
        <w:t xml:space="preserve">can be created </w:t>
      </w:r>
      <w:r w:rsidR="00F84FC9" w:rsidRPr="00EA27C6">
        <w:t xml:space="preserve">using </w:t>
      </w:r>
      <w:proofErr w:type="gramStart"/>
      <w:r w:rsidR="00F84FC9" w:rsidRPr="00EA27C6">
        <w:t>[ ]</w:t>
      </w:r>
      <w:proofErr w:type="gramEnd"/>
      <w:r w:rsidR="00F84FC9" w:rsidRPr="00EA27C6">
        <w:t>:</w:t>
      </w:r>
    </w:p>
    <w:p w14:paraId="131F34D6" w14:textId="77777777" w:rsidR="0029287C" w:rsidRPr="00EA27C6" w:rsidRDefault="0029287C" w:rsidP="00F84FC9"/>
    <w:p w14:paraId="40C7EEE7" w14:textId="02F8F453" w:rsidR="00437277" w:rsidRDefault="00F84FC9" w:rsidP="00437277">
      <w:pPr>
        <w:pStyle w:val="NoSpacing"/>
      </w:pPr>
      <w:r w:rsidRPr="00EA27C6">
        <w:t>Yarns</w:t>
      </w:r>
      <w:r>
        <w:t xml:space="preserve"> </w:t>
      </w:r>
      <w:r w:rsidRPr="00EA27C6">
        <w:t>=</w:t>
      </w:r>
      <w:r>
        <w:t xml:space="preserve"> </w:t>
      </w:r>
      <w:r w:rsidRPr="00EA27C6">
        <w:t xml:space="preserve">[ </w:t>
      </w:r>
      <w:proofErr w:type="spellStart"/>
      <w:r w:rsidRPr="00EA27C6">
        <w:t>CYarn</w:t>
      </w:r>
      <w:proofErr w:type="spellEnd"/>
      <w:r>
        <w:fldChar w:fldCharType="begin"/>
      </w:r>
      <w:r>
        <w:instrText xml:space="preserve"> XE "</w:instrText>
      </w:r>
      <w:r w:rsidRPr="00ED4E1E">
        <w:instrText>CYarn</w:instrText>
      </w:r>
      <w:r>
        <w:instrText xml:space="preserve">" </w:instrText>
      </w:r>
      <w:r>
        <w:fldChar w:fldCharType="end"/>
      </w:r>
      <w:r w:rsidRPr="00EA27C6">
        <w:t xml:space="preserve">( ), </w:t>
      </w:r>
      <w:proofErr w:type="spellStart"/>
      <w:proofErr w:type="gramStart"/>
      <w:r w:rsidRPr="00EA27C6">
        <w:t>CYarn</w:t>
      </w:r>
      <w:proofErr w:type="spellEnd"/>
      <w:r w:rsidRPr="00EA27C6">
        <w:t>( )</w:t>
      </w:r>
      <w:proofErr w:type="gramEnd"/>
      <w:r w:rsidRPr="00EA27C6">
        <w:t>, … ]</w:t>
      </w:r>
    </w:p>
    <w:p w14:paraId="2F3AAF83" w14:textId="77777777" w:rsidR="0029287C" w:rsidRDefault="0029287C" w:rsidP="00D90412"/>
    <w:p w14:paraId="319A1641" w14:textId="49B63DCA" w:rsidR="00D90412" w:rsidRDefault="00437277" w:rsidP="00D90412">
      <w:r>
        <w:t xml:space="preserve">This creates one or more yarn objects which </w:t>
      </w:r>
      <w:r w:rsidR="00E45E39">
        <w:t>contain data which specify a set of master nodes (</w:t>
      </w:r>
      <w:r w:rsidR="00433BB6">
        <w:t xml:space="preserve">Section </w:t>
      </w:r>
      <w:r w:rsidR="00433BB6">
        <w:fldChar w:fldCharType="begin"/>
      </w:r>
      <w:r w:rsidR="00433BB6">
        <w:instrText xml:space="preserve"> REF _Ref487122855 \h </w:instrText>
      </w:r>
      <w:r w:rsidR="00433BB6">
        <w:fldChar w:fldCharType="separate"/>
      </w:r>
      <w:r w:rsidR="00353CD5">
        <w:t>2.3. Create Master Nodes</w:t>
      </w:r>
      <w:r w:rsidR="00433BB6">
        <w:fldChar w:fldCharType="end"/>
      </w:r>
      <w:r w:rsidR="00E45E39">
        <w:t>), an interpolation function which specifies the path which joins the master nodes (</w:t>
      </w:r>
      <w:r w:rsidR="00BC4F60">
        <w:t xml:space="preserve">Section </w:t>
      </w:r>
      <w:r w:rsidR="00BC4F60">
        <w:fldChar w:fldCharType="begin"/>
      </w:r>
      <w:r w:rsidR="00BC4F60">
        <w:instrText xml:space="preserve"> REF _Ref527626683 \w \h </w:instrText>
      </w:r>
      <w:r w:rsidR="00BC4F60">
        <w:fldChar w:fldCharType="separate"/>
      </w:r>
      <w:r w:rsidR="00353CD5">
        <w:t>3</w:t>
      </w:r>
      <w:r w:rsidR="00BC4F60">
        <w:fldChar w:fldCharType="end"/>
      </w:r>
      <w:r w:rsidR="00E45E39">
        <w:t>), the cross-sections along the length of the yarn (Section</w:t>
      </w:r>
      <w:r w:rsidR="00433BB6">
        <w:t xml:space="preserve"> </w:t>
      </w:r>
      <w:r w:rsidR="00433BB6">
        <w:fldChar w:fldCharType="begin"/>
      </w:r>
      <w:r w:rsidR="00433BB6">
        <w:instrText xml:space="preserve"> REF _Ref487123852 \r \h </w:instrText>
      </w:r>
      <w:r w:rsidR="00433BB6">
        <w:fldChar w:fldCharType="separate"/>
      </w:r>
      <w:r w:rsidR="00353CD5">
        <w:t>5</w:t>
      </w:r>
      <w:r w:rsidR="00433BB6">
        <w:fldChar w:fldCharType="end"/>
      </w:r>
      <w:r w:rsidR="00E45E39">
        <w:t xml:space="preserve">) and yarn properties. If the nodes specified </w:t>
      </w:r>
      <w:r w:rsidR="00ED328B">
        <w:t xml:space="preserve">form </w:t>
      </w:r>
      <w:r w:rsidR="00E45E39">
        <w:t xml:space="preserve">one section of a repeating yarn </w:t>
      </w:r>
      <w:proofErr w:type="gramStart"/>
      <w:r w:rsidR="00E45E39">
        <w:t>pattern</w:t>
      </w:r>
      <w:proofErr w:type="gramEnd"/>
      <w:r w:rsidR="00E45E39">
        <w:t xml:space="preserve"> then a repeat vector may also be specified. </w:t>
      </w:r>
    </w:p>
    <w:p w14:paraId="380A694B" w14:textId="77777777" w:rsidR="007732BD" w:rsidRDefault="007732BD" w:rsidP="00D90412"/>
    <w:p w14:paraId="342DEC8D" w14:textId="5BA58FE9" w:rsidR="007732BD" w:rsidRDefault="007732BD" w:rsidP="00D027BD">
      <w:pPr>
        <w:pStyle w:val="Heading3"/>
      </w:pPr>
      <w:bookmarkStart w:id="14" w:name="_Ref487122914"/>
      <w:bookmarkStart w:id="15" w:name="_Toc76652607"/>
      <w:r>
        <w:t>2.</w:t>
      </w:r>
      <w:r w:rsidR="0029287C">
        <w:t>2</w:t>
      </w:r>
      <w:r>
        <w:t>.1 Set Resolution</w:t>
      </w:r>
      <w:bookmarkEnd w:id="14"/>
      <w:bookmarkEnd w:id="15"/>
    </w:p>
    <w:p w14:paraId="5CBC008A" w14:textId="5A791FFD" w:rsidR="007732BD" w:rsidRDefault="007732BD">
      <w:r>
        <w:t xml:space="preserve">The yarn resolution defines how fine a mesh is generated to represent the yarn.  There are two </w:t>
      </w:r>
      <w:r w:rsidR="00D365B2">
        <w:t>versions</w:t>
      </w:r>
      <w:r>
        <w:t xml:space="preserve"> of this function</w:t>
      </w:r>
    </w:p>
    <w:p w14:paraId="55B43034" w14:textId="77777777" w:rsidR="005B455A" w:rsidRDefault="005B455A"/>
    <w:p w14:paraId="7CAA0ECF" w14:textId="6223078D" w:rsidR="005B455A" w:rsidRDefault="005B455A" w:rsidP="00D027BD">
      <w:pPr>
        <w:pStyle w:val="NoSpacing"/>
      </w:pPr>
      <w:proofErr w:type="spellStart"/>
      <w:r>
        <w:t>Yarn.SetResolution</w:t>
      </w:r>
      <w:proofErr w:type="spellEnd"/>
      <w:r w:rsidR="00C35747">
        <w:fldChar w:fldCharType="begin"/>
      </w:r>
      <w:r w:rsidR="00C35747">
        <w:instrText xml:space="preserve"> XE "</w:instrText>
      </w:r>
      <w:r w:rsidR="00C35747" w:rsidRPr="00390901">
        <w:instrText>SetResolution</w:instrText>
      </w:r>
      <w:r w:rsidR="00C35747">
        <w:instrText xml:space="preserve">" </w:instrText>
      </w:r>
      <w:r w:rsidR="00C35747">
        <w:fldChar w:fldCharType="end"/>
      </w:r>
      <w:r>
        <w:t xml:space="preserve">( </w:t>
      </w:r>
      <w:proofErr w:type="spellStart"/>
      <w:r>
        <w:t>NumSectionPoints</w:t>
      </w:r>
      <w:proofErr w:type="spellEnd"/>
      <w:r w:rsidR="00EA0776">
        <w:fldChar w:fldCharType="begin"/>
      </w:r>
      <w:r w:rsidR="00EA0776">
        <w:instrText xml:space="preserve"> XE "</w:instrText>
      </w:r>
      <w:r w:rsidR="00EA0776" w:rsidRPr="00374B94">
        <w:instrText>NumSectionPoints</w:instrText>
      </w:r>
      <w:r w:rsidR="00EA0776">
        <w:instrText xml:space="preserve">" </w:instrText>
      </w:r>
      <w:r w:rsidR="00EA0776">
        <w:fldChar w:fldCharType="end"/>
      </w:r>
      <w:r>
        <w:t xml:space="preserve"> )</w:t>
      </w:r>
    </w:p>
    <w:p w14:paraId="4434997F" w14:textId="6F8758F4" w:rsidR="00B333BB" w:rsidRPr="00390901" w:rsidRDefault="005B455A" w:rsidP="00D027BD">
      <w:pPr>
        <w:pStyle w:val="NoSpacing"/>
      </w:pPr>
      <w:proofErr w:type="spellStart"/>
      <w:r>
        <w:t>Yarn.SetResolution</w:t>
      </w:r>
      <w:proofErr w:type="spellEnd"/>
      <w:r w:rsidR="00C35747">
        <w:fldChar w:fldCharType="begin"/>
      </w:r>
      <w:r w:rsidR="00C35747">
        <w:instrText xml:space="preserve"> XE "</w:instrText>
      </w:r>
      <w:r w:rsidR="00C35747" w:rsidRPr="00390901">
        <w:instrText>SetResolution</w:instrText>
      </w:r>
      <w:r w:rsidR="00C35747">
        <w:instrText xml:space="preserve">" </w:instrText>
      </w:r>
      <w:r w:rsidR="00C35747">
        <w:fldChar w:fldCharType="end"/>
      </w:r>
      <w:r>
        <w:t xml:space="preserve">( </w:t>
      </w:r>
      <w:proofErr w:type="spellStart"/>
      <w:r>
        <w:t>NumSlaveNodes</w:t>
      </w:r>
      <w:proofErr w:type="spellEnd"/>
      <w:r>
        <w:t xml:space="preserve">, </w:t>
      </w:r>
      <w:proofErr w:type="spellStart"/>
      <w:proofErr w:type="gramStart"/>
      <w:r>
        <w:t>NumSectionPoints</w:t>
      </w:r>
      <w:proofErr w:type="spellEnd"/>
      <w:r>
        <w:t xml:space="preserve"> )</w:t>
      </w:r>
      <w:proofErr w:type="gramEnd"/>
    </w:p>
    <w:p w14:paraId="77E96896" w14:textId="77777777" w:rsidR="00D90412" w:rsidRDefault="00D90412" w:rsidP="00D90412"/>
    <w:p w14:paraId="3D2E66CF" w14:textId="759A88F1" w:rsidR="00B333BB" w:rsidRDefault="00B333BB" w:rsidP="00D90412">
      <w:r>
        <w:t xml:space="preserve">Where just one parameter is </w:t>
      </w:r>
      <w:proofErr w:type="gramStart"/>
      <w:r>
        <w:t>specified</w:t>
      </w:r>
      <w:proofErr w:type="gramEnd"/>
      <w:r>
        <w:t xml:space="preserve"> this defines the number of points around the yarn cross-section</w:t>
      </w:r>
      <w:r w:rsidR="00D3448F">
        <w:t xml:space="preserve"> as shown in </w:t>
      </w:r>
      <w:r w:rsidR="00D3448F">
        <w:fldChar w:fldCharType="begin"/>
      </w:r>
      <w:r w:rsidR="00D3448F">
        <w:instrText xml:space="preserve"> REF _Ref487114510 \h </w:instrText>
      </w:r>
      <w:r w:rsidR="00D3448F">
        <w:fldChar w:fldCharType="separate"/>
      </w:r>
      <w:r w:rsidR="00353CD5">
        <w:t xml:space="preserve">Figure </w:t>
      </w:r>
      <w:r w:rsidR="00353CD5">
        <w:rPr>
          <w:noProof/>
        </w:rPr>
        <w:t>3</w:t>
      </w:r>
      <w:r w:rsidR="00D3448F">
        <w:fldChar w:fldCharType="end"/>
      </w:r>
      <w:r w:rsidR="00D3448F">
        <w:t>a and b</w:t>
      </w:r>
      <w:r>
        <w:t xml:space="preserve">.  From this the number of slave nodes along the yarn is calculated </w:t>
      </w:r>
      <w:r w:rsidR="00ED328B">
        <w:t xml:space="preserve">automatically </w:t>
      </w:r>
      <w:r>
        <w:t>such that the distance between the nodes is equal to the average distance between section points.</w:t>
      </w:r>
    </w:p>
    <w:p w14:paraId="382AE060" w14:textId="055CCDDF" w:rsidR="00B333BB" w:rsidRDefault="00B333BB" w:rsidP="00D90412">
      <w:r>
        <w:t>Alternately the number of slave nodes along the yarn can be specified di</w:t>
      </w:r>
      <w:r w:rsidR="00104B52">
        <w:t>rectly using the second function with two arguments</w:t>
      </w:r>
      <w:r w:rsidR="00D3448F">
        <w:t xml:space="preserve"> (</w:t>
      </w:r>
      <w:r w:rsidR="00D3448F">
        <w:fldChar w:fldCharType="begin"/>
      </w:r>
      <w:r w:rsidR="00D3448F">
        <w:instrText xml:space="preserve"> REF _Ref487114510 \h </w:instrText>
      </w:r>
      <w:r w:rsidR="00D3448F">
        <w:fldChar w:fldCharType="separate"/>
      </w:r>
      <w:r w:rsidR="00353CD5">
        <w:t xml:space="preserve">Figure </w:t>
      </w:r>
      <w:r w:rsidR="00353CD5">
        <w:rPr>
          <w:noProof/>
        </w:rPr>
        <w:t>3</w:t>
      </w:r>
      <w:r w:rsidR="00D3448F">
        <w:fldChar w:fldCharType="end"/>
      </w:r>
      <w:r w:rsidR="00D3448F">
        <w:t>c)</w:t>
      </w:r>
      <w:r>
        <w:t>.</w:t>
      </w:r>
    </w:p>
    <w:p w14:paraId="634BE2F3" w14:textId="77777777" w:rsidR="00834798" w:rsidRDefault="00834798" w:rsidP="00D90412"/>
    <w:p w14:paraId="22F6B5B6" w14:textId="199A86F9" w:rsidR="00D3448F" w:rsidRDefault="00834798" w:rsidP="00D3448F">
      <w:pPr>
        <w:keepNext/>
      </w:pPr>
      <w:r>
        <w:rPr>
          <w:noProof/>
          <w:lang w:eastAsia="en-GB"/>
        </w:rPr>
        <w:lastRenderedPageBreak/>
        <w:drawing>
          <wp:inline distT="0" distB="0" distL="0" distR="0" wp14:anchorId="5346A73B" wp14:editId="51EBFDE7">
            <wp:extent cx="1695450" cy="965866"/>
            <wp:effectExtent l="0" t="0" r="0" b="5715"/>
            <wp:docPr id="436" name="Picture 4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6" name="SetResolution20.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1713533" cy="976167"/>
                    </a:xfrm>
                    <a:prstGeom prst="rect">
                      <a:avLst/>
                    </a:prstGeom>
                  </pic:spPr>
                </pic:pic>
              </a:graphicData>
            </a:graphic>
          </wp:inline>
        </w:drawing>
      </w:r>
      <w:r w:rsidR="00D3448F">
        <w:rPr>
          <w:noProof/>
          <w:lang w:eastAsia="en-GB"/>
        </w:rPr>
        <w:drawing>
          <wp:inline distT="0" distB="0" distL="0" distR="0" wp14:anchorId="5B212948" wp14:editId="2239A552">
            <wp:extent cx="1817107" cy="1066800"/>
            <wp:effectExtent l="0" t="0" r="0" b="0"/>
            <wp:docPr id="438" name="Picture 4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8" name="SetResolution40.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1856174" cy="1089736"/>
                    </a:xfrm>
                    <a:prstGeom prst="rect">
                      <a:avLst/>
                    </a:prstGeom>
                  </pic:spPr>
                </pic:pic>
              </a:graphicData>
            </a:graphic>
          </wp:inline>
        </w:drawing>
      </w:r>
      <w:r w:rsidR="00D3448F">
        <w:rPr>
          <w:noProof/>
          <w:lang w:eastAsia="en-GB"/>
        </w:rPr>
        <w:drawing>
          <wp:inline distT="0" distB="0" distL="0" distR="0" wp14:anchorId="5838BD8C" wp14:editId="13CC7B74">
            <wp:extent cx="1762125" cy="957843"/>
            <wp:effectExtent l="0" t="0" r="0" b="0"/>
            <wp:docPr id="446" name="Picture 4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6" name="SetResolution15-20.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1849256" cy="1005205"/>
                    </a:xfrm>
                    <a:prstGeom prst="rect">
                      <a:avLst/>
                    </a:prstGeom>
                  </pic:spPr>
                </pic:pic>
              </a:graphicData>
            </a:graphic>
          </wp:inline>
        </w:drawing>
      </w:r>
    </w:p>
    <w:p w14:paraId="73CD1A74" w14:textId="77777777" w:rsidR="00D365B2" w:rsidRDefault="00D365B2" w:rsidP="00D3448F">
      <w:pPr>
        <w:keepNext/>
      </w:pPr>
    </w:p>
    <w:p w14:paraId="6DA5BB7D" w14:textId="063C7B93" w:rsidR="00D3448F" w:rsidRDefault="00D3448F" w:rsidP="00D3448F">
      <w:pPr>
        <w:pStyle w:val="Caption"/>
      </w:pPr>
      <w:bookmarkStart w:id="16" w:name="_Ref487114510"/>
      <w:r>
        <w:t xml:space="preserve">Figure </w:t>
      </w:r>
      <w:r w:rsidR="000C3F0F">
        <w:rPr>
          <w:noProof/>
        </w:rPr>
        <w:fldChar w:fldCharType="begin"/>
      </w:r>
      <w:r w:rsidR="000C3F0F">
        <w:rPr>
          <w:noProof/>
        </w:rPr>
        <w:instrText xml:space="preserve"> SEQ Figure \* ARABIC </w:instrText>
      </w:r>
      <w:r w:rsidR="000C3F0F">
        <w:rPr>
          <w:noProof/>
        </w:rPr>
        <w:fldChar w:fldCharType="separate"/>
      </w:r>
      <w:r w:rsidR="00353CD5">
        <w:rPr>
          <w:noProof/>
        </w:rPr>
        <w:t>3</w:t>
      </w:r>
      <w:r w:rsidR="000C3F0F">
        <w:rPr>
          <w:noProof/>
        </w:rPr>
        <w:fldChar w:fldCharType="end"/>
      </w:r>
      <w:bookmarkEnd w:id="16"/>
      <w:r>
        <w:t xml:space="preserve">: a) </w:t>
      </w:r>
      <w:proofErr w:type="spellStart"/>
      <w:proofErr w:type="gramStart"/>
      <w:r>
        <w:t>SetResolution</w:t>
      </w:r>
      <w:proofErr w:type="spellEnd"/>
      <w:r>
        <w:t>(</w:t>
      </w:r>
      <w:proofErr w:type="gramEnd"/>
      <w:r>
        <w:t xml:space="preserve">20) b) </w:t>
      </w:r>
      <w:proofErr w:type="spellStart"/>
      <w:r>
        <w:t>SetResolution</w:t>
      </w:r>
      <w:proofErr w:type="spellEnd"/>
      <w:r>
        <w:t xml:space="preserve">(40) c) </w:t>
      </w:r>
      <w:proofErr w:type="spellStart"/>
      <w:r>
        <w:t>SetResolution</w:t>
      </w:r>
      <w:proofErr w:type="spellEnd"/>
      <w:r>
        <w:t>(15,40)</w:t>
      </w:r>
    </w:p>
    <w:p w14:paraId="3CA47C97" w14:textId="48049250" w:rsidR="00834798" w:rsidRDefault="00834798" w:rsidP="00D90412"/>
    <w:p w14:paraId="60832434" w14:textId="77777777" w:rsidR="00B333BB" w:rsidRDefault="00B333BB" w:rsidP="00D90412"/>
    <w:p w14:paraId="7172B131" w14:textId="381C5321" w:rsidR="00F17485" w:rsidRDefault="00D90412" w:rsidP="00333D5A">
      <w:pPr>
        <w:pStyle w:val="Heading2"/>
      </w:pPr>
      <w:bookmarkStart w:id="17" w:name="_Ref487122855"/>
      <w:bookmarkStart w:id="18" w:name="_Ref487122877"/>
      <w:bookmarkStart w:id="19" w:name="_Ref487122945"/>
      <w:bookmarkStart w:id="20" w:name="_Ref487122953"/>
      <w:bookmarkStart w:id="21" w:name="_Ref487122957"/>
      <w:bookmarkStart w:id="22" w:name="_Toc76652608"/>
      <w:r>
        <w:t>2.</w:t>
      </w:r>
      <w:r w:rsidR="002D422A">
        <w:t>3</w:t>
      </w:r>
      <w:r>
        <w:t xml:space="preserve">. </w:t>
      </w:r>
      <w:r w:rsidR="00D83A9E">
        <w:t xml:space="preserve">Create </w:t>
      </w:r>
      <w:r w:rsidR="00E71976">
        <w:t xml:space="preserve">Master </w:t>
      </w:r>
      <w:r w:rsidR="00D83A9E">
        <w:t>Nodes</w:t>
      </w:r>
      <w:bookmarkEnd w:id="17"/>
      <w:bookmarkEnd w:id="18"/>
      <w:bookmarkEnd w:id="19"/>
      <w:bookmarkEnd w:id="20"/>
      <w:bookmarkEnd w:id="21"/>
      <w:bookmarkEnd w:id="22"/>
    </w:p>
    <w:p w14:paraId="3E370107" w14:textId="37B8530D" w:rsidR="00D83A9E" w:rsidRDefault="00D83A9E" w:rsidP="00EA27C6">
      <w:r>
        <w:t xml:space="preserve">Nodes are defined as points in </w:t>
      </w:r>
      <w:proofErr w:type="gramStart"/>
      <w:r>
        <w:t>three dimensional</w:t>
      </w:r>
      <w:proofErr w:type="gramEnd"/>
      <w:r>
        <w:t xml:space="preserve"> space. </w:t>
      </w:r>
      <w:r w:rsidR="00E71976">
        <w:t>In TexGen three-dimensional points are specified using</w:t>
      </w:r>
      <w:r w:rsidR="00F17485">
        <w:t xml:space="preserve"> </w:t>
      </w:r>
      <w:r w:rsidR="00A26D74">
        <w:t>the XYZ</w:t>
      </w:r>
      <w:r w:rsidR="00BC69CB">
        <w:fldChar w:fldCharType="begin"/>
      </w:r>
      <w:r w:rsidR="00BC69CB">
        <w:instrText xml:space="preserve"> XE "</w:instrText>
      </w:r>
      <w:r w:rsidR="00BC69CB" w:rsidRPr="00740ABA">
        <w:instrText>XYZ</w:instrText>
      </w:r>
      <w:r w:rsidR="00BC69CB">
        <w:instrText xml:space="preserve">" </w:instrText>
      </w:r>
      <w:r w:rsidR="00BC69CB">
        <w:fldChar w:fldCharType="end"/>
      </w:r>
      <w:r w:rsidR="00A26D74">
        <w:t xml:space="preserve"> s</w:t>
      </w:r>
      <w:r w:rsidRPr="00D83A9E">
        <w:t>truct</w:t>
      </w:r>
      <w:r w:rsidR="00A26D74">
        <w:t xml:space="preserve">ure for which the Cartesian </w:t>
      </w:r>
      <w:r w:rsidR="00A26D74" w:rsidRPr="00A26D74">
        <w:rPr>
          <w:i/>
        </w:rPr>
        <w:t>x</w:t>
      </w:r>
      <w:r w:rsidR="00A26D74">
        <w:t xml:space="preserve">, </w:t>
      </w:r>
      <w:proofErr w:type="gramStart"/>
      <w:r w:rsidR="00A26D74" w:rsidRPr="00A26D74">
        <w:rPr>
          <w:i/>
        </w:rPr>
        <w:t>y</w:t>
      </w:r>
      <w:proofErr w:type="gramEnd"/>
      <w:r w:rsidR="00A26D74">
        <w:t xml:space="preserve"> and </w:t>
      </w:r>
      <w:r w:rsidR="00A26D74" w:rsidRPr="00A26D74">
        <w:rPr>
          <w:i/>
        </w:rPr>
        <w:t>z</w:t>
      </w:r>
      <w:r w:rsidR="00A26D74">
        <w:t xml:space="preserve"> coordinates</w:t>
      </w:r>
      <w:r w:rsidR="00BC69CB">
        <w:t xml:space="preserve"> (</w:t>
      </w:r>
      <w:proofErr w:type="spellStart"/>
      <w:r w:rsidR="00BC69CB" w:rsidRPr="00BC69CB">
        <w:rPr>
          <w:i/>
        </w:rPr>
        <w:t>x</w:t>
      </w:r>
      <w:r w:rsidR="00BC69CB" w:rsidRPr="00BC69CB">
        <w:rPr>
          <w:i/>
          <w:vertAlign w:val="subscript"/>
        </w:rPr>
        <w:t>pos</w:t>
      </w:r>
      <w:proofErr w:type="spellEnd"/>
      <w:r w:rsidR="00BC69CB">
        <w:t xml:space="preserve">, </w:t>
      </w:r>
      <w:proofErr w:type="spellStart"/>
      <w:r w:rsidR="00BC69CB" w:rsidRPr="00BC69CB">
        <w:rPr>
          <w:i/>
        </w:rPr>
        <w:t>y</w:t>
      </w:r>
      <w:r w:rsidR="00BC69CB" w:rsidRPr="00BC69CB">
        <w:rPr>
          <w:i/>
          <w:vertAlign w:val="subscript"/>
        </w:rPr>
        <w:t>pos</w:t>
      </w:r>
      <w:proofErr w:type="spellEnd"/>
      <w:r w:rsidR="00BC69CB">
        <w:t xml:space="preserve"> </w:t>
      </w:r>
      <w:proofErr w:type="spellStart"/>
      <w:r w:rsidR="00BC69CB" w:rsidRPr="00BC69CB">
        <w:rPr>
          <w:i/>
        </w:rPr>
        <w:t>z</w:t>
      </w:r>
      <w:r w:rsidR="00BC69CB" w:rsidRPr="00BC69CB">
        <w:rPr>
          <w:i/>
          <w:vertAlign w:val="subscript"/>
        </w:rPr>
        <w:t>pos</w:t>
      </w:r>
      <w:proofErr w:type="spellEnd"/>
      <w:r w:rsidR="00BC69CB">
        <w:t>)</w:t>
      </w:r>
      <w:r w:rsidR="00A26D74">
        <w:t xml:space="preserve"> are specified:</w:t>
      </w:r>
    </w:p>
    <w:p w14:paraId="338EB551" w14:textId="77777777" w:rsidR="00ED328B" w:rsidRDefault="00ED328B" w:rsidP="00EA27C6"/>
    <w:p w14:paraId="08070E90" w14:textId="39F9650B" w:rsidR="00A26D74" w:rsidRDefault="00E71976" w:rsidP="00A26D74">
      <w:pPr>
        <w:pStyle w:val="NoSpacing"/>
      </w:pPr>
      <w:r>
        <w:t xml:space="preserve">Point </w:t>
      </w:r>
      <w:r w:rsidR="00A26D74">
        <w:t>=</w:t>
      </w:r>
      <w:r>
        <w:t xml:space="preserve"> </w:t>
      </w:r>
      <w:r w:rsidR="00A26D74">
        <w:t>XYZ</w:t>
      </w:r>
      <w:r w:rsidR="00BC69CB">
        <w:fldChar w:fldCharType="begin"/>
      </w:r>
      <w:r w:rsidR="00BC69CB">
        <w:instrText xml:space="preserve"> XE "</w:instrText>
      </w:r>
      <w:r w:rsidR="00BC69CB" w:rsidRPr="00740ABA">
        <w:instrText>XYZ</w:instrText>
      </w:r>
      <w:r w:rsidR="00BC69CB">
        <w:instrText xml:space="preserve">" </w:instrText>
      </w:r>
      <w:r w:rsidR="00BC69CB">
        <w:fldChar w:fldCharType="end"/>
      </w:r>
      <w:r w:rsidR="00A26D74">
        <w:t xml:space="preserve">( </w:t>
      </w:r>
      <w:proofErr w:type="spellStart"/>
      <w:r w:rsidR="00A26D74">
        <w:t>x</w:t>
      </w:r>
      <w:r w:rsidR="00BC69CB" w:rsidRPr="00BC69CB">
        <w:rPr>
          <w:vertAlign w:val="subscript"/>
        </w:rPr>
        <w:t>pos</w:t>
      </w:r>
      <w:proofErr w:type="spellEnd"/>
      <w:r w:rsidR="00A26D74">
        <w:t xml:space="preserve">, </w:t>
      </w:r>
      <w:proofErr w:type="spellStart"/>
      <w:r w:rsidR="00A26D74">
        <w:t>y</w:t>
      </w:r>
      <w:r w:rsidR="00BC69CB" w:rsidRPr="00BC69CB">
        <w:rPr>
          <w:vertAlign w:val="subscript"/>
        </w:rPr>
        <w:t>pos</w:t>
      </w:r>
      <w:proofErr w:type="spellEnd"/>
      <w:r w:rsidR="00A26D74">
        <w:t xml:space="preserve">, </w:t>
      </w:r>
      <w:proofErr w:type="spellStart"/>
      <w:proofErr w:type="gramStart"/>
      <w:r w:rsidR="00A26D74">
        <w:t>z</w:t>
      </w:r>
      <w:r w:rsidR="00BC69CB" w:rsidRPr="00BC69CB">
        <w:rPr>
          <w:vertAlign w:val="subscript"/>
        </w:rPr>
        <w:t>pos</w:t>
      </w:r>
      <w:proofErr w:type="spellEnd"/>
      <w:r w:rsidR="00A26D74">
        <w:t xml:space="preserve"> )</w:t>
      </w:r>
      <w:proofErr w:type="gramEnd"/>
    </w:p>
    <w:p w14:paraId="1562F93B" w14:textId="77777777" w:rsidR="00BC69CB" w:rsidRDefault="00BC69CB" w:rsidP="00EA27C6"/>
    <w:p w14:paraId="12392D49" w14:textId="0098C24B" w:rsidR="00A26D74" w:rsidRDefault="00E71976" w:rsidP="00EA27C6">
      <w:r>
        <w:t>I</w:t>
      </w:r>
      <w:r w:rsidR="00BC69CB">
        <w:t xml:space="preserve">ndividual components </w:t>
      </w:r>
      <w:r>
        <w:t xml:space="preserve">of the point </w:t>
      </w:r>
      <w:r w:rsidR="00BC69CB">
        <w:t xml:space="preserve">can be </w:t>
      </w:r>
      <w:r>
        <w:t>accessed</w:t>
      </w:r>
      <w:r w:rsidR="00BC69CB">
        <w:t xml:space="preserve"> using:</w:t>
      </w:r>
    </w:p>
    <w:p w14:paraId="04CEC23D" w14:textId="77777777" w:rsidR="00ED328B" w:rsidRDefault="00ED328B" w:rsidP="00EA27C6"/>
    <w:p w14:paraId="20886A48" w14:textId="16A5033A" w:rsidR="00BC69CB" w:rsidRDefault="00BC69CB" w:rsidP="00BC69CB">
      <w:pPr>
        <w:pStyle w:val="NoSpacing"/>
      </w:pPr>
      <w:proofErr w:type="spellStart"/>
      <w:r>
        <w:t>pos</w:t>
      </w:r>
      <w:r w:rsidRPr="00BC69CB">
        <w:rPr>
          <w:vertAlign w:val="subscript"/>
        </w:rPr>
        <w:t>x</w:t>
      </w:r>
      <w:proofErr w:type="spellEnd"/>
      <w:r>
        <w:t xml:space="preserve"> = </w:t>
      </w:r>
      <w:proofErr w:type="spellStart"/>
      <w:r w:rsidR="00E71976">
        <w:t>Point.</w:t>
      </w:r>
      <w:r>
        <w:t>x</w:t>
      </w:r>
      <w:proofErr w:type="spellEnd"/>
    </w:p>
    <w:p w14:paraId="4695F2A8" w14:textId="79205D86" w:rsidR="00BC69CB" w:rsidRDefault="00BC69CB" w:rsidP="00BC69CB">
      <w:pPr>
        <w:pStyle w:val="NoSpacing"/>
      </w:pPr>
      <w:r>
        <w:t>pos</w:t>
      </w:r>
      <w:r w:rsidRPr="00BC69CB">
        <w:rPr>
          <w:vertAlign w:val="subscript"/>
        </w:rPr>
        <w:t>y</w:t>
      </w:r>
      <w:r w:rsidR="00E71976">
        <w:t xml:space="preserve"> = </w:t>
      </w:r>
      <w:proofErr w:type="spellStart"/>
      <w:r w:rsidR="00E71976">
        <w:t>Point</w:t>
      </w:r>
      <w:r>
        <w:t>.y</w:t>
      </w:r>
      <w:proofErr w:type="spellEnd"/>
    </w:p>
    <w:p w14:paraId="497875FF" w14:textId="419EB474" w:rsidR="00BC69CB" w:rsidRDefault="00BC69CB" w:rsidP="00BC69CB">
      <w:pPr>
        <w:pStyle w:val="NoSpacing"/>
      </w:pPr>
      <w:proofErr w:type="spellStart"/>
      <w:r>
        <w:t>pos</w:t>
      </w:r>
      <w:r w:rsidRPr="00BC69CB">
        <w:rPr>
          <w:vertAlign w:val="subscript"/>
        </w:rPr>
        <w:t>z</w:t>
      </w:r>
      <w:proofErr w:type="spellEnd"/>
      <w:r w:rsidR="00E71976">
        <w:t xml:space="preserve"> = </w:t>
      </w:r>
      <w:proofErr w:type="spellStart"/>
      <w:r w:rsidR="00E71976">
        <w:t>Point</w:t>
      </w:r>
      <w:r>
        <w:t>.z</w:t>
      </w:r>
      <w:proofErr w:type="spellEnd"/>
    </w:p>
    <w:p w14:paraId="09B6AA91" w14:textId="77777777" w:rsidR="00BD7971" w:rsidRPr="00EA27C6" w:rsidRDefault="00BD7971" w:rsidP="00BD7971"/>
    <w:p w14:paraId="3FBA42A9" w14:textId="15098E27" w:rsidR="005B755D" w:rsidRDefault="00E71976" w:rsidP="00465C01">
      <w:r>
        <w:t xml:space="preserve">Nodes are specified </w:t>
      </w:r>
      <w:r w:rsidR="00BD7971" w:rsidRPr="00EA27C6">
        <w:t xml:space="preserve">using the </w:t>
      </w:r>
      <w:proofErr w:type="spellStart"/>
      <w:r w:rsidR="00BD7971" w:rsidRPr="00EA27C6">
        <w:t>CNode</w:t>
      </w:r>
      <w:proofErr w:type="spellEnd"/>
      <w:r w:rsidR="007B701A">
        <w:fldChar w:fldCharType="begin"/>
      </w:r>
      <w:r w:rsidR="007B701A">
        <w:instrText xml:space="preserve"> XE "</w:instrText>
      </w:r>
      <w:r w:rsidR="007B701A" w:rsidRPr="00ED4E1E">
        <w:instrText>CNode</w:instrText>
      </w:r>
      <w:r w:rsidR="007B701A">
        <w:instrText xml:space="preserve">" </w:instrText>
      </w:r>
      <w:r w:rsidR="007B701A">
        <w:fldChar w:fldCharType="end"/>
      </w:r>
      <w:r w:rsidR="00BD7971" w:rsidRPr="00EA27C6">
        <w:t xml:space="preserve"> class. This class </w:t>
      </w:r>
      <w:r>
        <w:t>includes</w:t>
      </w:r>
      <w:r w:rsidR="00BD7971" w:rsidRPr="00EA27C6">
        <w:t xml:space="preserve"> Cartesian coordinates</w:t>
      </w:r>
      <w:r w:rsidR="00CD17EE">
        <w:t>,</w:t>
      </w:r>
      <w:r w:rsidR="00BD7971" w:rsidRPr="00EA27C6">
        <w:t xml:space="preserve"> </w:t>
      </w:r>
      <w:r w:rsidR="005B755D" w:rsidRPr="00491A8F">
        <w:rPr>
          <w:i/>
        </w:rPr>
        <w:t>x</w:t>
      </w:r>
      <w:r w:rsidR="005B755D" w:rsidRPr="00491A8F">
        <w:rPr>
          <w:i/>
          <w:vertAlign w:val="subscript"/>
        </w:rPr>
        <w:t>i</w:t>
      </w:r>
      <w:r w:rsidR="005B755D" w:rsidRPr="00EA27C6">
        <w:t xml:space="preserve">, </w:t>
      </w:r>
      <w:proofErr w:type="spellStart"/>
      <w:r w:rsidR="005B755D" w:rsidRPr="00491A8F">
        <w:rPr>
          <w:i/>
        </w:rPr>
        <w:t>y</w:t>
      </w:r>
      <w:r w:rsidR="005B755D" w:rsidRPr="00491A8F">
        <w:rPr>
          <w:i/>
          <w:vertAlign w:val="subscript"/>
        </w:rPr>
        <w:t>i</w:t>
      </w:r>
      <w:proofErr w:type="spellEnd"/>
      <w:r w:rsidR="005B755D" w:rsidRPr="00EA27C6">
        <w:t xml:space="preserve">, </w:t>
      </w:r>
      <w:r w:rsidR="005B755D" w:rsidRPr="00491A8F">
        <w:rPr>
          <w:i/>
        </w:rPr>
        <w:t>z</w:t>
      </w:r>
      <w:r w:rsidR="005B755D" w:rsidRPr="00491A8F">
        <w:rPr>
          <w:i/>
          <w:vertAlign w:val="subscript"/>
        </w:rPr>
        <w:t>i</w:t>
      </w:r>
      <w:r w:rsidR="00526300">
        <w:t xml:space="preserve"> </w:t>
      </w:r>
      <w:r>
        <w:t>,</w:t>
      </w:r>
      <w:r w:rsidR="00A0403E">
        <w:t xml:space="preserve"> the local yarn orientation</w:t>
      </w:r>
      <w:r w:rsidR="00BD7971" w:rsidRPr="00EA27C6">
        <w:t xml:space="preserve"> in </w:t>
      </w:r>
      <w:r w:rsidR="00ED328B">
        <w:t xml:space="preserve">the </w:t>
      </w:r>
      <w:r w:rsidR="00BD7971" w:rsidRPr="00EA27C6">
        <w:t>form of tangents to the global coordinate system</w:t>
      </w:r>
      <w:r w:rsidR="00A0403E">
        <w:t xml:space="preserve">, an ‘up’ vector which is </w:t>
      </w:r>
      <w:r w:rsidR="006D6A23">
        <w:t xml:space="preserve">not parallel to the tangent vector and is used to find the normal plane which orientates the cross-section and an angle </w:t>
      </w:r>
      <w:r w:rsidR="00EF23B4">
        <w:t xml:space="preserve">used </w:t>
      </w:r>
      <w:r w:rsidR="006D6A23">
        <w:t xml:space="preserve"> where the cross-section is not normal to the yarn tangent (see</w:t>
      </w:r>
      <w:r w:rsidR="00E720F1">
        <w:t xml:space="preserve"> </w:t>
      </w:r>
      <w:r w:rsidR="00EF23B4">
        <w:t xml:space="preserve">Section </w:t>
      </w:r>
      <w:fldSimple w:instr=" REF _Ref495589544 \r ">
        <w:r w:rsidR="00353CD5">
          <w:t>0</w:t>
        </w:r>
      </w:fldSimple>
      <w:r w:rsidR="006D6A23">
        <w:t>)</w:t>
      </w:r>
      <w:r w:rsidR="00772AAF" w:rsidRPr="00EA27C6">
        <w:t>. Using the default orientations</w:t>
      </w:r>
      <w:r w:rsidR="00526300">
        <w:t xml:space="preserve"> (node tangent in the </w:t>
      </w:r>
      <w:r w:rsidR="00526300" w:rsidRPr="00526300">
        <w:rPr>
          <w:i/>
        </w:rPr>
        <w:t>x</w:t>
      </w:r>
      <w:r w:rsidR="00526300">
        <w:t>-</w:t>
      </w:r>
      <w:r w:rsidR="00526300" w:rsidRPr="00526300">
        <w:rPr>
          <w:i/>
        </w:rPr>
        <w:t>y</w:t>
      </w:r>
      <w:r w:rsidR="00526300">
        <w:t xml:space="preserve"> plane)</w:t>
      </w:r>
      <w:r w:rsidR="00772AAF" w:rsidRPr="00EA27C6">
        <w:t xml:space="preserve">, a node, </w:t>
      </w:r>
      <w:r w:rsidR="00772AAF" w:rsidRPr="00491A8F">
        <w:rPr>
          <w:i/>
        </w:rPr>
        <w:t>N</w:t>
      </w:r>
      <w:r w:rsidR="00772AAF" w:rsidRPr="00491A8F">
        <w:rPr>
          <w:i/>
          <w:vertAlign w:val="subscript"/>
        </w:rPr>
        <w:t>i</w:t>
      </w:r>
      <w:r w:rsidR="00772AAF" w:rsidRPr="00EA27C6">
        <w:t>, can be specified by:</w:t>
      </w:r>
    </w:p>
    <w:p w14:paraId="1D2AA97C" w14:textId="77777777" w:rsidR="00EF23B4" w:rsidRPr="00EA27C6" w:rsidRDefault="00EF23B4" w:rsidP="00465C01"/>
    <w:p w14:paraId="679C19E5" w14:textId="77777777" w:rsidR="00B62546" w:rsidRPr="00EA27C6" w:rsidRDefault="00772AAF" w:rsidP="00EA27C6">
      <w:pPr>
        <w:pStyle w:val="NoSpacing"/>
      </w:pPr>
      <w:r w:rsidRPr="00EA27C6">
        <w:t>N</w:t>
      </w:r>
      <w:r w:rsidRPr="00D212DD">
        <w:rPr>
          <w:vertAlign w:val="subscript"/>
        </w:rPr>
        <w:t>i</w:t>
      </w:r>
      <w:r w:rsidRPr="00EA27C6">
        <w:t xml:space="preserve"> = </w:t>
      </w:r>
      <w:proofErr w:type="spellStart"/>
      <w:r w:rsidRPr="00EA27C6">
        <w:t>CNode</w:t>
      </w:r>
      <w:proofErr w:type="spellEnd"/>
      <w:r w:rsidR="007B701A">
        <w:fldChar w:fldCharType="begin"/>
      </w:r>
      <w:r w:rsidR="007B701A">
        <w:instrText xml:space="preserve"> XE "</w:instrText>
      </w:r>
      <w:r w:rsidR="007B701A" w:rsidRPr="00ED4E1E">
        <w:instrText>CNode</w:instrText>
      </w:r>
      <w:r w:rsidR="007B701A">
        <w:instrText xml:space="preserve">" </w:instrText>
      </w:r>
      <w:r w:rsidR="007B701A">
        <w:fldChar w:fldCharType="end"/>
      </w:r>
      <w:r w:rsidRPr="00EA27C6">
        <w:t>( XYZ</w:t>
      </w:r>
      <w:r w:rsidR="00777398">
        <w:fldChar w:fldCharType="begin"/>
      </w:r>
      <w:r w:rsidR="00777398">
        <w:instrText xml:space="preserve"> XE "</w:instrText>
      </w:r>
      <w:r w:rsidR="00777398" w:rsidRPr="00E36C3F">
        <w:rPr>
          <w:highlight w:val="yellow"/>
        </w:rPr>
        <w:instrText>XYZ</w:instrText>
      </w:r>
      <w:r w:rsidR="00777398">
        <w:instrText xml:space="preserve">" </w:instrText>
      </w:r>
      <w:r w:rsidR="00777398">
        <w:fldChar w:fldCharType="end"/>
      </w:r>
      <w:r w:rsidRPr="00EA27C6">
        <w:t>(x</w:t>
      </w:r>
      <w:r w:rsidRPr="00D212DD">
        <w:rPr>
          <w:vertAlign w:val="subscript"/>
        </w:rPr>
        <w:t>i</w:t>
      </w:r>
      <w:r w:rsidRPr="00EA27C6">
        <w:t xml:space="preserve">, </w:t>
      </w:r>
      <w:proofErr w:type="spellStart"/>
      <w:r w:rsidRPr="00EA27C6">
        <w:t>y</w:t>
      </w:r>
      <w:r w:rsidRPr="00CD17EE">
        <w:rPr>
          <w:vertAlign w:val="subscript"/>
        </w:rPr>
        <w:t>i</w:t>
      </w:r>
      <w:proofErr w:type="spellEnd"/>
      <w:r w:rsidRPr="00EA27C6">
        <w:t>, z</w:t>
      </w:r>
      <w:r w:rsidRPr="00CD17EE">
        <w:rPr>
          <w:vertAlign w:val="subscript"/>
        </w:rPr>
        <w:t>i</w:t>
      </w:r>
      <w:proofErr w:type="gramStart"/>
      <w:r w:rsidRPr="00EA27C6">
        <w:t>) )</w:t>
      </w:r>
      <w:proofErr w:type="gramEnd"/>
    </w:p>
    <w:p w14:paraId="6A9A517D" w14:textId="77777777" w:rsidR="00B62546" w:rsidRPr="00EA27C6" w:rsidRDefault="00B62546" w:rsidP="00465C01"/>
    <w:p w14:paraId="3D350672" w14:textId="3B9004D6" w:rsidR="004450BA" w:rsidRDefault="00002A0C" w:rsidP="00465C01">
      <w:r>
        <w:t>Yarn master n</w:t>
      </w:r>
      <w:r w:rsidR="00772AAF" w:rsidRPr="00EA27C6">
        <w:t xml:space="preserve">odes </w:t>
      </w:r>
      <w:r>
        <w:t xml:space="preserve">are created by </w:t>
      </w:r>
      <w:r w:rsidR="00772AAF" w:rsidRPr="00EA27C6">
        <w:t>add</w:t>
      </w:r>
      <w:r>
        <w:t xml:space="preserve">ing nodes </w:t>
      </w:r>
      <w:r w:rsidR="00772AAF" w:rsidRPr="00EA27C6">
        <w:t xml:space="preserve">to the yarns </w:t>
      </w:r>
      <w:r w:rsidR="006D6A23">
        <w:t>using</w:t>
      </w:r>
    </w:p>
    <w:p w14:paraId="094C7472" w14:textId="77777777" w:rsidR="00EF23B4" w:rsidRPr="00EA27C6" w:rsidRDefault="00EF23B4" w:rsidP="00465C01"/>
    <w:p w14:paraId="36451BAE" w14:textId="42199146" w:rsidR="004450BA" w:rsidRDefault="004450BA" w:rsidP="00EA27C6">
      <w:pPr>
        <w:pStyle w:val="NoSpacing"/>
      </w:pPr>
      <w:proofErr w:type="spellStart"/>
      <w:r w:rsidRPr="00EA27C6">
        <w:t>Yarn.AddNode</w:t>
      </w:r>
      <w:proofErr w:type="spellEnd"/>
      <w:r w:rsidR="007B701A">
        <w:fldChar w:fldCharType="begin"/>
      </w:r>
      <w:r w:rsidR="007B701A">
        <w:instrText xml:space="preserve"> XE "</w:instrText>
      </w:r>
      <w:r w:rsidR="007B701A" w:rsidRPr="00ED4E1E">
        <w:instrText>AddNode</w:instrText>
      </w:r>
      <w:r w:rsidR="007B701A">
        <w:instrText xml:space="preserve">" </w:instrText>
      </w:r>
      <w:r w:rsidR="007B701A">
        <w:fldChar w:fldCharType="end"/>
      </w:r>
      <w:r w:rsidRPr="00EA27C6">
        <w:t>(</w:t>
      </w:r>
      <w:r w:rsidR="00772AAF" w:rsidRPr="00EA27C6">
        <w:t xml:space="preserve"> N</w:t>
      </w:r>
      <w:r w:rsidR="00772AAF" w:rsidRPr="00CD17EE">
        <w:rPr>
          <w:vertAlign w:val="subscript"/>
        </w:rPr>
        <w:t>i</w:t>
      </w:r>
      <w:r w:rsidR="00772AAF" w:rsidRPr="00EA27C6">
        <w:t xml:space="preserve"> </w:t>
      </w:r>
      <w:r w:rsidRPr="00EA27C6">
        <w:t>)</w:t>
      </w:r>
    </w:p>
    <w:p w14:paraId="3C2392B7" w14:textId="77777777" w:rsidR="00E720F1" w:rsidRDefault="00E720F1" w:rsidP="006D6A23"/>
    <w:p w14:paraId="69E70A09" w14:textId="31ADF1C8" w:rsidR="006D6A23" w:rsidRDefault="00E720F1" w:rsidP="006D6A23">
      <w:r>
        <w:t>o</w:t>
      </w:r>
      <w:r w:rsidR="006D6A23">
        <w:t>r</w:t>
      </w:r>
    </w:p>
    <w:p w14:paraId="3BC03E43" w14:textId="77777777" w:rsidR="00E720F1" w:rsidRDefault="00E720F1" w:rsidP="006D6A23"/>
    <w:p w14:paraId="551BF548" w14:textId="2C9DAA04" w:rsidR="00EF23B4" w:rsidRDefault="006D6A23" w:rsidP="006D6A23">
      <w:pPr>
        <w:pStyle w:val="NoSpacing"/>
      </w:pPr>
      <w:r>
        <w:t>Yarns[</w:t>
      </w:r>
      <w:proofErr w:type="spellStart"/>
      <w:r>
        <w:t>i</w:t>
      </w:r>
      <w:proofErr w:type="spellEnd"/>
      <w:proofErr w:type="gramStart"/>
      <w:r>
        <w:t>].</w:t>
      </w:r>
      <w:proofErr w:type="spellStart"/>
      <w:r>
        <w:t>AddNode</w:t>
      </w:r>
      <w:proofErr w:type="spellEnd"/>
      <w:proofErr w:type="gramEnd"/>
      <w:r>
        <w:t xml:space="preserve">( </w:t>
      </w:r>
      <w:r w:rsidRPr="00EA27C6">
        <w:t>N</w:t>
      </w:r>
      <w:r w:rsidRPr="00CD17EE">
        <w:rPr>
          <w:vertAlign w:val="subscript"/>
        </w:rPr>
        <w:t>i</w:t>
      </w:r>
      <w:r w:rsidRPr="00EA27C6">
        <w:t xml:space="preserve"> )</w:t>
      </w:r>
    </w:p>
    <w:p w14:paraId="379033A5" w14:textId="77777777" w:rsidR="00EF23B4" w:rsidRDefault="00EF23B4" w:rsidP="006D6A23"/>
    <w:p w14:paraId="6A484D7C" w14:textId="6E7C1FCA" w:rsidR="006D6A23" w:rsidRPr="00EA27C6" w:rsidRDefault="006D6A23" w:rsidP="006D6A23">
      <w:r>
        <w:t>to add to a specific yarn where a list of yarns has been specified</w:t>
      </w:r>
      <w:r w:rsidR="00E720F1">
        <w:t>.</w:t>
      </w:r>
    </w:p>
    <w:p w14:paraId="52C2A9BF" w14:textId="77777777" w:rsidR="00C75156" w:rsidRDefault="00772AAF" w:rsidP="00C75156">
      <w:r w:rsidRPr="00EA27C6">
        <w:t xml:space="preserve">The nodes are stored </w:t>
      </w:r>
      <w:r w:rsidR="006D6A23">
        <w:t>sequentially</w:t>
      </w:r>
      <w:r w:rsidR="00E65632" w:rsidRPr="00EA27C6">
        <w:t>;</w:t>
      </w:r>
      <w:r w:rsidRPr="00EA27C6">
        <w:t xml:space="preserve"> the </w:t>
      </w:r>
      <w:r w:rsidR="006D6A23">
        <w:t>order in</w:t>
      </w:r>
      <w:r w:rsidRPr="00EA27C6">
        <w:t xml:space="preserve"> which the nodes are added to </w:t>
      </w:r>
      <w:r w:rsidR="00F75B5F">
        <w:t>a</w:t>
      </w:r>
      <w:r w:rsidRPr="00EA27C6">
        <w:t xml:space="preserve"> yarn will specify the yarn path. </w:t>
      </w:r>
    </w:p>
    <w:p w14:paraId="244BBD8A" w14:textId="77777777" w:rsidR="00EF23B4" w:rsidRDefault="00EF23B4" w:rsidP="00C75156"/>
    <w:p w14:paraId="364E4E9C" w14:textId="7921427F" w:rsidR="00002A0C" w:rsidRPr="00002A0C" w:rsidRDefault="00D90412" w:rsidP="00333D5A">
      <w:pPr>
        <w:pStyle w:val="Heading2"/>
      </w:pPr>
      <w:bookmarkStart w:id="23" w:name="_Ref495938003"/>
      <w:bookmarkStart w:id="24" w:name="_Toc76652609"/>
      <w:r>
        <w:t>2</w:t>
      </w:r>
      <w:r w:rsidR="002D422A">
        <w:t>.4</w:t>
      </w:r>
      <w:r w:rsidR="00C75156">
        <w:t xml:space="preserve">. </w:t>
      </w:r>
      <w:r w:rsidR="00002A0C">
        <w:t>Add Yarns to Textile</w:t>
      </w:r>
      <w:bookmarkEnd w:id="23"/>
      <w:bookmarkEnd w:id="24"/>
    </w:p>
    <w:p w14:paraId="12F4AD05" w14:textId="1FF502AC" w:rsidR="00132549" w:rsidRDefault="00280AF0" w:rsidP="00465C01">
      <w:r w:rsidRPr="00BA25B8">
        <w:t xml:space="preserve">The yarn(s) </w:t>
      </w:r>
      <w:r w:rsidR="006D6A23">
        <w:t xml:space="preserve">must then </w:t>
      </w:r>
      <w:r w:rsidRPr="00BA25B8">
        <w:t xml:space="preserve">be added to the </w:t>
      </w:r>
      <w:proofErr w:type="spellStart"/>
      <w:r w:rsidRPr="00BA25B8">
        <w:t>CTextile</w:t>
      </w:r>
      <w:proofErr w:type="spellEnd"/>
      <w:r w:rsidR="007B701A">
        <w:fldChar w:fldCharType="begin"/>
      </w:r>
      <w:r w:rsidR="007B701A">
        <w:instrText xml:space="preserve"> XE "</w:instrText>
      </w:r>
      <w:r w:rsidR="007B701A" w:rsidRPr="00ED4E1E">
        <w:instrText>CTextile</w:instrText>
      </w:r>
      <w:r w:rsidR="007B701A">
        <w:instrText xml:space="preserve">" </w:instrText>
      </w:r>
      <w:r w:rsidR="007B701A">
        <w:fldChar w:fldCharType="end"/>
      </w:r>
      <w:r w:rsidRPr="00BA25B8">
        <w:t xml:space="preserve"> </w:t>
      </w:r>
      <w:r w:rsidR="006D6A23">
        <w:t>object which should have been created earlier in the script.</w:t>
      </w:r>
      <w:r w:rsidRPr="00BA25B8">
        <w:t xml:space="preserve"> </w:t>
      </w:r>
    </w:p>
    <w:p w14:paraId="2ADC6C57" w14:textId="77777777" w:rsidR="00E720F1" w:rsidRPr="00BA25B8" w:rsidRDefault="00E720F1" w:rsidP="00465C01"/>
    <w:p w14:paraId="4F9E4925" w14:textId="77777777" w:rsidR="00280AF0" w:rsidRDefault="00280AF0" w:rsidP="00280AF0">
      <w:pPr>
        <w:pStyle w:val="NoSpacing"/>
      </w:pPr>
      <w:proofErr w:type="spellStart"/>
      <w:proofErr w:type="gramStart"/>
      <w:r>
        <w:t>textile.AddYarn</w:t>
      </w:r>
      <w:proofErr w:type="spellEnd"/>
      <w:proofErr w:type="gramEnd"/>
      <w:r w:rsidR="007B701A">
        <w:fldChar w:fldCharType="begin"/>
      </w:r>
      <w:r w:rsidR="007B701A">
        <w:instrText xml:space="preserve"> XE "</w:instrText>
      </w:r>
      <w:r w:rsidR="007B701A" w:rsidRPr="00ED4E1E">
        <w:instrText>AddYarn</w:instrText>
      </w:r>
      <w:r w:rsidR="007B701A">
        <w:instrText xml:space="preserve">" </w:instrText>
      </w:r>
      <w:r w:rsidR="007B701A">
        <w:fldChar w:fldCharType="end"/>
      </w:r>
      <w:r>
        <w:t>( Yarns )</w:t>
      </w:r>
      <w:r>
        <w:tab/>
      </w:r>
    </w:p>
    <w:p w14:paraId="5B008DEF" w14:textId="77777777" w:rsidR="00EF23B4" w:rsidRDefault="00EF23B4" w:rsidP="00C75156"/>
    <w:p w14:paraId="790A0BCA" w14:textId="39D36015" w:rsidR="00C75156" w:rsidRPr="00B876B2" w:rsidRDefault="00C75156" w:rsidP="00C75156">
      <w:r w:rsidRPr="00B876B2">
        <w:lastRenderedPageBreak/>
        <w:t xml:space="preserve">The default yarn </w:t>
      </w:r>
      <w:r>
        <w:t>shape</w:t>
      </w:r>
      <w:r w:rsidRPr="00B876B2">
        <w:t xml:space="preserve"> </w:t>
      </w:r>
      <w:r>
        <w:t>is</w:t>
      </w:r>
      <w:r w:rsidRPr="00B876B2">
        <w:t xml:space="preserve"> a circular cross-section with </w:t>
      </w:r>
      <w:r>
        <w:t>diameter</w:t>
      </w:r>
      <w:r w:rsidRPr="00B876B2">
        <w:t xml:space="preserve"> 1. This cross-sectional shape can be changed as desired (Section</w:t>
      </w:r>
      <w:r w:rsidR="00E720F1">
        <w:t xml:space="preserve"> </w:t>
      </w:r>
      <w:fldSimple w:instr=" REF _Ref487123852 \n ">
        <w:r w:rsidR="00353CD5">
          <w:t>5</w:t>
        </w:r>
      </w:fldSimple>
      <w:fldSimple w:instr=" REF _Ref495589917 \r ">
        <w:r w:rsidR="00353CD5">
          <w:t>5</w:t>
        </w:r>
      </w:fldSimple>
      <w:r w:rsidRPr="00B876B2">
        <w:t>).</w:t>
      </w:r>
    </w:p>
    <w:p w14:paraId="178C3641" w14:textId="77777777" w:rsidR="00C75156" w:rsidRDefault="00C75156" w:rsidP="00C75156"/>
    <w:p w14:paraId="29FD390A" w14:textId="77777777" w:rsidR="00C75156" w:rsidRDefault="00C75156" w:rsidP="00C75156"/>
    <w:p w14:paraId="01F66F32" w14:textId="0C00EEDC" w:rsidR="00C75156" w:rsidRDefault="00D90412" w:rsidP="00333D5A">
      <w:pPr>
        <w:pStyle w:val="Heading2"/>
      </w:pPr>
      <w:bookmarkStart w:id="25" w:name="_Ref495929214"/>
      <w:bookmarkStart w:id="26" w:name="_Ref495929234"/>
      <w:bookmarkStart w:id="27" w:name="_Ref495929253"/>
      <w:bookmarkStart w:id="28" w:name="_Ref495929266"/>
      <w:bookmarkStart w:id="29" w:name="_Toc76652610"/>
      <w:r>
        <w:t>2.</w:t>
      </w:r>
      <w:r w:rsidR="002D422A">
        <w:t>5</w:t>
      </w:r>
      <w:r w:rsidR="00C75156">
        <w:t>. Add Textile to Database</w:t>
      </w:r>
      <w:bookmarkEnd w:id="25"/>
      <w:bookmarkEnd w:id="26"/>
      <w:bookmarkEnd w:id="27"/>
      <w:bookmarkEnd w:id="28"/>
      <w:bookmarkEnd w:id="29"/>
    </w:p>
    <w:p w14:paraId="7483E36F" w14:textId="0E4F4D3F" w:rsidR="00C75156" w:rsidRDefault="00C75156" w:rsidP="00C75156">
      <w:r>
        <w:t xml:space="preserve">If the script is to be run from within the TexGen GUI then the textiles are stored in a list (in the </w:t>
      </w:r>
      <w:proofErr w:type="spellStart"/>
      <w:r>
        <w:t>CTexGen</w:t>
      </w:r>
      <w:proofErr w:type="spellEnd"/>
      <w:r>
        <w:t xml:space="preserve"> object). The textile is added to the list using</w:t>
      </w:r>
    </w:p>
    <w:p w14:paraId="4544CD5D" w14:textId="77777777" w:rsidR="00081FE8" w:rsidRPr="00C75156" w:rsidRDefault="00081FE8" w:rsidP="00C75156"/>
    <w:p w14:paraId="0668F05A" w14:textId="08EA2735" w:rsidR="00280AF0" w:rsidRPr="00BA25B8" w:rsidRDefault="00280AF0" w:rsidP="00280AF0">
      <w:pPr>
        <w:pStyle w:val="NoSpacing"/>
      </w:pPr>
      <w:proofErr w:type="spellStart"/>
      <w:r>
        <w:t>AddTex</w:t>
      </w:r>
      <w:r w:rsidRPr="00BA25B8">
        <w:t>tile</w:t>
      </w:r>
      <w:proofErr w:type="spellEnd"/>
      <w:r w:rsidR="007B701A">
        <w:fldChar w:fldCharType="begin"/>
      </w:r>
      <w:r w:rsidR="007B701A">
        <w:instrText xml:space="preserve"> XE "</w:instrText>
      </w:r>
      <w:r w:rsidR="007B701A" w:rsidRPr="00ED4E1E">
        <w:instrText>AddTextile</w:instrText>
      </w:r>
      <w:r w:rsidR="007B701A">
        <w:instrText xml:space="preserve">" </w:instrText>
      </w:r>
      <w:r w:rsidR="007B701A">
        <w:fldChar w:fldCharType="end"/>
      </w:r>
      <w:r w:rsidR="0061790C">
        <w:t xml:space="preserve">( "Name", </w:t>
      </w:r>
      <w:proofErr w:type="gramStart"/>
      <w:r w:rsidR="0061790C">
        <w:t>t</w:t>
      </w:r>
      <w:r w:rsidRPr="00BA25B8">
        <w:t>extile )</w:t>
      </w:r>
      <w:proofErr w:type="gramEnd"/>
    </w:p>
    <w:p w14:paraId="7B8746F7" w14:textId="77777777" w:rsidR="00081FE8" w:rsidRDefault="00081FE8" w:rsidP="00C75156"/>
    <w:p w14:paraId="71BF6F6E" w14:textId="19EEC3BE" w:rsidR="002B57EC" w:rsidRDefault="00C75156" w:rsidP="00C75156">
      <w:r>
        <w:t>If th</w:t>
      </w:r>
      <w:r w:rsidR="002B57EC">
        <w:t xml:space="preserve">e textile name, </w:t>
      </w:r>
      <w:r w:rsidR="002B57EC" w:rsidRPr="002B57EC">
        <w:rPr>
          <w:i/>
        </w:rPr>
        <w:t>Name</w:t>
      </w:r>
      <w:r w:rsidR="002B57EC">
        <w:t xml:space="preserve">, </w:t>
      </w:r>
      <w:r>
        <w:t>is</w:t>
      </w:r>
      <w:r w:rsidR="002B57EC">
        <w:t xml:space="preserve"> omitted </w:t>
      </w:r>
      <w:r>
        <w:t>then a default n</w:t>
      </w:r>
      <w:r w:rsidR="002B57EC">
        <w:t xml:space="preserve">ame will then be assigned. If a textile with </w:t>
      </w:r>
      <w:r w:rsidR="00F5264B">
        <w:t>the name selected</w:t>
      </w:r>
      <w:r w:rsidR="002B57EC">
        <w:t xml:space="preserve"> already exists, an error message will </w:t>
      </w:r>
      <w:r>
        <w:t>be generated</w:t>
      </w:r>
      <w:r w:rsidR="002B57EC">
        <w:t xml:space="preserve">. </w:t>
      </w:r>
    </w:p>
    <w:p w14:paraId="46DDE4A4" w14:textId="77777777" w:rsidR="00C75156" w:rsidRDefault="00C75156" w:rsidP="00C75156"/>
    <w:p w14:paraId="49475D74" w14:textId="77777777" w:rsidR="00B876B2" w:rsidRPr="00B876B2" w:rsidRDefault="00B876B2" w:rsidP="00465C01"/>
    <w:p w14:paraId="51D91217" w14:textId="77777777" w:rsidR="00465C01" w:rsidRPr="00EA27C6" w:rsidRDefault="00240411" w:rsidP="00EA27C6">
      <w:pPr>
        <w:pBdr>
          <w:top w:val="single" w:sz="4" w:space="1" w:color="auto"/>
          <w:left w:val="single" w:sz="4" w:space="4" w:color="auto"/>
          <w:bottom w:val="single" w:sz="4" w:space="1" w:color="auto"/>
          <w:right w:val="single" w:sz="4" w:space="4" w:color="auto"/>
        </w:pBdr>
      </w:pPr>
      <w:r w:rsidRPr="00EA27C6">
        <w:t xml:space="preserve">Example: Create a single yarn by </w:t>
      </w:r>
      <w:r w:rsidR="00F75B5F" w:rsidRPr="00EA27C6">
        <w:t>specifying</w:t>
      </w:r>
      <w:r w:rsidRPr="00EA27C6">
        <w:t xml:space="preserve"> nodal positions and using the default shape, node tangent assignments and yarn path interpolation.</w:t>
      </w:r>
    </w:p>
    <w:p w14:paraId="0F97EC3A" w14:textId="77777777" w:rsidR="00240411" w:rsidRPr="00EA27C6" w:rsidRDefault="00240411" w:rsidP="00EA27C6">
      <w:pPr>
        <w:pBdr>
          <w:top w:val="single" w:sz="4" w:space="1" w:color="auto"/>
          <w:left w:val="single" w:sz="4" w:space="4" w:color="auto"/>
          <w:bottom w:val="single" w:sz="4" w:space="1" w:color="auto"/>
          <w:right w:val="single" w:sz="4" w:space="4" w:color="auto"/>
        </w:pBdr>
      </w:pPr>
    </w:p>
    <w:p w14:paraId="252577DA" w14:textId="5661C48C" w:rsidR="00E2067C" w:rsidRDefault="00E2067C" w:rsidP="00EA27C6">
      <w:pPr>
        <w:pStyle w:val="NoSpacing"/>
        <w:pBdr>
          <w:top w:val="single" w:sz="4" w:space="1" w:color="auto"/>
          <w:left w:val="single" w:sz="4" w:space="4" w:color="auto"/>
          <w:bottom w:val="single" w:sz="4" w:space="1" w:color="auto"/>
          <w:right w:val="single" w:sz="4" w:space="4" w:color="auto"/>
        </w:pBdr>
      </w:pPr>
      <w:r>
        <w:t># SingleYarn.py</w:t>
      </w:r>
    </w:p>
    <w:p w14:paraId="2973B133" w14:textId="77777777" w:rsidR="00E2067C" w:rsidRDefault="00E2067C" w:rsidP="00EA27C6">
      <w:pPr>
        <w:pStyle w:val="NoSpacing"/>
        <w:pBdr>
          <w:top w:val="single" w:sz="4" w:space="1" w:color="auto"/>
          <w:left w:val="single" w:sz="4" w:space="4" w:color="auto"/>
          <w:bottom w:val="single" w:sz="4" w:space="1" w:color="auto"/>
          <w:right w:val="single" w:sz="4" w:space="4" w:color="auto"/>
        </w:pBdr>
      </w:pPr>
    </w:p>
    <w:p w14:paraId="524E27D0" w14:textId="5CDB5840" w:rsidR="00F75B5F" w:rsidRDefault="00EA27C6" w:rsidP="00EA27C6">
      <w:pPr>
        <w:pStyle w:val="NoSpacing"/>
        <w:pBdr>
          <w:top w:val="single" w:sz="4" w:space="1" w:color="auto"/>
          <w:left w:val="single" w:sz="4" w:space="4" w:color="auto"/>
          <w:bottom w:val="single" w:sz="4" w:space="1" w:color="auto"/>
          <w:right w:val="single" w:sz="4" w:space="4" w:color="auto"/>
        </w:pBdr>
      </w:pPr>
      <w:r w:rsidRPr="00EA27C6">
        <w:t xml:space="preserve">#Create an </w:t>
      </w:r>
      <w:r w:rsidR="00F5264B">
        <w:t>object</w:t>
      </w:r>
      <w:r w:rsidRPr="00EA27C6">
        <w:t xml:space="preserve"> of the </w:t>
      </w:r>
      <w:proofErr w:type="spellStart"/>
      <w:r w:rsidRPr="00EA27C6">
        <w:t>CTextile</w:t>
      </w:r>
      <w:proofErr w:type="spellEnd"/>
      <w:r w:rsidR="007B701A">
        <w:fldChar w:fldCharType="begin"/>
      </w:r>
      <w:r w:rsidR="007B701A">
        <w:instrText xml:space="preserve"> XE "</w:instrText>
      </w:r>
      <w:r w:rsidR="007B701A" w:rsidRPr="00ED4E1E">
        <w:instrText>CTextile</w:instrText>
      </w:r>
      <w:r w:rsidR="007B701A">
        <w:instrText xml:space="preserve">" </w:instrText>
      </w:r>
      <w:r w:rsidR="007B701A">
        <w:fldChar w:fldCharType="end"/>
      </w:r>
      <w:r w:rsidRPr="00EA27C6">
        <w:t xml:space="preserve"> class </w:t>
      </w:r>
    </w:p>
    <w:p w14:paraId="70559630" w14:textId="77777777" w:rsidR="00EA27C6" w:rsidRDefault="00EA27C6" w:rsidP="00EA27C6">
      <w:pPr>
        <w:pStyle w:val="NoSpacing"/>
        <w:pBdr>
          <w:top w:val="single" w:sz="4" w:space="1" w:color="auto"/>
          <w:left w:val="single" w:sz="4" w:space="4" w:color="auto"/>
          <w:bottom w:val="single" w:sz="4" w:space="1" w:color="auto"/>
          <w:right w:val="single" w:sz="4" w:space="4" w:color="auto"/>
        </w:pBdr>
      </w:pPr>
      <w:r w:rsidRPr="00EA27C6">
        <w:t xml:space="preserve">textile = </w:t>
      </w:r>
      <w:proofErr w:type="spellStart"/>
      <w:r w:rsidRPr="00EA27C6">
        <w:t>CTextile</w:t>
      </w:r>
      <w:proofErr w:type="spellEnd"/>
      <w:r w:rsidR="007B701A">
        <w:fldChar w:fldCharType="begin"/>
      </w:r>
      <w:r w:rsidR="007B701A">
        <w:instrText xml:space="preserve"> XE "</w:instrText>
      </w:r>
      <w:r w:rsidR="007B701A" w:rsidRPr="00ED4E1E">
        <w:instrText>CTextile</w:instrText>
      </w:r>
      <w:r w:rsidR="007B701A">
        <w:instrText xml:space="preserve">" </w:instrText>
      </w:r>
      <w:r w:rsidR="007B701A">
        <w:fldChar w:fldCharType="end"/>
      </w:r>
      <w:r w:rsidRPr="00EA27C6">
        <w:t>( )</w:t>
      </w:r>
    </w:p>
    <w:p w14:paraId="7FBE1296" w14:textId="77777777" w:rsidR="00E2067C" w:rsidRPr="00EA27C6" w:rsidRDefault="00E2067C" w:rsidP="00EA27C6">
      <w:pPr>
        <w:pStyle w:val="NoSpacing"/>
        <w:pBdr>
          <w:top w:val="single" w:sz="4" w:space="1" w:color="auto"/>
          <w:left w:val="single" w:sz="4" w:space="4" w:color="auto"/>
          <w:bottom w:val="single" w:sz="4" w:space="1" w:color="auto"/>
          <w:right w:val="single" w:sz="4" w:space="4" w:color="auto"/>
        </w:pBdr>
      </w:pPr>
    </w:p>
    <w:p w14:paraId="1E6FA201" w14:textId="51F6008E" w:rsidR="00EA27C6" w:rsidRPr="00EA27C6" w:rsidRDefault="00EA27C6" w:rsidP="00EA27C6">
      <w:pPr>
        <w:pStyle w:val="NoSpacing"/>
        <w:pBdr>
          <w:top w:val="single" w:sz="4" w:space="1" w:color="auto"/>
          <w:left w:val="single" w:sz="4" w:space="4" w:color="auto"/>
          <w:bottom w:val="single" w:sz="4" w:space="1" w:color="auto"/>
          <w:right w:val="single" w:sz="4" w:space="4" w:color="auto"/>
        </w:pBdr>
      </w:pPr>
      <w:r w:rsidRPr="00EA27C6">
        <w:t xml:space="preserve">#Create a single yarn </w:t>
      </w:r>
      <w:r w:rsidR="00F5264B">
        <w:t>object</w:t>
      </w:r>
      <w:r w:rsidRPr="00EA27C6">
        <w:t>:</w:t>
      </w:r>
    </w:p>
    <w:p w14:paraId="3BA6CFDD" w14:textId="77777777" w:rsidR="00EA27C6" w:rsidRDefault="00EA27C6" w:rsidP="00EA27C6">
      <w:pPr>
        <w:pStyle w:val="NoSpacing"/>
        <w:pBdr>
          <w:top w:val="single" w:sz="4" w:space="1" w:color="auto"/>
          <w:left w:val="single" w:sz="4" w:space="4" w:color="auto"/>
          <w:bottom w:val="single" w:sz="4" w:space="1" w:color="auto"/>
          <w:right w:val="single" w:sz="4" w:space="4" w:color="auto"/>
        </w:pBdr>
      </w:pPr>
      <w:r w:rsidRPr="00EA27C6">
        <w:t xml:space="preserve">yarn = </w:t>
      </w:r>
      <w:proofErr w:type="spellStart"/>
      <w:r w:rsidRPr="00EA27C6">
        <w:t>CYarn</w:t>
      </w:r>
      <w:proofErr w:type="spellEnd"/>
      <w:r w:rsidR="007B701A">
        <w:fldChar w:fldCharType="begin"/>
      </w:r>
      <w:r w:rsidR="007B701A">
        <w:instrText xml:space="preserve"> XE "</w:instrText>
      </w:r>
      <w:r w:rsidR="007B701A" w:rsidRPr="00ED4E1E">
        <w:instrText>CYarn</w:instrText>
      </w:r>
      <w:r w:rsidR="007B701A">
        <w:instrText xml:space="preserve">" </w:instrText>
      </w:r>
      <w:r w:rsidR="007B701A">
        <w:fldChar w:fldCharType="end"/>
      </w:r>
      <w:r w:rsidRPr="00EA27C6">
        <w:t>( )</w:t>
      </w:r>
    </w:p>
    <w:p w14:paraId="39DBFBA1" w14:textId="77777777" w:rsidR="00E2067C" w:rsidRPr="00EA27C6" w:rsidRDefault="00E2067C" w:rsidP="00EA27C6">
      <w:pPr>
        <w:pStyle w:val="NoSpacing"/>
        <w:pBdr>
          <w:top w:val="single" w:sz="4" w:space="1" w:color="auto"/>
          <w:left w:val="single" w:sz="4" w:space="4" w:color="auto"/>
          <w:bottom w:val="single" w:sz="4" w:space="1" w:color="auto"/>
          <w:right w:val="single" w:sz="4" w:space="4" w:color="auto"/>
        </w:pBdr>
      </w:pPr>
    </w:p>
    <w:p w14:paraId="0981206A" w14:textId="77777777" w:rsidR="00EA27C6" w:rsidRPr="00EA27C6" w:rsidRDefault="00EA27C6" w:rsidP="00EA27C6">
      <w:pPr>
        <w:pStyle w:val="NoSpacing"/>
        <w:pBdr>
          <w:top w:val="single" w:sz="4" w:space="1" w:color="auto"/>
          <w:left w:val="single" w:sz="4" w:space="4" w:color="auto"/>
          <w:bottom w:val="single" w:sz="4" w:space="1" w:color="auto"/>
          <w:right w:val="single" w:sz="4" w:space="4" w:color="auto"/>
        </w:pBdr>
      </w:pPr>
      <w:r w:rsidRPr="00EA27C6">
        <w:t>#Add 3 nodes to the yarn, specifying the coordinate positions only:</w:t>
      </w:r>
    </w:p>
    <w:p w14:paraId="39C52ECB" w14:textId="6F067A96" w:rsidR="00EA27C6" w:rsidRPr="00EA27C6" w:rsidRDefault="00EA27C6" w:rsidP="00EA27C6">
      <w:pPr>
        <w:pStyle w:val="NoSpacing"/>
        <w:pBdr>
          <w:top w:val="single" w:sz="4" w:space="1" w:color="auto"/>
          <w:left w:val="single" w:sz="4" w:space="4" w:color="auto"/>
          <w:bottom w:val="single" w:sz="4" w:space="1" w:color="auto"/>
          <w:right w:val="single" w:sz="4" w:space="4" w:color="auto"/>
        </w:pBdr>
      </w:pPr>
      <w:proofErr w:type="spellStart"/>
      <w:proofErr w:type="gramStart"/>
      <w:r w:rsidRPr="00EA27C6">
        <w:t>yarn.AddNode</w:t>
      </w:r>
      <w:proofErr w:type="spellEnd"/>
      <w:proofErr w:type="gramEnd"/>
      <w:r w:rsidR="007B701A">
        <w:fldChar w:fldCharType="begin"/>
      </w:r>
      <w:r w:rsidR="007B701A">
        <w:instrText xml:space="preserve"> XE "</w:instrText>
      </w:r>
      <w:r w:rsidR="007B701A" w:rsidRPr="00ED4E1E">
        <w:instrText>AddNode</w:instrText>
      </w:r>
      <w:r w:rsidR="007B701A">
        <w:instrText xml:space="preserve">" </w:instrText>
      </w:r>
      <w:r w:rsidR="007B701A">
        <w:fldChar w:fldCharType="end"/>
      </w:r>
      <w:r w:rsidRPr="00EA27C6">
        <w:t xml:space="preserve">( </w:t>
      </w:r>
      <w:proofErr w:type="spellStart"/>
      <w:r w:rsidRPr="00EA27C6">
        <w:t>CNode</w:t>
      </w:r>
      <w:proofErr w:type="spellEnd"/>
      <w:r w:rsidR="007B701A">
        <w:fldChar w:fldCharType="begin"/>
      </w:r>
      <w:r w:rsidR="007B701A">
        <w:instrText xml:space="preserve"> XE "</w:instrText>
      </w:r>
      <w:r w:rsidR="007B701A" w:rsidRPr="00ED4E1E">
        <w:instrText>CNode</w:instrText>
      </w:r>
      <w:r w:rsidR="007B701A">
        <w:instrText xml:space="preserve">" </w:instrText>
      </w:r>
      <w:r w:rsidR="007B701A">
        <w:fldChar w:fldCharType="end"/>
      </w:r>
      <w:r w:rsidRPr="00EA27C6">
        <w:t>(</w:t>
      </w:r>
      <w:r w:rsidR="00FE6528">
        <w:t xml:space="preserve"> </w:t>
      </w:r>
      <w:r w:rsidRPr="00EA27C6">
        <w:t>XYZ</w:t>
      </w:r>
      <w:r w:rsidR="00777398">
        <w:fldChar w:fldCharType="begin"/>
      </w:r>
      <w:r w:rsidR="00777398">
        <w:instrText xml:space="preserve"> XE "</w:instrText>
      </w:r>
      <w:r w:rsidR="00777398" w:rsidRPr="00E36C3F">
        <w:rPr>
          <w:highlight w:val="yellow"/>
        </w:rPr>
        <w:instrText>XYZ</w:instrText>
      </w:r>
      <w:r w:rsidR="00777398">
        <w:instrText xml:space="preserve">" </w:instrText>
      </w:r>
      <w:r w:rsidR="00777398">
        <w:fldChar w:fldCharType="end"/>
      </w:r>
      <w:r w:rsidRPr="00EA27C6">
        <w:t>(0, 0.0, 0)) )</w:t>
      </w:r>
    </w:p>
    <w:p w14:paraId="5CA0E2A2" w14:textId="6699B9E3" w:rsidR="00EA27C6" w:rsidRPr="00EA27C6" w:rsidRDefault="00EA27C6" w:rsidP="00EA27C6">
      <w:pPr>
        <w:pStyle w:val="NoSpacing"/>
        <w:pBdr>
          <w:top w:val="single" w:sz="4" w:space="1" w:color="auto"/>
          <w:left w:val="single" w:sz="4" w:space="4" w:color="auto"/>
          <w:bottom w:val="single" w:sz="4" w:space="1" w:color="auto"/>
          <w:right w:val="single" w:sz="4" w:space="4" w:color="auto"/>
        </w:pBdr>
      </w:pPr>
      <w:proofErr w:type="spellStart"/>
      <w:proofErr w:type="gramStart"/>
      <w:r w:rsidRPr="00EA27C6">
        <w:t>yarn.AddNode</w:t>
      </w:r>
      <w:proofErr w:type="spellEnd"/>
      <w:proofErr w:type="gramEnd"/>
      <w:r w:rsidR="007B701A">
        <w:fldChar w:fldCharType="begin"/>
      </w:r>
      <w:r w:rsidR="007B701A">
        <w:instrText xml:space="preserve"> XE "</w:instrText>
      </w:r>
      <w:r w:rsidR="007B701A" w:rsidRPr="00ED4E1E">
        <w:instrText>AddNode</w:instrText>
      </w:r>
      <w:r w:rsidR="007B701A">
        <w:instrText xml:space="preserve">" </w:instrText>
      </w:r>
      <w:r w:rsidR="007B701A">
        <w:fldChar w:fldCharType="end"/>
      </w:r>
      <w:r w:rsidRPr="00EA27C6">
        <w:t xml:space="preserve">( </w:t>
      </w:r>
      <w:proofErr w:type="spellStart"/>
      <w:r w:rsidRPr="00EA27C6">
        <w:t>CNode</w:t>
      </w:r>
      <w:proofErr w:type="spellEnd"/>
      <w:r w:rsidR="007B701A">
        <w:fldChar w:fldCharType="begin"/>
      </w:r>
      <w:r w:rsidR="007B701A">
        <w:instrText xml:space="preserve"> XE "</w:instrText>
      </w:r>
      <w:r w:rsidR="007B701A" w:rsidRPr="00ED4E1E">
        <w:instrText>CNode</w:instrText>
      </w:r>
      <w:r w:rsidR="007B701A">
        <w:instrText xml:space="preserve">" </w:instrText>
      </w:r>
      <w:r w:rsidR="007B701A">
        <w:fldChar w:fldCharType="end"/>
      </w:r>
      <w:r w:rsidRPr="00EA27C6">
        <w:t>(</w:t>
      </w:r>
      <w:r w:rsidR="00FE6528">
        <w:t xml:space="preserve"> </w:t>
      </w:r>
      <w:r w:rsidRPr="00EA27C6">
        <w:t>XYZ</w:t>
      </w:r>
      <w:r w:rsidR="00777398">
        <w:fldChar w:fldCharType="begin"/>
      </w:r>
      <w:r w:rsidR="00777398">
        <w:instrText xml:space="preserve"> XE "</w:instrText>
      </w:r>
      <w:r w:rsidR="00777398" w:rsidRPr="00E36C3F">
        <w:rPr>
          <w:highlight w:val="yellow"/>
        </w:rPr>
        <w:instrText>XYZ</w:instrText>
      </w:r>
      <w:r w:rsidR="00777398">
        <w:instrText xml:space="preserve">" </w:instrText>
      </w:r>
      <w:r w:rsidR="00777398">
        <w:fldChar w:fldCharType="end"/>
      </w:r>
      <w:r w:rsidRPr="00EA27C6">
        <w:t>(1, 3.5, 0)) )</w:t>
      </w:r>
    </w:p>
    <w:p w14:paraId="2323463B" w14:textId="327D1ACC" w:rsidR="00EA27C6" w:rsidRDefault="00EA27C6" w:rsidP="00EA27C6">
      <w:pPr>
        <w:pStyle w:val="NoSpacing"/>
        <w:pBdr>
          <w:top w:val="single" w:sz="4" w:space="1" w:color="auto"/>
          <w:left w:val="single" w:sz="4" w:space="4" w:color="auto"/>
          <w:bottom w:val="single" w:sz="4" w:space="1" w:color="auto"/>
          <w:right w:val="single" w:sz="4" w:space="4" w:color="auto"/>
        </w:pBdr>
      </w:pPr>
      <w:proofErr w:type="spellStart"/>
      <w:proofErr w:type="gramStart"/>
      <w:r w:rsidRPr="00EA27C6">
        <w:t>yarn.AddNode</w:t>
      </w:r>
      <w:proofErr w:type="spellEnd"/>
      <w:proofErr w:type="gramEnd"/>
      <w:r w:rsidR="007B701A">
        <w:fldChar w:fldCharType="begin"/>
      </w:r>
      <w:r w:rsidR="007B701A">
        <w:instrText xml:space="preserve"> XE "</w:instrText>
      </w:r>
      <w:r w:rsidR="007B701A" w:rsidRPr="00ED4E1E">
        <w:instrText>AddNode</w:instrText>
      </w:r>
      <w:r w:rsidR="007B701A">
        <w:instrText xml:space="preserve">" </w:instrText>
      </w:r>
      <w:r w:rsidR="007B701A">
        <w:fldChar w:fldCharType="end"/>
      </w:r>
      <w:r w:rsidRPr="00EA27C6">
        <w:t xml:space="preserve">( </w:t>
      </w:r>
      <w:proofErr w:type="spellStart"/>
      <w:r w:rsidRPr="00EA27C6">
        <w:t>CNode</w:t>
      </w:r>
      <w:proofErr w:type="spellEnd"/>
      <w:r w:rsidR="007B701A">
        <w:fldChar w:fldCharType="begin"/>
      </w:r>
      <w:r w:rsidR="007B701A">
        <w:instrText xml:space="preserve"> XE "</w:instrText>
      </w:r>
      <w:r w:rsidR="007B701A" w:rsidRPr="00ED4E1E">
        <w:instrText>CNode</w:instrText>
      </w:r>
      <w:r w:rsidR="007B701A">
        <w:instrText xml:space="preserve">" </w:instrText>
      </w:r>
      <w:r w:rsidR="007B701A">
        <w:fldChar w:fldCharType="end"/>
      </w:r>
      <w:r w:rsidRPr="00EA27C6">
        <w:t>(</w:t>
      </w:r>
      <w:r w:rsidR="00FE6528">
        <w:t xml:space="preserve"> </w:t>
      </w:r>
      <w:r w:rsidRPr="00EA27C6">
        <w:t>XYZ</w:t>
      </w:r>
      <w:r w:rsidR="00777398">
        <w:fldChar w:fldCharType="begin"/>
      </w:r>
      <w:r w:rsidR="00777398">
        <w:instrText xml:space="preserve"> XE "</w:instrText>
      </w:r>
      <w:r w:rsidR="00777398" w:rsidRPr="00E36C3F">
        <w:rPr>
          <w:highlight w:val="yellow"/>
        </w:rPr>
        <w:instrText>XYZ</w:instrText>
      </w:r>
      <w:r w:rsidR="00777398">
        <w:instrText xml:space="preserve">" </w:instrText>
      </w:r>
      <w:r w:rsidR="00777398">
        <w:fldChar w:fldCharType="end"/>
      </w:r>
      <w:r w:rsidRPr="00EA27C6">
        <w:t>(0, 7.0, 0)) )</w:t>
      </w:r>
    </w:p>
    <w:p w14:paraId="47512222" w14:textId="77777777" w:rsidR="00E2067C" w:rsidRPr="00EA27C6" w:rsidRDefault="00E2067C" w:rsidP="00EA27C6">
      <w:pPr>
        <w:pStyle w:val="NoSpacing"/>
        <w:pBdr>
          <w:top w:val="single" w:sz="4" w:space="1" w:color="auto"/>
          <w:left w:val="single" w:sz="4" w:space="4" w:color="auto"/>
          <w:bottom w:val="single" w:sz="4" w:space="1" w:color="auto"/>
          <w:right w:val="single" w:sz="4" w:space="4" w:color="auto"/>
        </w:pBdr>
      </w:pPr>
    </w:p>
    <w:p w14:paraId="1B4A160F" w14:textId="77777777" w:rsidR="00EA27C6" w:rsidRPr="00EA27C6" w:rsidRDefault="00EA27C6" w:rsidP="00EA27C6">
      <w:pPr>
        <w:pStyle w:val="NoSpacing"/>
        <w:pBdr>
          <w:top w:val="single" w:sz="4" w:space="1" w:color="auto"/>
          <w:left w:val="single" w:sz="4" w:space="4" w:color="auto"/>
          <w:bottom w:val="single" w:sz="4" w:space="1" w:color="auto"/>
          <w:right w:val="single" w:sz="4" w:space="4" w:color="auto"/>
        </w:pBdr>
      </w:pPr>
      <w:r w:rsidRPr="00EA27C6">
        <w:t xml:space="preserve"># Add the yarn to </w:t>
      </w:r>
      <w:r w:rsidR="001F0EA8">
        <w:t xml:space="preserve">the </w:t>
      </w:r>
      <w:r w:rsidRPr="00EA27C6">
        <w:t xml:space="preserve">textile </w:t>
      </w:r>
    </w:p>
    <w:p w14:paraId="043D0203" w14:textId="51FCA82E" w:rsidR="00EA27C6" w:rsidRDefault="00EA27C6" w:rsidP="00EA27C6">
      <w:pPr>
        <w:pStyle w:val="NoSpacing"/>
        <w:pBdr>
          <w:top w:val="single" w:sz="4" w:space="1" w:color="auto"/>
          <w:left w:val="single" w:sz="4" w:space="4" w:color="auto"/>
          <w:bottom w:val="single" w:sz="4" w:space="1" w:color="auto"/>
          <w:right w:val="single" w:sz="4" w:space="4" w:color="auto"/>
        </w:pBdr>
      </w:pPr>
      <w:proofErr w:type="spellStart"/>
      <w:proofErr w:type="gramStart"/>
      <w:r w:rsidRPr="00EA27C6">
        <w:t>textile.AddYarn</w:t>
      </w:r>
      <w:proofErr w:type="spellEnd"/>
      <w:proofErr w:type="gramEnd"/>
      <w:r w:rsidR="007B701A">
        <w:fldChar w:fldCharType="begin"/>
      </w:r>
      <w:r w:rsidR="007B701A">
        <w:instrText xml:space="preserve"> XE "</w:instrText>
      </w:r>
      <w:r w:rsidR="007B701A" w:rsidRPr="00ED4E1E">
        <w:instrText>AddYarn</w:instrText>
      </w:r>
      <w:r w:rsidR="007B701A">
        <w:instrText xml:space="preserve">" </w:instrText>
      </w:r>
      <w:r w:rsidR="007B701A">
        <w:fldChar w:fldCharType="end"/>
      </w:r>
      <w:r w:rsidRPr="00EA27C6">
        <w:t>(</w:t>
      </w:r>
      <w:r w:rsidR="00FE6528">
        <w:t xml:space="preserve"> </w:t>
      </w:r>
      <w:r w:rsidRPr="00EA27C6">
        <w:t>yarn</w:t>
      </w:r>
      <w:r w:rsidR="00FE6528">
        <w:t xml:space="preserve"> </w:t>
      </w:r>
      <w:r w:rsidRPr="00EA27C6">
        <w:t>)</w:t>
      </w:r>
      <w:r w:rsidRPr="00EA27C6">
        <w:tab/>
      </w:r>
    </w:p>
    <w:p w14:paraId="0E97599B" w14:textId="77777777" w:rsidR="00E2067C" w:rsidRPr="00EA27C6" w:rsidRDefault="00E2067C" w:rsidP="00EA27C6">
      <w:pPr>
        <w:pStyle w:val="NoSpacing"/>
        <w:pBdr>
          <w:top w:val="single" w:sz="4" w:space="1" w:color="auto"/>
          <w:left w:val="single" w:sz="4" w:space="4" w:color="auto"/>
          <w:bottom w:val="single" w:sz="4" w:space="1" w:color="auto"/>
          <w:right w:val="single" w:sz="4" w:space="4" w:color="auto"/>
        </w:pBdr>
      </w:pPr>
    </w:p>
    <w:p w14:paraId="3382E849" w14:textId="696E79BD" w:rsidR="00EA27C6" w:rsidRDefault="00EA27C6" w:rsidP="00EA27C6">
      <w:pPr>
        <w:pStyle w:val="NoSpacing"/>
        <w:pBdr>
          <w:top w:val="single" w:sz="4" w:space="1" w:color="auto"/>
          <w:left w:val="single" w:sz="4" w:space="4" w:color="auto"/>
          <w:bottom w:val="single" w:sz="4" w:space="1" w:color="auto"/>
          <w:right w:val="single" w:sz="4" w:space="4" w:color="auto"/>
        </w:pBdr>
      </w:pPr>
      <w:r w:rsidRPr="00EA27C6">
        <w:t># Add the textile wi</w:t>
      </w:r>
      <w:r w:rsidR="00F75B5F">
        <w:t xml:space="preserve">th the name "single yarn" </w:t>
      </w:r>
      <w:r w:rsidR="00F5264B">
        <w:t>to the</w:t>
      </w:r>
      <w:r w:rsidR="00F75B5F">
        <w:t xml:space="preserve"> </w:t>
      </w:r>
      <w:r w:rsidRPr="00EA27C6">
        <w:t>TexGen</w:t>
      </w:r>
      <w:r w:rsidR="00F75B5F">
        <w:t xml:space="preserve"> </w:t>
      </w:r>
      <w:r w:rsidR="00F5264B">
        <w:t>database</w:t>
      </w:r>
    </w:p>
    <w:p w14:paraId="7B93A002" w14:textId="2B1FB2B4" w:rsidR="00F5264B" w:rsidRPr="00EA27C6" w:rsidRDefault="00F5264B" w:rsidP="00EA27C6">
      <w:pPr>
        <w:pStyle w:val="NoSpacing"/>
        <w:pBdr>
          <w:top w:val="single" w:sz="4" w:space="1" w:color="auto"/>
          <w:left w:val="single" w:sz="4" w:space="4" w:color="auto"/>
          <w:bottom w:val="single" w:sz="4" w:space="1" w:color="auto"/>
          <w:right w:val="single" w:sz="4" w:space="4" w:color="auto"/>
        </w:pBdr>
      </w:pPr>
      <w:r>
        <w:t># If the script is run from within the TexGen GUI the yarn is displayed</w:t>
      </w:r>
    </w:p>
    <w:p w14:paraId="4015FF07" w14:textId="77777777" w:rsidR="00465C01" w:rsidRPr="00EA27C6" w:rsidRDefault="00EA27C6" w:rsidP="00EA27C6">
      <w:pPr>
        <w:pStyle w:val="NoSpacing"/>
        <w:pBdr>
          <w:top w:val="single" w:sz="4" w:space="1" w:color="auto"/>
          <w:left w:val="single" w:sz="4" w:space="4" w:color="auto"/>
          <w:bottom w:val="single" w:sz="4" w:space="1" w:color="auto"/>
          <w:right w:val="single" w:sz="4" w:space="4" w:color="auto"/>
        </w:pBdr>
      </w:pPr>
      <w:proofErr w:type="spellStart"/>
      <w:r w:rsidRPr="00EA27C6">
        <w:t>AddTextile</w:t>
      </w:r>
      <w:proofErr w:type="spellEnd"/>
      <w:r w:rsidR="007B701A">
        <w:fldChar w:fldCharType="begin"/>
      </w:r>
      <w:r w:rsidR="007B701A">
        <w:instrText xml:space="preserve"> XE "</w:instrText>
      </w:r>
      <w:r w:rsidR="007B701A" w:rsidRPr="00ED4E1E">
        <w:instrText>AddTextile</w:instrText>
      </w:r>
      <w:r w:rsidR="007B701A">
        <w:instrText xml:space="preserve">" </w:instrText>
      </w:r>
      <w:r w:rsidR="007B701A">
        <w:fldChar w:fldCharType="end"/>
      </w:r>
      <w:r w:rsidRPr="00EA27C6">
        <w:t>("single yarn", textile)</w:t>
      </w:r>
    </w:p>
    <w:p w14:paraId="26E58676" w14:textId="77777777" w:rsidR="00EA27C6" w:rsidRDefault="00EA27C6" w:rsidP="00EA27C6">
      <w:pPr>
        <w:pBdr>
          <w:top w:val="single" w:sz="4" w:space="1" w:color="auto"/>
          <w:left w:val="single" w:sz="4" w:space="4" w:color="auto"/>
          <w:bottom w:val="single" w:sz="4" w:space="1" w:color="auto"/>
          <w:right w:val="single" w:sz="4" w:space="4" w:color="auto"/>
        </w:pBdr>
      </w:pPr>
    </w:p>
    <w:p w14:paraId="4E642B51" w14:textId="1A557E5D" w:rsidR="007B3F1A" w:rsidRPr="00EA27C6" w:rsidRDefault="00EA27C6" w:rsidP="00EA27C6">
      <w:pPr>
        <w:pBdr>
          <w:top w:val="single" w:sz="4" w:space="1" w:color="auto"/>
          <w:left w:val="single" w:sz="4" w:space="4" w:color="auto"/>
          <w:bottom w:val="single" w:sz="4" w:space="1" w:color="auto"/>
          <w:right w:val="single" w:sz="4" w:space="4" w:color="auto"/>
        </w:pBdr>
      </w:pPr>
      <w:r w:rsidRPr="00EA27C6">
        <w:t>The resulting yarn:</w:t>
      </w:r>
    </w:p>
    <w:p w14:paraId="6C3A5CF2" w14:textId="44D4A7C3" w:rsidR="00D3448F" w:rsidRDefault="00EA27C6" w:rsidP="00D3448F">
      <w:pPr>
        <w:keepNext/>
        <w:pBdr>
          <w:top w:val="single" w:sz="4" w:space="1" w:color="auto"/>
          <w:left w:val="single" w:sz="4" w:space="4" w:color="auto"/>
          <w:bottom w:val="single" w:sz="4" w:space="1" w:color="auto"/>
          <w:right w:val="single" w:sz="4" w:space="4" w:color="auto"/>
        </w:pBdr>
        <w:jc w:val="center"/>
      </w:pPr>
      <w:r w:rsidRPr="00EA27C6">
        <w:rPr>
          <w:noProof/>
          <w:lang w:eastAsia="en-GB"/>
        </w:rPr>
        <w:lastRenderedPageBreak/>
        <w:drawing>
          <wp:inline distT="0" distB="0" distL="0" distR="0" wp14:anchorId="54DE6C2D" wp14:editId="59E4F64E">
            <wp:extent cx="2438400" cy="2112137"/>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single yarn.png"/>
                    <pic:cNvPicPr/>
                  </pic:nvPicPr>
                  <pic:blipFill rotWithShape="1">
                    <a:blip r:embed="rId17">
                      <a:clrChange>
                        <a:clrFrom>
                          <a:srgbClr val="000000"/>
                        </a:clrFrom>
                        <a:clrTo>
                          <a:srgbClr val="000000">
                            <a:alpha val="0"/>
                          </a:srgbClr>
                        </a:clrTo>
                      </a:clrChange>
                      <a:extLst>
                        <a:ext uri="{28A0092B-C50C-407E-A947-70E740481C1C}">
                          <a14:useLocalDpi xmlns:a14="http://schemas.microsoft.com/office/drawing/2010/main" val="0"/>
                        </a:ext>
                      </a:extLst>
                    </a:blip>
                    <a:srcRect l="31229" t="19070" r="37022" b="13578"/>
                    <a:stretch/>
                  </pic:blipFill>
                  <pic:spPr bwMode="auto">
                    <a:xfrm>
                      <a:off x="0" y="0"/>
                      <a:ext cx="2451113" cy="2123149"/>
                    </a:xfrm>
                    <a:prstGeom prst="rect">
                      <a:avLst/>
                    </a:prstGeom>
                    <a:ln>
                      <a:noFill/>
                    </a:ln>
                    <a:extLst>
                      <a:ext uri="{53640926-AAD7-44D8-BBD7-CCE9431645EC}">
                        <a14:shadowObscured xmlns:a14="http://schemas.microsoft.com/office/drawing/2010/main"/>
                      </a:ext>
                    </a:extLst>
                  </pic:spPr>
                </pic:pic>
              </a:graphicData>
            </a:graphic>
          </wp:inline>
        </w:drawing>
      </w:r>
      <w:r w:rsidR="00E2067C">
        <w:rPr>
          <w:noProof/>
          <w:lang w:eastAsia="en-GB"/>
        </w:rPr>
        <w:drawing>
          <wp:inline distT="0" distB="0" distL="0" distR="0" wp14:anchorId="2D34B73D" wp14:editId="29A08E61">
            <wp:extent cx="1981200" cy="2088379"/>
            <wp:effectExtent l="0" t="0" r="0" b="762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ingleYarnXRay.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008374" cy="2117023"/>
                    </a:xfrm>
                    <a:prstGeom prst="rect">
                      <a:avLst/>
                    </a:prstGeom>
                  </pic:spPr>
                </pic:pic>
              </a:graphicData>
            </a:graphic>
          </wp:inline>
        </w:drawing>
      </w:r>
    </w:p>
    <w:p w14:paraId="1222E6B5" w14:textId="5C2BEA32" w:rsidR="00DD10ED" w:rsidRPr="00DD10ED" w:rsidRDefault="00DD10ED" w:rsidP="00DD10ED">
      <w:pPr>
        <w:keepNext/>
        <w:pBdr>
          <w:top w:val="single" w:sz="4" w:space="1" w:color="auto"/>
          <w:left w:val="single" w:sz="4" w:space="4" w:color="auto"/>
          <w:bottom w:val="single" w:sz="4" w:space="1" w:color="auto"/>
          <w:right w:val="single" w:sz="4" w:space="4" w:color="auto"/>
        </w:pBdr>
        <w:jc w:val="center"/>
        <w:rPr>
          <w:bCs/>
        </w:rPr>
      </w:pPr>
      <w:r w:rsidRPr="00DD10ED">
        <w:rPr>
          <w:bCs/>
        </w:rPr>
        <w:t xml:space="preserve">Figure </w:t>
      </w:r>
      <w:r w:rsidRPr="00DD10ED">
        <w:rPr>
          <w:bCs/>
        </w:rPr>
        <w:fldChar w:fldCharType="begin"/>
      </w:r>
      <w:r w:rsidRPr="00DD10ED">
        <w:rPr>
          <w:bCs/>
        </w:rPr>
        <w:instrText xml:space="preserve"> SEQ Figure \* ARABIC </w:instrText>
      </w:r>
      <w:r w:rsidRPr="00DD10ED">
        <w:rPr>
          <w:bCs/>
        </w:rPr>
        <w:fldChar w:fldCharType="separate"/>
      </w:r>
      <w:r w:rsidR="00353CD5">
        <w:rPr>
          <w:bCs/>
          <w:noProof/>
        </w:rPr>
        <w:t>4</w:t>
      </w:r>
      <w:r w:rsidRPr="00DD10ED">
        <w:fldChar w:fldCharType="end"/>
      </w:r>
      <w:r w:rsidRPr="00DD10ED">
        <w:rPr>
          <w:bCs/>
        </w:rPr>
        <w:t>: A single yarn created by specifying 3 nodes only</w:t>
      </w:r>
      <w:r w:rsidR="00304024">
        <w:rPr>
          <w:bCs/>
        </w:rPr>
        <w:t xml:space="preserve"> (left). Showing nodes and interpolated yarn path (right)</w:t>
      </w:r>
    </w:p>
    <w:p w14:paraId="3F08338C" w14:textId="77777777" w:rsidR="00D3448F" w:rsidRDefault="00D3448F" w:rsidP="00D3448F">
      <w:pPr>
        <w:keepNext/>
        <w:pBdr>
          <w:top w:val="single" w:sz="4" w:space="1" w:color="auto"/>
          <w:left w:val="single" w:sz="4" w:space="4" w:color="auto"/>
          <w:bottom w:val="single" w:sz="4" w:space="1" w:color="auto"/>
          <w:right w:val="single" w:sz="4" w:space="4" w:color="auto"/>
        </w:pBdr>
        <w:jc w:val="center"/>
      </w:pPr>
    </w:p>
    <w:p w14:paraId="3F23429B" w14:textId="72CC69E7" w:rsidR="00EA27C6" w:rsidRDefault="00EA27C6" w:rsidP="00EA27C6">
      <w:pPr>
        <w:pStyle w:val="Caption"/>
        <w:pBdr>
          <w:top w:val="single" w:sz="4" w:space="1" w:color="auto"/>
          <w:left w:val="single" w:sz="4" w:space="4" w:color="auto"/>
          <w:bottom w:val="single" w:sz="4" w:space="1" w:color="auto"/>
          <w:right w:val="single" w:sz="4" w:space="4" w:color="auto"/>
        </w:pBdr>
      </w:pPr>
    </w:p>
    <w:p w14:paraId="3F3665F8" w14:textId="61DAD129" w:rsidR="00DA357B" w:rsidRDefault="00DA357B" w:rsidP="00EA27C6"/>
    <w:p w14:paraId="2BCACB41" w14:textId="18FAF5B1" w:rsidR="00674E54" w:rsidRDefault="00D90412" w:rsidP="00333D5A">
      <w:pPr>
        <w:pStyle w:val="Heading2"/>
      </w:pPr>
      <w:bookmarkStart w:id="30" w:name="_Toc76652611"/>
      <w:r>
        <w:t>2.</w:t>
      </w:r>
      <w:r w:rsidR="002D422A">
        <w:t>6</w:t>
      </w:r>
      <w:r>
        <w:t>. Specifying Yarns with Varying Orientations</w:t>
      </w:r>
      <w:bookmarkEnd w:id="30"/>
    </w:p>
    <w:p w14:paraId="1DE436AF" w14:textId="3E92537D" w:rsidR="00674E54" w:rsidRDefault="00D90412" w:rsidP="00674E54">
      <w:r>
        <w:t>The default ‘Up’ vector is defined as (0,0,1)</w:t>
      </w:r>
      <w:r w:rsidR="005A382A">
        <w:fldChar w:fldCharType="begin"/>
      </w:r>
      <w:r w:rsidR="005A382A">
        <w:instrText xml:space="preserve"> ADDIN EN.CITE &lt;EndNote&gt;&lt;Cite&gt;&lt;Author&gt;M Sherburn&lt;/Author&gt;&lt;Year&gt;2007&lt;/Year&gt;&lt;RecNum&gt;274&lt;/RecNum&gt;&lt;DisplayText&gt;[2]&lt;/DisplayText&gt;&lt;record&gt;&lt;rec-number&gt;274&lt;/rec-number&gt;&lt;foreign-keys&gt;&lt;key app="EN" db-id="9d5fv2vrw99stpe2v5qxrx0zs99ae90ds950" timestamp="1436017722"&gt;274&lt;/key&gt;&lt;/foreign-keys&gt;&lt;ref-type name="Thesis"&gt;32&lt;/ref-type&gt;&lt;contributors&gt;&lt;authors&gt;&lt;author&gt;M Sherburn,&lt;/author&gt;&lt;/authors&gt;&lt;/contributors&gt;&lt;titles&gt;&lt;title&gt;Geometric and Mechanical Modelling of Textiles&lt;/title&gt;&lt;/titles&gt;&lt;volume&gt;PhD&lt;/volume&gt;&lt;dates&gt;&lt;year&gt;2007&lt;/year&gt;&lt;/dates&gt;&lt;publisher&gt;The University of Nottingham&lt;/publisher&gt;&lt;urls&gt;&lt;/urls&gt;&lt;/record&gt;&lt;/Cite&gt;&lt;/EndNote&gt;</w:instrText>
      </w:r>
      <w:r w:rsidR="005A382A">
        <w:fldChar w:fldCharType="separate"/>
      </w:r>
      <w:r w:rsidR="005A382A">
        <w:rPr>
          <w:noProof/>
        </w:rPr>
        <w:t>[</w:t>
      </w:r>
      <w:hyperlink w:anchor="_ENREF_2" w:tooltip="M Sherburn, 2007 #274" w:history="1">
        <w:r w:rsidR="00333D5A">
          <w:rPr>
            <w:noProof/>
          </w:rPr>
          <w:t>2</w:t>
        </w:r>
      </w:hyperlink>
      <w:r w:rsidR="005A382A">
        <w:rPr>
          <w:noProof/>
        </w:rPr>
        <w:t>]</w:t>
      </w:r>
      <w:r w:rsidR="005A382A">
        <w:fldChar w:fldCharType="end"/>
      </w:r>
      <w:r>
        <w:t xml:space="preserve">. This is used to calculate the orientation of the yarn normal by calculating the cross-product of the yarn tangent and the Up vector.  If the orientation of the yarn tangent is vertical, or close to vertical, then the use of the default Up vector will give incorrect results, manifested by a twist in the yarn when rendered. </w:t>
      </w:r>
      <w:proofErr w:type="gramStart"/>
      <w:r>
        <w:t>In order to</w:t>
      </w:r>
      <w:proofErr w:type="gramEnd"/>
      <w:r>
        <w:t xml:space="preserve"> avoid this an alternative Up vector shou</w:t>
      </w:r>
      <w:r w:rsidR="001C10A2">
        <w:t xml:space="preserve">ld be specified using the extra parameters in the </w:t>
      </w:r>
      <w:proofErr w:type="spellStart"/>
      <w:r w:rsidR="001C10A2">
        <w:t>CNode</w:t>
      </w:r>
      <w:proofErr w:type="spellEnd"/>
      <w:r w:rsidR="001C10A2">
        <w:t xml:space="preserve"> initialisation</w:t>
      </w:r>
      <w:r w:rsidR="00674E54">
        <w:t>:</w:t>
      </w:r>
    </w:p>
    <w:p w14:paraId="0E0C5D48" w14:textId="77777777" w:rsidR="001C10A2" w:rsidRDefault="001C10A2" w:rsidP="00674E54"/>
    <w:p w14:paraId="5712A8A5" w14:textId="76AF765D" w:rsidR="00674E54" w:rsidRDefault="00674E54" w:rsidP="00674E54">
      <w:pPr>
        <w:pStyle w:val="NoSpacing"/>
      </w:pPr>
      <w:r w:rsidRPr="001C5658">
        <w:t xml:space="preserve">Ni = </w:t>
      </w:r>
      <w:proofErr w:type="spellStart"/>
      <w:r w:rsidRPr="001C5658">
        <w:t>CNode</w:t>
      </w:r>
      <w:proofErr w:type="spellEnd"/>
      <w:r w:rsidR="003F12B5">
        <w:fldChar w:fldCharType="begin"/>
      </w:r>
      <w:r w:rsidR="003F12B5">
        <w:instrText xml:space="preserve"> XE "</w:instrText>
      </w:r>
      <w:r w:rsidR="003F12B5" w:rsidRPr="00D01719">
        <w:instrText>CNode</w:instrText>
      </w:r>
      <w:r w:rsidR="003F12B5">
        <w:instrText xml:space="preserve">" </w:instrText>
      </w:r>
      <w:r w:rsidR="003F12B5">
        <w:fldChar w:fldCharType="end"/>
      </w:r>
      <w:r w:rsidRPr="001C5658">
        <w:t>( XYZ</w:t>
      </w:r>
      <w:r w:rsidR="00BC69CB">
        <w:fldChar w:fldCharType="begin"/>
      </w:r>
      <w:r w:rsidR="00BC69CB">
        <w:instrText xml:space="preserve"> XE "</w:instrText>
      </w:r>
      <w:r w:rsidR="00BC69CB" w:rsidRPr="00740ABA">
        <w:instrText>XYZ</w:instrText>
      </w:r>
      <w:r w:rsidR="00BC69CB">
        <w:instrText xml:space="preserve">" </w:instrText>
      </w:r>
      <w:r w:rsidR="00BC69CB">
        <w:fldChar w:fldCharType="end"/>
      </w:r>
      <w:r w:rsidRPr="001C5658">
        <w:t xml:space="preserve">(xi, </w:t>
      </w:r>
      <w:proofErr w:type="spellStart"/>
      <w:r w:rsidRPr="001C5658">
        <w:t>yi</w:t>
      </w:r>
      <w:proofErr w:type="spellEnd"/>
      <w:r w:rsidRPr="001C5658">
        <w:t>, zi)</w:t>
      </w:r>
      <w:r>
        <w:t>,</w:t>
      </w:r>
      <w:r w:rsidRPr="001C5658">
        <w:t xml:space="preserve"> </w:t>
      </w:r>
      <w:proofErr w:type="gramStart"/>
      <w:r>
        <w:t>XYZ(</w:t>
      </w:r>
      <w:proofErr w:type="spellStart"/>
      <w:proofErr w:type="gramEnd"/>
      <w:r>
        <w:t>xt</w:t>
      </w:r>
      <w:proofErr w:type="spellEnd"/>
      <w:r>
        <w:t xml:space="preserve">, </w:t>
      </w:r>
      <w:proofErr w:type="spellStart"/>
      <w:r>
        <w:t>yt</w:t>
      </w:r>
      <w:proofErr w:type="spellEnd"/>
      <w:r>
        <w:t xml:space="preserve">, </w:t>
      </w:r>
      <w:proofErr w:type="spellStart"/>
      <w:r>
        <w:t>zt</w:t>
      </w:r>
      <w:proofErr w:type="spellEnd"/>
      <w:r w:rsidRPr="001C5658">
        <w:t>)</w:t>
      </w:r>
      <w:r>
        <w:t>,</w:t>
      </w:r>
      <w:r w:rsidRPr="001C5658">
        <w:t xml:space="preserve"> </w:t>
      </w:r>
      <w:r>
        <w:t xml:space="preserve">XYZ(xu, </w:t>
      </w:r>
      <w:proofErr w:type="spellStart"/>
      <w:r>
        <w:t>yu</w:t>
      </w:r>
      <w:proofErr w:type="spellEnd"/>
      <w:r>
        <w:t xml:space="preserve">, </w:t>
      </w:r>
      <w:proofErr w:type="spellStart"/>
      <w:r>
        <w:t>zu</w:t>
      </w:r>
      <w:proofErr w:type="spellEnd"/>
      <w:r w:rsidRPr="001C5658">
        <w:t>) )</w:t>
      </w:r>
    </w:p>
    <w:p w14:paraId="0B635925" w14:textId="77777777" w:rsidR="001C10A2" w:rsidRPr="001C5658" w:rsidRDefault="001C10A2" w:rsidP="001C10A2"/>
    <w:p w14:paraId="01DCB051" w14:textId="454AB4E1" w:rsidR="00674E54" w:rsidRDefault="001C10A2" w:rsidP="00674E54">
      <w:r>
        <w:t xml:space="preserve">where </w:t>
      </w:r>
      <w:r w:rsidR="00674E54">
        <w:t>XYZ</w:t>
      </w:r>
      <w:r w:rsidR="00BC69CB">
        <w:fldChar w:fldCharType="begin"/>
      </w:r>
      <w:r w:rsidR="00BC69CB">
        <w:instrText xml:space="preserve"> XE "</w:instrText>
      </w:r>
      <w:r w:rsidR="00BC69CB" w:rsidRPr="00740ABA">
        <w:instrText>XYZ</w:instrText>
      </w:r>
      <w:r w:rsidR="00BC69CB">
        <w:instrText xml:space="preserve">" </w:instrText>
      </w:r>
      <w:r w:rsidR="00BC69CB">
        <w:fldChar w:fldCharType="end"/>
      </w:r>
      <w:r w:rsidR="00674E54">
        <w:t>(</w:t>
      </w:r>
      <w:proofErr w:type="spellStart"/>
      <w:r w:rsidR="00674E54" w:rsidRPr="000F5541">
        <w:rPr>
          <w:i/>
        </w:rPr>
        <w:t>x</w:t>
      </w:r>
      <w:r w:rsidR="00674E54" w:rsidRPr="000F5541">
        <w:rPr>
          <w:i/>
          <w:vertAlign w:val="subscript"/>
        </w:rPr>
        <w:t>t</w:t>
      </w:r>
      <w:proofErr w:type="spellEnd"/>
      <w:r w:rsidR="00674E54">
        <w:t xml:space="preserve">, </w:t>
      </w:r>
      <w:proofErr w:type="spellStart"/>
      <w:r w:rsidR="00674E54" w:rsidRPr="000F5541">
        <w:rPr>
          <w:i/>
        </w:rPr>
        <w:t>y</w:t>
      </w:r>
      <w:r w:rsidR="00674E54" w:rsidRPr="000F5541">
        <w:rPr>
          <w:i/>
          <w:vertAlign w:val="subscript"/>
        </w:rPr>
        <w:t>t</w:t>
      </w:r>
      <w:proofErr w:type="spellEnd"/>
      <w:r w:rsidR="00674E54">
        <w:t xml:space="preserve">, </w:t>
      </w:r>
      <w:proofErr w:type="spellStart"/>
      <w:r w:rsidR="00674E54" w:rsidRPr="000F5541">
        <w:rPr>
          <w:i/>
        </w:rPr>
        <w:t>z</w:t>
      </w:r>
      <w:r w:rsidR="00674E54" w:rsidRPr="000F5541">
        <w:rPr>
          <w:i/>
          <w:vertAlign w:val="subscript"/>
        </w:rPr>
        <w:t>t</w:t>
      </w:r>
      <w:proofErr w:type="spellEnd"/>
      <w:r w:rsidR="00674E54" w:rsidRPr="001C5658">
        <w:t>)</w:t>
      </w:r>
      <w:r w:rsidR="00674E54">
        <w:t xml:space="preserve"> and </w:t>
      </w:r>
      <w:proofErr w:type="gramStart"/>
      <w:r w:rsidR="00674E54">
        <w:t>XYZ(</w:t>
      </w:r>
      <w:proofErr w:type="gramEnd"/>
      <w:r w:rsidR="00674E54" w:rsidRPr="000F5541">
        <w:rPr>
          <w:i/>
        </w:rPr>
        <w:t>x</w:t>
      </w:r>
      <w:r w:rsidR="00674E54" w:rsidRPr="000F5541">
        <w:rPr>
          <w:i/>
          <w:vertAlign w:val="subscript"/>
        </w:rPr>
        <w:t>u</w:t>
      </w:r>
      <w:r w:rsidR="00674E54">
        <w:t xml:space="preserve">, </w:t>
      </w:r>
      <w:proofErr w:type="spellStart"/>
      <w:r w:rsidR="00674E54" w:rsidRPr="000F5541">
        <w:rPr>
          <w:i/>
        </w:rPr>
        <w:t>y</w:t>
      </w:r>
      <w:r w:rsidR="00674E54" w:rsidRPr="000F5541">
        <w:rPr>
          <w:i/>
          <w:vertAlign w:val="subscript"/>
        </w:rPr>
        <w:t>u</w:t>
      </w:r>
      <w:proofErr w:type="spellEnd"/>
      <w:r w:rsidR="00674E54">
        <w:t xml:space="preserve">, </w:t>
      </w:r>
      <w:proofErr w:type="spellStart"/>
      <w:r w:rsidR="00674E54" w:rsidRPr="000F5541">
        <w:rPr>
          <w:i/>
        </w:rPr>
        <w:t>z</w:t>
      </w:r>
      <w:r w:rsidR="00674E54" w:rsidRPr="000F5541">
        <w:rPr>
          <w:i/>
          <w:vertAlign w:val="subscript"/>
        </w:rPr>
        <w:t>u</w:t>
      </w:r>
      <w:proofErr w:type="spellEnd"/>
      <w:r w:rsidR="00674E54" w:rsidRPr="001C5658">
        <w:t>)</w:t>
      </w:r>
      <w:r w:rsidR="00674E54">
        <w:t xml:space="preserve"> are the tangent</w:t>
      </w:r>
      <w:r w:rsidR="0052535B">
        <w:t xml:space="preserve">, </w:t>
      </w:r>
      <w:proofErr w:type="spellStart"/>
      <w:r w:rsidR="00A92845" w:rsidRPr="0052535B">
        <w:rPr>
          <w:i/>
        </w:rPr>
        <w:t>V</w:t>
      </w:r>
      <w:r w:rsidR="00A92845" w:rsidRPr="0052535B">
        <w:rPr>
          <w:i/>
          <w:vertAlign w:val="subscript"/>
        </w:rPr>
        <w:t>tan</w:t>
      </w:r>
      <w:proofErr w:type="spellEnd"/>
      <w:r w:rsidR="0052535B">
        <w:t>,</w:t>
      </w:r>
      <w:r w:rsidR="00674E54">
        <w:t xml:space="preserve"> and up</w:t>
      </w:r>
      <w:bookmarkStart w:id="31" w:name="OLE_LINK1"/>
      <w:r w:rsidR="0052535B">
        <w:t xml:space="preserve">, </w:t>
      </w:r>
      <w:proofErr w:type="spellStart"/>
      <w:r w:rsidR="003C415A" w:rsidRPr="0052535B">
        <w:rPr>
          <w:i/>
        </w:rPr>
        <w:t>V</w:t>
      </w:r>
      <w:r w:rsidR="003C415A" w:rsidRPr="0052535B">
        <w:rPr>
          <w:i/>
          <w:vertAlign w:val="subscript"/>
        </w:rPr>
        <w:t>up</w:t>
      </w:r>
      <w:bookmarkEnd w:id="31"/>
      <w:proofErr w:type="spellEnd"/>
      <w:r w:rsidR="0052535B" w:rsidRPr="0052535B">
        <w:t>,</w:t>
      </w:r>
      <w:r>
        <w:t xml:space="preserve"> vectors of the</w:t>
      </w:r>
      <w:r w:rsidR="00674E54">
        <w:t xml:space="preserve"> node respectively. </w:t>
      </w:r>
      <w:r w:rsidR="00CB3B42">
        <w:t>Typically</w:t>
      </w:r>
      <w:r w:rsidR="001817DC">
        <w:t>,</w:t>
      </w:r>
      <w:r w:rsidR="00CB3B42">
        <w:t xml:space="preserve"> </w:t>
      </w:r>
      <w:proofErr w:type="spellStart"/>
      <w:r w:rsidR="001817DC" w:rsidRPr="0052535B">
        <w:rPr>
          <w:i/>
        </w:rPr>
        <w:t>V</w:t>
      </w:r>
      <w:r w:rsidR="001817DC" w:rsidRPr="0052535B">
        <w:rPr>
          <w:i/>
          <w:vertAlign w:val="subscript"/>
        </w:rPr>
        <w:t>tan</w:t>
      </w:r>
      <w:proofErr w:type="spellEnd"/>
      <w:r w:rsidR="001817DC">
        <w:rPr>
          <w:vertAlign w:val="subscript"/>
        </w:rPr>
        <w:t xml:space="preserve"> </w:t>
      </w:r>
      <w:r w:rsidR="001817DC">
        <w:t xml:space="preserve">is a unit vector tangent to the yarn path at the defined node, and </w:t>
      </w:r>
      <w:proofErr w:type="spellStart"/>
      <w:r w:rsidR="001817DC" w:rsidRPr="0052535B">
        <w:rPr>
          <w:i/>
        </w:rPr>
        <w:t>V</w:t>
      </w:r>
      <w:r w:rsidR="001817DC" w:rsidRPr="0052535B">
        <w:rPr>
          <w:i/>
          <w:vertAlign w:val="subscript"/>
        </w:rPr>
        <w:t>up</w:t>
      </w:r>
      <w:proofErr w:type="spellEnd"/>
      <w:r w:rsidR="001817DC">
        <w:t xml:space="preserve"> is </w:t>
      </w:r>
      <w:r w:rsidR="00F01B12">
        <w:t xml:space="preserve">a unit vector representing the up </w:t>
      </w:r>
      <w:r w:rsidR="001718FE">
        <w:t xml:space="preserve">direction which should be </w:t>
      </w:r>
      <w:r>
        <w:t xml:space="preserve">approximately </w:t>
      </w:r>
      <w:r w:rsidR="001718FE">
        <w:t>perpendicular</w:t>
      </w:r>
      <w:r>
        <w:t xml:space="preserve"> to the tangent vector</w:t>
      </w:r>
      <w:r w:rsidR="001718FE">
        <w:t>.</w:t>
      </w:r>
      <w:r w:rsidR="00420F61">
        <w:t xml:space="preserve"> </w:t>
      </w:r>
      <w:proofErr w:type="spellStart"/>
      <w:r w:rsidR="00420F61" w:rsidRPr="0052535B">
        <w:rPr>
          <w:i/>
        </w:rPr>
        <w:t>V</w:t>
      </w:r>
      <w:r w:rsidR="00420F61" w:rsidRPr="0052535B">
        <w:rPr>
          <w:i/>
          <w:vertAlign w:val="subscript"/>
        </w:rPr>
        <w:t>tan</w:t>
      </w:r>
      <w:proofErr w:type="spellEnd"/>
      <w:r w:rsidR="00420F61">
        <w:rPr>
          <w:i/>
          <w:vertAlign w:val="subscript"/>
        </w:rPr>
        <w:t xml:space="preserve"> </w:t>
      </w:r>
      <w:r w:rsidR="00420F61">
        <w:t>will be redefined automatically when the interpolation function calculates the yarn path.</w:t>
      </w:r>
    </w:p>
    <w:p w14:paraId="4C93D2E2" w14:textId="5E0E15CC" w:rsidR="001C10A2" w:rsidRPr="001817DC" w:rsidRDefault="001C10A2" w:rsidP="001C10A2"/>
    <w:p w14:paraId="0A64B5E5" w14:textId="77777777" w:rsidR="00674E54" w:rsidRDefault="00674E54" w:rsidP="00674E54"/>
    <w:p w14:paraId="54A2DAF3" w14:textId="3374F1B7" w:rsidR="00674E54" w:rsidRDefault="00674E54" w:rsidP="00610A40">
      <w:pPr>
        <w:pBdr>
          <w:top w:val="single" w:sz="4" w:space="1" w:color="auto"/>
          <w:left w:val="single" w:sz="4" w:space="4" w:color="auto"/>
          <w:bottom w:val="single" w:sz="4" w:space="1" w:color="auto"/>
          <w:right w:val="single" w:sz="4" w:space="4" w:color="auto"/>
        </w:pBdr>
      </w:pPr>
      <w:r>
        <w:t xml:space="preserve">Example: Create an L-shaped yarn to demonstrate the use of </w:t>
      </w:r>
      <w:r w:rsidR="001C10A2">
        <w:t xml:space="preserve">node </w:t>
      </w:r>
      <w:r>
        <w:t>ta</w:t>
      </w:r>
      <w:r w:rsidR="001C10A2">
        <w:t>ngent and up vectors</w:t>
      </w:r>
      <w:r>
        <w:t>.</w:t>
      </w:r>
    </w:p>
    <w:p w14:paraId="06B67510" w14:textId="77777777" w:rsidR="00674E54" w:rsidRDefault="00674E54" w:rsidP="00610A40">
      <w:pPr>
        <w:pBdr>
          <w:top w:val="single" w:sz="4" w:space="1" w:color="auto"/>
          <w:left w:val="single" w:sz="4" w:space="4" w:color="auto"/>
          <w:bottom w:val="single" w:sz="4" w:space="1" w:color="auto"/>
          <w:right w:val="single" w:sz="4" w:space="4" w:color="auto"/>
        </w:pBdr>
      </w:pPr>
    </w:p>
    <w:p w14:paraId="25A7F6CB" w14:textId="37B39D97" w:rsidR="0036757A" w:rsidRDefault="0036757A" w:rsidP="00610A40">
      <w:pPr>
        <w:pStyle w:val="NoSpacing"/>
        <w:pBdr>
          <w:top w:val="single" w:sz="4" w:space="1" w:color="auto"/>
          <w:left w:val="single" w:sz="4" w:space="4" w:color="auto"/>
          <w:bottom w:val="single" w:sz="4" w:space="1" w:color="auto"/>
          <w:right w:val="single" w:sz="4" w:space="4" w:color="auto"/>
        </w:pBdr>
      </w:pPr>
      <w:r>
        <w:t># UpVectors.py</w:t>
      </w:r>
    </w:p>
    <w:p w14:paraId="20B5945F" w14:textId="732440AB" w:rsidR="00533E43" w:rsidRDefault="00533E43" w:rsidP="00610A40">
      <w:pPr>
        <w:pStyle w:val="NoSpacing"/>
        <w:pBdr>
          <w:top w:val="single" w:sz="4" w:space="1" w:color="auto"/>
          <w:left w:val="single" w:sz="4" w:space="4" w:color="auto"/>
          <w:bottom w:val="single" w:sz="4" w:space="1" w:color="auto"/>
          <w:right w:val="single" w:sz="4" w:space="4" w:color="auto"/>
        </w:pBdr>
      </w:pPr>
      <w:r>
        <w:t>#</w:t>
      </w:r>
      <w:r w:rsidR="001C10A2">
        <w:t xml:space="preserve">Create a textile </w:t>
      </w:r>
      <w:proofErr w:type="gramStart"/>
      <w:r w:rsidR="001C10A2">
        <w:t xml:space="preserve">and </w:t>
      </w:r>
      <w:r>
        <w:t xml:space="preserve"> </w:t>
      </w:r>
      <w:r w:rsidR="001C10A2">
        <w:t>yarn</w:t>
      </w:r>
      <w:proofErr w:type="gramEnd"/>
    </w:p>
    <w:p w14:paraId="7109C4C5" w14:textId="77777777" w:rsidR="00674E54" w:rsidRDefault="00674E54" w:rsidP="00610A40">
      <w:pPr>
        <w:pStyle w:val="NoSpacing"/>
        <w:pBdr>
          <w:top w:val="single" w:sz="4" w:space="1" w:color="auto"/>
          <w:left w:val="single" w:sz="4" w:space="4" w:color="auto"/>
          <w:bottom w:val="single" w:sz="4" w:space="1" w:color="auto"/>
          <w:right w:val="single" w:sz="4" w:space="4" w:color="auto"/>
        </w:pBdr>
      </w:pPr>
      <w:r>
        <w:t xml:space="preserve">textile = </w:t>
      </w:r>
      <w:proofErr w:type="spellStart"/>
      <w:r>
        <w:t>CTextile</w:t>
      </w:r>
      <w:proofErr w:type="spellEnd"/>
      <w:r w:rsidR="003F12B5">
        <w:fldChar w:fldCharType="begin"/>
      </w:r>
      <w:r w:rsidR="003F12B5">
        <w:instrText xml:space="preserve"> XE "</w:instrText>
      </w:r>
      <w:r w:rsidR="003F12B5" w:rsidRPr="00D01719">
        <w:instrText>CTextile</w:instrText>
      </w:r>
      <w:r w:rsidR="003F12B5">
        <w:instrText xml:space="preserve">" </w:instrText>
      </w:r>
      <w:r w:rsidR="003F12B5">
        <w:fldChar w:fldCharType="end"/>
      </w:r>
      <w:r>
        <w:t>()</w:t>
      </w:r>
    </w:p>
    <w:p w14:paraId="1ECEA59E" w14:textId="77777777" w:rsidR="00674E54" w:rsidRDefault="00674E54" w:rsidP="00610A40">
      <w:pPr>
        <w:pStyle w:val="NoSpacing"/>
        <w:pBdr>
          <w:top w:val="single" w:sz="4" w:space="1" w:color="auto"/>
          <w:left w:val="single" w:sz="4" w:space="4" w:color="auto"/>
          <w:bottom w:val="single" w:sz="4" w:space="1" w:color="auto"/>
          <w:right w:val="single" w:sz="4" w:space="4" w:color="auto"/>
        </w:pBdr>
      </w:pPr>
      <w:r>
        <w:t xml:space="preserve">yarn = </w:t>
      </w:r>
      <w:proofErr w:type="spellStart"/>
      <w:r>
        <w:t>CYarn</w:t>
      </w:r>
      <w:proofErr w:type="spellEnd"/>
      <w:r w:rsidR="003F12B5">
        <w:fldChar w:fldCharType="begin"/>
      </w:r>
      <w:r w:rsidR="003F12B5">
        <w:instrText xml:space="preserve"> XE "</w:instrText>
      </w:r>
      <w:r w:rsidR="003F12B5" w:rsidRPr="00D01719">
        <w:instrText>CYarn</w:instrText>
      </w:r>
      <w:r w:rsidR="003F12B5">
        <w:instrText xml:space="preserve">" </w:instrText>
      </w:r>
      <w:r w:rsidR="003F12B5">
        <w:fldChar w:fldCharType="end"/>
      </w:r>
      <w:r>
        <w:t xml:space="preserve">() </w:t>
      </w:r>
    </w:p>
    <w:p w14:paraId="78B44F2C" w14:textId="77777777" w:rsidR="00533E43" w:rsidRDefault="00533E43" w:rsidP="00610A40">
      <w:pPr>
        <w:pStyle w:val="NoSpacing"/>
        <w:pBdr>
          <w:top w:val="single" w:sz="4" w:space="1" w:color="auto"/>
          <w:left w:val="single" w:sz="4" w:space="4" w:color="auto"/>
          <w:bottom w:val="single" w:sz="4" w:space="1" w:color="auto"/>
          <w:right w:val="single" w:sz="4" w:space="4" w:color="auto"/>
        </w:pBdr>
      </w:pPr>
    </w:p>
    <w:p w14:paraId="384E54B4" w14:textId="5A9F92FF" w:rsidR="003328DB" w:rsidRDefault="00310D5C" w:rsidP="00610A40">
      <w:pPr>
        <w:pStyle w:val="NoSpacing"/>
        <w:pBdr>
          <w:top w:val="single" w:sz="4" w:space="1" w:color="auto"/>
          <w:left w:val="single" w:sz="4" w:space="4" w:color="auto"/>
          <w:bottom w:val="single" w:sz="4" w:space="1" w:color="auto"/>
          <w:right w:val="single" w:sz="4" w:space="4" w:color="auto"/>
        </w:pBdr>
      </w:pPr>
      <w:r>
        <w:t>#</w:t>
      </w:r>
      <w:r w:rsidR="001C10A2">
        <w:t>A</w:t>
      </w:r>
      <w:r>
        <w:t>dd nodes to the yarn</w:t>
      </w:r>
    </w:p>
    <w:p w14:paraId="301451D6" w14:textId="3D175E85" w:rsidR="00674E54" w:rsidRDefault="00674E54" w:rsidP="00610A40">
      <w:pPr>
        <w:pStyle w:val="NoSpacing"/>
        <w:pBdr>
          <w:top w:val="single" w:sz="4" w:space="1" w:color="auto"/>
          <w:left w:val="single" w:sz="4" w:space="4" w:color="auto"/>
          <w:bottom w:val="single" w:sz="4" w:space="1" w:color="auto"/>
          <w:right w:val="single" w:sz="4" w:space="4" w:color="auto"/>
        </w:pBdr>
      </w:pPr>
      <w:proofErr w:type="spellStart"/>
      <w:proofErr w:type="gramStart"/>
      <w:r>
        <w:t>yarn.AddNode</w:t>
      </w:r>
      <w:proofErr w:type="spellEnd"/>
      <w:proofErr w:type="gramEnd"/>
      <w:r>
        <w:t>(</w:t>
      </w:r>
      <w:r w:rsidR="003328DB">
        <w:t xml:space="preserve"> </w:t>
      </w:r>
      <w:proofErr w:type="spellStart"/>
      <w:r>
        <w:t>CNode</w:t>
      </w:r>
      <w:proofErr w:type="spellEnd"/>
      <w:r w:rsidR="003F12B5">
        <w:fldChar w:fldCharType="begin"/>
      </w:r>
      <w:r w:rsidR="003F12B5">
        <w:instrText xml:space="preserve"> XE "</w:instrText>
      </w:r>
      <w:r w:rsidR="003F12B5" w:rsidRPr="00D01719">
        <w:instrText>CNode</w:instrText>
      </w:r>
      <w:r w:rsidR="003F12B5">
        <w:instrText xml:space="preserve">" </w:instrText>
      </w:r>
      <w:r w:rsidR="003F12B5">
        <w:fldChar w:fldCharType="end"/>
      </w:r>
      <w:r>
        <w:t>(</w:t>
      </w:r>
      <w:r w:rsidR="003328DB">
        <w:t xml:space="preserve"> </w:t>
      </w:r>
      <w:r>
        <w:t>XYZ</w:t>
      </w:r>
      <w:r w:rsidR="00BC69CB">
        <w:fldChar w:fldCharType="begin"/>
      </w:r>
      <w:r w:rsidR="00BC69CB">
        <w:instrText xml:space="preserve"> XE "</w:instrText>
      </w:r>
      <w:r w:rsidR="00BC69CB" w:rsidRPr="00740ABA">
        <w:instrText>XYZ</w:instrText>
      </w:r>
      <w:r w:rsidR="00BC69CB">
        <w:instrText xml:space="preserve">" </w:instrText>
      </w:r>
      <w:r w:rsidR="00BC69CB">
        <w:fldChar w:fldCharType="end"/>
      </w:r>
      <w:r>
        <w:t>(0.25, 5, 0.1),</w:t>
      </w:r>
      <w:r w:rsidR="006C548C">
        <w:t xml:space="preserve"> </w:t>
      </w:r>
      <w:r>
        <w:t>XYZ(0,-1,0),</w:t>
      </w:r>
      <w:r w:rsidR="006C548C">
        <w:t xml:space="preserve">  </w:t>
      </w:r>
      <w:r>
        <w:t>XYZ(0,</w:t>
      </w:r>
      <w:r w:rsidR="006C548C">
        <w:t xml:space="preserve"> </w:t>
      </w:r>
      <w:r>
        <w:t>0,</w:t>
      </w:r>
      <w:r w:rsidR="006C548C">
        <w:t xml:space="preserve"> </w:t>
      </w:r>
      <w:r>
        <w:t>1)</w:t>
      </w:r>
      <w:r w:rsidR="003328DB">
        <w:t xml:space="preserve"> </w:t>
      </w:r>
      <w:r>
        <w:t>)</w:t>
      </w:r>
      <w:r w:rsidR="003328DB">
        <w:t xml:space="preserve"> </w:t>
      </w:r>
      <w:r>
        <w:t>)</w:t>
      </w:r>
    </w:p>
    <w:p w14:paraId="16944D6B" w14:textId="2CE60D17" w:rsidR="00674E54" w:rsidRDefault="00674E54" w:rsidP="00610A40">
      <w:pPr>
        <w:pStyle w:val="NoSpacing"/>
        <w:pBdr>
          <w:top w:val="single" w:sz="4" w:space="1" w:color="auto"/>
          <w:left w:val="single" w:sz="4" w:space="4" w:color="auto"/>
          <w:bottom w:val="single" w:sz="4" w:space="1" w:color="auto"/>
          <w:right w:val="single" w:sz="4" w:space="4" w:color="auto"/>
        </w:pBdr>
      </w:pPr>
      <w:proofErr w:type="spellStart"/>
      <w:proofErr w:type="gramStart"/>
      <w:r>
        <w:t>yarn.AddNode</w:t>
      </w:r>
      <w:proofErr w:type="spellEnd"/>
      <w:proofErr w:type="gramEnd"/>
      <w:r>
        <w:t>(</w:t>
      </w:r>
      <w:r w:rsidR="003328DB">
        <w:t xml:space="preserve"> </w:t>
      </w:r>
      <w:proofErr w:type="spellStart"/>
      <w:r>
        <w:t>CNode</w:t>
      </w:r>
      <w:proofErr w:type="spellEnd"/>
      <w:r w:rsidR="003F12B5">
        <w:fldChar w:fldCharType="begin"/>
      </w:r>
      <w:r w:rsidR="003F12B5">
        <w:instrText xml:space="preserve"> XE "</w:instrText>
      </w:r>
      <w:r w:rsidR="003F12B5" w:rsidRPr="00D01719">
        <w:instrText>CNode</w:instrText>
      </w:r>
      <w:r w:rsidR="003F12B5">
        <w:instrText xml:space="preserve">" </w:instrText>
      </w:r>
      <w:r w:rsidR="003F12B5">
        <w:fldChar w:fldCharType="end"/>
      </w:r>
      <w:r>
        <w:t>(</w:t>
      </w:r>
      <w:r w:rsidR="003328DB">
        <w:t xml:space="preserve"> </w:t>
      </w:r>
      <w:r>
        <w:t>XYZ</w:t>
      </w:r>
      <w:r w:rsidR="00BC69CB">
        <w:fldChar w:fldCharType="begin"/>
      </w:r>
      <w:r w:rsidR="00BC69CB">
        <w:instrText xml:space="preserve"> XE "</w:instrText>
      </w:r>
      <w:r w:rsidR="00BC69CB" w:rsidRPr="00740ABA">
        <w:instrText>XYZ</w:instrText>
      </w:r>
      <w:r w:rsidR="00BC69CB">
        <w:instrText xml:space="preserve">" </w:instrText>
      </w:r>
      <w:r w:rsidR="00BC69CB">
        <w:fldChar w:fldCharType="end"/>
      </w:r>
      <w:r>
        <w:t>(0.5</w:t>
      </w:r>
      <w:r w:rsidR="006C548C">
        <w:t>0</w:t>
      </w:r>
      <w:r>
        <w:t xml:space="preserve">, 3, </w:t>
      </w:r>
      <w:r w:rsidR="006C548C">
        <w:t xml:space="preserve"> </w:t>
      </w:r>
      <w:r>
        <w:t>0),</w:t>
      </w:r>
      <w:r w:rsidR="006C548C">
        <w:t xml:space="preserve">   </w:t>
      </w:r>
      <w:r>
        <w:t>XYZ(0,-1,0),</w:t>
      </w:r>
      <w:r w:rsidR="006C548C">
        <w:t xml:space="preserve">  </w:t>
      </w:r>
      <w:r>
        <w:t>XYZ(0,</w:t>
      </w:r>
      <w:r w:rsidR="006C548C">
        <w:t xml:space="preserve"> </w:t>
      </w:r>
      <w:r>
        <w:t>0,</w:t>
      </w:r>
      <w:r w:rsidR="006C548C">
        <w:t xml:space="preserve"> </w:t>
      </w:r>
      <w:r>
        <w:t>1)</w:t>
      </w:r>
      <w:r w:rsidR="003328DB">
        <w:t xml:space="preserve"> </w:t>
      </w:r>
      <w:r>
        <w:t>)</w:t>
      </w:r>
      <w:r w:rsidR="003328DB">
        <w:t xml:space="preserve"> </w:t>
      </w:r>
      <w:r>
        <w:t>)</w:t>
      </w:r>
    </w:p>
    <w:p w14:paraId="526AD112" w14:textId="1D84E62B" w:rsidR="00674E54" w:rsidRDefault="00674E54" w:rsidP="00610A40">
      <w:pPr>
        <w:pStyle w:val="NoSpacing"/>
        <w:pBdr>
          <w:top w:val="single" w:sz="4" w:space="1" w:color="auto"/>
          <w:left w:val="single" w:sz="4" w:space="4" w:color="auto"/>
          <w:bottom w:val="single" w:sz="4" w:space="1" w:color="auto"/>
          <w:right w:val="single" w:sz="4" w:space="4" w:color="auto"/>
        </w:pBdr>
      </w:pPr>
      <w:proofErr w:type="spellStart"/>
      <w:proofErr w:type="gramStart"/>
      <w:r>
        <w:t>yarn.AddNode</w:t>
      </w:r>
      <w:proofErr w:type="spellEnd"/>
      <w:proofErr w:type="gramEnd"/>
      <w:r>
        <w:t>(</w:t>
      </w:r>
      <w:r w:rsidR="003328DB">
        <w:t xml:space="preserve"> </w:t>
      </w:r>
      <w:proofErr w:type="spellStart"/>
      <w:r>
        <w:t>CNode</w:t>
      </w:r>
      <w:proofErr w:type="spellEnd"/>
      <w:r w:rsidR="003F12B5">
        <w:fldChar w:fldCharType="begin"/>
      </w:r>
      <w:r w:rsidR="003F12B5">
        <w:instrText xml:space="preserve"> XE "</w:instrText>
      </w:r>
      <w:r w:rsidR="003F12B5" w:rsidRPr="00D01719">
        <w:instrText>CNode</w:instrText>
      </w:r>
      <w:r w:rsidR="003F12B5">
        <w:instrText xml:space="preserve">" </w:instrText>
      </w:r>
      <w:r w:rsidR="003F12B5">
        <w:fldChar w:fldCharType="end"/>
      </w:r>
      <w:r>
        <w:t>(</w:t>
      </w:r>
      <w:r w:rsidR="003328DB">
        <w:t xml:space="preserve"> </w:t>
      </w:r>
      <w:r>
        <w:t>XYZ</w:t>
      </w:r>
      <w:r w:rsidR="00BC69CB">
        <w:fldChar w:fldCharType="begin"/>
      </w:r>
      <w:r w:rsidR="00BC69CB">
        <w:instrText xml:space="preserve"> XE "</w:instrText>
      </w:r>
      <w:r w:rsidR="00BC69CB" w:rsidRPr="00740ABA">
        <w:instrText>XYZ</w:instrText>
      </w:r>
      <w:r w:rsidR="00BC69CB">
        <w:instrText xml:space="preserve">" </w:instrText>
      </w:r>
      <w:r w:rsidR="00BC69CB">
        <w:fldChar w:fldCharType="end"/>
      </w:r>
      <w:r>
        <w:t>(0</w:t>
      </w:r>
      <w:r w:rsidR="006C548C">
        <w:t>.00</w:t>
      </w:r>
      <w:r>
        <w:t>,</w:t>
      </w:r>
      <w:r w:rsidR="006C548C">
        <w:t xml:space="preserve"> </w:t>
      </w:r>
      <w:r>
        <w:t xml:space="preserve">1, </w:t>
      </w:r>
      <w:r w:rsidR="006C548C">
        <w:t xml:space="preserve"> </w:t>
      </w:r>
      <w:r>
        <w:t>0),</w:t>
      </w:r>
      <w:r w:rsidR="006C548C">
        <w:t xml:space="preserve">   </w:t>
      </w:r>
      <w:r>
        <w:t>XYZ(0,-1,0),</w:t>
      </w:r>
      <w:r w:rsidR="006C548C">
        <w:t xml:space="preserve">  </w:t>
      </w:r>
      <w:r>
        <w:t>XYZ(0,</w:t>
      </w:r>
      <w:r w:rsidR="006C548C">
        <w:t xml:space="preserve"> </w:t>
      </w:r>
      <w:r>
        <w:t>0,</w:t>
      </w:r>
      <w:r w:rsidR="006C548C">
        <w:t xml:space="preserve"> </w:t>
      </w:r>
      <w:r>
        <w:t>1)</w:t>
      </w:r>
      <w:r w:rsidR="003328DB">
        <w:t xml:space="preserve"> </w:t>
      </w:r>
      <w:r>
        <w:t>)</w:t>
      </w:r>
      <w:r w:rsidR="003328DB">
        <w:t xml:space="preserve"> </w:t>
      </w:r>
      <w:r>
        <w:t>)</w:t>
      </w:r>
    </w:p>
    <w:p w14:paraId="23E1C249" w14:textId="6EB036CE" w:rsidR="00E720F1" w:rsidRDefault="00674E54" w:rsidP="00610A40">
      <w:pPr>
        <w:pStyle w:val="NoSpacing"/>
        <w:pBdr>
          <w:top w:val="single" w:sz="4" w:space="1" w:color="auto"/>
          <w:left w:val="single" w:sz="4" w:space="4" w:color="auto"/>
          <w:bottom w:val="single" w:sz="4" w:space="1" w:color="auto"/>
          <w:right w:val="single" w:sz="4" w:space="4" w:color="auto"/>
        </w:pBdr>
      </w:pPr>
      <w:proofErr w:type="spellStart"/>
      <w:proofErr w:type="gramStart"/>
      <w:r>
        <w:t>yarn.AddNode</w:t>
      </w:r>
      <w:proofErr w:type="spellEnd"/>
      <w:proofErr w:type="gramEnd"/>
      <w:r>
        <w:t>(</w:t>
      </w:r>
      <w:r w:rsidR="003328DB">
        <w:t xml:space="preserve"> </w:t>
      </w:r>
      <w:proofErr w:type="spellStart"/>
      <w:r>
        <w:t>CNode</w:t>
      </w:r>
      <w:proofErr w:type="spellEnd"/>
      <w:r w:rsidR="003F12B5">
        <w:fldChar w:fldCharType="begin"/>
      </w:r>
      <w:r w:rsidR="003F12B5">
        <w:instrText xml:space="preserve"> XE "</w:instrText>
      </w:r>
      <w:r w:rsidR="003F12B5" w:rsidRPr="00D01719">
        <w:instrText>CNode</w:instrText>
      </w:r>
      <w:r w:rsidR="003F12B5">
        <w:instrText xml:space="preserve">" </w:instrText>
      </w:r>
      <w:r w:rsidR="003F12B5">
        <w:fldChar w:fldCharType="end"/>
      </w:r>
      <w:r>
        <w:t>(</w:t>
      </w:r>
      <w:r w:rsidR="003328DB">
        <w:t xml:space="preserve"> </w:t>
      </w:r>
      <w:r>
        <w:t>XYZ</w:t>
      </w:r>
      <w:r w:rsidR="00BC69CB">
        <w:fldChar w:fldCharType="begin"/>
      </w:r>
      <w:r w:rsidR="00BC69CB">
        <w:instrText xml:space="preserve"> XE "</w:instrText>
      </w:r>
      <w:r w:rsidR="00BC69CB" w:rsidRPr="00740ABA">
        <w:instrText>XYZ</w:instrText>
      </w:r>
      <w:r w:rsidR="00BC69CB">
        <w:instrText xml:space="preserve">" </w:instrText>
      </w:r>
      <w:r w:rsidR="00BC69CB">
        <w:fldChar w:fldCharType="end"/>
      </w:r>
      <w:r>
        <w:t>(0</w:t>
      </w:r>
      <w:r w:rsidR="006C548C">
        <w:t>.00</w:t>
      </w:r>
      <w:r>
        <w:t>, 0, -5),</w:t>
      </w:r>
      <w:r w:rsidR="006C548C">
        <w:t xml:space="preserve">   </w:t>
      </w:r>
      <w:r>
        <w:t>XYZ(0,</w:t>
      </w:r>
      <w:r w:rsidR="005A382A">
        <w:t>1</w:t>
      </w:r>
      <w:r>
        <w:t>,-1),</w:t>
      </w:r>
      <w:r w:rsidR="006C548C">
        <w:t xml:space="preserve">  </w:t>
      </w:r>
      <w:r>
        <w:t>XYZ(0,-1,0)</w:t>
      </w:r>
      <w:r w:rsidR="003328DB">
        <w:t xml:space="preserve"> </w:t>
      </w:r>
      <w:r>
        <w:t>)</w:t>
      </w:r>
      <w:r w:rsidR="003328DB">
        <w:t xml:space="preserve"> </w:t>
      </w:r>
      <w:r>
        <w:t xml:space="preserve">) </w:t>
      </w:r>
    </w:p>
    <w:p w14:paraId="506B0155" w14:textId="02205A3B" w:rsidR="0061045E" w:rsidRDefault="0061045E" w:rsidP="00610A40">
      <w:pPr>
        <w:pStyle w:val="NoSpacing"/>
        <w:pBdr>
          <w:top w:val="single" w:sz="4" w:space="1" w:color="auto"/>
          <w:left w:val="single" w:sz="4" w:space="4" w:color="auto"/>
          <w:bottom w:val="single" w:sz="4" w:space="1" w:color="auto"/>
          <w:right w:val="single" w:sz="4" w:space="4" w:color="auto"/>
        </w:pBdr>
      </w:pPr>
    </w:p>
    <w:p w14:paraId="64C4AB33" w14:textId="67E8B318" w:rsidR="00E03C45" w:rsidRDefault="00E03C45" w:rsidP="00610A40">
      <w:pPr>
        <w:pStyle w:val="NoSpacing"/>
        <w:pBdr>
          <w:top w:val="single" w:sz="4" w:space="1" w:color="auto"/>
          <w:left w:val="single" w:sz="4" w:space="4" w:color="auto"/>
          <w:bottom w:val="single" w:sz="4" w:space="1" w:color="auto"/>
          <w:right w:val="single" w:sz="4" w:space="4" w:color="auto"/>
        </w:pBdr>
      </w:pPr>
      <w:r>
        <w:t># Add the yarn to the textile</w:t>
      </w:r>
    </w:p>
    <w:p w14:paraId="7205F750" w14:textId="77777777" w:rsidR="00E03C45" w:rsidRDefault="00674E54" w:rsidP="00610A40">
      <w:pPr>
        <w:pStyle w:val="NoSpacing"/>
        <w:pBdr>
          <w:top w:val="single" w:sz="4" w:space="1" w:color="auto"/>
          <w:left w:val="single" w:sz="4" w:space="4" w:color="auto"/>
          <w:bottom w:val="single" w:sz="4" w:space="1" w:color="auto"/>
          <w:right w:val="single" w:sz="4" w:space="4" w:color="auto"/>
        </w:pBdr>
      </w:pPr>
      <w:proofErr w:type="spellStart"/>
      <w:proofErr w:type="gramStart"/>
      <w:r>
        <w:t>textile.AddYarn</w:t>
      </w:r>
      <w:proofErr w:type="spellEnd"/>
      <w:proofErr w:type="gramEnd"/>
      <w:r w:rsidR="003F12B5">
        <w:fldChar w:fldCharType="begin"/>
      </w:r>
      <w:r w:rsidR="003F12B5">
        <w:instrText xml:space="preserve"> XE "</w:instrText>
      </w:r>
      <w:r w:rsidR="003F12B5" w:rsidRPr="00FF753C">
        <w:instrText>AddYarn</w:instrText>
      </w:r>
      <w:r w:rsidR="003F12B5">
        <w:instrText xml:space="preserve">" </w:instrText>
      </w:r>
      <w:r w:rsidR="003F12B5">
        <w:fldChar w:fldCharType="end"/>
      </w:r>
      <w:r>
        <w:t>(</w:t>
      </w:r>
      <w:r w:rsidR="003328DB">
        <w:t xml:space="preserve"> </w:t>
      </w:r>
      <w:r>
        <w:t>yarn</w:t>
      </w:r>
      <w:r w:rsidR="003328DB">
        <w:t xml:space="preserve"> </w:t>
      </w:r>
      <w:r>
        <w:t xml:space="preserve">)      </w:t>
      </w:r>
    </w:p>
    <w:p w14:paraId="26E737FF" w14:textId="77777777" w:rsidR="00E720F1" w:rsidRDefault="00E720F1" w:rsidP="00610A40">
      <w:pPr>
        <w:pStyle w:val="NoSpacing"/>
        <w:pBdr>
          <w:top w:val="single" w:sz="4" w:space="1" w:color="auto"/>
          <w:left w:val="single" w:sz="4" w:space="4" w:color="auto"/>
          <w:bottom w:val="single" w:sz="4" w:space="1" w:color="auto"/>
          <w:right w:val="single" w:sz="4" w:space="4" w:color="auto"/>
        </w:pBdr>
      </w:pPr>
    </w:p>
    <w:p w14:paraId="341F0B19" w14:textId="2E323D10" w:rsidR="00674E54" w:rsidRDefault="00E03C45" w:rsidP="00610A40">
      <w:pPr>
        <w:pStyle w:val="NoSpacing"/>
        <w:pBdr>
          <w:top w:val="single" w:sz="4" w:space="1" w:color="auto"/>
          <w:left w:val="single" w:sz="4" w:space="4" w:color="auto"/>
          <w:bottom w:val="single" w:sz="4" w:space="1" w:color="auto"/>
          <w:right w:val="single" w:sz="4" w:space="4" w:color="auto"/>
        </w:pBdr>
      </w:pPr>
      <w:r>
        <w:lastRenderedPageBreak/>
        <w:t># Add the textile to the TexGen database</w:t>
      </w:r>
      <w:r w:rsidR="00674E54">
        <w:t xml:space="preserve">     </w:t>
      </w:r>
    </w:p>
    <w:p w14:paraId="25F9832B" w14:textId="77777777" w:rsidR="00674E54" w:rsidRDefault="00674E54" w:rsidP="00610A40">
      <w:pPr>
        <w:pStyle w:val="NoSpacing"/>
        <w:pBdr>
          <w:top w:val="single" w:sz="4" w:space="1" w:color="auto"/>
          <w:left w:val="single" w:sz="4" w:space="4" w:color="auto"/>
          <w:bottom w:val="single" w:sz="4" w:space="1" w:color="auto"/>
          <w:right w:val="single" w:sz="4" w:space="4" w:color="auto"/>
        </w:pBdr>
      </w:pPr>
      <w:proofErr w:type="spellStart"/>
      <w:r>
        <w:t>AddTextile</w:t>
      </w:r>
      <w:proofErr w:type="spellEnd"/>
      <w:r w:rsidR="003F12B5">
        <w:fldChar w:fldCharType="begin"/>
      </w:r>
      <w:r w:rsidR="003F12B5">
        <w:instrText xml:space="preserve"> XE "</w:instrText>
      </w:r>
      <w:r w:rsidR="003F12B5" w:rsidRPr="00FF753C">
        <w:instrText>AddTextile</w:instrText>
      </w:r>
      <w:r w:rsidR="003F12B5">
        <w:instrText xml:space="preserve">" </w:instrText>
      </w:r>
      <w:r w:rsidR="003F12B5">
        <w:fldChar w:fldCharType="end"/>
      </w:r>
      <w:r>
        <w:t>(</w:t>
      </w:r>
      <w:r w:rsidR="003328DB">
        <w:t xml:space="preserve"> </w:t>
      </w:r>
      <w:r>
        <w:t xml:space="preserve">"demo", </w:t>
      </w:r>
      <w:proofErr w:type="gramStart"/>
      <w:r>
        <w:t>textile</w:t>
      </w:r>
      <w:r w:rsidR="003328DB">
        <w:t xml:space="preserve"> </w:t>
      </w:r>
      <w:r>
        <w:t>)</w:t>
      </w:r>
      <w:proofErr w:type="gramEnd"/>
      <w:r>
        <w:t xml:space="preserve">  </w:t>
      </w:r>
    </w:p>
    <w:p w14:paraId="7029CE3A" w14:textId="77777777" w:rsidR="00674E54" w:rsidRDefault="00674E54" w:rsidP="00610A40">
      <w:pPr>
        <w:pBdr>
          <w:top w:val="single" w:sz="4" w:space="1" w:color="auto"/>
          <w:left w:val="single" w:sz="4" w:space="4" w:color="auto"/>
          <w:bottom w:val="single" w:sz="4" w:space="1" w:color="auto"/>
          <w:right w:val="single" w:sz="4" w:space="4" w:color="auto"/>
        </w:pBdr>
      </w:pPr>
    </w:p>
    <w:p w14:paraId="0ED97D76" w14:textId="51AAF306" w:rsidR="00674E54" w:rsidRDefault="00674E54" w:rsidP="00610A40">
      <w:pPr>
        <w:pBdr>
          <w:top w:val="single" w:sz="4" w:space="1" w:color="auto"/>
          <w:left w:val="single" w:sz="4" w:space="4" w:color="auto"/>
          <w:bottom w:val="single" w:sz="4" w:space="1" w:color="auto"/>
          <w:right w:val="single" w:sz="4" w:space="4" w:color="auto"/>
        </w:pBdr>
      </w:pPr>
      <w:r>
        <w:t xml:space="preserve">The result </w:t>
      </w:r>
      <w:r w:rsidR="0061045E">
        <w:t>will</w:t>
      </w:r>
      <w:r>
        <w:t xml:space="preserve"> then look like </w:t>
      </w:r>
      <w:r w:rsidR="00780877">
        <w:fldChar w:fldCharType="begin"/>
      </w:r>
      <w:r w:rsidR="00780877">
        <w:instrText xml:space="preserve"> REF _Ref495914590 \h </w:instrText>
      </w:r>
      <w:r w:rsidR="00780877">
        <w:fldChar w:fldCharType="separate"/>
      </w:r>
      <w:r w:rsidR="00353CD5" w:rsidRPr="00DD10ED">
        <w:rPr>
          <w:bCs/>
        </w:rPr>
        <w:t xml:space="preserve">Figure </w:t>
      </w:r>
      <w:r w:rsidR="00353CD5">
        <w:rPr>
          <w:bCs/>
          <w:noProof/>
        </w:rPr>
        <w:t>5</w:t>
      </w:r>
      <w:r w:rsidR="00780877">
        <w:fldChar w:fldCharType="end"/>
      </w:r>
      <w:r>
        <w:t>(left) or (right) by removing the definition of tangent and up vectors.</w:t>
      </w:r>
    </w:p>
    <w:p w14:paraId="4274E7DA" w14:textId="4F0C17E0" w:rsidR="00DD10ED" w:rsidRDefault="001D7959" w:rsidP="00DD10ED">
      <w:pPr>
        <w:keepNext/>
        <w:pBdr>
          <w:top w:val="single" w:sz="4" w:space="1" w:color="auto"/>
          <w:left w:val="single" w:sz="4" w:space="4" w:color="auto"/>
          <w:bottom w:val="single" w:sz="4" w:space="1" w:color="auto"/>
          <w:right w:val="single" w:sz="4" w:space="4" w:color="auto"/>
        </w:pBdr>
      </w:pPr>
      <w:r>
        <w:rPr>
          <w:noProof/>
          <w:lang w:eastAsia="en-GB"/>
        </w:rPr>
        <mc:AlternateContent>
          <mc:Choice Requires="wps">
            <w:drawing>
              <wp:anchor distT="0" distB="0" distL="114300" distR="114300" simplePos="0" relativeHeight="251839488" behindDoc="0" locked="0" layoutInCell="1" allowOverlap="1" wp14:anchorId="1EADCC95" wp14:editId="4C629E04">
                <wp:simplePos x="0" y="0"/>
                <wp:positionH relativeFrom="column">
                  <wp:posOffset>-167640</wp:posOffset>
                </wp:positionH>
                <wp:positionV relativeFrom="paragraph">
                  <wp:posOffset>1376680</wp:posOffset>
                </wp:positionV>
                <wp:extent cx="1072966" cy="1403985"/>
                <wp:effectExtent l="0" t="0" r="0" b="5715"/>
                <wp:wrapNone/>
                <wp:docPr id="36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72966" cy="1403985"/>
                        </a:xfrm>
                        <a:prstGeom prst="rect">
                          <a:avLst/>
                        </a:prstGeom>
                        <a:noFill/>
                        <a:ln w="9525">
                          <a:noFill/>
                          <a:miter lim="800000"/>
                          <a:headEnd/>
                          <a:tailEnd/>
                        </a:ln>
                      </wps:spPr>
                      <wps:txbx>
                        <w:txbxContent>
                          <w:p w14:paraId="0FD6335B" w14:textId="77777777" w:rsidR="007E550C" w:rsidRPr="0052535B" w:rsidRDefault="007E550C">
                            <w:pPr>
                              <w:rPr>
                                <w:sz w:val="22"/>
                              </w:rPr>
                            </w:pPr>
                            <w:proofErr w:type="spellStart"/>
                            <w:proofErr w:type="gramStart"/>
                            <w:r w:rsidRPr="0052535B">
                              <w:rPr>
                                <w:i/>
                                <w:sz w:val="22"/>
                              </w:rPr>
                              <w:t>V</w:t>
                            </w:r>
                            <w:r w:rsidRPr="0052535B">
                              <w:rPr>
                                <w:i/>
                                <w:sz w:val="22"/>
                                <w:vertAlign w:val="subscript"/>
                              </w:rPr>
                              <w:t>up</w:t>
                            </w:r>
                            <w:proofErr w:type="spellEnd"/>
                            <w:r w:rsidRPr="0052535B">
                              <w:rPr>
                                <w:sz w:val="22"/>
                              </w:rPr>
                              <w:t>(</w:t>
                            </w:r>
                            <w:proofErr w:type="gramEnd"/>
                            <w:r w:rsidRPr="0052535B">
                              <w:rPr>
                                <w:sz w:val="22"/>
                              </w:rPr>
                              <w:t>0,</w:t>
                            </w:r>
                            <w:r>
                              <w:rPr>
                                <w:sz w:val="22"/>
                              </w:rPr>
                              <w:t>-1,0</w:t>
                            </w:r>
                            <w:r w:rsidRPr="0052535B">
                              <w:rPr>
                                <w:sz w:val="22"/>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EADCC95" id="_x0000_s1027" type="#_x0000_t202" style="position:absolute;margin-left:-13.2pt;margin-top:108.4pt;width:84.5pt;height:110.55pt;z-index:251839488;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" filled="f" stroked="f">
                <v:textbox style="mso-fit-shape-to-text:t">
                  <w:txbxContent>
                    <w:p w14:paraId="0FD6335B" w14:textId="77777777" w:rsidR="007E550C" w:rsidRPr="0052535B" w:rsidRDefault="007E550C">
                      <w:pPr>
                        <w:rPr>
                          <w:sz w:val="22"/>
                        </w:rPr>
                      </w:pPr>
                      <w:proofErr w:type="spellStart"/>
                      <w:proofErr w:type="gramStart"/>
                      <w:r w:rsidRPr="0052535B">
                        <w:rPr>
                          <w:i/>
                          <w:sz w:val="22"/>
                        </w:rPr>
                        <w:t>V</w:t>
                      </w:r>
                      <w:r w:rsidRPr="0052535B">
                        <w:rPr>
                          <w:i/>
                          <w:sz w:val="22"/>
                          <w:vertAlign w:val="subscript"/>
                        </w:rPr>
                        <w:t>up</w:t>
                      </w:r>
                      <w:proofErr w:type="spellEnd"/>
                      <w:r w:rsidRPr="0052535B">
                        <w:rPr>
                          <w:sz w:val="22"/>
                        </w:rPr>
                        <w:t>(</w:t>
                      </w:r>
                      <w:proofErr w:type="gramEnd"/>
                      <w:r w:rsidRPr="0052535B">
                        <w:rPr>
                          <w:sz w:val="22"/>
                        </w:rPr>
                        <w:t>0,</w:t>
                      </w:r>
                      <w:r>
                        <w:rPr>
                          <w:sz w:val="22"/>
                        </w:rPr>
                        <w:t>-1,0</w:t>
                      </w:r>
                      <w:r w:rsidRPr="0052535B">
                        <w:rPr>
                          <w:sz w:val="22"/>
                        </w:rPr>
                        <w:t>)</w:t>
                      </w:r>
                    </w:p>
                  </w:txbxContent>
                </v:textbox>
              </v:shape>
            </w:pict>
          </mc:Fallback>
        </mc:AlternateContent>
      </w:r>
      <w:r>
        <w:rPr>
          <w:noProof/>
          <w:lang w:eastAsia="en-GB"/>
        </w:rPr>
        <mc:AlternateContent>
          <mc:Choice Requires="wps">
            <w:drawing>
              <wp:anchor distT="0" distB="0" distL="114300" distR="114300" simplePos="0" relativeHeight="251841536" behindDoc="0" locked="0" layoutInCell="1" allowOverlap="1" wp14:anchorId="01F7E96A" wp14:editId="4D479079">
                <wp:simplePos x="0" y="0"/>
                <wp:positionH relativeFrom="column">
                  <wp:posOffset>927100</wp:posOffset>
                </wp:positionH>
                <wp:positionV relativeFrom="paragraph">
                  <wp:posOffset>1800860</wp:posOffset>
                </wp:positionV>
                <wp:extent cx="1072966" cy="1403985"/>
                <wp:effectExtent l="0" t="0" r="0" b="5715"/>
                <wp:wrapNone/>
                <wp:docPr id="36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72966" cy="1403985"/>
                        </a:xfrm>
                        <a:prstGeom prst="rect">
                          <a:avLst/>
                        </a:prstGeom>
                        <a:noFill/>
                        <a:ln w="9525">
                          <a:noFill/>
                          <a:miter lim="800000"/>
                          <a:headEnd/>
                          <a:tailEnd/>
                        </a:ln>
                      </wps:spPr>
                      <wps:txbx>
                        <w:txbxContent>
                          <w:p w14:paraId="3631D4A6" w14:textId="77777777" w:rsidR="007E550C" w:rsidRPr="0052535B" w:rsidRDefault="007E550C">
                            <w:pPr>
                              <w:rPr>
                                <w:sz w:val="22"/>
                              </w:rPr>
                            </w:pPr>
                            <w:proofErr w:type="spellStart"/>
                            <w:proofErr w:type="gramStart"/>
                            <w:r w:rsidRPr="0052535B">
                              <w:rPr>
                                <w:i/>
                                <w:sz w:val="22"/>
                              </w:rPr>
                              <w:t>V</w:t>
                            </w:r>
                            <w:r w:rsidRPr="0052535B">
                              <w:rPr>
                                <w:i/>
                                <w:sz w:val="22"/>
                                <w:vertAlign w:val="subscript"/>
                              </w:rPr>
                              <w:t>tan</w:t>
                            </w:r>
                            <w:proofErr w:type="spellEnd"/>
                            <w:r w:rsidRPr="0052535B">
                              <w:rPr>
                                <w:sz w:val="22"/>
                              </w:rPr>
                              <w:t>(</w:t>
                            </w:r>
                            <w:proofErr w:type="gramEnd"/>
                            <w:r w:rsidRPr="0052535B">
                              <w:rPr>
                                <w:sz w:val="22"/>
                              </w:rPr>
                              <w:t>0,</w:t>
                            </w:r>
                            <w:r>
                              <w:rPr>
                                <w:sz w:val="22"/>
                              </w:rPr>
                              <w:t>0,-1</w:t>
                            </w:r>
                            <w:r w:rsidRPr="0052535B">
                              <w:rPr>
                                <w:sz w:val="22"/>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1F7E96A" id="_x0000_s1028" type="#_x0000_t202" style="position:absolute;margin-left:73pt;margin-top:141.8pt;width:84.5pt;height:110.55pt;z-index:251841536;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" filled="f" stroked="f">
                <v:textbox style="mso-fit-shape-to-text:t">
                  <w:txbxContent>
                    <w:p w14:paraId="3631D4A6" w14:textId="77777777" w:rsidR="007E550C" w:rsidRPr="0052535B" w:rsidRDefault="007E550C">
                      <w:pPr>
                        <w:rPr>
                          <w:sz w:val="22"/>
                        </w:rPr>
                      </w:pPr>
                      <w:proofErr w:type="spellStart"/>
                      <w:proofErr w:type="gramStart"/>
                      <w:r w:rsidRPr="0052535B">
                        <w:rPr>
                          <w:i/>
                          <w:sz w:val="22"/>
                        </w:rPr>
                        <w:t>V</w:t>
                      </w:r>
                      <w:r w:rsidRPr="0052535B">
                        <w:rPr>
                          <w:i/>
                          <w:sz w:val="22"/>
                          <w:vertAlign w:val="subscript"/>
                        </w:rPr>
                        <w:t>tan</w:t>
                      </w:r>
                      <w:proofErr w:type="spellEnd"/>
                      <w:r w:rsidRPr="0052535B">
                        <w:rPr>
                          <w:sz w:val="22"/>
                        </w:rPr>
                        <w:t>(</w:t>
                      </w:r>
                      <w:proofErr w:type="gramEnd"/>
                      <w:r w:rsidRPr="0052535B">
                        <w:rPr>
                          <w:sz w:val="22"/>
                        </w:rPr>
                        <w:t>0,</w:t>
                      </w:r>
                      <w:r>
                        <w:rPr>
                          <w:sz w:val="22"/>
                        </w:rPr>
                        <w:t>0,-1</w:t>
                      </w:r>
                      <w:r w:rsidRPr="0052535B">
                        <w:rPr>
                          <w:sz w:val="22"/>
                        </w:rPr>
                        <w:t>)</w:t>
                      </w:r>
                    </w:p>
                  </w:txbxContent>
                </v:textbox>
              </v:shape>
            </w:pict>
          </mc:Fallback>
        </mc:AlternateContent>
      </w:r>
      <w:r>
        <w:rPr>
          <w:noProof/>
          <w:lang w:eastAsia="en-GB"/>
        </w:rPr>
        <mc:AlternateContent>
          <mc:Choice Requires="wps">
            <w:drawing>
              <wp:anchor distT="0" distB="0" distL="114300" distR="114300" simplePos="0" relativeHeight="251837440" behindDoc="0" locked="0" layoutInCell="1" allowOverlap="1" wp14:anchorId="4201020D" wp14:editId="3BDD38FA">
                <wp:simplePos x="0" y="0"/>
                <wp:positionH relativeFrom="column">
                  <wp:posOffset>897255</wp:posOffset>
                </wp:positionH>
                <wp:positionV relativeFrom="paragraph">
                  <wp:posOffset>1447165</wp:posOffset>
                </wp:positionV>
                <wp:extent cx="1072515" cy="1403985"/>
                <wp:effectExtent l="0" t="0" r="0" b="5715"/>
                <wp:wrapNone/>
                <wp:docPr id="36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72515" cy="1403985"/>
                        </a:xfrm>
                        <a:prstGeom prst="rect">
                          <a:avLst/>
                        </a:prstGeom>
                        <a:noFill/>
                        <a:ln w="9525">
                          <a:noFill/>
                          <a:miter lim="800000"/>
                          <a:headEnd/>
                          <a:tailEnd/>
                        </a:ln>
                      </wps:spPr>
                      <wps:txbx>
                        <w:txbxContent>
                          <w:p w14:paraId="696EC1D2" w14:textId="77777777" w:rsidR="007E550C" w:rsidRPr="0052535B" w:rsidRDefault="007E550C">
                            <w:pPr>
                              <w:rPr>
                                <w:sz w:val="22"/>
                              </w:rPr>
                            </w:pPr>
                            <w:proofErr w:type="gramStart"/>
                            <w:r w:rsidRPr="0052535B">
                              <w:rPr>
                                <w:sz w:val="22"/>
                              </w:rPr>
                              <w:t>Node(</w:t>
                            </w:r>
                            <w:proofErr w:type="gramEnd"/>
                            <w:r w:rsidRPr="0052535B">
                              <w:rPr>
                                <w:sz w:val="22"/>
                              </w:rPr>
                              <w:t>0,0,-5)</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201020D" id="_x0000_s1029" type="#_x0000_t202" style="position:absolute;margin-left:70.65pt;margin-top:113.95pt;width:84.45pt;height:110.55pt;z-index:251837440;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" filled="f" stroked="f">
                <v:textbox style="mso-fit-shape-to-text:t">
                  <w:txbxContent>
                    <w:p w14:paraId="696EC1D2" w14:textId="77777777" w:rsidR="007E550C" w:rsidRPr="0052535B" w:rsidRDefault="007E550C">
                      <w:pPr>
                        <w:rPr>
                          <w:sz w:val="22"/>
                        </w:rPr>
                      </w:pPr>
                      <w:proofErr w:type="gramStart"/>
                      <w:r w:rsidRPr="0052535B">
                        <w:rPr>
                          <w:sz w:val="22"/>
                        </w:rPr>
                        <w:t>Node(</w:t>
                      </w:r>
                      <w:proofErr w:type="gramEnd"/>
                      <w:r w:rsidRPr="0052535B">
                        <w:rPr>
                          <w:sz w:val="22"/>
                        </w:rPr>
                        <w:t>0,0,-5)</w:t>
                      </w:r>
                    </w:p>
                  </w:txbxContent>
                </v:textbox>
              </v:shape>
            </w:pict>
          </mc:Fallback>
        </mc:AlternateContent>
      </w:r>
      <w:r w:rsidR="00A26D79">
        <w:rPr>
          <w:noProof/>
          <w:lang w:eastAsia="en-GB"/>
        </w:rPr>
        <mc:AlternateContent>
          <mc:Choice Requires="wps">
            <w:drawing>
              <wp:anchor distT="0" distB="0" distL="114300" distR="114300" simplePos="0" relativeHeight="251849728" behindDoc="0" locked="0" layoutInCell="1" allowOverlap="1" wp14:anchorId="471B1BDC" wp14:editId="02180F1C">
                <wp:simplePos x="0" y="0"/>
                <wp:positionH relativeFrom="column">
                  <wp:posOffset>105410</wp:posOffset>
                </wp:positionH>
                <wp:positionV relativeFrom="paragraph">
                  <wp:posOffset>33655</wp:posOffset>
                </wp:positionV>
                <wp:extent cx="268605" cy="307975"/>
                <wp:effectExtent l="0" t="0" r="0" b="0"/>
                <wp:wrapNone/>
                <wp:docPr id="36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8605" cy="307975"/>
                        </a:xfrm>
                        <a:prstGeom prst="rect">
                          <a:avLst/>
                        </a:prstGeom>
                        <a:noFill/>
                        <a:ln w="9525">
                          <a:noFill/>
                          <a:miter lim="800000"/>
                          <a:headEnd/>
                          <a:tailEnd/>
                        </a:ln>
                      </wps:spPr>
                      <wps:txbx>
                        <w:txbxContent>
                          <w:p w14:paraId="1FB684B0" w14:textId="77777777" w:rsidR="007E550C" w:rsidRPr="0052535B" w:rsidRDefault="007E550C">
                            <w:pPr>
                              <w:rPr>
                                <w:i/>
                                <w:sz w:val="22"/>
                              </w:rPr>
                            </w:pPr>
                            <w:r w:rsidRPr="0052535B">
                              <w:rPr>
                                <w:i/>
                                <w:sz w:val="22"/>
                              </w:rPr>
                              <w:t>z</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71B1BDC" id="_x0000_s1030" type="#_x0000_t202" style="position:absolute;margin-left:8.3pt;margin-top:2.65pt;width:21.15pt;height:24.25pt;z-index:251849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" filled="f" stroked="f">
                <v:textbox>
                  <w:txbxContent>
                    <w:p w14:paraId="1FB684B0" w14:textId="77777777" w:rsidR="007E550C" w:rsidRPr="0052535B" w:rsidRDefault="007E550C">
                      <w:pPr>
                        <w:rPr>
                          <w:i/>
                          <w:sz w:val="22"/>
                        </w:rPr>
                      </w:pPr>
                      <w:r w:rsidRPr="0052535B">
                        <w:rPr>
                          <w:i/>
                          <w:sz w:val="22"/>
                        </w:rPr>
                        <w:t>z</w:t>
                      </w:r>
                    </w:p>
                  </w:txbxContent>
                </v:textbox>
              </v:shape>
            </w:pict>
          </mc:Fallback>
        </mc:AlternateContent>
      </w:r>
      <w:r w:rsidR="0052535B">
        <w:rPr>
          <w:noProof/>
          <w:lang w:eastAsia="en-GB"/>
        </w:rPr>
        <mc:AlternateContent>
          <mc:Choice Requires="wpg">
            <w:drawing>
              <wp:anchor distT="0" distB="0" distL="114300" distR="114300" simplePos="0" relativeHeight="251835392" behindDoc="0" locked="0" layoutInCell="1" allowOverlap="1" wp14:anchorId="2E68B282" wp14:editId="0194E5BE">
                <wp:simplePos x="0" y="0"/>
                <wp:positionH relativeFrom="column">
                  <wp:posOffset>233955</wp:posOffset>
                </wp:positionH>
                <wp:positionV relativeFrom="paragraph">
                  <wp:posOffset>1565654</wp:posOffset>
                </wp:positionV>
                <wp:extent cx="507535" cy="440993"/>
                <wp:effectExtent l="57150" t="57150" r="121285" b="73660"/>
                <wp:wrapNone/>
                <wp:docPr id="363" name="Group 363"/>
                <wp:cNvGraphicFramePr/>
                <a:graphic xmlns:a="http://schemas.openxmlformats.org/drawingml/2006/main">
                  <a:graphicData uri="http://schemas.microsoft.com/office/word/2010/wordprocessingGroup">
                    <wpg:wgp>
                      <wpg:cNvGrpSpPr/>
                      <wpg:grpSpPr>
                        <a:xfrm>
                          <a:off x="0" y="0"/>
                          <a:ext cx="507535" cy="440993"/>
                          <a:chOff x="0" y="0"/>
                          <a:chExt cx="507535" cy="440993"/>
                        </a:xfrm>
                      </wpg:grpSpPr>
                      <wps:wsp>
                        <wps:cNvPr id="357" name="Straight Arrow Connector 357"/>
                        <wps:cNvCnPr/>
                        <wps:spPr>
                          <a:xfrm>
                            <a:off x="457200" y="40943"/>
                            <a:ext cx="36195" cy="400050"/>
                          </a:xfrm>
                          <a:prstGeom prst="straightConnector1">
                            <a:avLst/>
                          </a:prstGeom>
                          <a:ln w="38100">
                            <a:tailEnd type="arrow"/>
                          </a:ln>
                        </wps:spPr>
                        <wps:style>
                          <a:lnRef idx="2">
                            <a:schemeClr val="dk1"/>
                          </a:lnRef>
                          <a:fillRef idx="0">
                            <a:schemeClr val="dk1"/>
                          </a:fillRef>
                          <a:effectRef idx="1">
                            <a:schemeClr val="dk1"/>
                          </a:effectRef>
                          <a:fontRef idx="minor">
                            <a:schemeClr val="tx1"/>
                          </a:fontRef>
                        </wps:style>
                        <wps:bodyPr/>
                      </wps:wsp>
                      <wps:wsp>
                        <wps:cNvPr id="358" name="Straight Arrow Connector 358"/>
                        <wps:cNvCnPr/>
                        <wps:spPr>
                          <a:xfrm flipH="1">
                            <a:off x="0" y="40943"/>
                            <a:ext cx="457200" cy="52705"/>
                          </a:xfrm>
                          <a:prstGeom prst="straightConnector1">
                            <a:avLst/>
                          </a:prstGeom>
                          <a:ln>
                            <a:tailEnd type="arrow"/>
                          </a:ln>
                        </wps:spPr>
                        <wps:style>
                          <a:lnRef idx="3">
                            <a:schemeClr val="dk1"/>
                          </a:lnRef>
                          <a:fillRef idx="0">
                            <a:schemeClr val="dk1"/>
                          </a:fillRef>
                          <a:effectRef idx="2">
                            <a:schemeClr val="dk1"/>
                          </a:effectRef>
                          <a:fontRef idx="minor">
                            <a:schemeClr val="tx1"/>
                          </a:fontRef>
                        </wps:style>
                        <wps:bodyPr/>
                      </wps:wsp>
                      <wps:wsp>
                        <wps:cNvPr id="359" name="Flowchart: Connector 359"/>
                        <wps:cNvSpPr/>
                        <wps:spPr>
                          <a:xfrm>
                            <a:off x="423080" y="0"/>
                            <a:ext cx="84455" cy="86995"/>
                          </a:xfrm>
                          <a:prstGeom prst="flowChartConnector">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453D4A5D" id="Group 363" o:spid="_x0000_s1026" style="position:absolute;margin-left:18.4pt;margin-top:123.3pt;width:39.95pt;height:34.7pt;z-index:251835392" coordsize="507535,44099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">
                <v:shapetype id="_x0000_t32" coordsize="21600,21600" o:spt="32" o:oned="t" path="m,l21600,21600e" filled="f">
                  <v:path arrowok="t" fillok="f" o:connecttype="none"/>
                  <o:lock v:ext="edit" shapetype="t"/>
                </v:shapetype>
                <v:shape id="Straight Arrow Connector 357" o:spid="_x0000_s1027" type="#_x0000_t32" style="position:absolute;left:457200;top:40943;width:36195;height:40005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uBbVscAAADcAAAADwAAAGRycy9kb3ducmV2LnhtbESPQWvCQBSE74X+h+UVepG6sWqrqauU&#10;oqAghaat50f2mWzNvg3ZrSb99a4g9DjMzDfMbNHaShyp8caxgkE/AUGcO224UPD1uXqYgPABWWPl&#10;mBR05GExv72ZYardiT/omIVCRAj7FBWUIdSplD4vyaLvu5o4envXWAxRNoXUDZ4i3FbyMUmepEXD&#10;caHEmt5Kyg/Zr1Uwmk6K7+276eGy203/9NLgz6ZT6v6ufX0BEagN/+Fre60VDMfPcDkTj4CcnwE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24FtWxwAAANwAAAAPAAAAAAAA&#10;AAAAAAAAAKECAABkcnMvZG93bnJldi54bWxQSwUGAAAAAAQABAD5AAAAlQMAAAAA&#10;" strokecolor="black [3200]" strokeweight="3pt">
                  <v:stroke endarrow="open"/>
                  <v:shadow on="t" color="black" opacity="24903f" origin=",.5" offset="0,.55556mm"/>
                </v:shape>
                <v:shape id="Straight Arrow Connector 358" o:spid="_x0000_s1028" type="#_x0000_t32" style="position:absolute;top:40943;width:457200;height:52705;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wPeAMIAAADcAAAADwAAAGRycy9kb3ducmV2LnhtbERPXWvCMBR9H+w/hDvwbaZrcYxqlDEY&#10;VgeDdcO+XpprU2xuShNr/ffLg+Dj4XyvNpPtxEiDbx0reJknIIhrp1tuFPz9fj6/gfABWWPnmBRc&#10;ycNm/fiwwly7C//QWIZGxBD2OSowIfS5lL42ZNHPXU8cuaMbLIYIh0bqAS8x3HYyTZJXabHl2GCw&#10;pw9D9ak8WwVV5qtxX5TapF/ZtztU28WuZ6VmT9P7EkSgKdzFN3ehFWSLuDaeiUdArv8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KwPeAMIAAADcAAAADwAAAAAAAAAAAAAA&#10;AAChAgAAZHJzL2Rvd25yZXYueG1sUEsFBgAAAAAEAAQA+QAAAJADAAAAAA==&#10;" strokecolor="black [3200]" strokeweight="3pt">
                  <v:stroke endarrow="open"/>
                  <v:shadow on="t" color="black" opacity="22937f" origin=",.5" offset="0,.63889mm"/>
                </v:shape>
                <v:shapetype id="_x0000_t120" coordsize="21600,21600" o:spt="120" path="m10800,qx,10800,10800,21600,21600,10800,10800,xe">
                  <v:path gradientshapeok="t" o:connecttype="custom" o:connectlocs="10800,0;3163,3163;0,10800;3163,18437;10800,21600;18437,18437;21600,10800;18437,3163" textboxrect="3163,3163,18437,18437"/>
                </v:shapetype>
                <v:shape id="Flowchart: Connector 359" o:spid="_x0000_s1029" type="#_x0000_t120" style="position:absolute;left:423080;width:84455;height:8699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RZJKcYA&#10;AADcAAAADwAAAGRycy9kb3ducmV2LnhtbESPQWsCMRSE7wX/Q3hCbzVri23dGkUEwdpTXS97e2xe&#10;N6ubl20SdeuvN4VCj8PMfMPMFr1txZl8aBwrGI8yEMSV0w3XCvbF+uEVRIjIGlvHpOCHAizmg7sZ&#10;5tpd+JPOu1iLBOGQowITY5dLGSpDFsPIdcTJ+3LeYkzS11J7vCS4beVjlj1Liw2nBYMdrQxVx93J&#10;KignxTVey/Lj+2W63UvzXnhtDkrdD/vlG4hIffwP/7U3WsHTZAq/Z9IRkPMb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XRZJKcYAAADcAAAADwAAAAAAAAAAAAAAAACYAgAAZHJz&#10;L2Rvd25yZXYueG1sUEsFBgAAAAAEAAQA9QAAAIsDAAAAAA==&#10;" fillcolor="black [3200]" strokecolor="black [1600]" strokeweight="2pt"/>
              </v:group>
            </w:pict>
          </mc:Fallback>
        </mc:AlternateContent>
      </w:r>
      <w:r w:rsidR="004B1028">
        <w:rPr>
          <w:noProof/>
          <w:lang w:eastAsia="en-GB"/>
        </w:rPr>
        <mc:AlternateContent>
          <mc:Choice Requires="wps">
            <w:drawing>
              <wp:anchor distT="0" distB="0" distL="114300" distR="114300" simplePos="0" relativeHeight="251847680" behindDoc="0" locked="0" layoutInCell="1" allowOverlap="1" wp14:anchorId="483E6C8F" wp14:editId="1DD78F2E">
                <wp:simplePos x="0" y="0"/>
                <wp:positionH relativeFrom="column">
                  <wp:posOffset>400050</wp:posOffset>
                </wp:positionH>
                <wp:positionV relativeFrom="paragraph">
                  <wp:posOffset>153876</wp:posOffset>
                </wp:positionV>
                <wp:extent cx="268605" cy="307975"/>
                <wp:effectExtent l="0" t="0" r="0" b="0"/>
                <wp:wrapNone/>
                <wp:docPr id="36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8605" cy="307975"/>
                        </a:xfrm>
                        <a:prstGeom prst="rect">
                          <a:avLst/>
                        </a:prstGeom>
                        <a:noFill/>
                        <a:ln w="9525">
                          <a:noFill/>
                          <a:miter lim="800000"/>
                          <a:headEnd/>
                          <a:tailEnd/>
                        </a:ln>
                      </wps:spPr>
                      <wps:txbx>
                        <w:txbxContent>
                          <w:p w14:paraId="1D424EB3" w14:textId="77777777" w:rsidR="007E550C" w:rsidRPr="0052535B" w:rsidRDefault="007E550C">
                            <w:pPr>
                              <w:rPr>
                                <w:i/>
                                <w:sz w:val="22"/>
                              </w:rPr>
                            </w:pPr>
                            <w:r w:rsidRPr="0052535B">
                              <w:rPr>
                                <w:i/>
                                <w:sz w:val="22"/>
                              </w:rPr>
                              <w:t>y</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83E6C8F" id="_x0000_s1031" type="#_x0000_t202" style="position:absolute;margin-left:31.5pt;margin-top:12.1pt;width:21.15pt;height:24.25pt;z-index:251847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" filled="f" stroked="f">
                <v:textbox>
                  <w:txbxContent>
                    <w:p w14:paraId="1D424EB3" w14:textId="77777777" w:rsidR="007E550C" w:rsidRPr="0052535B" w:rsidRDefault="007E550C">
                      <w:pPr>
                        <w:rPr>
                          <w:i/>
                          <w:sz w:val="22"/>
                        </w:rPr>
                      </w:pPr>
                      <w:r w:rsidRPr="0052535B">
                        <w:rPr>
                          <w:i/>
                          <w:sz w:val="22"/>
                        </w:rPr>
                        <w:t>y</w:t>
                      </w:r>
                    </w:p>
                  </w:txbxContent>
                </v:textbox>
              </v:shape>
            </w:pict>
          </mc:Fallback>
        </mc:AlternateContent>
      </w:r>
      <w:r w:rsidR="004B1028">
        <w:rPr>
          <w:noProof/>
          <w:lang w:eastAsia="en-GB"/>
        </w:rPr>
        <mc:AlternateContent>
          <mc:Choice Requires="wps">
            <w:drawing>
              <wp:anchor distT="0" distB="0" distL="114300" distR="114300" simplePos="0" relativeHeight="251851776" behindDoc="0" locked="0" layoutInCell="1" allowOverlap="1" wp14:anchorId="719CA5DC" wp14:editId="2193D412">
                <wp:simplePos x="0" y="0"/>
                <wp:positionH relativeFrom="column">
                  <wp:posOffset>150495</wp:posOffset>
                </wp:positionH>
                <wp:positionV relativeFrom="paragraph">
                  <wp:posOffset>448516</wp:posOffset>
                </wp:positionV>
                <wp:extent cx="268976" cy="308555"/>
                <wp:effectExtent l="0" t="0" r="0" b="0"/>
                <wp:wrapNone/>
                <wp:docPr id="36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8976" cy="308555"/>
                        </a:xfrm>
                        <a:prstGeom prst="rect">
                          <a:avLst/>
                        </a:prstGeom>
                        <a:noFill/>
                        <a:ln w="9525">
                          <a:noFill/>
                          <a:miter lim="800000"/>
                          <a:headEnd/>
                          <a:tailEnd/>
                        </a:ln>
                      </wps:spPr>
                      <wps:txbx>
                        <w:txbxContent>
                          <w:p w14:paraId="7996FDE5" w14:textId="77777777" w:rsidR="007E550C" w:rsidRPr="0052535B" w:rsidRDefault="007E550C">
                            <w:pPr>
                              <w:rPr>
                                <w:i/>
                                <w:sz w:val="22"/>
                              </w:rPr>
                            </w:pPr>
                            <w:r w:rsidRPr="0052535B">
                              <w:rPr>
                                <w:i/>
                                <w:sz w:val="22"/>
                              </w:rPr>
                              <w:t>x</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19CA5DC" id="_x0000_s1032" type="#_x0000_t202" style="position:absolute;margin-left:11.85pt;margin-top:35.3pt;width:21.2pt;height:24.3pt;z-index:251851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" filled="f" stroked="f">
                <v:textbox>
                  <w:txbxContent>
                    <w:p w14:paraId="7996FDE5" w14:textId="77777777" w:rsidR="007E550C" w:rsidRPr="0052535B" w:rsidRDefault="007E550C">
                      <w:pPr>
                        <w:rPr>
                          <w:i/>
                          <w:sz w:val="22"/>
                        </w:rPr>
                      </w:pPr>
                      <w:r w:rsidRPr="0052535B">
                        <w:rPr>
                          <w:i/>
                          <w:sz w:val="22"/>
                        </w:rPr>
                        <w:t>x</w:t>
                      </w:r>
                    </w:p>
                  </w:txbxContent>
                </v:textbox>
              </v:shape>
            </w:pict>
          </mc:Fallback>
        </mc:AlternateContent>
      </w:r>
      <w:r w:rsidR="00DF0DDC">
        <w:rPr>
          <w:noProof/>
          <w:lang w:eastAsia="en-GB"/>
        </w:rPr>
        <mc:AlternateContent>
          <mc:Choice Requires="wps">
            <w:drawing>
              <wp:anchor distT="0" distB="0" distL="114300" distR="114300" simplePos="0" relativeHeight="251845632" behindDoc="0" locked="0" layoutInCell="1" allowOverlap="1" wp14:anchorId="3F3B86CA" wp14:editId="69AEBB76">
                <wp:simplePos x="0" y="0"/>
                <wp:positionH relativeFrom="column">
                  <wp:posOffset>113768</wp:posOffset>
                </wp:positionH>
                <wp:positionV relativeFrom="paragraph">
                  <wp:posOffset>398310</wp:posOffset>
                </wp:positionV>
                <wp:extent cx="126853" cy="158567"/>
                <wp:effectExtent l="0" t="0" r="83185" b="51435"/>
                <wp:wrapNone/>
                <wp:docPr id="366" name="Straight Arrow Connector 366"/>
                <wp:cNvGraphicFramePr/>
                <a:graphic xmlns:a="http://schemas.openxmlformats.org/drawingml/2006/main">
                  <a:graphicData uri="http://schemas.microsoft.com/office/word/2010/wordprocessingShape">
                    <wps:wsp>
                      <wps:cNvCnPr/>
                      <wps:spPr>
                        <a:xfrm>
                          <a:off x="0" y="0"/>
                          <a:ext cx="126853" cy="158567"/>
                        </a:xfrm>
                        <a:prstGeom prst="straightConnector1">
                          <a:avLst/>
                        </a:prstGeom>
                        <a:ln w="19050">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66BF3E34" id="Straight Arrow Connector 366" o:spid="_x0000_s1026" type="#_x0000_t32" style="position:absolute;margin-left:8.95pt;margin-top:31.35pt;width:10pt;height:12.5pt;z-index:2518456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" strokecolor="black [3040]" strokeweight="1.5pt">
                <v:stroke endarrow="block"/>
              </v:shape>
            </w:pict>
          </mc:Fallback>
        </mc:AlternateContent>
      </w:r>
      <w:r w:rsidR="00DF0DDC">
        <w:rPr>
          <w:noProof/>
          <w:lang w:eastAsia="en-GB"/>
        </w:rPr>
        <mc:AlternateContent>
          <mc:Choice Requires="wps">
            <w:drawing>
              <wp:anchor distT="0" distB="0" distL="114300" distR="114300" simplePos="0" relativeHeight="251844608" behindDoc="0" locked="0" layoutInCell="1" allowOverlap="1" wp14:anchorId="6F5A9407" wp14:editId="00EDBB8B">
                <wp:simplePos x="0" y="0"/>
                <wp:positionH relativeFrom="column">
                  <wp:posOffset>113768</wp:posOffset>
                </wp:positionH>
                <wp:positionV relativeFrom="paragraph">
                  <wp:posOffset>86463</wp:posOffset>
                </wp:positionV>
                <wp:extent cx="0" cy="311847"/>
                <wp:effectExtent l="76200" t="38100" r="57150" b="12065"/>
                <wp:wrapNone/>
                <wp:docPr id="365" name="Straight Arrow Connector 365"/>
                <wp:cNvGraphicFramePr/>
                <a:graphic xmlns:a="http://schemas.openxmlformats.org/drawingml/2006/main">
                  <a:graphicData uri="http://schemas.microsoft.com/office/word/2010/wordprocessingShape">
                    <wps:wsp>
                      <wps:cNvCnPr/>
                      <wps:spPr>
                        <a:xfrm flipV="1">
                          <a:off x="0" y="0"/>
                          <a:ext cx="0" cy="311847"/>
                        </a:xfrm>
                        <a:prstGeom prst="straightConnector1">
                          <a:avLst/>
                        </a:prstGeom>
                        <a:ln w="19050">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74E4FFEB" id="Straight Arrow Connector 365" o:spid="_x0000_s1026" type="#_x0000_t32" style="position:absolute;margin-left:8.95pt;margin-top:6.8pt;width:0;height:24.55pt;flip:y;z-index:2518446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" strokecolor="black [3040]" strokeweight="1.5pt">
                <v:stroke endarrow="block"/>
              </v:shape>
            </w:pict>
          </mc:Fallback>
        </mc:AlternateContent>
      </w:r>
      <w:r w:rsidR="004A5063">
        <w:rPr>
          <w:noProof/>
          <w:lang w:eastAsia="en-GB"/>
        </w:rPr>
        <mc:AlternateContent>
          <mc:Choice Requires="wps">
            <w:drawing>
              <wp:anchor distT="0" distB="0" distL="114300" distR="114300" simplePos="0" relativeHeight="251843584" behindDoc="0" locked="0" layoutInCell="1" allowOverlap="1" wp14:anchorId="3B4085A9" wp14:editId="1DFCC7F1">
                <wp:simplePos x="0" y="0"/>
                <wp:positionH relativeFrom="column">
                  <wp:posOffset>113030</wp:posOffset>
                </wp:positionH>
                <wp:positionV relativeFrom="paragraph">
                  <wp:posOffset>399621</wp:posOffset>
                </wp:positionV>
                <wp:extent cx="396622" cy="0"/>
                <wp:effectExtent l="0" t="76200" r="22860" b="95250"/>
                <wp:wrapNone/>
                <wp:docPr id="364" name="Straight Arrow Connector 364"/>
                <wp:cNvGraphicFramePr/>
                <a:graphic xmlns:a="http://schemas.openxmlformats.org/drawingml/2006/main">
                  <a:graphicData uri="http://schemas.microsoft.com/office/word/2010/wordprocessingShape">
                    <wps:wsp>
                      <wps:cNvCnPr/>
                      <wps:spPr>
                        <a:xfrm>
                          <a:off x="0" y="0"/>
                          <a:ext cx="396622" cy="0"/>
                        </a:xfrm>
                        <a:prstGeom prst="straightConnector1">
                          <a:avLst/>
                        </a:prstGeom>
                        <a:ln w="19050">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3849314D" id="Straight Arrow Connector 364" o:spid="_x0000_s1026" type="#_x0000_t32" style="position:absolute;margin-left:8.9pt;margin-top:31.45pt;width:31.25pt;height:0;z-index:2518435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" strokecolor="black [3040]" strokeweight="1.5pt">
                <v:stroke endarrow="block"/>
              </v:shape>
            </w:pict>
          </mc:Fallback>
        </mc:AlternateContent>
      </w:r>
      <w:r w:rsidR="00674E54">
        <w:rPr>
          <w:noProof/>
          <w:lang w:eastAsia="en-GB"/>
        </w:rPr>
        <w:drawing>
          <wp:inline distT="0" distB="0" distL="0" distR="0" wp14:anchorId="469C4497" wp14:editId="265B13AE">
            <wp:extent cx="2461209" cy="2374851"/>
            <wp:effectExtent l="0" t="0" r="0" b="6985"/>
            <wp:docPr id="349" name="Picture 3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461209" cy="2374851"/>
                    </a:xfrm>
                    <a:prstGeom prst="rect">
                      <a:avLst/>
                    </a:prstGeom>
                  </pic:spPr>
                </pic:pic>
              </a:graphicData>
            </a:graphic>
          </wp:inline>
        </w:drawing>
      </w:r>
      <w:r w:rsidR="00674E54">
        <w:rPr>
          <w:noProof/>
          <w:lang w:eastAsia="en-GB"/>
        </w:rPr>
        <w:drawing>
          <wp:inline distT="0" distB="0" distL="0" distR="0" wp14:anchorId="4493A547" wp14:editId="5ED11D23">
            <wp:extent cx="2327464" cy="2286916"/>
            <wp:effectExtent l="0" t="0" r="0" b="0"/>
            <wp:docPr id="356" name="Picture 3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327464" cy="2286916"/>
                    </a:xfrm>
                    <a:prstGeom prst="rect">
                      <a:avLst/>
                    </a:prstGeom>
                  </pic:spPr>
                </pic:pic>
              </a:graphicData>
            </a:graphic>
          </wp:inline>
        </w:drawing>
      </w:r>
    </w:p>
    <w:p w14:paraId="07583BF1" w14:textId="0F2CCDC5" w:rsidR="00674E54" w:rsidRPr="00DD10ED" w:rsidRDefault="00DD10ED" w:rsidP="003328DB">
      <w:pPr>
        <w:pBdr>
          <w:top w:val="single" w:sz="4" w:space="1" w:color="auto"/>
          <w:left w:val="single" w:sz="4" w:space="4" w:color="auto"/>
          <w:bottom w:val="single" w:sz="4" w:space="1" w:color="auto"/>
          <w:right w:val="single" w:sz="4" w:space="4" w:color="auto"/>
        </w:pBdr>
        <w:rPr>
          <w:bCs/>
        </w:rPr>
      </w:pPr>
      <w:bookmarkStart w:id="32" w:name="_Ref495914590"/>
      <w:r w:rsidRPr="00DD10ED">
        <w:rPr>
          <w:bCs/>
        </w:rPr>
        <w:t xml:space="preserve">Figure </w:t>
      </w:r>
      <w:r w:rsidRPr="00DD10ED">
        <w:rPr>
          <w:bCs/>
        </w:rPr>
        <w:fldChar w:fldCharType="begin"/>
      </w:r>
      <w:r w:rsidRPr="00DD10ED">
        <w:rPr>
          <w:bCs/>
        </w:rPr>
        <w:instrText xml:space="preserve"> SEQ Figure \* ARABIC </w:instrText>
      </w:r>
      <w:r w:rsidRPr="00DD10ED">
        <w:rPr>
          <w:bCs/>
        </w:rPr>
        <w:fldChar w:fldCharType="separate"/>
      </w:r>
      <w:r w:rsidR="00353CD5">
        <w:rPr>
          <w:bCs/>
          <w:noProof/>
        </w:rPr>
        <w:t>5</w:t>
      </w:r>
      <w:r w:rsidRPr="00DD10ED">
        <w:fldChar w:fldCharType="end"/>
      </w:r>
      <w:bookmarkEnd w:id="32"/>
      <w:r w:rsidRPr="00DD10ED">
        <w:rPr>
          <w:bCs/>
        </w:rPr>
        <w:t xml:space="preserve">: L-shaped yarn with (left) and without (right) tangent </w:t>
      </w:r>
      <w:r>
        <w:rPr>
          <w:bCs/>
        </w:rPr>
        <w:t>and up-vectors define</w:t>
      </w:r>
      <w:r w:rsidRPr="00DD10ED">
        <w:rPr>
          <w:bCs/>
        </w:rPr>
        <w:t>d</w:t>
      </w:r>
    </w:p>
    <w:p w14:paraId="1DAF264D" w14:textId="77777777" w:rsidR="00DD10ED" w:rsidRDefault="00DD10ED" w:rsidP="003328DB">
      <w:pPr>
        <w:pBdr>
          <w:top w:val="single" w:sz="4" w:space="1" w:color="auto"/>
          <w:left w:val="single" w:sz="4" w:space="4" w:color="auto"/>
          <w:bottom w:val="single" w:sz="4" w:space="1" w:color="auto"/>
          <w:right w:val="single" w:sz="4" w:space="4" w:color="auto"/>
        </w:pBdr>
      </w:pPr>
    </w:p>
    <w:p w14:paraId="5F0033BD" w14:textId="77777777" w:rsidR="00507BD4" w:rsidRDefault="00507BD4" w:rsidP="00EA27C6"/>
    <w:p w14:paraId="50D20FED" w14:textId="7E2F5BF6" w:rsidR="00420F61" w:rsidRDefault="00420F61" w:rsidP="00420F61">
      <w:r>
        <w:t xml:space="preserve">The Up and tangent vectors can also be set </w:t>
      </w:r>
      <w:proofErr w:type="gramStart"/>
      <w:r>
        <w:t>subsequent to</w:t>
      </w:r>
      <w:proofErr w:type="gramEnd"/>
      <w:r>
        <w:t xml:space="preserve"> the creation of the node using</w:t>
      </w:r>
    </w:p>
    <w:p w14:paraId="69EEEF10" w14:textId="77777777" w:rsidR="005A7958" w:rsidRDefault="005A7958" w:rsidP="00420F61"/>
    <w:p w14:paraId="25B9C6E6" w14:textId="77777777" w:rsidR="00420F61" w:rsidRDefault="00420F61" w:rsidP="00420F61">
      <w:pPr>
        <w:pStyle w:val="NoSpacing"/>
      </w:pPr>
      <w:proofErr w:type="spellStart"/>
      <w:proofErr w:type="gramStart"/>
      <w:r>
        <w:t>Ni.SetUp</w:t>
      </w:r>
      <w:proofErr w:type="spellEnd"/>
      <w:proofErr w:type="gramEnd"/>
      <w:r>
        <w:t xml:space="preserve">(XYZ( xu, </w:t>
      </w:r>
      <w:proofErr w:type="spellStart"/>
      <w:r>
        <w:t>yu</w:t>
      </w:r>
      <w:proofErr w:type="spellEnd"/>
      <w:r>
        <w:t xml:space="preserve">, </w:t>
      </w:r>
      <w:proofErr w:type="spellStart"/>
      <w:r>
        <w:t>zu</w:t>
      </w:r>
      <w:proofErr w:type="spellEnd"/>
      <w:r w:rsidRPr="001C5658">
        <w:t>) )</w:t>
      </w:r>
    </w:p>
    <w:p w14:paraId="0F5CF9BF" w14:textId="69B81E05" w:rsidR="00420F61" w:rsidRDefault="00420F61" w:rsidP="00420F61">
      <w:pPr>
        <w:pStyle w:val="NoSpacing"/>
        <w:rPr>
          <w:noProof/>
          <w:lang w:eastAsia="en-GB"/>
        </w:rPr>
      </w:pPr>
      <w:proofErr w:type="spellStart"/>
      <w:proofErr w:type="gramStart"/>
      <w:r w:rsidRPr="00EA27C6">
        <w:t>N</w:t>
      </w:r>
      <w:r w:rsidRPr="0069612A">
        <w:t>i</w:t>
      </w:r>
      <w:r>
        <w:t>.</w:t>
      </w:r>
      <w:r>
        <w:rPr>
          <w:noProof/>
          <w:lang w:eastAsia="en-GB"/>
        </w:rPr>
        <w:t>SetTangent</w:t>
      </w:r>
      <w:proofErr w:type="spellEnd"/>
      <w:proofErr w:type="gramEnd"/>
      <w:r>
        <w:rPr>
          <w:noProof/>
          <w:lang w:eastAsia="en-GB"/>
        </w:rPr>
        <w:fldChar w:fldCharType="begin"/>
      </w:r>
      <w:r>
        <w:instrText xml:space="preserve"> XE "</w:instrText>
      </w:r>
      <w:r w:rsidRPr="00A35F90">
        <w:rPr>
          <w:noProof/>
          <w:lang w:eastAsia="en-GB"/>
        </w:rPr>
        <w:instrText>SetTangent</w:instrText>
      </w:r>
      <w:r>
        <w:instrText xml:space="preserve">" </w:instrText>
      </w:r>
      <w:r>
        <w:rPr>
          <w:noProof/>
          <w:lang w:eastAsia="en-GB"/>
        </w:rPr>
        <w:fldChar w:fldCharType="end"/>
      </w:r>
      <w:r>
        <w:rPr>
          <w:noProof/>
          <w:lang w:eastAsia="en-GB"/>
        </w:rPr>
        <w:t xml:space="preserve">( </w:t>
      </w:r>
      <w:r>
        <w:t>XYZ</w:t>
      </w:r>
      <w:r>
        <w:fldChar w:fldCharType="begin"/>
      </w:r>
      <w:r>
        <w:instrText xml:space="preserve"> XE "</w:instrText>
      </w:r>
      <w:r w:rsidRPr="00740ABA">
        <w:instrText>XYZ</w:instrText>
      </w:r>
      <w:r>
        <w:instrText xml:space="preserve">" </w:instrText>
      </w:r>
      <w:r>
        <w:fldChar w:fldCharType="end"/>
      </w:r>
      <w:r>
        <w:t>(</w:t>
      </w:r>
      <w:proofErr w:type="spellStart"/>
      <w:r>
        <w:t>xt</w:t>
      </w:r>
      <w:proofErr w:type="spellEnd"/>
      <w:r>
        <w:t xml:space="preserve">, </w:t>
      </w:r>
      <w:proofErr w:type="spellStart"/>
      <w:r>
        <w:t>yt</w:t>
      </w:r>
      <w:proofErr w:type="spellEnd"/>
      <w:r>
        <w:t xml:space="preserve">, </w:t>
      </w:r>
      <w:proofErr w:type="spellStart"/>
      <w:r>
        <w:t>zt</w:t>
      </w:r>
      <w:proofErr w:type="spellEnd"/>
      <w:r w:rsidRPr="001C5658">
        <w:t>)</w:t>
      </w:r>
      <w:r>
        <w:t xml:space="preserve"> </w:t>
      </w:r>
      <w:r>
        <w:rPr>
          <w:noProof/>
          <w:lang w:eastAsia="en-GB"/>
        </w:rPr>
        <w:t>)</w:t>
      </w:r>
    </w:p>
    <w:p w14:paraId="465F4B21" w14:textId="7F30E15A" w:rsidR="001A7BD8" w:rsidRDefault="001A7BD8">
      <w:pPr>
        <w:spacing w:after="200" w:line="276" w:lineRule="auto"/>
        <w:rPr>
          <w:noProof/>
          <w:lang w:eastAsia="en-GB"/>
        </w:rPr>
      </w:pPr>
      <w:r>
        <w:rPr>
          <w:noProof/>
          <w:lang w:eastAsia="en-GB"/>
        </w:rPr>
        <w:br w:type="page"/>
      </w:r>
    </w:p>
    <w:p w14:paraId="11422B11" w14:textId="77777777" w:rsidR="00420F61" w:rsidRDefault="00420F61" w:rsidP="00EA27C6">
      <w:pPr>
        <w:rPr>
          <w:noProof/>
          <w:lang w:eastAsia="en-GB"/>
        </w:rPr>
      </w:pPr>
    </w:p>
    <w:p w14:paraId="68902E92" w14:textId="38621426" w:rsidR="00E720F1" w:rsidRDefault="00206606" w:rsidP="00333D5A">
      <w:pPr>
        <w:pStyle w:val="Heading1"/>
        <w:ind w:left="0" w:firstLine="0"/>
      </w:pPr>
      <w:bookmarkStart w:id="33" w:name="_Ref527625781"/>
      <w:bookmarkStart w:id="34" w:name="_Ref527626566"/>
      <w:bookmarkStart w:id="35" w:name="_Ref527626683"/>
      <w:bookmarkStart w:id="36" w:name="_Toc76652612"/>
      <w:r>
        <w:t>Specifying Yarn Path Interpolation</w:t>
      </w:r>
      <w:bookmarkEnd w:id="33"/>
      <w:bookmarkEnd w:id="34"/>
      <w:bookmarkEnd w:id="35"/>
      <w:bookmarkEnd w:id="36"/>
    </w:p>
    <w:p w14:paraId="25ABB4AC" w14:textId="77777777" w:rsidR="00E720F1" w:rsidRPr="003B38CA" w:rsidRDefault="00E720F1" w:rsidP="00333D5A"/>
    <w:p w14:paraId="61FFA362" w14:textId="77777777" w:rsidR="00206606" w:rsidRDefault="00206606" w:rsidP="00206606">
      <w:r>
        <w:t xml:space="preserve">After the nodes for a yarn have been specified an interpolation function is then set which calculates the yarn path between the nodes. A set of slave nodes are calculated which specify the final yarn path, the density of which can be set using the </w:t>
      </w:r>
      <w:proofErr w:type="spellStart"/>
      <w:r>
        <w:t>CYarn.SetResolution</w:t>
      </w:r>
      <w:proofErr w:type="spellEnd"/>
      <w:r>
        <w:t xml:space="preserve"> function.</w:t>
      </w:r>
    </w:p>
    <w:p w14:paraId="272BCB75" w14:textId="2B48924A" w:rsidR="00206606" w:rsidRDefault="00206606" w:rsidP="00206606">
      <w:r>
        <w:t xml:space="preserve">The theory behind the different interpolation functions is described in Sherburn’s thesis </w:t>
      </w:r>
      <w:r>
        <w:fldChar w:fldCharType="begin"/>
      </w:r>
      <w:r>
        <w:instrText xml:space="preserve"> ADDIN EN.CITE &lt;EndNote&gt;&lt;Cite&gt;&lt;Author&gt;M Sherburn&lt;/Author&gt;&lt;Year&gt;2007&lt;/Year&gt;&lt;RecNum&gt;274&lt;/RecNum&gt;&lt;DisplayText&gt;[2]&lt;/DisplayText&gt;&lt;record&gt;&lt;rec-number&gt;274&lt;/rec-number&gt;&lt;foreign-keys&gt;&lt;key app="EN" db-id="9d5fv2vrw99stpe2v5qxrx0zs99ae90ds950" timestamp="1436017722"&gt;274&lt;/key&gt;&lt;/foreign-keys&gt;&lt;ref-type name="Thesis"&gt;32&lt;/ref-type&gt;&lt;contributors&gt;&lt;authors&gt;&lt;author&gt;M Sherburn,&lt;/author&gt;&lt;/authors&gt;&lt;/contributors&gt;&lt;titles&gt;&lt;title&gt;Geometric and Mechanical Modelling of Textiles&lt;/title&gt;&lt;/titles&gt;&lt;volume&gt;PhD&lt;/volume&gt;&lt;dates&gt;&lt;year&gt;2007&lt;/year&gt;&lt;/dates&gt;&lt;publisher&gt;The University of Nottingham&lt;/publisher&gt;&lt;urls&gt;&lt;/urls&gt;&lt;/record&gt;&lt;/Cite&gt;&lt;/EndNote&gt;</w:instrText>
      </w:r>
      <w:r>
        <w:fldChar w:fldCharType="separate"/>
      </w:r>
      <w:r>
        <w:rPr>
          <w:noProof/>
        </w:rPr>
        <w:t>[</w:t>
      </w:r>
      <w:hyperlink w:anchor="_ENREF_2" w:tooltip="M Sherburn, 2007 #274" w:history="1">
        <w:r w:rsidR="00333D5A">
          <w:rPr>
            <w:noProof/>
          </w:rPr>
          <w:t>2</w:t>
        </w:r>
      </w:hyperlink>
      <w:r>
        <w:rPr>
          <w:noProof/>
        </w:rPr>
        <w:t>]</w:t>
      </w:r>
      <w:r>
        <w:fldChar w:fldCharType="end"/>
      </w:r>
      <w:r>
        <w:t xml:space="preserve">. If no interpolation function is specified for a yarn the default </w:t>
      </w:r>
      <w:proofErr w:type="spellStart"/>
      <w:r>
        <w:t>CInterpolationBezier</w:t>
      </w:r>
      <w:proofErr w:type="spellEnd"/>
      <w:r>
        <w:t xml:space="preserve"> will be used.</w:t>
      </w:r>
    </w:p>
    <w:p w14:paraId="56290DB6" w14:textId="77777777" w:rsidR="00206606" w:rsidRDefault="00206606" w:rsidP="00206606">
      <w:proofErr w:type="gramStart"/>
      <w:r>
        <w:t>All of</w:t>
      </w:r>
      <w:proofErr w:type="gramEnd"/>
      <w:r>
        <w:t xml:space="preserve"> the interpolation functions use the same </w:t>
      </w:r>
      <w:proofErr w:type="spellStart"/>
      <w:r>
        <w:t>CInterpolation</w:t>
      </w:r>
      <w:proofErr w:type="spellEnd"/>
      <w:r>
        <w:t xml:space="preserve"> base class which contains the calculated slave nodes. The yarn tangents for the master nodes are calculated when the interpolation is executed.</w:t>
      </w:r>
    </w:p>
    <w:p w14:paraId="7FFFE085" w14:textId="77777777" w:rsidR="00206606" w:rsidRDefault="00206606" w:rsidP="00206606">
      <w:r>
        <w:t xml:space="preserve">After the interpolation object has been created it must be assigned to the yarn. </w:t>
      </w:r>
      <w:proofErr w:type="gramStart"/>
      <w:r>
        <w:t>Both of these</w:t>
      </w:r>
      <w:proofErr w:type="gramEnd"/>
      <w:r>
        <w:t xml:space="preserve"> are typically performed in the same command.</w:t>
      </w:r>
    </w:p>
    <w:p w14:paraId="1655539E" w14:textId="77777777" w:rsidR="00206606" w:rsidRDefault="00206606" w:rsidP="00206606"/>
    <w:p w14:paraId="62758D44" w14:textId="0EFDD8BC" w:rsidR="00206606" w:rsidRDefault="00E96341" w:rsidP="00333D5A">
      <w:pPr>
        <w:pStyle w:val="Heading2"/>
      </w:pPr>
      <w:bookmarkStart w:id="37" w:name="_Toc76652613"/>
      <w:r>
        <w:t xml:space="preserve">3.1 </w:t>
      </w:r>
      <w:proofErr w:type="spellStart"/>
      <w:r w:rsidR="00206606">
        <w:t>CInterpolationBezier</w:t>
      </w:r>
      <w:bookmarkEnd w:id="37"/>
      <w:proofErr w:type="spellEnd"/>
    </w:p>
    <w:p w14:paraId="52B964BC" w14:textId="77777777" w:rsidR="00206606" w:rsidRDefault="00206606" w:rsidP="00206606">
      <w:r>
        <w:t xml:space="preserve">The </w:t>
      </w:r>
      <w:proofErr w:type="spellStart"/>
      <w:r>
        <w:t>CInterpolationBezier</w:t>
      </w:r>
      <w:proofErr w:type="spellEnd"/>
      <w:r>
        <w:t xml:space="preserve"> function takes three optional Boolean parameters: </w:t>
      </w:r>
      <w:proofErr w:type="spellStart"/>
      <w:r w:rsidRPr="005242E8">
        <w:rPr>
          <w:i/>
        </w:rPr>
        <w:t>bPeriodic</w:t>
      </w:r>
      <w:proofErr w:type="spellEnd"/>
      <w:r>
        <w:t xml:space="preserve">, </w:t>
      </w:r>
      <w:proofErr w:type="spellStart"/>
      <w:r w:rsidRPr="005242E8">
        <w:rPr>
          <w:i/>
        </w:rPr>
        <w:t>bForceInPlaneTangent</w:t>
      </w:r>
      <w:proofErr w:type="spellEnd"/>
      <w:r>
        <w:t xml:space="preserve"> and </w:t>
      </w:r>
      <w:proofErr w:type="spellStart"/>
      <w:r w:rsidRPr="005242E8">
        <w:rPr>
          <w:i/>
        </w:rPr>
        <w:t>bForceMasterNodeTangent</w:t>
      </w:r>
      <w:proofErr w:type="spellEnd"/>
      <w:r>
        <w:t xml:space="preserve">. </w:t>
      </w:r>
      <w:proofErr w:type="spellStart"/>
      <w:r>
        <w:rPr>
          <w:i/>
        </w:rPr>
        <w:t>bPeriodic</w:t>
      </w:r>
      <w:proofErr w:type="spellEnd"/>
      <w:r>
        <w:rPr>
          <w:i/>
        </w:rPr>
        <w:t xml:space="preserve"> </w:t>
      </w:r>
      <w:r>
        <w:t xml:space="preserve">is set to True by default ensuring that the both the position and slope are continuous at either end of the yarn section. </w:t>
      </w:r>
      <w:proofErr w:type="spellStart"/>
      <w:r>
        <w:rPr>
          <w:i/>
        </w:rPr>
        <w:t>bForceInPlaneTangent</w:t>
      </w:r>
      <w:proofErr w:type="spellEnd"/>
      <w:r>
        <w:rPr>
          <w:i/>
        </w:rPr>
        <w:t xml:space="preserve"> </w:t>
      </w:r>
      <w:r>
        <w:t xml:space="preserve">forces the tangent at the node to be oriented in the </w:t>
      </w:r>
      <w:proofErr w:type="spellStart"/>
      <w:r>
        <w:rPr>
          <w:i/>
        </w:rPr>
        <w:t>xy</w:t>
      </w:r>
      <w:proofErr w:type="spellEnd"/>
      <w:r>
        <w:rPr>
          <w:i/>
        </w:rPr>
        <w:t xml:space="preserve"> </w:t>
      </w:r>
      <w:r>
        <w:t xml:space="preserve">plane and is set to False by default. </w:t>
      </w:r>
      <w:proofErr w:type="spellStart"/>
      <w:r>
        <w:rPr>
          <w:i/>
        </w:rPr>
        <w:t>bForceMasterNodeTangent</w:t>
      </w:r>
      <w:proofErr w:type="spellEnd"/>
      <w:r>
        <w:rPr>
          <w:i/>
        </w:rPr>
        <w:t xml:space="preserve"> </w:t>
      </w:r>
      <w:r>
        <w:t xml:space="preserve">forces all master node tangents to be oriented in the </w:t>
      </w:r>
      <w:proofErr w:type="spellStart"/>
      <w:r>
        <w:rPr>
          <w:i/>
        </w:rPr>
        <w:t>xy</w:t>
      </w:r>
      <w:proofErr w:type="spellEnd"/>
      <w:r>
        <w:rPr>
          <w:i/>
        </w:rPr>
        <w:t xml:space="preserve"> </w:t>
      </w:r>
      <w:r>
        <w:t xml:space="preserve">plane and </w:t>
      </w:r>
      <w:r w:rsidRPr="000E7145">
        <w:t>is</w:t>
      </w:r>
      <w:r>
        <w:t xml:space="preserve"> set to False by default.</w:t>
      </w:r>
    </w:p>
    <w:p w14:paraId="3B704AA9" w14:textId="77777777" w:rsidR="00E96341" w:rsidRPr="00583CF9" w:rsidRDefault="00E96341" w:rsidP="00206606"/>
    <w:p w14:paraId="2D5A63E1" w14:textId="77777777" w:rsidR="00206606" w:rsidRDefault="00206606" w:rsidP="00206606">
      <w:pPr>
        <w:pStyle w:val="NoSpacing"/>
      </w:pPr>
      <w:r>
        <w:t xml:space="preserve">Interpolation = </w:t>
      </w:r>
      <w:proofErr w:type="spellStart"/>
      <w:proofErr w:type="gramStart"/>
      <w:r>
        <w:t>CInterpolationBezier</w:t>
      </w:r>
      <w:proofErr w:type="spellEnd"/>
      <w:r>
        <w:t>(</w:t>
      </w:r>
      <w:proofErr w:type="gramEnd"/>
      <w:r>
        <w:t>)</w:t>
      </w:r>
    </w:p>
    <w:p w14:paraId="7FB67192" w14:textId="77777777" w:rsidR="00206606" w:rsidRDefault="00206606" w:rsidP="00206606">
      <w:pPr>
        <w:pStyle w:val="NoSpacing"/>
      </w:pPr>
      <w:proofErr w:type="spellStart"/>
      <w:r>
        <w:t>Yarn.AssignInterpolation</w:t>
      </w:r>
      <w:proofErr w:type="spellEnd"/>
      <w:proofErr w:type="gramStart"/>
      <w:r>
        <w:t>( Interpolation</w:t>
      </w:r>
      <w:proofErr w:type="gramEnd"/>
      <w:r>
        <w:t xml:space="preserve"> )</w:t>
      </w:r>
    </w:p>
    <w:p w14:paraId="5DED0F3B" w14:textId="77777777" w:rsidR="00E96341" w:rsidRDefault="00E96341" w:rsidP="00206606"/>
    <w:p w14:paraId="152FEF25" w14:textId="3ED2C53E" w:rsidR="00206606" w:rsidRDefault="00206606" w:rsidP="00206606">
      <w:r>
        <w:t xml:space="preserve">The example above will use the default parameters. Note that if one or more parameters are specified any </w:t>
      </w:r>
      <w:r w:rsidR="00E96341">
        <w:t xml:space="preserve">subsequent </w:t>
      </w:r>
      <w:r>
        <w:t>parameters will take the default values. To set the second or third parameters the previous parameters must then also be set manually. For example, to set the second parameter whilst using the defaults for the first and third the command would be as follows:</w:t>
      </w:r>
    </w:p>
    <w:p w14:paraId="6AF610B7" w14:textId="77777777" w:rsidR="00206606" w:rsidRDefault="00206606" w:rsidP="00206606">
      <w:pPr>
        <w:pStyle w:val="NoSpacing"/>
      </w:pPr>
      <w:r>
        <w:t xml:space="preserve">Interpolation = </w:t>
      </w:r>
      <w:proofErr w:type="spellStart"/>
      <w:proofErr w:type="gramStart"/>
      <w:r>
        <w:t>CInterpolationBezier</w:t>
      </w:r>
      <w:proofErr w:type="spellEnd"/>
      <w:r>
        <w:t>( True</w:t>
      </w:r>
      <w:proofErr w:type="gramEnd"/>
      <w:r>
        <w:t>, True)</w:t>
      </w:r>
    </w:p>
    <w:p w14:paraId="7CEC381C" w14:textId="77777777" w:rsidR="00206606" w:rsidRPr="005242E8" w:rsidRDefault="00206606" w:rsidP="00206606"/>
    <w:p w14:paraId="0D317F4A" w14:textId="24461CFA" w:rsidR="00206606" w:rsidRDefault="00E96341" w:rsidP="00333D5A">
      <w:pPr>
        <w:pStyle w:val="Heading3"/>
      </w:pPr>
      <w:bookmarkStart w:id="38" w:name="_Toc76652614"/>
      <w:r>
        <w:t xml:space="preserve">3.2 </w:t>
      </w:r>
      <w:proofErr w:type="spellStart"/>
      <w:r w:rsidR="00206606">
        <w:t>CInterpolationCubic</w:t>
      </w:r>
      <w:bookmarkEnd w:id="38"/>
      <w:proofErr w:type="spellEnd"/>
    </w:p>
    <w:p w14:paraId="3EECE9C3" w14:textId="77777777" w:rsidR="00206606" w:rsidRDefault="00206606" w:rsidP="00206606">
      <w:r>
        <w:t xml:space="preserve">The </w:t>
      </w:r>
      <w:proofErr w:type="spellStart"/>
      <w:r>
        <w:t>CInterpolationCubic</w:t>
      </w:r>
      <w:proofErr w:type="spellEnd"/>
      <w:r>
        <w:t xml:space="preserve"> function takes the same parameters, with the same defaults, as the Bezier interpolation in Section 3.3.1</w:t>
      </w:r>
    </w:p>
    <w:p w14:paraId="21D0BA4E" w14:textId="77777777" w:rsidR="00206606" w:rsidRDefault="00206606" w:rsidP="00206606">
      <w:pPr>
        <w:pStyle w:val="NoSpacing"/>
      </w:pPr>
      <w:r>
        <w:t xml:space="preserve">Interpolation = </w:t>
      </w:r>
      <w:proofErr w:type="spellStart"/>
      <w:proofErr w:type="gramStart"/>
      <w:r>
        <w:t>CInterpolationCubic</w:t>
      </w:r>
      <w:proofErr w:type="spellEnd"/>
      <w:r>
        <w:t>(</w:t>
      </w:r>
      <w:proofErr w:type="gramEnd"/>
      <w:r>
        <w:t>)</w:t>
      </w:r>
    </w:p>
    <w:p w14:paraId="5F87FB5B" w14:textId="77777777" w:rsidR="00206606" w:rsidRPr="00E65281" w:rsidRDefault="00206606" w:rsidP="00206606"/>
    <w:p w14:paraId="7EC2B4A9" w14:textId="790A6E9C" w:rsidR="00206606" w:rsidRDefault="00E96341" w:rsidP="00206606">
      <w:pPr>
        <w:pStyle w:val="Heading3"/>
      </w:pPr>
      <w:bookmarkStart w:id="39" w:name="_Toc76652615"/>
      <w:r>
        <w:t>3.3</w:t>
      </w:r>
      <w:r w:rsidR="00206606">
        <w:t xml:space="preserve">   </w:t>
      </w:r>
      <w:proofErr w:type="spellStart"/>
      <w:r w:rsidR="00206606">
        <w:t>CInterpolationLinear</w:t>
      </w:r>
      <w:bookmarkEnd w:id="39"/>
      <w:proofErr w:type="spellEnd"/>
    </w:p>
    <w:p w14:paraId="0E99B919" w14:textId="77777777" w:rsidR="00206606" w:rsidRDefault="00206606" w:rsidP="00206606">
      <w:proofErr w:type="gramStart"/>
      <w:r>
        <w:t>Again</w:t>
      </w:r>
      <w:proofErr w:type="gramEnd"/>
      <w:r>
        <w:t xml:space="preserve"> the </w:t>
      </w:r>
      <w:proofErr w:type="spellStart"/>
      <w:r>
        <w:t>CInterpolationLinear</w:t>
      </w:r>
      <w:proofErr w:type="spellEnd"/>
      <w:r>
        <w:t xml:space="preserve"> function is used in the same way:</w:t>
      </w:r>
    </w:p>
    <w:p w14:paraId="7CA7EE5D" w14:textId="77777777" w:rsidR="00E96341" w:rsidRDefault="00E96341" w:rsidP="00206606"/>
    <w:p w14:paraId="51706DA1" w14:textId="612A9F77" w:rsidR="00E96341" w:rsidRPr="00E65281" w:rsidRDefault="00206606" w:rsidP="00206606">
      <w:pPr>
        <w:pStyle w:val="NoSpacing"/>
      </w:pPr>
      <w:r>
        <w:t xml:space="preserve">Interpolation = </w:t>
      </w:r>
      <w:proofErr w:type="spellStart"/>
      <w:proofErr w:type="gramStart"/>
      <w:r>
        <w:t>CInterpolationLinear</w:t>
      </w:r>
      <w:proofErr w:type="spellEnd"/>
      <w:r>
        <w:t>(</w:t>
      </w:r>
      <w:proofErr w:type="gramEnd"/>
      <w:r>
        <w:t>)</w:t>
      </w:r>
    </w:p>
    <w:p w14:paraId="3B347A3D" w14:textId="77777777" w:rsidR="00E96341" w:rsidRDefault="00E96341" w:rsidP="00333D5A">
      <w:pPr>
        <w:pStyle w:val="Heading3"/>
      </w:pPr>
    </w:p>
    <w:p w14:paraId="440EC349" w14:textId="327AD7E9" w:rsidR="001A7BD8" w:rsidRDefault="001A7BD8">
      <w:pPr>
        <w:spacing w:after="200" w:line="276" w:lineRule="auto"/>
      </w:pPr>
      <w:r>
        <w:br w:type="page"/>
      </w:r>
    </w:p>
    <w:p w14:paraId="2DB9C9FB" w14:textId="77777777" w:rsidR="00BC69CB" w:rsidRDefault="00BC69CB" w:rsidP="00EA27C6"/>
    <w:p w14:paraId="22F73750" w14:textId="77777777" w:rsidR="00E96341" w:rsidRDefault="00E96341" w:rsidP="00333D5A">
      <w:pPr>
        <w:pStyle w:val="Heading1"/>
        <w:ind w:left="426" w:hanging="426"/>
      </w:pPr>
      <w:bookmarkStart w:id="40" w:name="_Toc76652616"/>
      <w:r>
        <w:t>Periodicity and Repeats</w:t>
      </w:r>
      <w:bookmarkEnd w:id="40"/>
      <w:r>
        <w:t xml:space="preserve"> </w:t>
      </w:r>
    </w:p>
    <w:p w14:paraId="508985C6" w14:textId="77777777" w:rsidR="00E96341" w:rsidRDefault="00E96341" w:rsidP="00333D5A">
      <w:pPr>
        <w:pStyle w:val="Heading1"/>
        <w:numPr>
          <w:ilvl w:val="0"/>
          <w:numId w:val="0"/>
        </w:numPr>
        <w:ind w:left="426"/>
      </w:pPr>
    </w:p>
    <w:p w14:paraId="4A3948C8" w14:textId="14EE5264" w:rsidR="00E96341" w:rsidRDefault="00E96341" w:rsidP="00333D5A">
      <w:pPr>
        <w:pStyle w:val="Heading2"/>
      </w:pPr>
      <w:bookmarkStart w:id="41" w:name="_Toc76652617"/>
      <w:r>
        <w:t>4.1 Repeats</w:t>
      </w:r>
      <w:bookmarkEnd w:id="41"/>
    </w:p>
    <w:p w14:paraId="12A9F04F" w14:textId="77777777" w:rsidR="00E96341" w:rsidRDefault="00E96341" w:rsidP="00E96341"/>
    <w:p w14:paraId="1C74BD66" w14:textId="77777777" w:rsidR="00E96341" w:rsidRDefault="00E96341" w:rsidP="00E96341">
      <w:r>
        <w:t xml:space="preserve">The norm when creating TexGen models would be to add nodes to represent the smallest repeating section of a yarn. </w:t>
      </w:r>
      <w:proofErr w:type="gramStart"/>
      <w:r>
        <w:t>In order to</w:t>
      </w:r>
      <w:proofErr w:type="gramEnd"/>
      <w:r>
        <w:t xml:space="preserve"> create a larger section of a textile repeat vectors are specified for each yarn. The repeat vector, with Cartesian coordinates </w:t>
      </w:r>
      <w:proofErr w:type="spellStart"/>
      <w:r w:rsidRPr="00EC797C">
        <w:rPr>
          <w:i/>
        </w:rPr>
        <w:t>x</w:t>
      </w:r>
      <w:r w:rsidRPr="00EC797C">
        <w:rPr>
          <w:i/>
          <w:vertAlign w:val="subscript"/>
        </w:rPr>
        <w:t>r</w:t>
      </w:r>
      <w:proofErr w:type="spellEnd"/>
      <w:r>
        <w:t xml:space="preserve">, </w:t>
      </w:r>
      <w:proofErr w:type="spellStart"/>
      <w:r w:rsidRPr="00EC797C">
        <w:rPr>
          <w:i/>
        </w:rPr>
        <w:t>y</w:t>
      </w:r>
      <w:r w:rsidRPr="00EC797C">
        <w:rPr>
          <w:i/>
          <w:vertAlign w:val="subscript"/>
        </w:rPr>
        <w:t>r</w:t>
      </w:r>
      <w:proofErr w:type="spellEnd"/>
      <w:r>
        <w:t xml:space="preserve"> and </w:t>
      </w:r>
      <w:proofErr w:type="spellStart"/>
      <w:r w:rsidRPr="00EC797C">
        <w:rPr>
          <w:i/>
        </w:rPr>
        <w:t>z</w:t>
      </w:r>
      <w:r w:rsidRPr="00EC797C">
        <w:rPr>
          <w:i/>
          <w:vertAlign w:val="subscript"/>
        </w:rPr>
        <w:t>r</w:t>
      </w:r>
      <w:proofErr w:type="spellEnd"/>
      <w:r>
        <w:t xml:space="preserve"> is specified using:</w:t>
      </w:r>
    </w:p>
    <w:p w14:paraId="4592BC75" w14:textId="77777777" w:rsidR="00E96341" w:rsidRDefault="00E96341" w:rsidP="00E96341"/>
    <w:p w14:paraId="2954BC82" w14:textId="77777777" w:rsidR="00E96341" w:rsidRDefault="00E96341" w:rsidP="00E96341">
      <w:pPr>
        <w:pStyle w:val="NoSpacing"/>
      </w:pPr>
      <w:proofErr w:type="spellStart"/>
      <w:proofErr w:type="gramStart"/>
      <w:r w:rsidRPr="00EC797C">
        <w:t>yarn.AddRepeat</w:t>
      </w:r>
      <w:proofErr w:type="spellEnd"/>
      <w:proofErr w:type="gramEnd"/>
      <w:r>
        <w:fldChar w:fldCharType="begin"/>
      </w:r>
      <w:r>
        <w:instrText xml:space="preserve"> XE "</w:instrText>
      </w:r>
      <w:r w:rsidRPr="00CF2156">
        <w:instrText>AddRepeat</w:instrText>
      </w:r>
      <w:r>
        <w:instrText xml:space="preserve">" </w:instrText>
      </w:r>
      <w:r>
        <w:fldChar w:fldCharType="end"/>
      </w:r>
      <w:r w:rsidRPr="00EC797C">
        <w:t>(</w:t>
      </w:r>
      <w:r>
        <w:t xml:space="preserve"> </w:t>
      </w:r>
      <w:r w:rsidRPr="00EC797C">
        <w:t xml:space="preserve"> XYZ</w:t>
      </w:r>
      <w:r>
        <w:fldChar w:fldCharType="begin"/>
      </w:r>
      <w:r>
        <w:instrText xml:space="preserve"> XE "</w:instrText>
      </w:r>
      <w:r w:rsidRPr="00E36C3F">
        <w:rPr>
          <w:highlight w:val="yellow"/>
        </w:rPr>
        <w:instrText>XYZ</w:instrText>
      </w:r>
      <w:r>
        <w:instrText xml:space="preserve">" </w:instrText>
      </w:r>
      <w:r>
        <w:fldChar w:fldCharType="end"/>
      </w:r>
      <w:r w:rsidRPr="00EC797C">
        <w:t>(</w:t>
      </w:r>
      <w:proofErr w:type="spellStart"/>
      <w:r>
        <w:t>x</w:t>
      </w:r>
      <w:r w:rsidRPr="00EC797C">
        <w:rPr>
          <w:vertAlign w:val="subscript"/>
        </w:rPr>
        <w:t>r</w:t>
      </w:r>
      <w:r w:rsidRPr="00EC797C">
        <w:t>,</w:t>
      </w:r>
      <w:r>
        <w:t>y</w:t>
      </w:r>
      <w:r w:rsidRPr="00EC797C">
        <w:rPr>
          <w:vertAlign w:val="subscript"/>
        </w:rPr>
        <w:t>r</w:t>
      </w:r>
      <w:proofErr w:type="spellEnd"/>
      <w:r w:rsidRPr="00EC797C">
        <w:t xml:space="preserve">, </w:t>
      </w:r>
      <w:proofErr w:type="spellStart"/>
      <w:r>
        <w:t>z</w:t>
      </w:r>
      <w:r w:rsidRPr="00EC797C">
        <w:rPr>
          <w:vertAlign w:val="subscript"/>
        </w:rPr>
        <w:t>r</w:t>
      </w:r>
      <w:proofErr w:type="spellEnd"/>
      <w:r w:rsidRPr="00EC797C">
        <w:t>)</w:t>
      </w:r>
      <w:r>
        <w:t xml:space="preserve"> </w:t>
      </w:r>
      <w:r w:rsidRPr="00EC797C">
        <w:t xml:space="preserve"> )</w:t>
      </w:r>
    </w:p>
    <w:p w14:paraId="03AC954F" w14:textId="77777777" w:rsidR="00E96341" w:rsidRPr="00581001" w:rsidRDefault="00E96341" w:rsidP="00E96341"/>
    <w:p w14:paraId="0EE899A5" w14:textId="4E68468A" w:rsidR="00E96341" w:rsidRDefault="00E96341" w:rsidP="00333D5A">
      <w:pPr>
        <w:pStyle w:val="Heading2"/>
      </w:pPr>
      <w:bookmarkStart w:id="42" w:name="_Toc76652618"/>
      <w:r>
        <w:t>4.2 Create Domains</w:t>
      </w:r>
      <w:bookmarkEnd w:id="42"/>
    </w:p>
    <w:p w14:paraId="0C5B0D49" w14:textId="77777777" w:rsidR="00E96341" w:rsidRDefault="00E96341" w:rsidP="00E96341"/>
    <w:p w14:paraId="1C1961CB" w14:textId="201BE2AA" w:rsidR="00E96341" w:rsidRDefault="00E96341" w:rsidP="00E96341">
      <w:r>
        <w:t xml:space="preserve">After a yarn and repeat vectors have been specified a potentially infinite textile is created. In order to specify the specific region of the textile which is to be examined a domain is specified which defines the area of the </w:t>
      </w:r>
      <w:proofErr w:type="gramStart"/>
      <w:r>
        <w:t>model</w:t>
      </w:r>
      <w:proofErr w:type="gramEnd"/>
      <w:r>
        <w:t xml:space="preserve"> which is to be used, for example to be exported to third party software. </w:t>
      </w:r>
      <w:proofErr w:type="gramStart"/>
      <w:r>
        <w:t>Typically</w:t>
      </w:r>
      <w:proofErr w:type="gramEnd"/>
      <w:r>
        <w:t xml:space="preserve"> the domain will represent a unit cell but could be a larger number of repeats depending on the type of simulation which is to be run using the model.</w:t>
      </w:r>
    </w:p>
    <w:p w14:paraId="14C96C09" w14:textId="08A15975" w:rsidR="00E96341" w:rsidRDefault="00E96341" w:rsidP="00E96341">
      <w:r>
        <w:t>The domain is built up from a set of planes</w:t>
      </w:r>
      <w:r>
        <w:fldChar w:fldCharType="begin"/>
      </w:r>
      <w:r>
        <w:instrText xml:space="preserve"> ADDIN EN.CITE &lt;EndNote&gt;&lt;Cite&gt;&lt;Author&gt;M Sherburn&lt;/Author&gt;&lt;Year&gt;2007&lt;/Year&gt;&lt;RecNum&gt;274&lt;/RecNum&gt;&lt;DisplayText&gt;[2]&lt;/DisplayText&gt;&lt;record&gt;&lt;rec-number&gt;274&lt;/rec-number&gt;&lt;foreign-keys&gt;&lt;key app="EN" db-id="9d5fv2vrw99stpe2v5qxrx0zs99ae90ds950" timestamp="1436017722"&gt;274&lt;/key&gt;&lt;/foreign-keys&gt;&lt;ref-type name="Thesis"&gt;32&lt;/ref-type&gt;&lt;contributors&gt;&lt;authors&gt;&lt;author&gt;M Sherburn,&lt;/author&gt;&lt;/authors&gt;&lt;/contributors&gt;&lt;titles&gt;&lt;title&gt;Geometric and Mechanical Modelling of Textiles&lt;/title&gt;&lt;/titles&gt;&lt;volume&gt;PhD&lt;/volume&gt;&lt;dates&gt;&lt;year&gt;2007&lt;/year&gt;&lt;/dates&gt;&lt;publisher&gt;The University of Nottingham&lt;/publisher&gt;&lt;urls&gt;&lt;/urls&gt;&lt;/record&gt;&lt;/Cite&gt;&lt;/EndNote&gt;</w:instrText>
      </w:r>
      <w:r>
        <w:fldChar w:fldCharType="separate"/>
      </w:r>
      <w:r>
        <w:rPr>
          <w:noProof/>
        </w:rPr>
        <w:t>[</w:t>
      </w:r>
      <w:hyperlink w:anchor="_ENREF_2" w:tooltip="M Sherburn, 2007 #274" w:history="1">
        <w:r w:rsidR="00333D5A">
          <w:rPr>
            <w:noProof/>
          </w:rPr>
          <w:t>2</w:t>
        </w:r>
      </w:hyperlink>
      <w:r>
        <w:rPr>
          <w:noProof/>
        </w:rPr>
        <w:t>]</w:t>
      </w:r>
      <w:r>
        <w:fldChar w:fldCharType="end"/>
      </w:r>
      <w:r>
        <w:t xml:space="preserve"> which represent a convex shape.</w:t>
      </w:r>
    </w:p>
    <w:p w14:paraId="0E424D18" w14:textId="77777777" w:rsidR="00E96341" w:rsidRDefault="00E96341" w:rsidP="00E96341"/>
    <w:p w14:paraId="2094518F" w14:textId="68D35F35" w:rsidR="00E96341" w:rsidRDefault="00E96341" w:rsidP="00E96341">
      <w:pPr>
        <w:pStyle w:val="Heading3"/>
      </w:pPr>
      <w:bookmarkStart w:id="43" w:name="_Ref495940199"/>
      <w:bookmarkStart w:id="44" w:name="_Toc76652619"/>
      <w:r>
        <w:t>4.3 Default Domains</w:t>
      </w:r>
      <w:bookmarkEnd w:id="43"/>
      <w:bookmarkEnd w:id="44"/>
    </w:p>
    <w:p w14:paraId="7509AB7F" w14:textId="77777777" w:rsidR="00E96341" w:rsidRDefault="00E96341" w:rsidP="00E96341">
      <w:r>
        <w:t xml:space="preserve">If one of the classes based on either </w:t>
      </w:r>
      <w:proofErr w:type="spellStart"/>
      <w:r>
        <w:t>CTextileWeave</w:t>
      </w:r>
      <w:proofErr w:type="spellEnd"/>
      <w:r>
        <w:t xml:space="preserve"> or CTextile3DWeave has been </w:t>
      </w:r>
      <w:proofErr w:type="gramStart"/>
      <w:r>
        <w:t>used</w:t>
      </w:r>
      <w:proofErr w:type="gramEnd"/>
      <w:r>
        <w:t xml:space="preserve"> then the simplest way to define the domain is to use the default domain function. In this case the domain will be assigned which is appropriate for the type of weave used:</w:t>
      </w:r>
    </w:p>
    <w:p w14:paraId="381199B4" w14:textId="77777777" w:rsidR="00E96341" w:rsidRDefault="00E96341" w:rsidP="00E96341"/>
    <w:p w14:paraId="0F050B18" w14:textId="77777777" w:rsidR="00E96341" w:rsidRDefault="00E96341" w:rsidP="00E96341">
      <w:pPr>
        <w:pStyle w:val="NoSpacing"/>
      </w:pPr>
      <w:proofErr w:type="spellStart"/>
      <w:proofErr w:type="gramStart"/>
      <w:r w:rsidRPr="00A070A7">
        <w:t>textile.AssignDefaultDomain</w:t>
      </w:r>
      <w:proofErr w:type="spellEnd"/>
      <w:proofErr w:type="gramEnd"/>
      <w:r>
        <w:fldChar w:fldCharType="begin"/>
      </w:r>
      <w:r>
        <w:instrText xml:space="preserve"> XE "</w:instrText>
      </w:r>
      <w:r w:rsidRPr="0011519E">
        <w:instrText>AssignDefaultDomain</w:instrText>
      </w:r>
      <w:r>
        <w:instrText xml:space="preserve">" </w:instrText>
      </w:r>
      <w:r>
        <w:fldChar w:fldCharType="end"/>
      </w:r>
      <w:r w:rsidRPr="00A070A7">
        <w:t>()</w:t>
      </w:r>
    </w:p>
    <w:p w14:paraId="16424EC2" w14:textId="77777777" w:rsidR="00E96341" w:rsidRDefault="00E96341" w:rsidP="00E96341"/>
    <w:p w14:paraId="4F87572F" w14:textId="0019D15E" w:rsidR="00E96341" w:rsidRDefault="00E96341" w:rsidP="00E96341">
      <w:r>
        <w:t>This function will define</w:t>
      </w:r>
      <w:r w:rsidRPr="00A070A7">
        <w:t xml:space="preserve"> a domain which describes 6 planes </w:t>
      </w:r>
      <w:r>
        <w:t xml:space="preserve">which </w:t>
      </w:r>
      <w:r w:rsidRPr="00A070A7">
        <w:t>trim</w:t>
      </w:r>
      <w:r>
        <w:t>s</w:t>
      </w:r>
      <w:r w:rsidRPr="00A070A7">
        <w:t xml:space="preserve"> the textile to a unit cell.</w:t>
      </w:r>
      <w:r>
        <w:t xml:space="preserve"> It should be noted that by default the domain is 10% larger than the distance between the maximum and minimum points on the yarns in z-direction.</w:t>
      </w:r>
    </w:p>
    <w:p w14:paraId="16287A26" w14:textId="77777777" w:rsidR="00E96341" w:rsidRDefault="00E96341" w:rsidP="00E96341"/>
    <w:p w14:paraId="29E2AFA4" w14:textId="0FF87116" w:rsidR="00E96341" w:rsidRDefault="00E96341" w:rsidP="00E96341">
      <w:pPr>
        <w:pStyle w:val="Heading3"/>
      </w:pPr>
      <w:bookmarkStart w:id="45" w:name="_Ref496000000"/>
      <w:bookmarkStart w:id="46" w:name="_Toc76652620"/>
      <w:r>
        <w:t>4.4 Specifying Domain Planes</w:t>
      </w:r>
      <w:bookmarkEnd w:id="45"/>
      <w:bookmarkEnd w:id="46"/>
    </w:p>
    <w:p w14:paraId="7878E404" w14:textId="77777777" w:rsidR="00E96341" w:rsidRDefault="00E96341" w:rsidP="00E96341">
      <w:r>
        <w:t xml:space="preserve">To manually specify a set of domain planes the </w:t>
      </w:r>
      <w:proofErr w:type="spellStart"/>
      <w:r>
        <w:t>C</w:t>
      </w:r>
      <w:r w:rsidRPr="00E87B06">
        <w:t>DomainPlanes</w:t>
      </w:r>
      <w:proofErr w:type="spellEnd"/>
      <w:r>
        <w:fldChar w:fldCharType="begin"/>
      </w:r>
      <w:r>
        <w:instrText xml:space="preserve"> XE "</w:instrText>
      </w:r>
      <w:r w:rsidRPr="00CF2156">
        <w:instrText>CDomainPlanes</w:instrText>
      </w:r>
      <w:r>
        <w:instrText xml:space="preserve">" </w:instrText>
      </w:r>
      <w:r>
        <w:fldChar w:fldCharType="end"/>
      </w:r>
      <w:r w:rsidRPr="00E87B06">
        <w:t>()</w:t>
      </w:r>
      <w:r>
        <w:t xml:space="preserve"> class is used. This can be initialised in two ways. </w:t>
      </w:r>
      <w:proofErr w:type="gramStart"/>
      <w:r>
        <w:t>Firstly</w:t>
      </w:r>
      <w:proofErr w:type="gramEnd"/>
      <w:r>
        <w:t xml:space="preserve"> with the lower and upper limits, </w:t>
      </w:r>
      <w:r w:rsidRPr="00C31C49">
        <w:rPr>
          <w:i/>
        </w:rPr>
        <w:t>lo</w:t>
      </w:r>
      <w:r>
        <w:t xml:space="preserve"> and </w:t>
      </w:r>
      <w:r w:rsidRPr="00C31C49">
        <w:rPr>
          <w:i/>
        </w:rPr>
        <w:t>up</w:t>
      </w:r>
      <w:r>
        <w:t>, of a bounding box, in which case six planes will automatically be created to create the box domain:</w:t>
      </w:r>
    </w:p>
    <w:p w14:paraId="50D06B8F" w14:textId="77777777" w:rsidR="00E96341" w:rsidRDefault="00E96341" w:rsidP="00E96341"/>
    <w:p w14:paraId="66BB1B66" w14:textId="77777777" w:rsidR="00E96341" w:rsidRDefault="00E96341" w:rsidP="00E96341">
      <w:pPr>
        <w:pStyle w:val="NoSpacing"/>
      </w:pPr>
      <w:r>
        <w:t xml:space="preserve">Domain= </w:t>
      </w:r>
      <w:proofErr w:type="spellStart"/>
      <w:r w:rsidRPr="00E87B06">
        <w:t>CDomainPlanes</w:t>
      </w:r>
      <w:proofErr w:type="spellEnd"/>
      <w:r>
        <w:fldChar w:fldCharType="begin"/>
      </w:r>
      <w:r>
        <w:instrText xml:space="preserve"> XE "</w:instrText>
      </w:r>
      <w:r w:rsidRPr="00CF2156">
        <w:instrText>CDomainPlanes</w:instrText>
      </w:r>
      <w:r>
        <w:instrText xml:space="preserve">" </w:instrText>
      </w:r>
      <w:r>
        <w:fldChar w:fldCharType="end"/>
      </w:r>
      <w:r w:rsidRPr="00E87B06">
        <w:t>(</w:t>
      </w:r>
      <w:r>
        <w:t xml:space="preserve"> </w:t>
      </w:r>
      <w:r w:rsidRPr="00E87B06">
        <w:t>XYZ</w:t>
      </w:r>
      <w:r>
        <w:fldChar w:fldCharType="begin"/>
      </w:r>
      <w:r>
        <w:instrText xml:space="preserve"> XE "</w:instrText>
      </w:r>
      <w:r w:rsidRPr="00E36C3F">
        <w:rPr>
          <w:highlight w:val="yellow"/>
        </w:rPr>
        <w:instrText>XYZ</w:instrText>
      </w:r>
      <w:r>
        <w:instrText xml:space="preserve">" </w:instrText>
      </w:r>
      <w:r>
        <w:fldChar w:fldCharType="end"/>
      </w:r>
      <w:r w:rsidRPr="00E87B06">
        <w:t>(</w:t>
      </w:r>
      <w:proofErr w:type="spellStart"/>
      <w:r>
        <w:t>x</w:t>
      </w:r>
      <w:r w:rsidRPr="00C31C49">
        <w:rPr>
          <w:vertAlign w:val="subscript"/>
        </w:rPr>
        <w:t>lo</w:t>
      </w:r>
      <w:proofErr w:type="spellEnd"/>
      <w:r w:rsidRPr="00E87B06">
        <w:t>,</w:t>
      </w:r>
      <w:r>
        <w:t xml:space="preserve"> </w:t>
      </w:r>
      <w:proofErr w:type="spellStart"/>
      <w:r>
        <w:t>y</w:t>
      </w:r>
      <w:r w:rsidRPr="00C31C49">
        <w:rPr>
          <w:vertAlign w:val="subscript"/>
        </w:rPr>
        <w:t>lo</w:t>
      </w:r>
      <w:proofErr w:type="spellEnd"/>
      <w:r w:rsidRPr="00E87B06">
        <w:t xml:space="preserve">, </w:t>
      </w:r>
      <w:proofErr w:type="spellStart"/>
      <w:r>
        <w:t>z</w:t>
      </w:r>
      <w:r w:rsidRPr="00C31C49">
        <w:rPr>
          <w:vertAlign w:val="subscript"/>
        </w:rPr>
        <w:t>lo</w:t>
      </w:r>
      <w:proofErr w:type="spellEnd"/>
      <w:r w:rsidRPr="00E87B06">
        <w:t xml:space="preserve">), </w:t>
      </w:r>
      <w:proofErr w:type="gramStart"/>
      <w:r w:rsidRPr="00E87B06">
        <w:t>XYZ(</w:t>
      </w:r>
      <w:proofErr w:type="spellStart"/>
      <w:proofErr w:type="gramEnd"/>
      <w:r w:rsidRPr="00C31C49">
        <w:rPr>
          <w:i/>
        </w:rPr>
        <w:t>x</w:t>
      </w:r>
      <w:r w:rsidRPr="00C31C49">
        <w:rPr>
          <w:i/>
          <w:vertAlign w:val="subscript"/>
        </w:rPr>
        <w:t>up</w:t>
      </w:r>
      <w:proofErr w:type="spellEnd"/>
      <w:r w:rsidRPr="00E87B06">
        <w:t xml:space="preserve">, </w:t>
      </w:r>
      <w:r w:rsidRPr="00C31C49">
        <w:rPr>
          <w:i/>
        </w:rPr>
        <w:t>y</w:t>
      </w:r>
      <w:r w:rsidRPr="00C31C49">
        <w:rPr>
          <w:i/>
          <w:vertAlign w:val="subscript"/>
        </w:rPr>
        <w:t>up</w:t>
      </w:r>
      <w:r w:rsidRPr="00E87B06">
        <w:t xml:space="preserve">, </w:t>
      </w:r>
      <w:proofErr w:type="spellStart"/>
      <w:r w:rsidRPr="00C31C49">
        <w:rPr>
          <w:i/>
        </w:rPr>
        <w:t>z</w:t>
      </w:r>
      <w:r w:rsidRPr="00C31C49">
        <w:rPr>
          <w:i/>
          <w:vertAlign w:val="subscript"/>
        </w:rPr>
        <w:t>up</w:t>
      </w:r>
      <w:proofErr w:type="spellEnd"/>
      <w:r w:rsidRPr="00E87B06">
        <w:t>)</w:t>
      </w:r>
      <w:r>
        <w:t xml:space="preserve">  </w:t>
      </w:r>
      <w:r w:rsidRPr="00E87B06">
        <w:t>)</w:t>
      </w:r>
    </w:p>
    <w:p w14:paraId="7981AF47" w14:textId="77777777" w:rsidR="00E96341" w:rsidRDefault="00E96341" w:rsidP="00E96341"/>
    <w:p w14:paraId="3316F8B7" w14:textId="77777777" w:rsidR="00E96341" w:rsidRDefault="00E96341" w:rsidP="00E96341">
      <w:r>
        <w:t xml:space="preserve">Here the subscripts </w:t>
      </w:r>
      <w:r w:rsidRPr="00C31C49">
        <w:rPr>
          <w:i/>
        </w:rPr>
        <w:t>lo</w:t>
      </w:r>
      <w:r>
        <w:t xml:space="preserve"> and </w:t>
      </w:r>
      <w:r w:rsidRPr="00C31C49">
        <w:rPr>
          <w:i/>
        </w:rPr>
        <w:t>up</w:t>
      </w:r>
      <w:r>
        <w:t xml:space="preserve"> specify the lower and upper box limits in Cartesian coordinates, respectively.</w:t>
      </w:r>
    </w:p>
    <w:p w14:paraId="13504419" w14:textId="77777777" w:rsidR="00E96341" w:rsidRDefault="00E96341" w:rsidP="00E96341">
      <w:r>
        <w:t>Secondly the planes can be specified manually. First an empty domain object is created:</w:t>
      </w:r>
    </w:p>
    <w:p w14:paraId="7F2E3678" w14:textId="77777777" w:rsidR="00E96341" w:rsidRDefault="00E96341" w:rsidP="00E96341"/>
    <w:p w14:paraId="09512EBB" w14:textId="77777777" w:rsidR="00E96341" w:rsidRDefault="00E96341" w:rsidP="00E96341">
      <w:pPr>
        <w:pStyle w:val="NoSpacing"/>
      </w:pPr>
      <w:r>
        <w:t xml:space="preserve">Domain= </w:t>
      </w:r>
      <w:proofErr w:type="spellStart"/>
      <w:r w:rsidRPr="00E87B06">
        <w:t>CDomainPlanes</w:t>
      </w:r>
      <w:proofErr w:type="spellEnd"/>
      <w:r>
        <w:fldChar w:fldCharType="begin"/>
      </w:r>
      <w:r>
        <w:instrText xml:space="preserve"> XE "</w:instrText>
      </w:r>
      <w:r w:rsidRPr="00CF2156">
        <w:instrText>CDomainPlanes</w:instrText>
      </w:r>
      <w:r>
        <w:instrText xml:space="preserve">" </w:instrText>
      </w:r>
      <w:r>
        <w:fldChar w:fldCharType="end"/>
      </w:r>
      <w:r w:rsidRPr="00E87B06">
        <w:t>(</w:t>
      </w:r>
      <w:r>
        <w:t xml:space="preserve"> </w:t>
      </w:r>
      <w:r w:rsidRPr="00E87B06">
        <w:t>)</w:t>
      </w:r>
    </w:p>
    <w:p w14:paraId="2AEC9501" w14:textId="77777777" w:rsidR="00E96341" w:rsidRDefault="00E96341" w:rsidP="00E96341"/>
    <w:p w14:paraId="0A7A5F87" w14:textId="491723FF" w:rsidR="00E96341" w:rsidRDefault="00E96341" w:rsidP="00E96341">
      <w:r>
        <w:t xml:space="preserve">The planes are then created using the </w:t>
      </w:r>
      <w:proofErr w:type="gramStart"/>
      <w:r>
        <w:t>PLANE(</w:t>
      </w:r>
      <w:proofErr w:type="gramEnd"/>
      <w:r>
        <w:t xml:space="preserve">) function and added to the </w:t>
      </w:r>
      <w:proofErr w:type="spellStart"/>
      <w:r>
        <w:t>CDomainPlanes</w:t>
      </w:r>
      <w:proofErr w:type="spellEnd"/>
      <w:r>
        <w:t xml:space="preserve"> object. The plane, </w:t>
      </w:r>
      <w:r w:rsidRPr="00D031F1">
        <w:rPr>
          <w:i/>
        </w:rPr>
        <w:t>Plane</w:t>
      </w:r>
      <w:r>
        <w:t xml:space="preserve">, is defined as a </w:t>
      </w:r>
      <w:r w:rsidRPr="00D031F1">
        <w:t xml:space="preserve">normal vector with Cartesian </w:t>
      </w:r>
      <w:r w:rsidRPr="00D031F1">
        <w:lastRenderedPageBreak/>
        <w:t xml:space="preserve">components </w:t>
      </w:r>
      <w:proofErr w:type="spellStart"/>
      <w:r w:rsidRPr="00D031F1">
        <w:rPr>
          <w:i/>
        </w:rPr>
        <w:t>x</w:t>
      </w:r>
      <w:r w:rsidRPr="00D031F1">
        <w:rPr>
          <w:i/>
          <w:vertAlign w:val="subscript"/>
        </w:rPr>
        <w:t>n</w:t>
      </w:r>
      <w:proofErr w:type="spellEnd"/>
      <w:r w:rsidRPr="00D031F1">
        <w:t xml:space="preserve">, </w:t>
      </w:r>
      <w:proofErr w:type="spellStart"/>
      <w:r w:rsidRPr="00D031F1">
        <w:rPr>
          <w:i/>
        </w:rPr>
        <w:t>y</w:t>
      </w:r>
      <w:r w:rsidRPr="00D031F1">
        <w:rPr>
          <w:i/>
          <w:vertAlign w:val="subscript"/>
        </w:rPr>
        <w:t>n</w:t>
      </w:r>
      <w:proofErr w:type="spellEnd"/>
      <w:r w:rsidRPr="00D031F1">
        <w:t xml:space="preserve"> and </w:t>
      </w:r>
      <w:proofErr w:type="spellStart"/>
      <w:r w:rsidRPr="00D031F1">
        <w:rPr>
          <w:i/>
        </w:rPr>
        <w:t>z</w:t>
      </w:r>
      <w:r w:rsidRPr="00D031F1">
        <w:rPr>
          <w:i/>
          <w:vertAlign w:val="subscript"/>
        </w:rPr>
        <w:t>n</w:t>
      </w:r>
      <w:proofErr w:type="spellEnd"/>
      <w:r w:rsidRPr="00D031F1">
        <w:t xml:space="preserve">. The vector length, </w:t>
      </w:r>
      <w:r w:rsidRPr="00D031F1">
        <w:rPr>
          <w:i/>
        </w:rPr>
        <w:t>d</w:t>
      </w:r>
      <w:r w:rsidRPr="00D031F1">
        <w:t xml:space="preserve">, </w:t>
      </w:r>
      <w:r>
        <w:t>is the distance of the plane from the origin:</w:t>
      </w:r>
    </w:p>
    <w:p w14:paraId="13AF7C3D" w14:textId="77777777" w:rsidR="00E96341" w:rsidRPr="00D031F1" w:rsidRDefault="00E96341" w:rsidP="00E96341"/>
    <w:p w14:paraId="4E3DDA7E" w14:textId="77777777" w:rsidR="00E96341" w:rsidRDefault="00E96341" w:rsidP="00E96341">
      <w:pPr>
        <w:pStyle w:val="NoSpacing"/>
      </w:pPr>
      <w:r>
        <w:t xml:space="preserve">Plane= </w:t>
      </w:r>
      <w:r w:rsidRPr="00D031F1">
        <w:t>PLANE</w:t>
      </w:r>
      <w:r>
        <w:fldChar w:fldCharType="begin"/>
      </w:r>
      <w:r>
        <w:instrText xml:space="preserve"> XE "</w:instrText>
      </w:r>
      <w:r w:rsidRPr="00CF2156">
        <w:instrText>PLANE</w:instrText>
      </w:r>
      <w:r>
        <w:instrText xml:space="preserve">" </w:instrText>
      </w:r>
      <w:r>
        <w:fldChar w:fldCharType="end"/>
      </w:r>
      <w:r w:rsidRPr="00D031F1">
        <w:t>(XYZ</w:t>
      </w:r>
      <w:r>
        <w:fldChar w:fldCharType="begin"/>
      </w:r>
      <w:r>
        <w:instrText xml:space="preserve"> XE "</w:instrText>
      </w:r>
      <w:r w:rsidRPr="00E36C3F">
        <w:rPr>
          <w:highlight w:val="yellow"/>
        </w:rPr>
        <w:instrText>XYZ</w:instrText>
      </w:r>
      <w:r>
        <w:instrText xml:space="preserve">" </w:instrText>
      </w:r>
      <w:r>
        <w:fldChar w:fldCharType="end"/>
      </w:r>
      <w:r w:rsidRPr="00D031F1">
        <w:t>(</w:t>
      </w:r>
      <w:proofErr w:type="spellStart"/>
      <w:r w:rsidRPr="00D031F1">
        <w:t>xn</w:t>
      </w:r>
      <w:proofErr w:type="spellEnd"/>
      <w:r w:rsidRPr="00D031F1">
        <w:t xml:space="preserve">, </w:t>
      </w:r>
      <w:proofErr w:type="spellStart"/>
      <w:r w:rsidRPr="00D031F1">
        <w:t>yn</w:t>
      </w:r>
      <w:proofErr w:type="spellEnd"/>
      <w:r w:rsidRPr="00D031F1">
        <w:t xml:space="preserve">, </w:t>
      </w:r>
      <w:proofErr w:type="spellStart"/>
      <w:r w:rsidRPr="00D031F1">
        <w:t>zn</w:t>
      </w:r>
      <w:proofErr w:type="spellEnd"/>
      <w:r w:rsidRPr="00D031F1">
        <w:t>), d)</w:t>
      </w:r>
    </w:p>
    <w:p w14:paraId="35F405AA" w14:textId="77777777" w:rsidR="00E96341" w:rsidRDefault="00E96341" w:rsidP="00E96341">
      <w:pPr>
        <w:pStyle w:val="NoSpacing"/>
      </w:pPr>
      <w:proofErr w:type="spellStart"/>
      <w:r w:rsidRPr="00D031F1">
        <w:t>Domain.AddPlane</w:t>
      </w:r>
      <w:proofErr w:type="spellEnd"/>
      <w:r>
        <w:fldChar w:fldCharType="begin"/>
      </w:r>
      <w:r>
        <w:instrText xml:space="preserve"> XE "</w:instrText>
      </w:r>
      <w:r w:rsidRPr="00CF2156">
        <w:instrText>AddPlane</w:instrText>
      </w:r>
      <w:r>
        <w:instrText xml:space="preserve">" </w:instrText>
      </w:r>
      <w:r>
        <w:fldChar w:fldCharType="end"/>
      </w:r>
      <w:r w:rsidRPr="00D031F1">
        <w:t>(</w:t>
      </w:r>
      <w:proofErr w:type="gramStart"/>
      <w:r>
        <w:t xml:space="preserve">Plane </w:t>
      </w:r>
      <w:r w:rsidRPr="00D031F1">
        <w:t>)</w:t>
      </w:r>
      <w:proofErr w:type="gramEnd"/>
    </w:p>
    <w:p w14:paraId="6D8A2831" w14:textId="77777777" w:rsidR="00E96341" w:rsidRDefault="00E96341" w:rsidP="00E96341"/>
    <w:p w14:paraId="6834CD0B" w14:textId="77777777" w:rsidR="00E96341" w:rsidRDefault="00E96341" w:rsidP="00E96341">
      <w:r>
        <w:t>After the domain has been specified, it is added to the textile.</w:t>
      </w:r>
    </w:p>
    <w:p w14:paraId="60C150EA" w14:textId="77777777" w:rsidR="00E96341" w:rsidRDefault="00E96341" w:rsidP="00E96341"/>
    <w:p w14:paraId="4CAB18E7" w14:textId="77777777" w:rsidR="00E96341" w:rsidRDefault="00E96341" w:rsidP="00E96341">
      <w:pPr>
        <w:pStyle w:val="NoSpacing"/>
      </w:pPr>
      <w:proofErr w:type="spellStart"/>
      <w:proofErr w:type="gramStart"/>
      <w:r w:rsidRPr="00E87B06">
        <w:t>textile.AssignDomain</w:t>
      </w:r>
      <w:proofErr w:type="spellEnd"/>
      <w:proofErr w:type="gramEnd"/>
      <w:r>
        <w:fldChar w:fldCharType="begin"/>
      </w:r>
      <w:r>
        <w:instrText xml:space="preserve"> XE "</w:instrText>
      </w:r>
      <w:r w:rsidRPr="00CF2156">
        <w:instrText>AssignDomain</w:instrText>
      </w:r>
      <w:r>
        <w:instrText xml:space="preserve">" </w:instrText>
      </w:r>
      <w:r>
        <w:fldChar w:fldCharType="end"/>
      </w:r>
      <w:r w:rsidRPr="00E87B06">
        <w:t>(</w:t>
      </w:r>
      <w:r>
        <w:t>Domain</w:t>
      </w:r>
      <w:r w:rsidRPr="00E87B06">
        <w:t>)</w:t>
      </w:r>
    </w:p>
    <w:p w14:paraId="5AE74410" w14:textId="77777777" w:rsidR="00E96341" w:rsidRDefault="00E96341" w:rsidP="00E96341"/>
    <w:p w14:paraId="752AF419" w14:textId="17CCC0A9" w:rsidR="00E96341" w:rsidRDefault="00E96341" w:rsidP="00E96341">
      <w:pPr>
        <w:pBdr>
          <w:top w:val="single" w:sz="4" w:space="1" w:color="auto"/>
          <w:left w:val="single" w:sz="4" w:space="4" w:color="auto"/>
          <w:bottom w:val="single" w:sz="4" w:space="1" w:color="auto"/>
          <w:right w:val="single" w:sz="4" w:space="4" w:color="auto"/>
        </w:pBdr>
      </w:pPr>
      <w:r>
        <w:t>Example: For the yarn created as shown in the example of Section</w:t>
      </w:r>
      <w:r w:rsidR="00636E32">
        <w:t xml:space="preserve"> 2.5</w:t>
      </w:r>
      <w:r>
        <w:t xml:space="preserve">, add the line below before the </w:t>
      </w:r>
      <w:proofErr w:type="spellStart"/>
      <w:r>
        <w:t>AddTextile</w:t>
      </w:r>
      <w:proofErr w:type="spellEnd"/>
      <w:r>
        <w:fldChar w:fldCharType="begin"/>
      </w:r>
      <w:r>
        <w:instrText xml:space="preserve"> XE "</w:instrText>
      </w:r>
      <w:r w:rsidRPr="00ED4E1E">
        <w:instrText>AddTextile</w:instrText>
      </w:r>
      <w:r>
        <w:instrText xml:space="preserve">" </w:instrText>
      </w:r>
      <w:r>
        <w:fldChar w:fldCharType="end"/>
      </w:r>
      <w:r>
        <w:t>() call. This will specify bounding box of the domain.</w:t>
      </w:r>
    </w:p>
    <w:p w14:paraId="0BE35E91" w14:textId="77777777" w:rsidR="00E96341" w:rsidRDefault="00E96341" w:rsidP="00E96341">
      <w:pPr>
        <w:pBdr>
          <w:top w:val="single" w:sz="4" w:space="1" w:color="auto"/>
          <w:left w:val="single" w:sz="4" w:space="4" w:color="auto"/>
          <w:bottom w:val="single" w:sz="4" w:space="1" w:color="auto"/>
          <w:right w:val="single" w:sz="4" w:space="4" w:color="auto"/>
        </w:pBdr>
      </w:pPr>
    </w:p>
    <w:p w14:paraId="2CAFA157" w14:textId="77777777" w:rsidR="00E96341" w:rsidRDefault="00E96341" w:rsidP="00E96341">
      <w:pPr>
        <w:pStyle w:val="NoSpacing"/>
        <w:pBdr>
          <w:top w:val="single" w:sz="4" w:space="1" w:color="auto"/>
          <w:left w:val="single" w:sz="4" w:space="4" w:color="auto"/>
          <w:bottom w:val="single" w:sz="4" w:space="1" w:color="auto"/>
          <w:right w:val="single" w:sz="4" w:space="4" w:color="auto"/>
        </w:pBdr>
      </w:pPr>
      <w:proofErr w:type="spellStart"/>
      <w:proofErr w:type="gramStart"/>
      <w:r w:rsidRPr="00FC1726">
        <w:t>textile.AssignDomain</w:t>
      </w:r>
      <w:proofErr w:type="spellEnd"/>
      <w:proofErr w:type="gramEnd"/>
      <w:r>
        <w:fldChar w:fldCharType="begin"/>
      </w:r>
      <w:r>
        <w:instrText xml:space="preserve"> XE "</w:instrText>
      </w:r>
      <w:r w:rsidRPr="00CF2156">
        <w:instrText>AssignDomain</w:instrText>
      </w:r>
      <w:r>
        <w:instrText xml:space="preserve">" </w:instrText>
      </w:r>
      <w:r>
        <w:fldChar w:fldCharType="end"/>
      </w:r>
      <w:r w:rsidRPr="00FC1726">
        <w:t>(</w:t>
      </w:r>
      <w:proofErr w:type="spellStart"/>
      <w:r w:rsidRPr="00FC1726">
        <w:t>CDomainPlanes</w:t>
      </w:r>
      <w:proofErr w:type="spellEnd"/>
      <w:r>
        <w:fldChar w:fldCharType="begin"/>
      </w:r>
      <w:r>
        <w:instrText xml:space="preserve"> XE "</w:instrText>
      </w:r>
      <w:r w:rsidRPr="00CF2156">
        <w:instrText>CDomainPlanes</w:instrText>
      </w:r>
      <w:r>
        <w:instrText xml:space="preserve">" </w:instrText>
      </w:r>
      <w:r>
        <w:fldChar w:fldCharType="end"/>
      </w:r>
      <w:r w:rsidRPr="00FC1726">
        <w:t>(XYZ</w:t>
      </w:r>
      <w:r>
        <w:fldChar w:fldCharType="begin"/>
      </w:r>
      <w:r>
        <w:instrText xml:space="preserve"> XE "</w:instrText>
      </w:r>
      <w:r w:rsidRPr="00E36C3F">
        <w:rPr>
          <w:highlight w:val="yellow"/>
        </w:rPr>
        <w:instrText>XYZ</w:instrText>
      </w:r>
      <w:r>
        <w:instrText xml:space="preserve">" </w:instrText>
      </w:r>
      <w:r>
        <w:fldChar w:fldCharType="end"/>
      </w:r>
      <w:r w:rsidRPr="00FC1726">
        <w:t>(-0.5, 0, -0.5), XYZ(1.5, 7, 0.5)))</w:t>
      </w:r>
    </w:p>
    <w:p w14:paraId="68CD5714" w14:textId="77777777" w:rsidR="00E96341" w:rsidRDefault="00E96341" w:rsidP="00E96341">
      <w:pPr>
        <w:pBdr>
          <w:top w:val="single" w:sz="4" w:space="1" w:color="auto"/>
          <w:left w:val="single" w:sz="4" w:space="4" w:color="auto"/>
          <w:bottom w:val="single" w:sz="4" w:space="1" w:color="auto"/>
          <w:right w:val="single" w:sz="4" w:space="4" w:color="auto"/>
        </w:pBdr>
      </w:pPr>
    </w:p>
    <w:p w14:paraId="28927741" w14:textId="77777777" w:rsidR="00E96341" w:rsidRDefault="00E96341" w:rsidP="00E96341">
      <w:pPr>
        <w:pBdr>
          <w:top w:val="single" w:sz="4" w:space="1" w:color="auto"/>
          <w:left w:val="single" w:sz="4" w:space="4" w:color="auto"/>
          <w:bottom w:val="single" w:sz="4" w:space="1" w:color="auto"/>
          <w:right w:val="single" w:sz="4" w:space="4" w:color="auto"/>
        </w:pBdr>
      </w:pPr>
      <w:r>
        <w:t>The yarn in the domain will then look like:</w:t>
      </w:r>
    </w:p>
    <w:p w14:paraId="15F5BC0D" w14:textId="77777777" w:rsidR="00E96341" w:rsidRDefault="00E96341" w:rsidP="00E96341">
      <w:pPr>
        <w:pBdr>
          <w:top w:val="single" w:sz="4" w:space="1" w:color="auto"/>
          <w:left w:val="single" w:sz="4" w:space="4" w:color="auto"/>
          <w:bottom w:val="single" w:sz="4" w:space="1" w:color="auto"/>
          <w:right w:val="single" w:sz="4" w:space="4" w:color="auto"/>
        </w:pBdr>
        <w:jc w:val="center"/>
      </w:pPr>
      <w:r>
        <w:rPr>
          <w:noProof/>
          <w:lang w:eastAsia="en-GB"/>
        </w:rPr>
        <mc:AlternateContent>
          <mc:Choice Requires="wps">
            <w:drawing>
              <wp:anchor distT="0" distB="0" distL="114300" distR="114300" simplePos="0" relativeHeight="251929600" behindDoc="0" locked="0" layoutInCell="1" allowOverlap="1" wp14:anchorId="6E3A50CB" wp14:editId="4E3A5DFA">
                <wp:simplePos x="0" y="0"/>
                <wp:positionH relativeFrom="column">
                  <wp:posOffset>4206875</wp:posOffset>
                </wp:positionH>
                <wp:positionV relativeFrom="paragraph">
                  <wp:posOffset>343535</wp:posOffset>
                </wp:positionV>
                <wp:extent cx="561975" cy="323850"/>
                <wp:effectExtent l="38100" t="38100" r="28575" b="19050"/>
                <wp:wrapNone/>
                <wp:docPr id="2" name="Straight Arrow Connector 2"/>
                <wp:cNvGraphicFramePr/>
                <a:graphic xmlns:a="http://schemas.openxmlformats.org/drawingml/2006/main">
                  <a:graphicData uri="http://schemas.microsoft.com/office/word/2010/wordprocessingShape">
                    <wps:wsp>
                      <wps:cNvCnPr/>
                      <wps:spPr>
                        <a:xfrm flipH="1" flipV="1">
                          <a:off x="0" y="0"/>
                          <a:ext cx="561975" cy="323850"/>
                        </a:xfrm>
                        <a:prstGeom prst="straightConnector1">
                          <a:avLst/>
                        </a:prstGeom>
                        <a:ln w="190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shape w14:anchorId="432435ED" id="Straight Arrow Connector 2" o:spid="_x0000_s1026" type="#_x0000_t32" style="position:absolute;margin-left:331.25pt;margin-top:27.05pt;width:44.25pt;height:25.5pt;flip:x y;z-index:2519296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" strokecolor="black [3213]" strokeweight="1.5pt">
                <v:stroke endarrow="open"/>
              </v:shape>
            </w:pict>
          </mc:Fallback>
        </mc:AlternateContent>
      </w:r>
      <w:r>
        <w:rPr>
          <w:noProof/>
          <w:lang w:eastAsia="en-GB"/>
        </w:rPr>
        <mc:AlternateContent>
          <mc:Choice Requires="wps">
            <w:drawing>
              <wp:anchor distT="0" distB="0" distL="114300" distR="114300" simplePos="0" relativeHeight="251928576" behindDoc="0" locked="0" layoutInCell="1" allowOverlap="1" wp14:anchorId="30341EC1" wp14:editId="5A8CB145">
                <wp:simplePos x="0" y="0"/>
                <wp:positionH relativeFrom="column">
                  <wp:posOffset>911225</wp:posOffset>
                </wp:positionH>
                <wp:positionV relativeFrom="paragraph">
                  <wp:posOffset>2105660</wp:posOffset>
                </wp:positionV>
                <wp:extent cx="342900" cy="323850"/>
                <wp:effectExtent l="0" t="38100" r="57150" b="19050"/>
                <wp:wrapNone/>
                <wp:docPr id="3" name="Straight Arrow Connector 3"/>
                <wp:cNvGraphicFramePr/>
                <a:graphic xmlns:a="http://schemas.openxmlformats.org/drawingml/2006/main">
                  <a:graphicData uri="http://schemas.microsoft.com/office/word/2010/wordprocessingShape">
                    <wps:wsp>
                      <wps:cNvCnPr/>
                      <wps:spPr>
                        <a:xfrm flipV="1">
                          <a:off x="0" y="0"/>
                          <a:ext cx="342900" cy="323850"/>
                        </a:xfrm>
                        <a:prstGeom prst="straightConnector1">
                          <a:avLst/>
                        </a:prstGeom>
                        <a:ln w="190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shape w14:anchorId="43732F18" id="Straight Arrow Connector 3" o:spid="_x0000_s1026" type="#_x0000_t32" style="position:absolute;margin-left:71.75pt;margin-top:165.8pt;width:27pt;height:25.5pt;flip:y;z-index:2519285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" strokecolor="black [3213]" strokeweight="1.5pt">
                <v:stroke endarrow="open"/>
              </v:shape>
            </w:pict>
          </mc:Fallback>
        </mc:AlternateContent>
      </w:r>
      <w:r>
        <w:rPr>
          <w:noProof/>
          <w:lang w:eastAsia="en-GB"/>
        </w:rPr>
        <w:drawing>
          <wp:inline distT="0" distB="0" distL="0" distR="0" wp14:anchorId="62799821" wp14:editId="6DCE11B0">
            <wp:extent cx="4257672" cy="277177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1"/>
                    <a:srcRect l="7761" t="32294" r="65961" b="37292"/>
                    <a:stretch/>
                  </pic:blipFill>
                  <pic:spPr bwMode="auto">
                    <a:xfrm>
                      <a:off x="0" y="0"/>
                      <a:ext cx="4256672" cy="2771124"/>
                    </a:xfrm>
                    <a:prstGeom prst="rect">
                      <a:avLst/>
                    </a:prstGeom>
                    <a:ln>
                      <a:noFill/>
                    </a:ln>
                    <a:extLst>
                      <a:ext uri="{53640926-AAD7-44D8-BBD7-CCE9431645EC}">
                        <a14:shadowObscured xmlns:a14="http://schemas.microsoft.com/office/drawing/2010/main"/>
                      </a:ext>
                    </a:extLst>
                  </pic:spPr>
                </pic:pic>
              </a:graphicData>
            </a:graphic>
          </wp:inline>
        </w:drawing>
      </w:r>
    </w:p>
    <w:p w14:paraId="0F3C047C" w14:textId="160DDF20" w:rsidR="00E96341" w:rsidRDefault="00E96341" w:rsidP="00E96341">
      <w:pPr>
        <w:pStyle w:val="Caption"/>
        <w:pBdr>
          <w:top w:val="single" w:sz="4" w:space="1" w:color="auto"/>
          <w:left w:val="single" w:sz="4" w:space="4" w:color="auto"/>
          <w:bottom w:val="single" w:sz="4" w:space="1" w:color="auto"/>
          <w:right w:val="single" w:sz="4" w:space="4" w:color="auto"/>
        </w:pBdr>
      </w:pPr>
      <w:r>
        <w:t xml:space="preserve">Figure </w:t>
      </w:r>
      <w:r w:rsidR="000C3F0F">
        <w:rPr>
          <w:noProof/>
        </w:rPr>
        <w:fldChar w:fldCharType="begin"/>
      </w:r>
      <w:r w:rsidR="000C3F0F">
        <w:rPr>
          <w:noProof/>
        </w:rPr>
        <w:instrText xml:space="preserve"> SEQ Figure \* ARABIC </w:instrText>
      </w:r>
      <w:r w:rsidR="000C3F0F">
        <w:rPr>
          <w:noProof/>
        </w:rPr>
        <w:fldChar w:fldCharType="separate"/>
      </w:r>
      <w:r w:rsidR="00353CD5">
        <w:rPr>
          <w:noProof/>
        </w:rPr>
        <w:t>6</w:t>
      </w:r>
      <w:r w:rsidR="000C3F0F">
        <w:rPr>
          <w:noProof/>
        </w:rPr>
        <w:fldChar w:fldCharType="end"/>
      </w:r>
      <w:r>
        <w:t>: Example domain (shaded in grey) containing the yarn path example of Section 2.</w:t>
      </w:r>
      <w:r w:rsidR="00636E32">
        <w:t>5</w:t>
      </w:r>
      <w:r>
        <w:t>. The points used to specify the bounding box are marked with arrows.</w:t>
      </w:r>
    </w:p>
    <w:p w14:paraId="0C84C0A6" w14:textId="77777777" w:rsidR="00E96341" w:rsidRDefault="00E96341" w:rsidP="00E96341">
      <w:pPr>
        <w:pBdr>
          <w:top w:val="single" w:sz="4" w:space="1" w:color="auto"/>
          <w:left w:val="single" w:sz="4" w:space="4" w:color="auto"/>
          <w:bottom w:val="single" w:sz="4" w:space="1" w:color="auto"/>
          <w:right w:val="single" w:sz="4" w:space="4" w:color="auto"/>
        </w:pBdr>
      </w:pPr>
    </w:p>
    <w:p w14:paraId="5BDF4B3D" w14:textId="37E0999D" w:rsidR="00E96341" w:rsidRDefault="00E96341" w:rsidP="00E96341">
      <w:pPr>
        <w:pBdr>
          <w:top w:val="single" w:sz="4" w:space="1" w:color="auto"/>
          <w:left w:val="single" w:sz="4" w:space="4" w:color="auto"/>
          <w:bottom w:val="single" w:sz="4" w:space="1" w:color="auto"/>
          <w:right w:val="single" w:sz="4" w:space="4" w:color="auto"/>
        </w:pBdr>
      </w:pPr>
      <w:r>
        <w:t xml:space="preserve">The same result can be achieved by specifying the 6 planes of the bounding box separately. Again, add this code before the </w:t>
      </w:r>
      <w:proofErr w:type="spellStart"/>
      <w:r>
        <w:t>AddTextile</w:t>
      </w:r>
      <w:proofErr w:type="spellEnd"/>
      <w:r>
        <w:fldChar w:fldCharType="begin"/>
      </w:r>
      <w:r>
        <w:instrText xml:space="preserve"> XE "</w:instrText>
      </w:r>
      <w:r w:rsidRPr="008F0FB5">
        <w:instrText>AddTextile</w:instrText>
      </w:r>
      <w:r>
        <w:instrText xml:space="preserve">" </w:instrText>
      </w:r>
      <w:r>
        <w:fldChar w:fldCharType="end"/>
      </w:r>
      <w:r>
        <w:t>() call in the example of Section 2.</w:t>
      </w:r>
      <w:r w:rsidR="00636E32">
        <w:t>5</w:t>
      </w:r>
      <w:r>
        <w:t>:</w:t>
      </w:r>
    </w:p>
    <w:p w14:paraId="20564013" w14:textId="77777777" w:rsidR="00E96341" w:rsidRDefault="00E96341" w:rsidP="00E96341">
      <w:pPr>
        <w:pStyle w:val="NoSpacing"/>
        <w:pBdr>
          <w:top w:val="single" w:sz="4" w:space="1" w:color="auto"/>
          <w:left w:val="single" w:sz="4" w:space="4" w:color="auto"/>
          <w:bottom w:val="single" w:sz="4" w:space="1" w:color="auto"/>
          <w:right w:val="single" w:sz="4" w:space="4" w:color="auto"/>
        </w:pBdr>
      </w:pPr>
      <w:r>
        <w:t xml:space="preserve">domain = </w:t>
      </w:r>
      <w:proofErr w:type="spellStart"/>
      <w:r>
        <w:t>CDomainPlanes</w:t>
      </w:r>
      <w:proofErr w:type="spellEnd"/>
      <w:r>
        <w:fldChar w:fldCharType="begin"/>
      </w:r>
      <w:r>
        <w:instrText xml:space="preserve"> XE "</w:instrText>
      </w:r>
      <w:r w:rsidRPr="00CF2156">
        <w:instrText>CDomainPlanes</w:instrText>
      </w:r>
      <w:r>
        <w:instrText xml:space="preserve">" </w:instrText>
      </w:r>
      <w:r>
        <w:fldChar w:fldCharType="end"/>
      </w:r>
      <w:r>
        <w:t>()</w:t>
      </w:r>
    </w:p>
    <w:p w14:paraId="27E4D55F" w14:textId="77777777" w:rsidR="00E96341" w:rsidRDefault="00E96341" w:rsidP="00E96341">
      <w:pPr>
        <w:pStyle w:val="NoSpacing"/>
        <w:pBdr>
          <w:top w:val="single" w:sz="4" w:space="1" w:color="auto"/>
          <w:left w:val="single" w:sz="4" w:space="4" w:color="auto"/>
          <w:bottom w:val="single" w:sz="4" w:space="1" w:color="auto"/>
          <w:right w:val="single" w:sz="4" w:space="4" w:color="auto"/>
        </w:pBdr>
      </w:pPr>
      <w:proofErr w:type="spellStart"/>
      <w:proofErr w:type="gramStart"/>
      <w:r>
        <w:t>domain.AddPlane</w:t>
      </w:r>
      <w:proofErr w:type="spellEnd"/>
      <w:proofErr w:type="gramEnd"/>
      <w:r>
        <w:fldChar w:fldCharType="begin"/>
      </w:r>
      <w:r>
        <w:instrText xml:space="preserve"> XE "</w:instrText>
      </w:r>
      <w:r w:rsidRPr="00CF2156">
        <w:instrText>AddPlane</w:instrText>
      </w:r>
      <w:r>
        <w:instrText xml:space="preserve">" </w:instrText>
      </w:r>
      <w:r>
        <w:fldChar w:fldCharType="end"/>
      </w:r>
      <w:r>
        <w:t>( PLANE</w:t>
      </w:r>
      <w:r>
        <w:fldChar w:fldCharType="begin"/>
      </w:r>
      <w:r>
        <w:instrText xml:space="preserve"> XE "</w:instrText>
      </w:r>
      <w:r w:rsidRPr="00CF2156">
        <w:instrText>PLANE</w:instrText>
      </w:r>
      <w:r>
        <w:instrText xml:space="preserve">" </w:instrText>
      </w:r>
      <w:r>
        <w:fldChar w:fldCharType="end"/>
      </w:r>
      <w:r>
        <w:t>(XYZ</w:t>
      </w:r>
      <w:r>
        <w:fldChar w:fldCharType="begin"/>
      </w:r>
      <w:r>
        <w:instrText xml:space="preserve"> XE "</w:instrText>
      </w:r>
      <w:r w:rsidRPr="00E36C3F">
        <w:rPr>
          <w:highlight w:val="yellow"/>
        </w:rPr>
        <w:instrText>XYZ</w:instrText>
      </w:r>
      <w:r>
        <w:instrText xml:space="preserve">" </w:instrText>
      </w:r>
      <w:r>
        <w:fldChar w:fldCharType="end"/>
      </w:r>
      <w:r>
        <w:t>(1, 0, 0), -0.5) )</w:t>
      </w:r>
    </w:p>
    <w:p w14:paraId="10DA6765" w14:textId="77777777" w:rsidR="00E96341" w:rsidRDefault="00E96341" w:rsidP="00E96341">
      <w:pPr>
        <w:pStyle w:val="NoSpacing"/>
        <w:pBdr>
          <w:top w:val="single" w:sz="4" w:space="1" w:color="auto"/>
          <w:left w:val="single" w:sz="4" w:space="4" w:color="auto"/>
          <w:bottom w:val="single" w:sz="4" w:space="1" w:color="auto"/>
          <w:right w:val="single" w:sz="4" w:space="4" w:color="auto"/>
        </w:pBdr>
      </w:pPr>
      <w:proofErr w:type="spellStart"/>
      <w:proofErr w:type="gramStart"/>
      <w:r>
        <w:t>domain.AddPlane</w:t>
      </w:r>
      <w:proofErr w:type="spellEnd"/>
      <w:proofErr w:type="gramEnd"/>
      <w:r>
        <w:fldChar w:fldCharType="begin"/>
      </w:r>
      <w:r>
        <w:instrText xml:space="preserve"> XE "</w:instrText>
      </w:r>
      <w:r w:rsidRPr="00CF2156">
        <w:instrText>AddPlane</w:instrText>
      </w:r>
      <w:r>
        <w:instrText xml:space="preserve">" </w:instrText>
      </w:r>
      <w:r>
        <w:fldChar w:fldCharType="end"/>
      </w:r>
      <w:r>
        <w:t>( PLANE</w:t>
      </w:r>
      <w:r>
        <w:fldChar w:fldCharType="begin"/>
      </w:r>
      <w:r>
        <w:instrText xml:space="preserve"> XE "</w:instrText>
      </w:r>
      <w:r w:rsidRPr="00CF2156">
        <w:instrText>PLANE</w:instrText>
      </w:r>
      <w:r>
        <w:instrText xml:space="preserve">" </w:instrText>
      </w:r>
      <w:r>
        <w:fldChar w:fldCharType="end"/>
      </w:r>
      <w:r>
        <w:t>(XYZ</w:t>
      </w:r>
      <w:r>
        <w:fldChar w:fldCharType="begin"/>
      </w:r>
      <w:r>
        <w:instrText xml:space="preserve"> XE "</w:instrText>
      </w:r>
      <w:r w:rsidRPr="00E36C3F">
        <w:rPr>
          <w:highlight w:val="yellow"/>
        </w:rPr>
        <w:instrText>XYZ</w:instrText>
      </w:r>
      <w:r>
        <w:instrText xml:space="preserve">" </w:instrText>
      </w:r>
      <w:r>
        <w:fldChar w:fldCharType="end"/>
      </w:r>
      <w:r>
        <w:t>(-1, 0, 0), -1.5) )</w:t>
      </w:r>
    </w:p>
    <w:p w14:paraId="25BD44EA" w14:textId="77777777" w:rsidR="00E96341" w:rsidRDefault="00E96341" w:rsidP="00E96341">
      <w:pPr>
        <w:pStyle w:val="NoSpacing"/>
        <w:pBdr>
          <w:top w:val="single" w:sz="4" w:space="1" w:color="auto"/>
          <w:left w:val="single" w:sz="4" w:space="4" w:color="auto"/>
          <w:bottom w:val="single" w:sz="4" w:space="1" w:color="auto"/>
          <w:right w:val="single" w:sz="4" w:space="4" w:color="auto"/>
        </w:pBdr>
      </w:pPr>
      <w:proofErr w:type="spellStart"/>
      <w:proofErr w:type="gramStart"/>
      <w:r>
        <w:t>domain.AddPlane</w:t>
      </w:r>
      <w:proofErr w:type="spellEnd"/>
      <w:proofErr w:type="gramEnd"/>
      <w:r>
        <w:fldChar w:fldCharType="begin"/>
      </w:r>
      <w:r>
        <w:instrText xml:space="preserve"> XE "</w:instrText>
      </w:r>
      <w:r w:rsidRPr="00CF2156">
        <w:instrText>AddPlane</w:instrText>
      </w:r>
      <w:r>
        <w:instrText xml:space="preserve">" </w:instrText>
      </w:r>
      <w:r>
        <w:fldChar w:fldCharType="end"/>
      </w:r>
      <w:r>
        <w:t>( PLANE</w:t>
      </w:r>
      <w:r>
        <w:fldChar w:fldCharType="begin"/>
      </w:r>
      <w:r>
        <w:instrText xml:space="preserve"> XE "</w:instrText>
      </w:r>
      <w:r w:rsidRPr="00CF2156">
        <w:instrText>PLANE</w:instrText>
      </w:r>
      <w:r>
        <w:instrText xml:space="preserve">" </w:instrText>
      </w:r>
      <w:r>
        <w:fldChar w:fldCharType="end"/>
      </w:r>
      <w:r>
        <w:t>(XYZ</w:t>
      </w:r>
      <w:r>
        <w:fldChar w:fldCharType="begin"/>
      </w:r>
      <w:r>
        <w:instrText xml:space="preserve"> XE "</w:instrText>
      </w:r>
      <w:r w:rsidRPr="00E36C3F">
        <w:rPr>
          <w:highlight w:val="yellow"/>
        </w:rPr>
        <w:instrText>XYZ</w:instrText>
      </w:r>
      <w:r>
        <w:instrText xml:space="preserve">" </w:instrText>
      </w:r>
      <w:r>
        <w:fldChar w:fldCharType="end"/>
      </w:r>
      <w:r>
        <w:t>(0, 1, 0), 0) )</w:t>
      </w:r>
    </w:p>
    <w:p w14:paraId="690999D3" w14:textId="77777777" w:rsidR="00E96341" w:rsidRDefault="00E96341" w:rsidP="00E96341">
      <w:pPr>
        <w:pStyle w:val="NoSpacing"/>
        <w:pBdr>
          <w:top w:val="single" w:sz="4" w:space="1" w:color="auto"/>
          <w:left w:val="single" w:sz="4" w:space="4" w:color="auto"/>
          <w:bottom w:val="single" w:sz="4" w:space="1" w:color="auto"/>
          <w:right w:val="single" w:sz="4" w:space="4" w:color="auto"/>
        </w:pBdr>
      </w:pPr>
      <w:proofErr w:type="spellStart"/>
      <w:proofErr w:type="gramStart"/>
      <w:r>
        <w:t>domain.AddPlane</w:t>
      </w:r>
      <w:proofErr w:type="spellEnd"/>
      <w:proofErr w:type="gramEnd"/>
      <w:r>
        <w:fldChar w:fldCharType="begin"/>
      </w:r>
      <w:r>
        <w:instrText xml:space="preserve"> XE "</w:instrText>
      </w:r>
      <w:r w:rsidRPr="00CF2156">
        <w:instrText>AddPlane</w:instrText>
      </w:r>
      <w:r>
        <w:instrText xml:space="preserve">" </w:instrText>
      </w:r>
      <w:r>
        <w:fldChar w:fldCharType="end"/>
      </w:r>
      <w:r>
        <w:t>( PLANE</w:t>
      </w:r>
      <w:r>
        <w:fldChar w:fldCharType="begin"/>
      </w:r>
      <w:r>
        <w:instrText xml:space="preserve"> XE "</w:instrText>
      </w:r>
      <w:r w:rsidRPr="00CF2156">
        <w:instrText>PLANE</w:instrText>
      </w:r>
      <w:r>
        <w:instrText xml:space="preserve">" </w:instrText>
      </w:r>
      <w:r>
        <w:fldChar w:fldCharType="end"/>
      </w:r>
      <w:r>
        <w:t>(XYZ</w:t>
      </w:r>
      <w:r>
        <w:fldChar w:fldCharType="begin"/>
      </w:r>
      <w:r>
        <w:instrText xml:space="preserve"> XE "</w:instrText>
      </w:r>
      <w:r w:rsidRPr="00E36C3F">
        <w:rPr>
          <w:highlight w:val="yellow"/>
        </w:rPr>
        <w:instrText>XYZ</w:instrText>
      </w:r>
      <w:r>
        <w:instrText xml:space="preserve">" </w:instrText>
      </w:r>
      <w:r>
        <w:fldChar w:fldCharType="end"/>
      </w:r>
      <w:r>
        <w:t>(0, -1, 0), -7) )</w:t>
      </w:r>
    </w:p>
    <w:p w14:paraId="305F252C" w14:textId="77777777" w:rsidR="00E96341" w:rsidRDefault="00E96341" w:rsidP="00E96341">
      <w:pPr>
        <w:pStyle w:val="NoSpacing"/>
        <w:pBdr>
          <w:top w:val="single" w:sz="4" w:space="1" w:color="auto"/>
          <w:left w:val="single" w:sz="4" w:space="4" w:color="auto"/>
          <w:bottom w:val="single" w:sz="4" w:space="1" w:color="auto"/>
          <w:right w:val="single" w:sz="4" w:space="4" w:color="auto"/>
        </w:pBdr>
      </w:pPr>
      <w:proofErr w:type="spellStart"/>
      <w:proofErr w:type="gramStart"/>
      <w:r>
        <w:t>domain.AddPlane</w:t>
      </w:r>
      <w:proofErr w:type="spellEnd"/>
      <w:proofErr w:type="gramEnd"/>
      <w:r>
        <w:fldChar w:fldCharType="begin"/>
      </w:r>
      <w:r>
        <w:instrText xml:space="preserve"> XE "</w:instrText>
      </w:r>
      <w:r w:rsidRPr="00CF2156">
        <w:instrText>AddPlane</w:instrText>
      </w:r>
      <w:r>
        <w:instrText xml:space="preserve">" </w:instrText>
      </w:r>
      <w:r>
        <w:fldChar w:fldCharType="end"/>
      </w:r>
      <w:r>
        <w:t>( PLANE</w:t>
      </w:r>
      <w:r>
        <w:fldChar w:fldCharType="begin"/>
      </w:r>
      <w:r>
        <w:instrText xml:space="preserve"> XE "</w:instrText>
      </w:r>
      <w:r w:rsidRPr="00CF2156">
        <w:instrText>PLANE</w:instrText>
      </w:r>
      <w:r>
        <w:instrText xml:space="preserve">" </w:instrText>
      </w:r>
      <w:r>
        <w:fldChar w:fldCharType="end"/>
      </w:r>
      <w:r>
        <w:t>(XYZ</w:t>
      </w:r>
      <w:r>
        <w:fldChar w:fldCharType="begin"/>
      </w:r>
      <w:r>
        <w:instrText xml:space="preserve"> XE "</w:instrText>
      </w:r>
      <w:r w:rsidRPr="00E36C3F">
        <w:rPr>
          <w:highlight w:val="yellow"/>
        </w:rPr>
        <w:instrText>XYZ</w:instrText>
      </w:r>
      <w:r>
        <w:instrText xml:space="preserve">" </w:instrText>
      </w:r>
      <w:r>
        <w:fldChar w:fldCharType="end"/>
      </w:r>
      <w:r>
        <w:t>(0, 0, 1), -0.5) )</w:t>
      </w:r>
    </w:p>
    <w:p w14:paraId="4D21C394" w14:textId="77777777" w:rsidR="00E96341" w:rsidRDefault="00E96341" w:rsidP="00E96341">
      <w:pPr>
        <w:pStyle w:val="NoSpacing"/>
        <w:pBdr>
          <w:top w:val="single" w:sz="4" w:space="1" w:color="auto"/>
          <w:left w:val="single" w:sz="4" w:space="4" w:color="auto"/>
          <w:bottom w:val="single" w:sz="4" w:space="1" w:color="auto"/>
          <w:right w:val="single" w:sz="4" w:space="4" w:color="auto"/>
        </w:pBdr>
      </w:pPr>
      <w:proofErr w:type="spellStart"/>
      <w:proofErr w:type="gramStart"/>
      <w:r>
        <w:t>domain.AddPlane</w:t>
      </w:r>
      <w:proofErr w:type="spellEnd"/>
      <w:proofErr w:type="gramEnd"/>
      <w:r>
        <w:fldChar w:fldCharType="begin"/>
      </w:r>
      <w:r>
        <w:instrText xml:space="preserve"> XE "</w:instrText>
      </w:r>
      <w:r w:rsidRPr="00CF2156">
        <w:instrText>AddPlane</w:instrText>
      </w:r>
      <w:r>
        <w:instrText xml:space="preserve">" </w:instrText>
      </w:r>
      <w:r>
        <w:fldChar w:fldCharType="end"/>
      </w:r>
      <w:r>
        <w:t>( PLANE</w:t>
      </w:r>
      <w:r>
        <w:fldChar w:fldCharType="begin"/>
      </w:r>
      <w:r>
        <w:instrText xml:space="preserve"> XE "</w:instrText>
      </w:r>
      <w:r w:rsidRPr="00CF2156">
        <w:instrText>PLANE</w:instrText>
      </w:r>
      <w:r>
        <w:instrText xml:space="preserve">" </w:instrText>
      </w:r>
      <w:r>
        <w:fldChar w:fldCharType="end"/>
      </w:r>
      <w:r>
        <w:t>(XYZ</w:t>
      </w:r>
      <w:r>
        <w:fldChar w:fldCharType="begin"/>
      </w:r>
      <w:r>
        <w:instrText xml:space="preserve"> XE "</w:instrText>
      </w:r>
      <w:r w:rsidRPr="00E36C3F">
        <w:rPr>
          <w:highlight w:val="yellow"/>
        </w:rPr>
        <w:instrText>XYZ</w:instrText>
      </w:r>
      <w:r>
        <w:instrText xml:space="preserve">" </w:instrText>
      </w:r>
      <w:r>
        <w:fldChar w:fldCharType="end"/>
      </w:r>
      <w:r>
        <w:t xml:space="preserve">(0, 0, -1), -0.5) ) </w:t>
      </w:r>
    </w:p>
    <w:p w14:paraId="2358E041" w14:textId="77777777" w:rsidR="00E96341" w:rsidRDefault="00E96341" w:rsidP="00E96341">
      <w:pPr>
        <w:pStyle w:val="NoSpacing"/>
        <w:pBdr>
          <w:top w:val="single" w:sz="4" w:space="1" w:color="auto"/>
          <w:left w:val="single" w:sz="4" w:space="4" w:color="auto"/>
          <w:bottom w:val="single" w:sz="4" w:space="1" w:color="auto"/>
          <w:right w:val="single" w:sz="4" w:space="4" w:color="auto"/>
        </w:pBdr>
      </w:pPr>
      <w:proofErr w:type="spellStart"/>
      <w:proofErr w:type="gramStart"/>
      <w:r>
        <w:t>textile.AssignDomain</w:t>
      </w:r>
      <w:proofErr w:type="spellEnd"/>
      <w:proofErr w:type="gramEnd"/>
      <w:r>
        <w:fldChar w:fldCharType="begin"/>
      </w:r>
      <w:r>
        <w:instrText xml:space="preserve"> XE "</w:instrText>
      </w:r>
      <w:r w:rsidRPr="00CF2156">
        <w:instrText>AssignDomain</w:instrText>
      </w:r>
      <w:r>
        <w:instrText xml:space="preserve">" </w:instrText>
      </w:r>
      <w:r>
        <w:fldChar w:fldCharType="end"/>
      </w:r>
      <w:r>
        <w:t>(domain)</w:t>
      </w:r>
    </w:p>
    <w:p w14:paraId="239FEF23" w14:textId="2DFE6A9D" w:rsidR="00E96341" w:rsidRDefault="00E96341" w:rsidP="00E96341"/>
    <w:p w14:paraId="144CDB89" w14:textId="5BC9533E" w:rsidR="00DA357B" w:rsidRDefault="00DA357B" w:rsidP="00E96341"/>
    <w:p w14:paraId="558B6A88" w14:textId="0F36343B" w:rsidR="00DA357B" w:rsidRDefault="00DA357B" w:rsidP="00E96341"/>
    <w:p w14:paraId="2D7E8264" w14:textId="77777777" w:rsidR="00DA357B" w:rsidRDefault="00DA357B" w:rsidP="00E96341"/>
    <w:p w14:paraId="49A5DD2B" w14:textId="3E71EE88" w:rsidR="00E96341" w:rsidRDefault="00E96341" w:rsidP="00333D5A">
      <w:pPr>
        <w:pBdr>
          <w:top w:val="single" w:sz="4" w:space="1" w:color="auto"/>
          <w:left w:val="single" w:sz="4" w:space="4" w:color="auto"/>
          <w:bottom w:val="single" w:sz="4" w:space="1" w:color="auto"/>
          <w:right w:val="single" w:sz="4" w:space="3" w:color="auto"/>
        </w:pBdr>
      </w:pPr>
      <w:r>
        <w:lastRenderedPageBreak/>
        <w:t>Example: After creating the yarn (Section 2.</w:t>
      </w:r>
      <w:r w:rsidR="00636E32">
        <w:t>5</w:t>
      </w:r>
      <w:r>
        <w:t xml:space="preserve">), the yarn repeat is specified for the three principal axes before the </w:t>
      </w:r>
      <w:proofErr w:type="spellStart"/>
      <w:r w:rsidRPr="00EA27C6">
        <w:t>AddYarn</w:t>
      </w:r>
      <w:proofErr w:type="spellEnd"/>
      <w:r>
        <w:fldChar w:fldCharType="begin"/>
      </w:r>
      <w:r>
        <w:instrText xml:space="preserve"> XE "</w:instrText>
      </w:r>
      <w:r w:rsidRPr="00ED4E1E">
        <w:instrText>AddYarn</w:instrText>
      </w:r>
      <w:r>
        <w:instrText xml:space="preserve">" </w:instrText>
      </w:r>
      <w:r>
        <w:fldChar w:fldCharType="end"/>
      </w:r>
      <w:r>
        <w:t xml:space="preserve">() command.  In the </w:t>
      </w:r>
      <w:r w:rsidRPr="00166C74">
        <w:rPr>
          <w:i/>
        </w:rPr>
        <w:t>x</w:t>
      </w:r>
      <w:r>
        <w:t xml:space="preserve">-direction, the yarn will be repeated in parallel at </w:t>
      </w:r>
      <w:proofErr w:type="gramStart"/>
      <w:r>
        <w:t>a distance of 3</w:t>
      </w:r>
      <w:proofErr w:type="gramEnd"/>
      <w:r>
        <w:t xml:space="preserve">, in the </w:t>
      </w:r>
      <w:r w:rsidRPr="00166C74">
        <w:rPr>
          <w:i/>
        </w:rPr>
        <w:t>y</w:t>
      </w:r>
      <w:r>
        <w:t xml:space="preserve">-direction, the yarn is thought to be continuous and the hence the yarn repeat is set to 7. For the </w:t>
      </w:r>
      <w:r w:rsidRPr="00166C74">
        <w:rPr>
          <w:i/>
        </w:rPr>
        <w:t>z</w:t>
      </w:r>
      <w:r>
        <w:t xml:space="preserve">-axis, the yarns are repeated at </w:t>
      </w:r>
      <w:proofErr w:type="gramStart"/>
      <w:r>
        <w:t>a distance of 1</w:t>
      </w:r>
      <w:proofErr w:type="gramEnd"/>
      <w:r>
        <w:t xml:space="preserve"> and staggered in </w:t>
      </w:r>
      <w:r w:rsidRPr="00166C74">
        <w:rPr>
          <w:i/>
        </w:rPr>
        <w:t>x</w:t>
      </w:r>
      <w:r>
        <w:t>-direction by 0.5.</w:t>
      </w:r>
    </w:p>
    <w:p w14:paraId="4ED5134A" w14:textId="1FA8D065" w:rsidR="00EE133F" w:rsidRDefault="00EE133F" w:rsidP="00333D5A">
      <w:pPr>
        <w:pBdr>
          <w:top w:val="single" w:sz="4" w:space="1" w:color="auto"/>
          <w:left w:val="single" w:sz="4" w:space="4" w:color="auto"/>
          <w:bottom w:val="single" w:sz="4" w:space="1" w:color="auto"/>
          <w:right w:val="single" w:sz="4" w:space="3" w:color="auto"/>
        </w:pBdr>
      </w:pPr>
      <w:r>
        <w:t>The resulting model is shown in</w:t>
      </w:r>
      <w:r w:rsidR="0073085A">
        <w:t xml:space="preserve"> </w:t>
      </w:r>
      <w:r w:rsidR="0073085A">
        <w:fldChar w:fldCharType="begin"/>
      </w:r>
      <w:r w:rsidR="0073085A">
        <w:instrText xml:space="preserve"> REF _Ref527625888 \h </w:instrText>
      </w:r>
      <w:r w:rsidR="0073085A">
        <w:fldChar w:fldCharType="separate"/>
      </w:r>
      <w:r w:rsidR="00353CD5">
        <w:t xml:space="preserve">Figure </w:t>
      </w:r>
      <w:r w:rsidR="00353CD5">
        <w:rPr>
          <w:noProof/>
        </w:rPr>
        <w:t>7</w:t>
      </w:r>
      <w:r w:rsidR="0073085A">
        <w:fldChar w:fldCharType="end"/>
      </w:r>
      <w:r w:rsidR="0073085A">
        <w:t>.</w:t>
      </w:r>
    </w:p>
    <w:p w14:paraId="5AA49B56" w14:textId="77777777" w:rsidR="00636E32" w:rsidRDefault="00636E32" w:rsidP="00333D5A">
      <w:pPr>
        <w:pBdr>
          <w:top w:val="single" w:sz="4" w:space="1" w:color="auto"/>
          <w:left w:val="single" w:sz="4" w:space="4" w:color="auto"/>
          <w:bottom w:val="single" w:sz="4" w:space="1" w:color="auto"/>
          <w:right w:val="single" w:sz="4" w:space="3" w:color="auto"/>
        </w:pBdr>
      </w:pPr>
    </w:p>
    <w:p w14:paraId="0836D69F" w14:textId="7C5A07DD" w:rsidR="00304024" w:rsidRDefault="00304024" w:rsidP="00333D5A">
      <w:pPr>
        <w:pStyle w:val="NoSpacing"/>
        <w:pBdr>
          <w:top w:val="single" w:sz="4" w:space="1" w:color="auto"/>
          <w:left w:val="single" w:sz="4" w:space="4" w:color="auto"/>
          <w:bottom w:val="single" w:sz="4" w:space="1" w:color="auto"/>
          <w:right w:val="single" w:sz="4" w:space="3" w:color="auto"/>
        </w:pBdr>
      </w:pPr>
      <w:r w:rsidRPr="00304024">
        <w:t># Add repeat vectors</w:t>
      </w:r>
    </w:p>
    <w:p w14:paraId="7B229116" w14:textId="77777777" w:rsidR="00E96341" w:rsidRDefault="00E96341" w:rsidP="00333D5A">
      <w:pPr>
        <w:pStyle w:val="NoSpacing"/>
        <w:pBdr>
          <w:top w:val="single" w:sz="4" w:space="1" w:color="auto"/>
          <w:left w:val="single" w:sz="4" w:space="4" w:color="auto"/>
          <w:bottom w:val="single" w:sz="4" w:space="1" w:color="auto"/>
          <w:right w:val="single" w:sz="4" w:space="3" w:color="auto"/>
        </w:pBdr>
      </w:pPr>
      <w:proofErr w:type="spellStart"/>
      <w:proofErr w:type="gramStart"/>
      <w:r>
        <w:t>yarn.AddRepeat</w:t>
      </w:r>
      <w:proofErr w:type="spellEnd"/>
      <w:proofErr w:type="gramEnd"/>
      <w:r>
        <w:fldChar w:fldCharType="begin"/>
      </w:r>
      <w:r>
        <w:instrText xml:space="preserve"> XE "</w:instrText>
      </w:r>
      <w:r w:rsidRPr="00CF2156">
        <w:instrText>AddRepeat</w:instrText>
      </w:r>
      <w:r>
        <w:instrText xml:space="preserve">" </w:instrText>
      </w:r>
      <w:r>
        <w:fldChar w:fldCharType="end"/>
      </w:r>
      <w:r>
        <w:t>( XYZ</w:t>
      </w:r>
      <w:r>
        <w:fldChar w:fldCharType="begin"/>
      </w:r>
      <w:r>
        <w:instrText xml:space="preserve"> XE "</w:instrText>
      </w:r>
      <w:r w:rsidRPr="00E36C3F">
        <w:rPr>
          <w:highlight w:val="yellow"/>
        </w:rPr>
        <w:instrText>XYZ</w:instrText>
      </w:r>
      <w:r>
        <w:instrText xml:space="preserve">" </w:instrText>
      </w:r>
      <w:r>
        <w:fldChar w:fldCharType="end"/>
      </w:r>
      <w:r>
        <w:t>(3, 0, 0) )</w:t>
      </w:r>
    </w:p>
    <w:p w14:paraId="7824EA5B" w14:textId="77777777" w:rsidR="00E96341" w:rsidRDefault="00E96341" w:rsidP="00333D5A">
      <w:pPr>
        <w:pStyle w:val="NoSpacing"/>
        <w:pBdr>
          <w:top w:val="single" w:sz="4" w:space="1" w:color="auto"/>
          <w:left w:val="single" w:sz="4" w:space="4" w:color="auto"/>
          <w:bottom w:val="single" w:sz="4" w:space="1" w:color="auto"/>
          <w:right w:val="single" w:sz="4" w:space="3" w:color="auto"/>
        </w:pBdr>
      </w:pPr>
      <w:proofErr w:type="spellStart"/>
      <w:proofErr w:type="gramStart"/>
      <w:r>
        <w:t>yarn.AddRepeat</w:t>
      </w:r>
      <w:proofErr w:type="spellEnd"/>
      <w:proofErr w:type="gramEnd"/>
      <w:r>
        <w:fldChar w:fldCharType="begin"/>
      </w:r>
      <w:r>
        <w:instrText xml:space="preserve"> XE "</w:instrText>
      </w:r>
      <w:r w:rsidRPr="00CF2156">
        <w:instrText>AddRepeat</w:instrText>
      </w:r>
      <w:r>
        <w:instrText xml:space="preserve">" </w:instrText>
      </w:r>
      <w:r>
        <w:fldChar w:fldCharType="end"/>
      </w:r>
      <w:r>
        <w:t>( XYZ</w:t>
      </w:r>
      <w:r>
        <w:fldChar w:fldCharType="begin"/>
      </w:r>
      <w:r>
        <w:instrText xml:space="preserve"> XE "</w:instrText>
      </w:r>
      <w:r w:rsidRPr="00E36C3F">
        <w:rPr>
          <w:highlight w:val="yellow"/>
        </w:rPr>
        <w:instrText>XYZ</w:instrText>
      </w:r>
      <w:r>
        <w:instrText xml:space="preserve">" </w:instrText>
      </w:r>
      <w:r>
        <w:fldChar w:fldCharType="end"/>
      </w:r>
      <w:r>
        <w:t>(0, 7, 0) )</w:t>
      </w:r>
    </w:p>
    <w:p w14:paraId="3B3F9E85" w14:textId="77777777" w:rsidR="00E96341" w:rsidRDefault="00E96341" w:rsidP="00333D5A">
      <w:pPr>
        <w:pStyle w:val="NoSpacing"/>
        <w:pBdr>
          <w:top w:val="single" w:sz="4" w:space="1" w:color="auto"/>
          <w:left w:val="single" w:sz="4" w:space="4" w:color="auto"/>
          <w:bottom w:val="single" w:sz="4" w:space="1" w:color="auto"/>
          <w:right w:val="single" w:sz="4" w:space="3" w:color="auto"/>
        </w:pBdr>
      </w:pPr>
      <w:proofErr w:type="spellStart"/>
      <w:proofErr w:type="gramStart"/>
      <w:r>
        <w:t>yarn.AddRepeat</w:t>
      </w:r>
      <w:proofErr w:type="spellEnd"/>
      <w:proofErr w:type="gramEnd"/>
      <w:r>
        <w:fldChar w:fldCharType="begin"/>
      </w:r>
      <w:r>
        <w:instrText xml:space="preserve"> XE "</w:instrText>
      </w:r>
      <w:r w:rsidRPr="00CF2156">
        <w:instrText>AddRepeat</w:instrText>
      </w:r>
      <w:r>
        <w:instrText xml:space="preserve">" </w:instrText>
      </w:r>
      <w:r>
        <w:fldChar w:fldCharType="end"/>
      </w:r>
      <w:r>
        <w:t>( XYZ</w:t>
      </w:r>
      <w:r>
        <w:fldChar w:fldCharType="begin"/>
      </w:r>
      <w:r>
        <w:instrText xml:space="preserve"> XE "</w:instrText>
      </w:r>
      <w:r w:rsidRPr="00E36C3F">
        <w:rPr>
          <w:highlight w:val="yellow"/>
        </w:rPr>
        <w:instrText>XYZ</w:instrText>
      </w:r>
      <w:r>
        <w:instrText xml:space="preserve">" </w:instrText>
      </w:r>
      <w:r>
        <w:fldChar w:fldCharType="end"/>
      </w:r>
      <w:r>
        <w:t>(0.5, 0, 1) )</w:t>
      </w:r>
    </w:p>
    <w:p w14:paraId="12B118BB" w14:textId="77777777" w:rsidR="00E96341" w:rsidRDefault="00E96341" w:rsidP="00333D5A">
      <w:pPr>
        <w:pBdr>
          <w:top w:val="single" w:sz="4" w:space="1" w:color="auto"/>
          <w:left w:val="single" w:sz="4" w:space="4" w:color="auto"/>
          <w:bottom w:val="single" w:sz="4" w:space="1" w:color="auto"/>
          <w:right w:val="single" w:sz="4" w:space="3" w:color="auto"/>
        </w:pBdr>
      </w:pPr>
    </w:p>
    <w:p w14:paraId="54F95DFF" w14:textId="55FDF834" w:rsidR="00EE133F" w:rsidRDefault="00EE133F" w:rsidP="00333D5A">
      <w:pPr>
        <w:pBdr>
          <w:top w:val="single" w:sz="4" w:space="1" w:color="auto"/>
          <w:left w:val="single" w:sz="4" w:space="4" w:color="auto"/>
          <w:bottom w:val="single" w:sz="4" w:space="1" w:color="auto"/>
          <w:right w:val="single" w:sz="4" w:space="3" w:color="auto"/>
        </w:pBdr>
      </w:pPr>
      <w:r>
        <w:t xml:space="preserve">A 5x larger domain is specified by adding </w:t>
      </w:r>
    </w:p>
    <w:p w14:paraId="68B70621" w14:textId="77777777" w:rsidR="00EE133F" w:rsidRDefault="00EE133F" w:rsidP="00333D5A">
      <w:pPr>
        <w:pBdr>
          <w:top w:val="single" w:sz="4" w:space="1" w:color="auto"/>
          <w:left w:val="single" w:sz="4" w:space="4" w:color="auto"/>
          <w:bottom w:val="single" w:sz="4" w:space="1" w:color="auto"/>
          <w:right w:val="single" w:sz="4" w:space="3" w:color="auto"/>
        </w:pBdr>
      </w:pPr>
    </w:p>
    <w:p w14:paraId="0C7207DE" w14:textId="77777777" w:rsidR="00EE133F" w:rsidRDefault="00EE133F" w:rsidP="00EE133F">
      <w:pPr>
        <w:pStyle w:val="NoSpacing"/>
        <w:pBdr>
          <w:top w:val="single" w:sz="4" w:space="1" w:color="auto"/>
          <w:left w:val="single" w:sz="4" w:space="4" w:color="auto"/>
          <w:bottom w:val="single" w:sz="4" w:space="1" w:color="auto"/>
          <w:right w:val="single" w:sz="4" w:space="3" w:color="auto"/>
        </w:pBdr>
      </w:pPr>
      <w:proofErr w:type="spellStart"/>
      <w:r>
        <w:t>Plower</w:t>
      </w:r>
      <w:proofErr w:type="spellEnd"/>
      <w:r>
        <w:t xml:space="preserve"> = XYZ</w:t>
      </w:r>
      <w:r>
        <w:fldChar w:fldCharType="begin"/>
      </w:r>
      <w:r>
        <w:instrText xml:space="preserve"> XE "</w:instrText>
      </w:r>
      <w:r w:rsidRPr="00E36C3F">
        <w:rPr>
          <w:highlight w:val="yellow"/>
        </w:rPr>
        <w:instrText>XYZ</w:instrText>
      </w:r>
      <w:r>
        <w:instrText xml:space="preserve">" </w:instrText>
      </w:r>
      <w:r>
        <w:fldChar w:fldCharType="end"/>
      </w:r>
      <w:r>
        <w:t>(-0.5, 0, -0.5)</w:t>
      </w:r>
    </w:p>
    <w:p w14:paraId="0DA497E2" w14:textId="77777777" w:rsidR="00EE133F" w:rsidRDefault="00EE133F" w:rsidP="00EE133F">
      <w:pPr>
        <w:pStyle w:val="NoSpacing"/>
        <w:pBdr>
          <w:top w:val="single" w:sz="4" w:space="1" w:color="auto"/>
          <w:left w:val="single" w:sz="4" w:space="4" w:color="auto"/>
          <w:bottom w:val="single" w:sz="4" w:space="1" w:color="auto"/>
          <w:right w:val="single" w:sz="4" w:space="3" w:color="auto"/>
        </w:pBdr>
      </w:pPr>
      <w:proofErr w:type="spellStart"/>
      <w:r>
        <w:t>Pupper</w:t>
      </w:r>
      <w:proofErr w:type="spellEnd"/>
      <w:r>
        <w:t xml:space="preserve"> = </w:t>
      </w:r>
      <w:r w:rsidRPr="001C63A6">
        <w:t>XYZ</w:t>
      </w:r>
      <w:r>
        <w:fldChar w:fldCharType="begin"/>
      </w:r>
      <w:r>
        <w:instrText xml:space="preserve"> XE "</w:instrText>
      </w:r>
      <w:r w:rsidRPr="00E36C3F">
        <w:rPr>
          <w:highlight w:val="yellow"/>
        </w:rPr>
        <w:instrText>XYZ</w:instrText>
      </w:r>
      <w:r>
        <w:instrText xml:space="preserve">" </w:instrText>
      </w:r>
      <w:r>
        <w:fldChar w:fldCharType="end"/>
      </w:r>
      <w:r w:rsidRPr="001C63A6">
        <w:t>(5*1.5, 5*7, 5*0.5)</w:t>
      </w:r>
    </w:p>
    <w:p w14:paraId="47DEB4B6" w14:textId="0B27C6B3" w:rsidR="00EE133F" w:rsidRDefault="00EE133F" w:rsidP="00EE133F">
      <w:pPr>
        <w:pStyle w:val="NoSpacing"/>
        <w:pBdr>
          <w:top w:val="single" w:sz="4" w:space="1" w:color="auto"/>
          <w:left w:val="single" w:sz="4" w:space="4" w:color="auto"/>
          <w:bottom w:val="single" w:sz="4" w:space="1" w:color="auto"/>
          <w:right w:val="single" w:sz="4" w:space="3" w:color="auto"/>
        </w:pBdr>
      </w:pPr>
      <w:proofErr w:type="spellStart"/>
      <w:proofErr w:type="gramStart"/>
      <w:r w:rsidRPr="001C63A6">
        <w:t>textile.AssignDomain</w:t>
      </w:r>
      <w:proofErr w:type="spellEnd"/>
      <w:proofErr w:type="gramEnd"/>
      <w:r>
        <w:fldChar w:fldCharType="begin"/>
      </w:r>
      <w:r>
        <w:instrText xml:space="preserve"> XE "</w:instrText>
      </w:r>
      <w:r w:rsidRPr="00CF2156">
        <w:instrText>AssignDomain</w:instrText>
      </w:r>
      <w:r>
        <w:instrText xml:space="preserve">" </w:instrText>
      </w:r>
      <w:r>
        <w:fldChar w:fldCharType="end"/>
      </w:r>
      <w:r w:rsidRPr="001C63A6">
        <w:t>(</w:t>
      </w:r>
      <w:r>
        <w:t xml:space="preserve"> </w:t>
      </w:r>
      <w:proofErr w:type="spellStart"/>
      <w:r w:rsidRPr="001C63A6">
        <w:t>CDomainPlanes</w:t>
      </w:r>
      <w:proofErr w:type="spellEnd"/>
      <w:r>
        <w:fldChar w:fldCharType="begin"/>
      </w:r>
      <w:r>
        <w:instrText xml:space="preserve"> XE "</w:instrText>
      </w:r>
      <w:r w:rsidRPr="00CF2156">
        <w:instrText>CDomainPlanes</w:instrText>
      </w:r>
      <w:r>
        <w:instrText xml:space="preserve">" </w:instrText>
      </w:r>
      <w:r>
        <w:fldChar w:fldCharType="end"/>
      </w:r>
      <w:r w:rsidRPr="001C63A6">
        <w:t>(</w:t>
      </w:r>
      <w:proofErr w:type="spellStart"/>
      <w:r>
        <w:t>Plower</w:t>
      </w:r>
      <w:proofErr w:type="spellEnd"/>
      <w:r>
        <w:t xml:space="preserve">, </w:t>
      </w:r>
      <w:proofErr w:type="spellStart"/>
      <w:r>
        <w:t>Pupper</w:t>
      </w:r>
      <w:proofErr w:type="spellEnd"/>
      <w:r w:rsidRPr="001C63A6">
        <w:t>)</w:t>
      </w:r>
      <w:r>
        <w:t xml:space="preserve"> </w:t>
      </w:r>
      <w:r w:rsidRPr="001C63A6">
        <w:t>)</w:t>
      </w:r>
    </w:p>
    <w:p w14:paraId="2E33CCC1" w14:textId="77777777" w:rsidR="00E37E1E" w:rsidRDefault="00E37E1E" w:rsidP="00E37E1E">
      <w:pPr>
        <w:pBdr>
          <w:top w:val="single" w:sz="4" w:space="1" w:color="auto"/>
          <w:left w:val="single" w:sz="4" w:space="4" w:color="auto"/>
          <w:bottom w:val="single" w:sz="4" w:space="1" w:color="auto"/>
          <w:right w:val="single" w:sz="4" w:space="4" w:color="auto"/>
        </w:pBdr>
      </w:pPr>
      <w:r w:rsidRPr="00B55635">
        <w:rPr>
          <w:noProof/>
          <w:lang w:eastAsia="en-GB"/>
        </w:rPr>
        <mc:AlternateContent>
          <mc:Choice Requires="wps">
            <w:drawing>
              <wp:anchor distT="0" distB="0" distL="114300" distR="114300" simplePos="0" relativeHeight="251932672" behindDoc="0" locked="0" layoutInCell="1" allowOverlap="1" wp14:anchorId="00AA7576" wp14:editId="2668D64F">
                <wp:simplePos x="0" y="0"/>
                <wp:positionH relativeFrom="column">
                  <wp:posOffset>3997960</wp:posOffset>
                </wp:positionH>
                <wp:positionV relativeFrom="paragraph">
                  <wp:posOffset>163830</wp:posOffset>
                </wp:positionV>
                <wp:extent cx="497205" cy="212090"/>
                <wp:effectExtent l="0" t="0" r="0" b="0"/>
                <wp:wrapNone/>
                <wp:docPr id="27" name="Text Box 27"/>
                <wp:cNvGraphicFramePr/>
                <a:graphic xmlns:a="http://schemas.openxmlformats.org/drawingml/2006/main">
                  <a:graphicData uri="http://schemas.microsoft.com/office/word/2010/wordprocessingShape">
                    <wps:wsp>
                      <wps:cNvSpPr txBox="1"/>
                      <wps:spPr>
                        <a:xfrm>
                          <a:off x="0" y="0"/>
                          <a:ext cx="497205" cy="21209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F93BDB2" w14:textId="77777777" w:rsidR="007E550C" w:rsidRPr="00D91BA8" w:rsidRDefault="007E550C" w:rsidP="00E37E1E">
                            <w: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0AA7576" id="Text Box 27" o:spid="_x0000_s1033" type="#_x0000_t202" style="position:absolute;margin-left:314.8pt;margin-top:12.9pt;width:39.15pt;height:16.7pt;z-index:25193267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" filled="f" stroked="f" strokeweight=".5pt">
                <v:textbox inset="0,0,0,0">
                  <w:txbxContent>
                    <w:p w14:paraId="7F93BDB2" w14:textId="77777777" w:rsidR="007E550C" w:rsidRPr="00D91BA8" w:rsidRDefault="007E550C" w:rsidP="00E37E1E">
                      <w:r>
                        <w:t>B)</w:t>
                      </w:r>
                    </w:p>
                  </w:txbxContent>
                </v:textbox>
              </v:shape>
            </w:pict>
          </mc:Fallback>
        </mc:AlternateContent>
      </w:r>
      <w:r w:rsidRPr="00B55635">
        <w:rPr>
          <w:noProof/>
          <w:lang w:eastAsia="en-GB"/>
        </w:rPr>
        <mc:AlternateContent>
          <mc:Choice Requires="wps">
            <w:drawing>
              <wp:anchor distT="0" distB="0" distL="114300" distR="114300" simplePos="0" relativeHeight="251931648" behindDoc="0" locked="0" layoutInCell="1" allowOverlap="1" wp14:anchorId="1EF24F26" wp14:editId="50D3177E">
                <wp:simplePos x="0" y="0"/>
                <wp:positionH relativeFrom="column">
                  <wp:posOffset>1208405</wp:posOffset>
                </wp:positionH>
                <wp:positionV relativeFrom="paragraph">
                  <wp:posOffset>163830</wp:posOffset>
                </wp:positionV>
                <wp:extent cx="497205" cy="212090"/>
                <wp:effectExtent l="0" t="0" r="0" b="0"/>
                <wp:wrapNone/>
                <wp:docPr id="448" name="Text Box 448"/>
                <wp:cNvGraphicFramePr/>
                <a:graphic xmlns:a="http://schemas.openxmlformats.org/drawingml/2006/main">
                  <a:graphicData uri="http://schemas.microsoft.com/office/word/2010/wordprocessingShape">
                    <wps:wsp>
                      <wps:cNvSpPr txBox="1"/>
                      <wps:spPr>
                        <a:xfrm>
                          <a:off x="0" y="0"/>
                          <a:ext cx="497205" cy="21209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B18694D" w14:textId="77777777" w:rsidR="007E550C" w:rsidRPr="00D91BA8" w:rsidRDefault="007E550C" w:rsidP="00E37E1E">
                            <w:r>
                              <w:t>A)</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EF24F26" id="Text Box 448" o:spid="_x0000_s1034" type="#_x0000_t202" style="position:absolute;margin-left:95.15pt;margin-top:12.9pt;width:39.15pt;height:16.7pt;z-index:2519316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" filled="f" stroked="f" strokeweight=".5pt">
                <v:textbox inset="0,0,0,0">
                  <w:txbxContent>
                    <w:p w14:paraId="1B18694D" w14:textId="77777777" w:rsidR="007E550C" w:rsidRPr="00D91BA8" w:rsidRDefault="007E550C" w:rsidP="00E37E1E">
                      <w:r>
                        <w:t>A)</w:t>
                      </w:r>
                    </w:p>
                  </w:txbxContent>
                </v:textbox>
              </v:shape>
            </w:pict>
          </mc:Fallback>
        </mc:AlternateContent>
      </w:r>
      <w:r>
        <w:rPr>
          <w:noProof/>
          <w:lang w:eastAsia="en-GB"/>
        </w:rPr>
        <w:drawing>
          <wp:inline distT="0" distB="0" distL="0" distR="0" wp14:anchorId="4D39252F" wp14:editId="24546D85">
            <wp:extent cx="2726782" cy="1971675"/>
            <wp:effectExtent l="0" t="0" r="0" b="0"/>
            <wp:docPr id="451" name="Picture 4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2"/>
                    <a:srcRect l="9171" t="32295" r="67901" b="38232"/>
                    <a:stretch/>
                  </pic:blipFill>
                  <pic:spPr bwMode="auto">
                    <a:xfrm>
                      <a:off x="0" y="0"/>
                      <a:ext cx="2726142" cy="1971213"/>
                    </a:xfrm>
                    <a:prstGeom prst="rect">
                      <a:avLst/>
                    </a:prstGeom>
                    <a:ln>
                      <a:noFill/>
                    </a:ln>
                    <a:extLst>
                      <a:ext uri="{53640926-AAD7-44D8-BBD7-CCE9431645EC}">
                        <a14:shadowObscured xmlns:a14="http://schemas.microsoft.com/office/drawing/2010/main"/>
                      </a:ext>
                    </a:extLst>
                  </pic:spPr>
                </pic:pic>
              </a:graphicData>
            </a:graphic>
          </wp:inline>
        </w:drawing>
      </w:r>
      <w:r w:rsidRPr="001C63A6">
        <w:rPr>
          <w:noProof/>
          <w:lang w:eastAsia="en-GB"/>
        </w:rPr>
        <w:t xml:space="preserve"> </w:t>
      </w:r>
      <w:r>
        <w:rPr>
          <w:noProof/>
          <w:lang w:eastAsia="en-GB"/>
        </w:rPr>
        <w:drawing>
          <wp:inline distT="0" distB="0" distL="0" distR="0" wp14:anchorId="55FA3AF1" wp14:editId="7BB40F28">
            <wp:extent cx="2538464" cy="1790700"/>
            <wp:effectExtent l="0" t="0" r="0" b="0"/>
            <wp:docPr id="452" name="Picture 4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3"/>
                    <a:srcRect l="8994" t="33235" r="68254" b="38232"/>
                    <a:stretch/>
                  </pic:blipFill>
                  <pic:spPr bwMode="auto">
                    <a:xfrm>
                      <a:off x="0" y="0"/>
                      <a:ext cx="2543010" cy="1793907"/>
                    </a:xfrm>
                    <a:prstGeom prst="rect">
                      <a:avLst/>
                    </a:prstGeom>
                    <a:ln>
                      <a:noFill/>
                    </a:ln>
                    <a:extLst>
                      <a:ext uri="{53640926-AAD7-44D8-BBD7-CCE9431645EC}">
                        <a14:shadowObscured xmlns:a14="http://schemas.microsoft.com/office/drawing/2010/main"/>
                      </a:ext>
                    </a:extLst>
                  </pic:spPr>
                </pic:pic>
              </a:graphicData>
            </a:graphic>
          </wp:inline>
        </w:drawing>
      </w:r>
    </w:p>
    <w:p w14:paraId="1442CAA7" w14:textId="3F30E6A7" w:rsidR="00E37E1E" w:rsidRDefault="00E37E1E" w:rsidP="00E37E1E">
      <w:pPr>
        <w:pStyle w:val="Caption"/>
        <w:pBdr>
          <w:top w:val="single" w:sz="4" w:space="1" w:color="auto"/>
          <w:left w:val="single" w:sz="4" w:space="4" w:color="auto"/>
          <w:bottom w:val="single" w:sz="4" w:space="1" w:color="auto"/>
          <w:right w:val="single" w:sz="4" w:space="4" w:color="auto"/>
        </w:pBdr>
      </w:pPr>
      <w:bookmarkStart w:id="47" w:name="_Ref527625888"/>
      <w:r>
        <w:t xml:space="preserve">Figure </w:t>
      </w:r>
      <w:r w:rsidR="000C3F0F">
        <w:rPr>
          <w:noProof/>
        </w:rPr>
        <w:fldChar w:fldCharType="begin"/>
      </w:r>
      <w:r w:rsidR="000C3F0F">
        <w:rPr>
          <w:noProof/>
        </w:rPr>
        <w:instrText xml:space="preserve"> SEQ Figure \* ARABIC </w:instrText>
      </w:r>
      <w:r w:rsidR="000C3F0F">
        <w:rPr>
          <w:noProof/>
        </w:rPr>
        <w:fldChar w:fldCharType="separate"/>
      </w:r>
      <w:r w:rsidR="00353CD5">
        <w:rPr>
          <w:noProof/>
        </w:rPr>
        <w:t>7</w:t>
      </w:r>
      <w:r w:rsidR="000C3F0F">
        <w:rPr>
          <w:noProof/>
        </w:rPr>
        <w:fldChar w:fldCharType="end"/>
      </w:r>
      <w:bookmarkEnd w:id="47"/>
      <w:r>
        <w:t>: The yarn of the Example in Section</w:t>
      </w:r>
      <w:r w:rsidRPr="001511F9">
        <w:rPr>
          <w:b/>
        </w:rPr>
        <w:fldChar w:fldCharType="begin"/>
      </w:r>
      <w:r w:rsidRPr="001511F9">
        <w:rPr>
          <w:b/>
        </w:rPr>
        <w:instrText xml:space="preserve"> REF _Ref495929266 \h </w:instrText>
      </w:r>
      <w:r>
        <w:rPr>
          <w:b/>
        </w:rPr>
        <w:instrText xml:space="preserve"> \* MERGEFORMAT </w:instrText>
      </w:r>
      <w:r w:rsidRPr="001511F9">
        <w:rPr>
          <w:b/>
        </w:rPr>
      </w:r>
      <w:r w:rsidRPr="001511F9">
        <w:rPr>
          <w:b/>
        </w:rPr>
        <w:fldChar w:fldCharType="separate"/>
      </w:r>
      <w:r w:rsidR="00353CD5" w:rsidRPr="00353CD5">
        <w:rPr>
          <w:b/>
        </w:rPr>
        <w:t xml:space="preserve">2.5. </w:t>
      </w:r>
      <w:r w:rsidR="00353CD5">
        <w:t>Add Textile to Database</w:t>
      </w:r>
      <w:r w:rsidRPr="001511F9">
        <w:rPr>
          <w:b/>
        </w:rPr>
        <w:fldChar w:fldCharType="end"/>
      </w:r>
      <w:r w:rsidRPr="001511F9">
        <w:rPr>
          <w:b/>
        </w:rPr>
        <w:t xml:space="preserve"> </w:t>
      </w:r>
      <w:r>
        <w:t>with A) the added repeat and a 5 times larger domain than defined in the example in Section 3.5.2 and B) the specified yarn path.</w:t>
      </w:r>
    </w:p>
    <w:p w14:paraId="34A377F2" w14:textId="77777777" w:rsidR="00923697" w:rsidRDefault="00923697" w:rsidP="001511F9"/>
    <w:p w14:paraId="15B07790" w14:textId="77777777" w:rsidR="003B38CA" w:rsidRDefault="003B38CA" w:rsidP="00333D5A"/>
    <w:p w14:paraId="2DE79A8B" w14:textId="22502918" w:rsidR="003B38CA" w:rsidRDefault="003B38CA" w:rsidP="00333D5A"/>
    <w:p w14:paraId="1C245DAB" w14:textId="77777777" w:rsidR="00304024" w:rsidRDefault="00304024" w:rsidP="00333D5A"/>
    <w:p w14:paraId="70B0D070" w14:textId="77777777" w:rsidR="00E96341" w:rsidRDefault="00E96341" w:rsidP="00EA27C6"/>
    <w:p w14:paraId="15C25CEE" w14:textId="420D8ED4" w:rsidR="001A7BD8" w:rsidRDefault="001A7BD8">
      <w:pPr>
        <w:spacing w:after="200" w:line="276" w:lineRule="auto"/>
      </w:pPr>
      <w:r>
        <w:br w:type="page"/>
      </w:r>
    </w:p>
    <w:p w14:paraId="1D2D341C" w14:textId="77777777" w:rsidR="00206606" w:rsidRDefault="00206606" w:rsidP="00EA27C6"/>
    <w:p w14:paraId="6015927B" w14:textId="5DB26039" w:rsidR="00F75B5F" w:rsidRDefault="00765775" w:rsidP="002D422A">
      <w:pPr>
        <w:pStyle w:val="Heading1"/>
        <w:ind w:left="284" w:hanging="284"/>
      </w:pPr>
      <w:bookmarkStart w:id="48" w:name="_Ref487123852"/>
      <w:bookmarkStart w:id="49" w:name="_Ref495589917"/>
      <w:bookmarkStart w:id="50" w:name="_Toc76652621"/>
      <w:r>
        <w:t>Yarn Cross-Sections</w:t>
      </w:r>
      <w:bookmarkEnd w:id="48"/>
      <w:bookmarkEnd w:id="49"/>
      <w:bookmarkEnd w:id="50"/>
    </w:p>
    <w:p w14:paraId="7942D617" w14:textId="77777777" w:rsidR="00765775" w:rsidRDefault="00765775" w:rsidP="00765775"/>
    <w:p w14:paraId="02F6DA7E" w14:textId="055CA061" w:rsidR="00765775" w:rsidRDefault="00765775" w:rsidP="00765775">
      <w:r>
        <w:t xml:space="preserve">A variety of yarn cross-sectional shapes can be specified (Section </w:t>
      </w:r>
      <w:r w:rsidR="00221953">
        <w:t>3</w:t>
      </w:r>
      <w:r>
        <w:t>.1) which can then be applied either to the entire yarn or</w:t>
      </w:r>
      <w:r w:rsidR="00221953">
        <w:t xml:space="preserve"> at specified points along the yarn (Section 3.2)</w:t>
      </w:r>
      <w:r>
        <w:t>.</w:t>
      </w:r>
    </w:p>
    <w:p w14:paraId="141C2FBD" w14:textId="77777777" w:rsidR="00765775" w:rsidRPr="00765775" w:rsidRDefault="00765775" w:rsidP="00765775"/>
    <w:p w14:paraId="72B21E0E" w14:textId="335DB231" w:rsidR="00765775" w:rsidRPr="00765775" w:rsidRDefault="0023350A" w:rsidP="00221953">
      <w:pPr>
        <w:pStyle w:val="Heading2"/>
      </w:pPr>
      <w:bookmarkStart w:id="51" w:name="_Toc76652622"/>
      <w:r>
        <w:t>5</w:t>
      </w:r>
      <w:r w:rsidR="00221953">
        <w:t>.1.</w:t>
      </w:r>
      <w:r w:rsidR="00765775">
        <w:t xml:space="preserve"> Cross-Sectional Shapes</w:t>
      </w:r>
      <w:bookmarkEnd w:id="51"/>
    </w:p>
    <w:p w14:paraId="69DB82D4" w14:textId="4CC46F46" w:rsidR="00ED62D2" w:rsidRDefault="00ED62D2" w:rsidP="00F75B5F">
      <w:r>
        <w:t xml:space="preserve">The </w:t>
      </w:r>
      <w:r w:rsidR="001F0EA8">
        <w:t xml:space="preserve">cross-sectional </w:t>
      </w:r>
      <w:r>
        <w:t>shape of the created yarns can be specified</w:t>
      </w:r>
      <w:r w:rsidR="0023350A">
        <w:t xml:space="preserve"> as a variety of different shapes</w:t>
      </w:r>
      <w:r>
        <w:t>.</w:t>
      </w:r>
      <w:r w:rsidR="001B6669">
        <w:t xml:space="preserve"> These shapes </w:t>
      </w:r>
      <w:r w:rsidR="001F0EA8">
        <w:t>are</w:t>
      </w:r>
      <w:r w:rsidR="001B6669">
        <w:t xml:space="preserve"> assigned aft</w:t>
      </w:r>
      <w:r w:rsidR="003603EC">
        <w:t xml:space="preserve">er the nodes </w:t>
      </w:r>
      <w:r w:rsidR="00221953">
        <w:t>have been added to the yarn</w:t>
      </w:r>
      <w:r w:rsidR="001B6669">
        <w:t xml:space="preserve"> (Section </w:t>
      </w:r>
      <w:r w:rsidR="0023350A">
        <w:fldChar w:fldCharType="begin"/>
      </w:r>
      <w:r w:rsidR="0023350A">
        <w:instrText xml:space="preserve"> REF _Ref487122855 \h </w:instrText>
      </w:r>
      <w:r w:rsidR="0023350A">
        <w:fldChar w:fldCharType="separate"/>
      </w:r>
      <w:r w:rsidR="00353CD5">
        <w:t>2.3. Create Master Nodes</w:t>
      </w:r>
      <w:r w:rsidR="0023350A">
        <w:fldChar w:fldCharType="end"/>
      </w:r>
      <w:r w:rsidR="001B6669">
        <w:t>)</w:t>
      </w:r>
      <w:r w:rsidR="00221953">
        <w:t>.</w:t>
      </w:r>
      <w:r>
        <w:t xml:space="preserve"> </w:t>
      </w:r>
      <w:proofErr w:type="gramStart"/>
      <w:r>
        <w:t>A number of</w:t>
      </w:r>
      <w:proofErr w:type="gramEnd"/>
      <w:r>
        <w:t xml:space="preserve"> different shapes are available in TexGen</w:t>
      </w:r>
      <w:r w:rsidR="00221953">
        <w:t>, all with the same</w:t>
      </w:r>
      <w:r>
        <w:t xml:space="preserve"> </w:t>
      </w:r>
      <w:proofErr w:type="spellStart"/>
      <w:r>
        <w:t>CSection</w:t>
      </w:r>
      <w:proofErr w:type="spellEnd"/>
      <w:r>
        <w:t xml:space="preserve"> </w:t>
      </w:r>
      <w:r w:rsidR="00221953">
        <w:t xml:space="preserve">base </w:t>
      </w:r>
      <w:r>
        <w:t xml:space="preserve">class. </w:t>
      </w:r>
    </w:p>
    <w:p w14:paraId="005CB780" w14:textId="42767928" w:rsidR="00221953" w:rsidRDefault="00221953" w:rsidP="00F75B5F">
      <w:r>
        <w:t xml:space="preserve">All </w:t>
      </w:r>
      <w:r w:rsidR="0023350A">
        <w:t xml:space="preserve">cross-sections </w:t>
      </w:r>
      <w:r>
        <w:t>are defined as two dimensional shapes which are then applied to the yarn at the specified points, the TexGen software automatically calculating the 3D points to generate the yarn surface.</w:t>
      </w:r>
    </w:p>
    <w:p w14:paraId="2536DF9A" w14:textId="77777777" w:rsidR="00775108" w:rsidRDefault="00775108" w:rsidP="00F75B5F"/>
    <w:p w14:paraId="2C413FA8" w14:textId="5612DBC1" w:rsidR="00221953" w:rsidRDefault="0023350A" w:rsidP="00221953">
      <w:pPr>
        <w:pStyle w:val="Heading3"/>
      </w:pPr>
      <w:bookmarkStart w:id="52" w:name="_Toc76652623"/>
      <w:r>
        <w:t>5</w:t>
      </w:r>
      <w:r w:rsidR="00221953">
        <w:t xml:space="preserve">.1.1. </w:t>
      </w:r>
      <w:proofErr w:type="spellStart"/>
      <w:r w:rsidR="00ED62D2" w:rsidRPr="00CE0701">
        <w:t>CSectionEllipse</w:t>
      </w:r>
      <w:bookmarkEnd w:id="52"/>
      <w:proofErr w:type="spellEnd"/>
    </w:p>
    <w:p w14:paraId="244552BE" w14:textId="00C3283F" w:rsidR="00345E25" w:rsidRDefault="00345E25" w:rsidP="00345E25">
      <w:r>
        <w:t xml:space="preserve">To define an elliptical yarn cross-section with width, </w:t>
      </w:r>
      <w:r w:rsidRPr="00254B4A">
        <w:rPr>
          <w:i/>
        </w:rPr>
        <w:t>w</w:t>
      </w:r>
      <w:r>
        <w:t xml:space="preserve">, and height, </w:t>
      </w:r>
      <w:r w:rsidRPr="00254B4A">
        <w:rPr>
          <w:i/>
        </w:rPr>
        <w:t>h</w:t>
      </w:r>
      <w:r>
        <w:t>, use:</w:t>
      </w:r>
    </w:p>
    <w:p w14:paraId="3DD20B1C" w14:textId="77777777" w:rsidR="0023350A" w:rsidRDefault="0023350A" w:rsidP="00345E25"/>
    <w:p w14:paraId="6D0EA9B4" w14:textId="6A9DE546" w:rsidR="00221953" w:rsidRDefault="00345E25" w:rsidP="00345E25">
      <w:pPr>
        <w:pStyle w:val="NoSpacing"/>
      </w:pPr>
      <w:r>
        <w:t>Shape =</w:t>
      </w:r>
      <w:r w:rsidRPr="00ED62D2">
        <w:t xml:space="preserve"> </w:t>
      </w:r>
      <w:proofErr w:type="spellStart"/>
      <w:r>
        <w:t>CSectionEllipse</w:t>
      </w:r>
      <w:proofErr w:type="spellEnd"/>
      <w:r>
        <w:fldChar w:fldCharType="begin"/>
      </w:r>
      <w:r>
        <w:instrText xml:space="preserve"> XE "</w:instrText>
      </w:r>
      <w:r w:rsidRPr="00CF2156">
        <w:instrText>CSectionEllipse</w:instrText>
      </w:r>
      <w:r>
        <w:instrText xml:space="preserve">" </w:instrText>
      </w:r>
      <w:r>
        <w:fldChar w:fldCharType="end"/>
      </w:r>
      <w:r>
        <w:t xml:space="preserve">( w, </w:t>
      </w:r>
      <w:proofErr w:type="gramStart"/>
      <w:r>
        <w:t>h )</w:t>
      </w:r>
      <w:proofErr w:type="gramEnd"/>
    </w:p>
    <w:p w14:paraId="040379BD" w14:textId="77777777" w:rsidR="002B6737" w:rsidRPr="00221953" w:rsidRDefault="002B6737" w:rsidP="002B6737"/>
    <w:p w14:paraId="1C5C57B9" w14:textId="0BB8DDF1" w:rsidR="00221953" w:rsidRDefault="0023350A" w:rsidP="00221953">
      <w:pPr>
        <w:pStyle w:val="Heading3"/>
      </w:pPr>
      <w:bookmarkStart w:id="53" w:name="_Toc76652624"/>
      <w:r>
        <w:t>5</w:t>
      </w:r>
      <w:r w:rsidR="00221953">
        <w:t xml:space="preserve">.1.2. </w:t>
      </w:r>
      <w:proofErr w:type="spellStart"/>
      <w:r w:rsidR="00221953" w:rsidRPr="00E4627E">
        <w:t>CSectionLenticular</w:t>
      </w:r>
      <w:bookmarkEnd w:id="53"/>
      <w:proofErr w:type="spellEnd"/>
      <w:r w:rsidR="00221953" w:rsidRPr="00CE0701">
        <w:t xml:space="preserve"> </w:t>
      </w:r>
    </w:p>
    <w:p w14:paraId="01F343E2" w14:textId="033C873F" w:rsidR="00345E25" w:rsidRDefault="00345E25" w:rsidP="00345E25">
      <w:r>
        <w:t xml:space="preserve">To define a lenticular yarn cross-section with width, </w:t>
      </w:r>
      <w:r w:rsidRPr="00254B4A">
        <w:rPr>
          <w:i/>
        </w:rPr>
        <w:t>w</w:t>
      </w:r>
      <w:r>
        <w:t xml:space="preserve">, and height, </w:t>
      </w:r>
      <w:r w:rsidRPr="00254B4A">
        <w:rPr>
          <w:i/>
        </w:rPr>
        <w:t>h</w:t>
      </w:r>
      <w:r>
        <w:t>, use:</w:t>
      </w:r>
    </w:p>
    <w:p w14:paraId="15DDD77B" w14:textId="77777777" w:rsidR="0023350A" w:rsidRDefault="0023350A" w:rsidP="00345E25"/>
    <w:p w14:paraId="6C7FE308" w14:textId="6CF255E4" w:rsidR="00345E25" w:rsidRDefault="00345E25" w:rsidP="00345E25">
      <w:pPr>
        <w:pStyle w:val="NoSpacing"/>
      </w:pPr>
      <w:r>
        <w:t>Shape =</w:t>
      </w:r>
      <w:r w:rsidRPr="00ED62D2">
        <w:t xml:space="preserve"> </w:t>
      </w:r>
      <w:proofErr w:type="spellStart"/>
      <w:r>
        <w:t>CSectionLenticular</w:t>
      </w:r>
      <w:proofErr w:type="spellEnd"/>
      <w:r>
        <w:fldChar w:fldCharType="begin"/>
      </w:r>
      <w:r>
        <w:instrText xml:space="preserve"> XE "</w:instrText>
      </w:r>
      <w:r w:rsidRPr="00CF2156">
        <w:instrText>CSectionEllipse</w:instrText>
      </w:r>
      <w:r>
        <w:instrText xml:space="preserve">" </w:instrText>
      </w:r>
      <w:r>
        <w:fldChar w:fldCharType="end"/>
      </w:r>
      <w:r>
        <w:t>( w, h</w:t>
      </w:r>
      <w:r w:rsidR="00C96BC3">
        <w:t xml:space="preserve">, </w:t>
      </w:r>
      <w:proofErr w:type="gramStart"/>
      <w:r w:rsidR="00C96BC3">
        <w:t>Distortion</w:t>
      </w:r>
      <w:r>
        <w:t xml:space="preserve"> )</w:t>
      </w:r>
      <w:proofErr w:type="gramEnd"/>
    </w:p>
    <w:p w14:paraId="7AA0556F" w14:textId="77777777" w:rsidR="0023350A" w:rsidRDefault="0023350A" w:rsidP="00C96BC3"/>
    <w:p w14:paraId="27D60AAF" w14:textId="5AA8BBAC" w:rsidR="00C96BC3" w:rsidRPr="00C96BC3" w:rsidRDefault="00C96BC3" w:rsidP="00C96BC3">
      <w:r>
        <w:t xml:space="preserve">The </w:t>
      </w:r>
      <w:r>
        <w:rPr>
          <w:i/>
        </w:rPr>
        <w:t xml:space="preserve">Distortion </w:t>
      </w:r>
      <w:r>
        <w:t xml:space="preserve">parameter defines the vertical offset of the widest part of the shape. </w:t>
      </w:r>
    </w:p>
    <w:p w14:paraId="5FC601F4" w14:textId="77777777" w:rsidR="00DD10ED" w:rsidRDefault="00D824A3" w:rsidP="00DD10ED">
      <w:pPr>
        <w:pStyle w:val="FigureCaption"/>
        <w:keepNext/>
      </w:pPr>
      <w:r>
        <w:rPr>
          <w:noProof/>
        </w:rPr>
        <w:drawing>
          <wp:inline distT="0" distB="0" distL="0" distR="0" wp14:anchorId="50BE8540" wp14:editId="7293082D">
            <wp:extent cx="2590800" cy="826935"/>
            <wp:effectExtent l="0" t="0" r="0" b="0"/>
            <wp:docPr id="442" name="Picture 4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2" name="LenticularSection.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600699" cy="830095"/>
                    </a:xfrm>
                    <a:prstGeom prst="rect">
                      <a:avLst/>
                    </a:prstGeom>
                  </pic:spPr>
                </pic:pic>
              </a:graphicData>
            </a:graphic>
          </wp:inline>
        </w:drawing>
      </w:r>
      <w:r>
        <w:rPr>
          <w:noProof/>
        </w:rPr>
        <w:drawing>
          <wp:inline distT="0" distB="0" distL="0" distR="0" wp14:anchorId="6A8A5D57" wp14:editId="22F34793">
            <wp:extent cx="2476500" cy="806180"/>
            <wp:effectExtent l="0" t="0" r="0" b="0"/>
            <wp:docPr id="444" name="Picture 4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4" name="LenticularSection0.1distortion.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495877" cy="812488"/>
                    </a:xfrm>
                    <a:prstGeom prst="rect">
                      <a:avLst/>
                    </a:prstGeom>
                  </pic:spPr>
                </pic:pic>
              </a:graphicData>
            </a:graphic>
          </wp:inline>
        </w:drawing>
      </w:r>
    </w:p>
    <w:p w14:paraId="23940E3F" w14:textId="43AC25EA" w:rsidR="00345E25" w:rsidRDefault="00DD10ED" w:rsidP="00DD10ED">
      <w:pPr>
        <w:pStyle w:val="Caption"/>
      </w:pPr>
      <w:r>
        <w:t xml:space="preserve">Figure </w:t>
      </w:r>
      <w:r w:rsidR="000C3F0F">
        <w:rPr>
          <w:noProof/>
        </w:rPr>
        <w:fldChar w:fldCharType="begin"/>
      </w:r>
      <w:r w:rsidR="000C3F0F">
        <w:rPr>
          <w:noProof/>
        </w:rPr>
        <w:instrText xml:space="preserve"> SEQ Figure \* ARABIC </w:instrText>
      </w:r>
      <w:r w:rsidR="000C3F0F">
        <w:rPr>
          <w:noProof/>
        </w:rPr>
        <w:fldChar w:fldCharType="separate"/>
      </w:r>
      <w:r w:rsidR="00353CD5">
        <w:rPr>
          <w:noProof/>
        </w:rPr>
        <w:t>8</w:t>
      </w:r>
      <w:r w:rsidR="000C3F0F">
        <w:rPr>
          <w:noProof/>
        </w:rPr>
        <w:fldChar w:fldCharType="end"/>
      </w:r>
      <w:r>
        <w:t xml:space="preserve">: Lenticular section a) </w:t>
      </w:r>
      <w:r>
        <w:rPr>
          <w:i/>
        </w:rPr>
        <w:t>w</w:t>
      </w:r>
      <w:r>
        <w:t xml:space="preserve">=1, </w:t>
      </w:r>
      <w:r>
        <w:rPr>
          <w:i/>
        </w:rPr>
        <w:t>h</w:t>
      </w:r>
      <w:r>
        <w:t xml:space="preserve">=0.3, b) </w:t>
      </w:r>
      <w:r>
        <w:rPr>
          <w:i/>
        </w:rPr>
        <w:t>w</w:t>
      </w:r>
      <w:r>
        <w:t xml:space="preserve">=1, </w:t>
      </w:r>
      <w:r>
        <w:rPr>
          <w:i/>
        </w:rPr>
        <w:t>h</w:t>
      </w:r>
      <w:r>
        <w:t xml:space="preserve">=0.3, </w:t>
      </w:r>
      <w:r>
        <w:rPr>
          <w:i/>
        </w:rPr>
        <w:t>distortion</w:t>
      </w:r>
      <w:r>
        <w:t>=0.1</w:t>
      </w:r>
    </w:p>
    <w:p w14:paraId="6BAA5DB3" w14:textId="51A4BBB2" w:rsidR="00D824A3" w:rsidRPr="00345E25" w:rsidRDefault="00D824A3" w:rsidP="00345E25"/>
    <w:p w14:paraId="39210728" w14:textId="0ED99836" w:rsidR="00087BA1" w:rsidRDefault="0023350A" w:rsidP="00221953">
      <w:pPr>
        <w:pStyle w:val="Heading3"/>
      </w:pPr>
      <w:bookmarkStart w:id="54" w:name="_Toc76652625"/>
      <w:r>
        <w:t>5</w:t>
      </w:r>
      <w:r w:rsidR="00221953">
        <w:t xml:space="preserve">.1.3. </w:t>
      </w:r>
      <w:proofErr w:type="spellStart"/>
      <w:r w:rsidR="00221953" w:rsidRPr="00E4627E">
        <w:t>CSectionPowerEllipse</w:t>
      </w:r>
      <w:bookmarkEnd w:id="54"/>
      <w:proofErr w:type="spellEnd"/>
    </w:p>
    <w:p w14:paraId="7F58600F" w14:textId="6F5FA46A" w:rsidR="00087BA1" w:rsidRDefault="00087BA1" w:rsidP="00087BA1">
      <w:r>
        <w:t xml:space="preserve">Power elliptical yarn cross-sections are defined using a width, </w:t>
      </w:r>
      <w:r w:rsidRPr="00254B4A">
        <w:rPr>
          <w:i/>
        </w:rPr>
        <w:t>w</w:t>
      </w:r>
      <w:r>
        <w:t xml:space="preserve"> and</w:t>
      </w:r>
      <w:r w:rsidR="004A2B5D">
        <w:t xml:space="preserve"> </w:t>
      </w:r>
      <w:r>
        <w:t xml:space="preserve">height, </w:t>
      </w:r>
      <w:r w:rsidRPr="00254B4A">
        <w:rPr>
          <w:i/>
        </w:rPr>
        <w:t>h</w:t>
      </w:r>
      <w:r>
        <w:t xml:space="preserve">. </w:t>
      </w:r>
      <w:r w:rsidR="004A2B5D">
        <w:t>The power parameter governs the shape, making</w:t>
      </w:r>
      <w:r w:rsidR="004A2B5D" w:rsidRPr="004A2B5D">
        <w:t xml:space="preserve"> the section resemble a rectangle with rounded</w:t>
      </w:r>
      <w:r w:rsidR="004A2B5D">
        <w:t xml:space="preserve"> </w:t>
      </w:r>
      <w:r w:rsidR="004A2B5D" w:rsidRPr="004A2B5D">
        <w:t>edges when</w:t>
      </w:r>
      <w:r w:rsidR="004A2B5D">
        <w:t xml:space="preserve"> power</w:t>
      </w:r>
      <w:r w:rsidR="004A2B5D" w:rsidRPr="004A2B5D">
        <w:t xml:space="preserve">&lt;1 or a shape </w:t>
      </w:r>
      <w:proofErr w:type="gramStart"/>
      <w:r w:rsidR="004A2B5D" w:rsidRPr="004A2B5D">
        <w:t>similar to</w:t>
      </w:r>
      <w:proofErr w:type="gramEnd"/>
      <w:r w:rsidR="004A2B5D">
        <w:t xml:space="preserve"> a lenticular cross-section when power</w:t>
      </w:r>
      <w:r w:rsidR="004A2B5D" w:rsidRPr="004A2B5D">
        <w:t>&gt;1</w:t>
      </w:r>
      <w:r w:rsidR="004A2B5D">
        <w:t xml:space="preserve">. The final parameter, </w:t>
      </w:r>
      <w:proofErr w:type="spellStart"/>
      <w:r w:rsidR="004A2B5D">
        <w:rPr>
          <w:i/>
        </w:rPr>
        <w:t>XOffset</w:t>
      </w:r>
      <w:proofErr w:type="spellEnd"/>
      <w:r w:rsidR="004A2B5D">
        <w:t>, is optional and is the offset from the centre which specifies the maximum height of the shape.</w:t>
      </w:r>
    </w:p>
    <w:p w14:paraId="342BF835" w14:textId="77777777" w:rsidR="0023350A" w:rsidRPr="004A2B5D" w:rsidRDefault="0023350A" w:rsidP="00087BA1"/>
    <w:p w14:paraId="3514F405" w14:textId="77777777" w:rsidR="00522CA4" w:rsidRDefault="00087BA1" w:rsidP="00087BA1">
      <w:pPr>
        <w:pStyle w:val="NoSpacing"/>
      </w:pPr>
      <w:r>
        <w:t xml:space="preserve">Shape = </w:t>
      </w:r>
      <w:hyperlink r:id="rId26" w:anchor="a79e497d347f328055baa2e18911d2ebb" w:history="1">
        <w:proofErr w:type="spellStart"/>
        <w:r>
          <w:rPr>
            <w:rStyle w:val="Hyperlink"/>
          </w:rPr>
          <w:t>CSectionPowerEllipse</w:t>
        </w:r>
        <w:proofErr w:type="spellEnd"/>
      </w:hyperlink>
      <w:r>
        <w:t xml:space="preserve"> (w, h, Power, </w:t>
      </w:r>
      <w:proofErr w:type="spellStart"/>
      <w:r>
        <w:t>XOffset</w:t>
      </w:r>
      <w:proofErr w:type="spellEnd"/>
      <w:r>
        <w:t>)</w:t>
      </w:r>
    </w:p>
    <w:p w14:paraId="2012A5F6" w14:textId="77777777" w:rsidR="00DD10ED" w:rsidRDefault="00DD10ED" w:rsidP="00DD10ED">
      <w:pPr>
        <w:keepNext/>
      </w:pPr>
    </w:p>
    <w:p w14:paraId="7CDB719D" w14:textId="77777777" w:rsidR="00DD10ED" w:rsidRDefault="00522CA4" w:rsidP="00DD10ED">
      <w:pPr>
        <w:keepNext/>
      </w:pPr>
      <w:r>
        <w:rPr>
          <w:noProof/>
          <w:lang w:eastAsia="en-GB"/>
        </w:rPr>
        <w:drawing>
          <wp:inline distT="0" distB="0" distL="0" distR="0" wp14:anchorId="1C5E7D1E" wp14:editId="1B359E92">
            <wp:extent cx="1578774" cy="476250"/>
            <wp:effectExtent l="0" t="0" r="2540" b="0"/>
            <wp:docPr id="439" name="Picture 4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9" name="PowerEllipse0.5.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1599993" cy="482651"/>
                    </a:xfrm>
                    <a:prstGeom prst="rect">
                      <a:avLst/>
                    </a:prstGeom>
                  </pic:spPr>
                </pic:pic>
              </a:graphicData>
            </a:graphic>
          </wp:inline>
        </w:drawing>
      </w:r>
      <w:r w:rsidR="008A4262">
        <w:rPr>
          <w:noProof/>
          <w:lang w:eastAsia="en-GB"/>
        </w:rPr>
        <w:drawing>
          <wp:inline distT="0" distB="0" distL="0" distR="0" wp14:anchorId="2C6EB3B9" wp14:editId="27BEB1A3">
            <wp:extent cx="1733550" cy="533337"/>
            <wp:effectExtent l="0" t="0" r="0" b="635"/>
            <wp:docPr id="440" name="Picture 4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0" name="PowerEllipse0.5Offset.png"/>
                    <pic:cNvPicPr/>
                  </pic:nvPicPr>
                  <pic:blipFill>
                    <a:blip r:embed="rId28" cstate="print">
                      <a:extLst>
                        <a:ext uri="{28A0092B-C50C-407E-A947-70E740481C1C}">
                          <a14:useLocalDpi xmlns:a14="http://schemas.microsoft.com/office/drawing/2010/main" val="0"/>
                        </a:ext>
                      </a:extLst>
                    </a:blip>
                    <a:stretch>
                      <a:fillRect/>
                    </a:stretch>
                  </pic:blipFill>
                  <pic:spPr>
                    <a:xfrm flipV="1">
                      <a:off x="0" y="0"/>
                      <a:ext cx="1761306" cy="541876"/>
                    </a:xfrm>
                    <a:prstGeom prst="rect">
                      <a:avLst/>
                    </a:prstGeom>
                  </pic:spPr>
                </pic:pic>
              </a:graphicData>
            </a:graphic>
          </wp:inline>
        </w:drawing>
      </w:r>
      <w:r w:rsidR="008A4262">
        <w:rPr>
          <w:noProof/>
          <w:lang w:eastAsia="en-GB"/>
        </w:rPr>
        <w:drawing>
          <wp:inline distT="0" distB="0" distL="0" distR="0" wp14:anchorId="2B7A8543" wp14:editId="4E4727FC">
            <wp:extent cx="1630503" cy="552450"/>
            <wp:effectExtent l="0" t="0" r="8255" b="0"/>
            <wp:docPr id="441" name="Picture 4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1" name="PowerEllipse1.3.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1655767" cy="561010"/>
                    </a:xfrm>
                    <a:prstGeom prst="rect">
                      <a:avLst/>
                    </a:prstGeom>
                  </pic:spPr>
                </pic:pic>
              </a:graphicData>
            </a:graphic>
          </wp:inline>
        </w:drawing>
      </w:r>
    </w:p>
    <w:p w14:paraId="417ED02F" w14:textId="77777777" w:rsidR="00DD10ED" w:rsidRDefault="00DD10ED" w:rsidP="00DD10ED">
      <w:pPr>
        <w:keepNext/>
      </w:pPr>
    </w:p>
    <w:p w14:paraId="431C50EA" w14:textId="7155B299" w:rsidR="008A4262" w:rsidRPr="00522CA4" w:rsidRDefault="00DD10ED" w:rsidP="002D422A">
      <w:pPr>
        <w:pStyle w:val="Caption"/>
        <w:jc w:val="left"/>
      </w:pPr>
      <w:r>
        <w:t xml:space="preserve">Figure </w:t>
      </w:r>
      <w:r w:rsidR="000C3F0F">
        <w:rPr>
          <w:noProof/>
        </w:rPr>
        <w:fldChar w:fldCharType="begin"/>
      </w:r>
      <w:r w:rsidR="000C3F0F">
        <w:rPr>
          <w:noProof/>
        </w:rPr>
        <w:instrText xml:space="preserve"> SEQ Figure \* ARABIC </w:instrText>
      </w:r>
      <w:r w:rsidR="000C3F0F">
        <w:rPr>
          <w:noProof/>
        </w:rPr>
        <w:fldChar w:fldCharType="separate"/>
      </w:r>
      <w:r w:rsidR="00353CD5">
        <w:rPr>
          <w:noProof/>
        </w:rPr>
        <w:t>9</w:t>
      </w:r>
      <w:r w:rsidR="000C3F0F">
        <w:rPr>
          <w:noProof/>
        </w:rPr>
        <w:fldChar w:fldCharType="end"/>
      </w:r>
      <w:r>
        <w:t xml:space="preserve">: </w:t>
      </w:r>
      <w:r w:rsidRPr="008E3D75">
        <w:t xml:space="preserve">Power ellipse, w = 1, h = 0.5 a) power = 0.5, b) power = 0.5, </w:t>
      </w:r>
      <w:proofErr w:type="spellStart"/>
      <w:r w:rsidRPr="008E3D75">
        <w:t>xOffset</w:t>
      </w:r>
      <w:proofErr w:type="spellEnd"/>
      <w:r w:rsidRPr="008E3D75">
        <w:t xml:space="preserve"> = 0.25, c) power = 1.3</w:t>
      </w:r>
    </w:p>
    <w:p w14:paraId="53D2E826" w14:textId="3FE91ADB" w:rsidR="00221953" w:rsidRPr="00E4627E" w:rsidRDefault="00221953" w:rsidP="00522CA4">
      <w:r w:rsidRPr="00E4627E">
        <w:fldChar w:fldCharType="begin"/>
      </w:r>
      <w:r w:rsidRPr="00E4627E">
        <w:instrText xml:space="preserve"> XE "CSectionPowerEllipse" </w:instrText>
      </w:r>
      <w:r w:rsidRPr="00E4627E">
        <w:fldChar w:fldCharType="end"/>
      </w:r>
    </w:p>
    <w:p w14:paraId="43335BA9" w14:textId="5A2053F6" w:rsidR="004A2B5D" w:rsidRDefault="0023350A" w:rsidP="00221953">
      <w:pPr>
        <w:pStyle w:val="Heading3"/>
      </w:pPr>
      <w:bookmarkStart w:id="55" w:name="_Toc76652626"/>
      <w:r>
        <w:lastRenderedPageBreak/>
        <w:t>5</w:t>
      </w:r>
      <w:r w:rsidR="00221953">
        <w:t xml:space="preserve">.1.4. </w:t>
      </w:r>
      <w:proofErr w:type="spellStart"/>
      <w:r w:rsidR="00221953" w:rsidRPr="00E4627E">
        <w:t>CSectionRectangle</w:t>
      </w:r>
      <w:bookmarkEnd w:id="55"/>
      <w:proofErr w:type="spellEnd"/>
    </w:p>
    <w:p w14:paraId="39EFD903" w14:textId="77777777" w:rsidR="004A2B5D" w:rsidRDefault="004A2B5D" w:rsidP="004A2B5D">
      <w:r>
        <w:t xml:space="preserve">To define a rectangular cross-section with width, </w:t>
      </w:r>
      <w:r w:rsidRPr="00254B4A">
        <w:rPr>
          <w:i/>
        </w:rPr>
        <w:t>w</w:t>
      </w:r>
      <w:r>
        <w:t xml:space="preserve">, and height, </w:t>
      </w:r>
      <w:r w:rsidRPr="00254B4A">
        <w:rPr>
          <w:i/>
        </w:rPr>
        <w:t>h</w:t>
      </w:r>
      <w:r>
        <w:t>, use:</w:t>
      </w:r>
    </w:p>
    <w:p w14:paraId="27E6172D" w14:textId="77777777" w:rsidR="0023350A" w:rsidRDefault="0023350A" w:rsidP="004A2B5D"/>
    <w:p w14:paraId="324429C0" w14:textId="77777777" w:rsidR="005E5A77" w:rsidRDefault="005E5A77" w:rsidP="004A2B5D">
      <w:pPr>
        <w:pStyle w:val="NoSpacing"/>
      </w:pPr>
      <w:r>
        <w:t xml:space="preserve">Shape = </w:t>
      </w:r>
      <w:proofErr w:type="spellStart"/>
      <w:proofErr w:type="gramStart"/>
      <w:r>
        <w:t>CSectionRectangle</w:t>
      </w:r>
      <w:proofErr w:type="spellEnd"/>
      <w:r>
        <w:t>( w</w:t>
      </w:r>
      <w:proofErr w:type="gramEnd"/>
      <w:r>
        <w:t>, h)</w:t>
      </w:r>
    </w:p>
    <w:p w14:paraId="4113EB05" w14:textId="77777777" w:rsidR="0023350A" w:rsidRDefault="0023350A" w:rsidP="005E5A77"/>
    <w:p w14:paraId="50FF401E" w14:textId="076157DA" w:rsidR="00221953" w:rsidRDefault="005E5A77" w:rsidP="005E5A77">
      <w:r>
        <w:t xml:space="preserve">Note that it is preferable to use this, rather than a power ellipse with a power </w:t>
      </w:r>
      <w:r w:rsidR="00221953" w:rsidRPr="00E4627E">
        <w:fldChar w:fldCharType="begin"/>
      </w:r>
      <w:r w:rsidR="00221953" w:rsidRPr="00E4627E">
        <w:instrText xml:space="preserve"> XE "CSectionRectangle" </w:instrText>
      </w:r>
      <w:r w:rsidR="00221953" w:rsidRPr="00E4627E">
        <w:fldChar w:fldCharType="end"/>
      </w:r>
      <w:r>
        <w:t>of 0, as the volume mesh is much more regular.</w:t>
      </w:r>
    </w:p>
    <w:p w14:paraId="73FA75A9" w14:textId="77777777" w:rsidR="0023350A" w:rsidRPr="00E4627E" w:rsidRDefault="0023350A" w:rsidP="005E5A77"/>
    <w:p w14:paraId="3C73FEEB" w14:textId="5394C0B4" w:rsidR="005E5A77" w:rsidRDefault="0023350A" w:rsidP="00221953">
      <w:pPr>
        <w:pStyle w:val="Heading3"/>
      </w:pPr>
      <w:bookmarkStart w:id="56" w:name="_Toc76652627"/>
      <w:r>
        <w:t>5</w:t>
      </w:r>
      <w:r w:rsidR="00221953">
        <w:t xml:space="preserve">.1.5. </w:t>
      </w:r>
      <w:proofErr w:type="spellStart"/>
      <w:r w:rsidR="00221953" w:rsidRPr="00E4627E">
        <w:t>CSectionPolygon</w:t>
      </w:r>
      <w:bookmarkEnd w:id="56"/>
      <w:proofErr w:type="spellEnd"/>
    </w:p>
    <w:p w14:paraId="373CD3E8" w14:textId="21C86819" w:rsidR="00CD525B" w:rsidRDefault="005E5A77" w:rsidP="005E5A77">
      <w:r>
        <w:t>The polygon section can be used for irregular</w:t>
      </w:r>
      <w:r w:rsidR="0023350A">
        <w:t>ly</w:t>
      </w:r>
      <w:r>
        <w:t xml:space="preserve"> shaped cross-sections where the outline is specified by a vector of points.</w:t>
      </w:r>
      <w:r w:rsidR="00062FCF">
        <w:t xml:space="preserve"> The STL template </w:t>
      </w:r>
      <w:proofErr w:type="spellStart"/>
      <w:proofErr w:type="gramStart"/>
      <w:r w:rsidR="00062FCF">
        <w:t>XYVector</w:t>
      </w:r>
      <w:proofErr w:type="spellEnd"/>
      <w:r w:rsidR="00062FCF">
        <w:t>(</w:t>
      </w:r>
      <w:proofErr w:type="gramEnd"/>
      <w:r w:rsidR="00062FCF">
        <w:t>) is created, points are added to it and then this is used to create the shape:</w:t>
      </w:r>
    </w:p>
    <w:p w14:paraId="6A80DBCA" w14:textId="77777777" w:rsidR="0023350A" w:rsidRDefault="0023350A" w:rsidP="005E5A77"/>
    <w:p w14:paraId="1B6D3EF0" w14:textId="49142F04" w:rsidR="00E1164F" w:rsidRDefault="00E1164F" w:rsidP="00062FCF">
      <w:pPr>
        <w:pStyle w:val="NoSpacing"/>
      </w:pPr>
      <w:r>
        <w:t># PolygonSection.py</w:t>
      </w:r>
    </w:p>
    <w:p w14:paraId="03CE11E0" w14:textId="28DF5930" w:rsidR="00E1164F" w:rsidRDefault="00E1164F" w:rsidP="00062FCF">
      <w:pPr>
        <w:pStyle w:val="NoSpacing"/>
      </w:pPr>
      <w:r w:rsidRPr="00E1164F">
        <w:t># Set up a vector of points to specify the 2D yarn cross-section</w:t>
      </w:r>
    </w:p>
    <w:p w14:paraId="079A0CF0" w14:textId="547A0F13" w:rsidR="00CD525B" w:rsidRPr="00CD525B" w:rsidRDefault="00CD525B" w:rsidP="00062FCF">
      <w:pPr>
        <w:pStyle w:val="NoSpacing"/>
      </w:pPr>
      <w:r w:rsidRPr="00CD525B">
        <w:t xml:space="preserve">Points = </w:t>
      </w:r>
      <w:proofErr w:type="spellStart"/>
      <w:proofErr w:type="gramStart"/>
      <w:r w:rsidRPr="00CD525B">
        <w:t>XYVector</w:t>
      </w:r>
      <w:proofErr w:type="spellEnd"/>
      <w:r w:rsidRPr="00CD525B">
        <w:t>(</w:t>
      </w:r>
      <w:proofErr w:type="gramEnd"/>
      <w:r w:rsidRPr="00CD525B">
        <w:t>)</w:t>
      </w:r>
    </w:p>
    <w:p w14:paraId="3BEEFC79" w14:textId="77777777" w:rsidR="00CD525B" w:rsidRPr="00CD525B" w:rsidRDefault="00CD525B" w:rsidP="00062FCF">
      <w:pPr>
        <w:pStyle w:val="NoSpacing"/>
      </w:pPr>
    </w:p>
    <w:p w14:paraId="5A588B04" w14:textId="77777777" w:rsidR="00CD525B" w:rsidRPr="00CD525B" w:rsidRDefault="00CD525B" w:rsidP="00062FCF">
      <w:pPr>
        <w:pStyle w:val="NoSpacing"/>
      </w:pPr>
      <w:proofErr w:type="spellStart"/>
      <w:r w:rsidRPr="00CD525B">
        <w:t>Points.push_</w:t>
      </w:r>
      <w:proofErr w:type="gramStart"/>
      <w:r w:rsidRPr="00CD525B">
        <w:t>back</w:t>
      </w:r>
      <w:proofErr w:type="spellEnd"/>
      <w:r w:rsidRPr="00CD525B">
        <w:t>(</w:t>
      </w:r>
      <w:proofErr w:type="gramEnd"/>
      <w:r w:rsidRPr="00CD525B">
        <w:t>XY(1.47887, -0.080294))</w:t>
      </w:r>
    </w:p>
    <w:p w14:paraId="11DA0939" w14:textId="77777777" w:rsidR="00CD525B" w:rsidRPr="00CD525B" w:rsidRDefault="00CD525B" w:rsidP="00062FCF">
      <w:pPr>
        <w:pStyle w:val="NoSpacing"/>
      </w:pPr>
      <w:proofErr w:type="spellStart"/>
      <w:r w:rsidRPr="00CD525B">
        <w:t>Points.push_</w:t>
      </w:r>
      <w:proofErr w:type="gramStart"/>
      <w:r w:rsidRPr="00CD525B">
        <w:t>back</w:t>
      </w:r>
      <w:proofErr w:type="spellEnd"/>
      <w:r w:rsidRPr="00CD525B">
        <w:t>(</w:t>
      </w:r>
      <w:proofErr w:type="gramEnd"/>
      <w:r w:rsidRPr="00CD525B">
        <w:t>XY( 1.1267, 0.0421169))</w:t>
      </w:r>
    </w:p>
    <w:p w14:paraId="74A09157" w14:textId="77777777" w:rsidR="00CD525B" w:rsidRPr="00CD525B" w:rsidRDefault="00CD525B" w:rsidP="00062FCF">
      <w:pPr>
        <w:pStyle w:val="NoSpacing"/>
      </w:pPr>
      <w:proofErr w:type="spellStart"/>
      <w:r w:rsidRPr="00CD525B">
        <w:t>Points.push_</w:t>
      </w:r>
      <w:proofErr w:type="gramStart"/>
      <w:r w:rsidRPr="00CD525B">
        <w:t>back</w:t>
      </w:r>
      <w:proofErr w:type="spellEnd"/>
      <w:r w:rsidRPr="00CD525B">
        <w:t>(</w:t>
      </w:r>
      <w:proofErr w:type="gramEnd"/>
      <w:r w:rsidRPr="00CD525B">
        <w:t>XY( 0.763247, 0.123317))</w:t>
      </w:r>
    </w:p>
    <w:p w14:paraId="4EF4BB4E" w14:textId="77777777" w:rsidR="00CD525B" w:rsidRPr="00CD525B" w:rsidRDefault="00CD525B" w:rsidP="00062FCF">
      <w:pPr>
        <w:pStyle w:val="NoSpacing"/>
      </w:pPr>
      <w:proofErr w:type="spellStart"/>
      <w:r w:rsidRPr="00CD525B">
        <w:t>Points.push_</w:t>
      </w:r>
      <w:proofErr w:type="gramStart"/>
      <w:r w:rsidRPr="00CD525B">
        <w:t>back</w:t>
      </w:r>
      <w:proofErr w:type="spellEnd"/>
      <w:r w:rsidRPr="00CD525B">
        <w:t>(</w:t>
      </w:r>
      <w:proofErr w:type="gramEnd"/>
      <w:r w:rsidRPr="00CD525B">
        <w:t>XY( 0.393884, 0.173093))</w:t>
      </w:r>
    </w:p>
    <w:p w14:paraId="1DC26D30" w14:textId="77777777" w:rsidR="00CD525B" w:rsidRPr="00CD525B" w:rsidRDefault="00CD525B" w:rsidP="00062FCF">
      <w:pPr>
        <w:pStyle w:val="NoSpacing"/>
      </w:pPr>
      <w:proofErr w:type="spellStart"/>
      <w:r w:rsidRPr="00CD525B">
        <w:t>Points.push_</w:t>
      </w:r>
      <w:proofErr w:type="gramStart"/>
      <w:r w:rsidRPr="00CD525B">
        <w:t>back</w:t>
      </w:r>
      <w:proofErr w:type="spellEnd"/>
      <w:r w:rsidRPr="00CD525B">
        <w:t>(</w:t>
      </w:r>
      <w:proofErr w:type="gramEnd"/>
      <w:r w:rsidRPr="00CD525B">
        <w:t>XY( 0.0221259, 0.190496))</w:t>
      </w:r>
    </w:p>
    <w:p w14:paraId="46E399B6" w14:textId="77777777" w:rsidR="00CD525B" w:rsidRPr="00CD525B" w:rsidRDefault="00CD525B" w:rsidP="00062FCF">
      <w:pPr>
        <w:pStyle w:val="NoSpacing"/>
      </w:pPr>
      <w:proofErr w:type="spellStart"/>
      <w:r w:rsidRPr="00CD525B">
        <w:t>Points.push_</w:t>
      </w:r>
      <w:proofErr w:type="gramStart"/>
      <w:r w:rsidRPr="00CD525B">
        <w:t>back</w:t>
      </w:r>
      <w:proofErr w:type="spellEnd"/>
      <w:r w:rsidRPr="00CD525B">
        <w:t>(</w:t>
      </w:r>
      <w:proofErr w:type="gramEnd"/>
      <w:r w:rsidRPr="00CD525B">
        <w:t>XY( -0.349862, 0.166824))</w:t>
      </w:r>
    </w:p>
    <w:p w14:paraId="248CBBB4" w14:textId="77777777" w:rsidR="00CD525B" w:rsidRPr="00CD525B" w:rsidRDefault="00CD525B" w:rsidP="00062FCF">
      <w:pPr>
        <w:pStyle w:val="NoSpacing"/>
      </w:pPr>
      <w:proofErr w:type="spellStart"/>
      <w:r w:rsidRPr="00CD525B">
        <w:t>Points.push_</w:t>
      </w:r>
      <w:proofErr w:type="gramStart"/>
      <w:r w:rsidRPr="00CD525B">
        <w:t>back</w:t>
      </w:r>
      <w:proofErr w:type="spellEnd"/>
      <w:r w:rsidRPr="00CD525B">
        <w:t>(</w:t>
      </w:r>
      <w:proofErr w:type="gramEnd"/>
      <w:r w:rsidRPr="00CD525B">
        <w:t>XY(-0.716936, 0.103844))</w:t>
      </w:r>
    </w:p>
    <w:p w14:paraId="4609A109" w14:textId="77777777" w:rsidR="00CD525B" w:rsidRPr="00CD525B" w:rsidRDefault="00CD525B" w:rsidP="00062FCF">
      <w:pPr>
        <w:pStyle w:val="NoSpacing"/>
      </w:pPr>
      <w:proofErr w:type="spellStart"/>
      <w:r w:rsidRPr="00CD525B">
        <w:t>Points.push_</w:t>
      </w:r>
      <w:proofErr w:type="gramStart"/>
      <w:r w:rsidRPr="00CD525B">
        <w:t>back</w:t>
      </w:r>
      <w:proofErr w:type="spellEnd"/>
      <w:r w:rsidRPr="00CD525B">
        <w:t>(</w:t>
      </w:r>
      <w:proofErr w:type="gramEnd"/>
      <w:r w:rsidRPr="00CD525B">
        <w:t>XY( -1.26423, -0.0106595))</w:t>
      </w:r>
    </w:p>
    <w:p w14:paraId="7A73BC65" w14:textId="77777777" w:rsidR="00CD525B" w:rsidRPr="00CD525B" w:rsidRDefault="00CD525B" w:rsidP="00062FCF">
      <w:pPr>
        <w:pStyle w:val="NoSpacing"/>
      </w:pPr>
      <w:proofErr w:type="spellStart"/>
      <w:r w:rsidRPr="00CD525B">
        <w:t>Points.push_</w:t>
      </w:r>
      <w:proofErr w:type="gramStart"/>
      <w:r w:rsidRPr="00CD525B">
        <w:t>back</w:t>
      </w:r>
      <w:proofErr w:type="spellEnd"/>
      <w:r w:rsidRPr="00CD525B">
        <w:t>(</w:t>
      </w:r>
      <w:proofErr w:type="gramEnd"/>
      <w:r w:rsidRPr="00CD525B">
        <w:t>XY( -0.94015, -0.143083))</w:t>
      </w:r>
    </w:p>
    <w:p w14:paraId="450F5EA2" w14:textId="77777777" w:rsidR="00CD525B" w:rsidRPr="00CD525B" w:rsidRDefault="00CD525B" w:rsidP="00062FCF">
      <w:pPr>
        <w:pStyle w:val="NoSpacing"/>
      </w:pPr>
      <w:proofErr w:type="spellStart"/>
      <w:r w:rsidRPr="00CD525B">
        <w:t>Points.push_</w:t>
      </w:r>
      <w:proofErr w:type="gramStart"/>
      <w:r w:rsidRPr="00CD525B">
        <w:t>back</w:t>
      </w:r>
      <w:proofErr w:type="spellEnd"/>
      <w:r w:rsidRPr="00CD525B">
        <w:t>(</w:t>
      </w:r>
      <w:proofErr w:type="gramEnd"/>
      <w:r w:rsidRPr="00CD525B">
        <w:t>XY(-0.567315, -0.141597))</w:t>
      </w:r>
    </w:p>
    <w:p w14:paraId="79AE5513" w14:textId="77777777" w:rsidR="00CD525B" w:rsidRPr="00CD525B" w:rsidRDefault="00CD525B" w:rsidP="00062FCF">
      <w:pPr>
        <w:pStyle w:val="NoSpacing"/>
      </w:pPr>
      <w:proofErr w:type="spellStart"/>
      <w:r w:rsidRPr="00CD525B">
        <w:t>Points.push_</w:t>
      </w:r>
      <w:proofErr w:type="gramStart"/>
      <w:r w:rsidRPr="00CD525B">
        <w:t>back</w:t>
      </w:r>
      <w:proofErr w:type="spellEnd"/>
      <w:r w:rsidRPr="00CD525B">
        <w:t>(</w:t>
      </w:r>
      <w:proofErr w:type="gramEnd"/>
      <w:r w:rsidRPr="00CD525B">
        <w:t>XY( 0.178121, -0.132177))</w:t>
      </w:r>
    </w:p>
    <w:p w14:paraId="3002AD25" w14:textId="77777777" w:rsidR="00CD525B" w:rsidRPr="00CD525B" w:rsidRDefault="00CD525B" w:rsidP="00062FCF">
      <w:pPr>
        <w:pStyle w:val="NoSpacing"/>
      </w:pPr>
      <w:proofErr w:type="spellStart"/>
      <w:r w:rsidRPr="00CD525B">
        <w:t>Points.push_</w:t>
      </w:r>
      <w:proofErr w:type="gramStart"/>
      <w:r w:rsidRPr="00CD525B">
        <w:t>back</w:t>
      </w:r>
      <w:proofErr w:type="spellEnd"/>
      <w:r w:rsidRPr="00CD525B">
        <w:t>(</w:t>
      </w:r>
      <w:proofErr w:type="gramEnd"/>
      <w:r w:rsidRPr="00CD525B">
        <w:t>XY( 0.550909, -0.13775))</w:t>
      </w:r>
    </w:p>
    <w:p w14:paraId="71B92600" w14:textId="77777777" w:rsidR="00CD525B" w:rsidRPr="00CD525B" w:rsidRDefault="00CD525B" w:rsidP="00062FCF">
      <w:pPr>
        <w:pStyle w:val="NoSpacing"/>
      </w:pPr>
      <w:proofErr w:type="spellStart"/>
      <w:r w:rsidRPr="00CD525B">
        <w:t>Points.push_</w:t>
      </w:r>
      <w:proofErr w:type="gramStart"/>
      <w:r w:rsidRPr="00CD525B">
        <w:t>back</w:t>
      </w:r>
      <w:proofErr w:type="spellEnd"/>
      <w:r w:rsidRPr="00CD525B">
        <w:t>(</w:t>
      </w:r>
      <w:proofErr w:type="gramEnd"/>
      <w:r w:rsidRPr="00CD525B">
        <w:t>XY( 0.923697, -0.14277))</w:t>
      </w:r>
    </w:p>
    <w:p w14:paraId="66F3CBBA" w14:textId="77777777" w:rsidR="00CD525B" w:rsidRPr="00CD525B" w:rsidRDefault="00CD525B" w:rsidP="00062FCF">
      <w:pPr>
        <w:pStyle w:val="NoSpacing"/>
      </w:pPr>
      <w:proofErr w:type="spellStart"/>
      <w:r w:rsidRPr="00CD525B">
        <w:t>Points.push_</w:t>
      </w:r>
      <w:proofErr w:type="gramStart"/>
      <w:r w:rsidRPr="00CD525B">
        <w:t>back</w:t>
      </w:r>
      <w:proofErr w:type="spellEnd"/>
      <w:r w:rsidRPr="00CD525B">
        <w:t>(</w:t>
      </w:r>
      <w:proofErr w:type="gramEnd"/>
      <w:r w:rsidRPr="00CD525B">
        <w:t>XY( 1.10991, -0.133933))</w:t>
      </w:r>
    </w:p>
    <w:p w14:paraId="31DB96FB" w14:textId="77777777" w:rsidR="00CD525B" w:rsidRPr="00CD525B" w:rsidRDefault="00CD525B" w:rsidP="00062FCF">
      <w:pPr>
        <w:pStyle w:val="NoSpacing"/>
      </w:pPr>
    </w:p>
    <w:p w14:paraId="1461E8DB" w14:textId="77777777" w:rsidR="002B6737" w:rsidRDefault="00CD525B" w:rsidP="00062FCF">
      <w:pPr>
        <w:pStyle w:val="NoSpacing"/>
      </w:pPr>
      <w:r w:rsidRPr="00CD525B">
        <w:t xml:space="preserve">Shape = </w:t>
      </w:r>
      <w:proofErr w:type="spellStart"/>
      <w:proofErr w:type="gramStart"/>
      <w:r w:rsidRPr="00CD525B">
        <w:t>CSectionPolygon</w:t>
      </w:r>
      <w:proofErr w:type="spellEnd"/>
      <w:r w:rsidRPr="00CD525B">
        <w:t>(</w:t>
      </w:r>
      <w:proofErr w:type="gramEnd"/>
      <w:r w:rsidRPr="00CD525B">
        <w:t>Points)</w:t>
      </w:r>
    </w:p>
    <w:p w14:paraId="6FCA6F8D" w14:textId="77777777" w:rsidR="00DD10ED" w:rsidRDefault="002B6737" w:rsidP="00DD10ED">
      <w:pPr>
        <w:keepNext/>
      </w:pPr>
      <w:r>
        <w:rPr>
          <w:noProof/>
          <w:lang w:eastAsia="en-GB"/>
        </w:rPr>
        <w:drawing>
          <wp:inline distT="0" distB="0" distL="0" distR="0" wp14:anchorId="6BF0EE50" wp14:editId="75263186">
            <wp:extent cx="5399405" cy="956310"/>
            <wp:effectExtent l="0" t="0" r="0" b="0"/>
            <wp:docPr id="437" name="Picture 4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7" name="PolygonSection.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399405" cy="956310"/>
                    </a:xfrm>
                    <a:prstGeom prst="rect">
                      <a:avLst/>
                    </a:prstGeom>
                  </pic:spPr>
                </pic:pic>
              </a:graphicData>
            </a:graphic>
          </wp:inline>
        </w:drawing>
      </w:r>
    </w:p>
    <w:p w14:paraId="2C4B16DD" w14:textId="58BD46E9" w:rsidR="002B6737" w:rsidRDefault="00DD10ED" w:rsidP="00DD10ED">
      <w:pPr>
        <w:pStyle w:val="Caption"/>
      </w:pPr>
      <w:r>
        <w:t xml:space="preserve">Figure </w:t>
      </w:r>
      <w:r w:rsidR="000C3F0F">
        <w:rPr>
          <w:noProof/>
        </w:rPr>
        <w:fldChar w:fldCharType="begin"/>
      </w:r>
      <w:r w:rsidR="000C3F0F">
        <w:rPr>
          <w:noProof/>
        </w:rPr>
        <w:instrText xml:space="preserve"> SEQ Figure \* ARABIC </w:instrText>
      </w:r>
      <w:r w:rsidR="000C3F0F">
        <w:rPr>
          <w:noProof/>
        </w:rPr>
        <w:fldChar w:fldCharType="separate"/>
      </w:r>
      <w:r w:rsidR="00353CD5">
        <w:rPr>
          <w:noProof/>
        </w:rPr>
        <w:t>10</w:t>
      </w:r>
      <w:r w:rsidR="000C3F0F">
        <w:rPr>
          <w:noProof/>
        </w:rPr>
        <w:fldChar w:fldCharType="end"/>
      </w:r>
      <w:r>
        <w:t xml:space="preserve">: </w:t>
      </w:r>
      <w:r w:rsidRPr="00D77556">
        <w:t>Polygon section</w:t>
      </w:r>
    </w:p>
    <w:p w14:paraId="6324B9FB" w14:textId="4B750617" w:rsidR="00ED62D2" w:rsidRPr="00E4627E" w:rsidRDefault="00221953" w:rsidP="001511F9">
      <w:r w:rsidRPr="00E4627E">
        <w:fldChar w:fldCharType="begin"/>
      </w:r>
      <w:r w:rsidRPr="00E4627E">
        <w:instrText xml:space="preserve"> XE "CSectionPolygon" </w:instrText>
      </w:r>
      <w:r w:rsidRPr="00E4627E">
        <w:fldChar w:fldCharType="end"/>
      </w:r>
      <w:r w:rsidR="003603EC" w:rsidRPr="00CE0701">
        <w:fldChar w:fldCharType="begin"/>
      </w:r>
      <w:r w:rsidR="003603EC" w:rsidRPr="00CE0701">
        <w:instrText xml:space="preserve"> XE "CSectionEllipse" </w:instrText>
      </w:r>
      <w:r w:rsidR="003603EC" w:rsidRPr="00CE0701">
        <w:fldChar w:fldCharType="end"/>
      </w:r>
      <w:r w:rsidR="003603EC" w:rsidRPr="00E4627E">
        <w:fldChar w:fldCharType="begin"/>
      </w:r>
      <w:r w:rsidR="003603EC" w:rsidRPr="00E4627E">
        <w:instrText xml:space="preserve"> XE "CSectionBezier" </w:instrText>
      </w:r>
      <w:r w:rsidR="003603EC" w:rsidRPr="00E4627E">
        <w:fldChar w:fldCharType="end"/>
      </w:r>
    </w:p>
    <w:p w14:paraId="13BFF336" w14:textId="637775C6" w:rsidR="00062FCF" w:rsidRDefault="0023350A" w:rsidP="00221953">
      <w:pPr>
        <w:pStyle w:val="Heading3"/>
      </w:pPr>
      <w:bookmarkStart w:id="57" w:name="_Toc76652628"/>
      <w:r>
        <w:t>5</w:t>
      </w:r>
      <w:r w:rsidR="00221953">
        <w:t xml:space="preserve">.1.7. </w:t>
      </w:r>
      <w:proofErr w:type="spellStart"/>
      <w:r w:rsidR="00ED62D2" w:rsidRPr="00E4627E">
        <w:t>CSectionHybrid</w:t>
      </w:r>
      <w:bookmarkEnd w:id="57"/>
      <w:proofErr w:type="spellEnd"/>
    </w:p>
    <w:p w14:paraId="7296F296" w14:textId="77777777" w:rsidR="004A324A" w:rsidRDefault="00062FCF" w:rsidP="00062FCF">
      <w:r>
        <w:t>The hybrid section shape</w:t>
      </w:r>
      <w:r w:rsidR="004A324A">
        <w:t xml:space="preserve"> is constructed from a combination of several previously defined shapes. This can be done in several ways.</w:t>
      </w:r>
    </w:p>
    <w:p w14:paraId="3055296F" w14:textId="3A3FE8E0" w:rsidR="004A324A" w:rsidRDefault="004A324A" w:rsidP="004A324A">
      <w:pPr>
        <w:pStyle w:val="ListParagraph"/>
        <w:numPr>
          <w:ilvl w:val="0"/>
          <w:numId w:val="19"/>
        </w:numPr>
      </w:pPr>
      <w:r>
        <w:t>Two shapes can be defined and then used as the top and bottom half of the hybrid shape.</w:t>
      </w:r>
    </w:p>
    <w:p w14:paraId="6F77AC7F" w14:textId="77777777" w:rsidR="00137D67" w:rsidRDefault="00137D67" w:rsidP="00DA012E">
      <w:pPr>
        <w:pStyle w:val="ListParagraph"/>
      </w:pPr>
    </w:p>
    <w:p w14:paraId="38125BFA" w14:textId="77777777" w:rsidR="00E17201" w:rsidRDefault="00E17201" w:rsidP="00E17201">
      <w:pPr>
        <w:pStyle w:val="NoSpacing"/>
      </w:pPr>
      <w:r>
        <w:t xml:space="preserve">Top = </w:t>
      </w:r>
      <w:proofErr w:type="spellStart"/>
      <w:proofErr w:type="gramStart"/>
      <w:r>
        <w:t>CSectionEllipse</w:t>
      </w:r>
      <w:proofErr w:type="spellEnd"/>
      <w:r>
        <w:t>( 1.0</w:t>
      </w:r>
      <w:proofErr w:type="gramEnd"/>
      <w:r>
        <w:t>, 0.4 )</w:t>
      </w:r>
    </w:p>
    <w:p w14:paraId="335F5A6A" w14:textId="77777777" w:rsidR="00E17201" w:rsidRDefault="00E17201" w:rsidP="00E17201">
      <w:pPr>
        <w:pStyle w:val="NoSpacing"/>
      </w:pPr>
      <w:r>
        <w:t xml:space="preserve">Bottom = </w:t>
      </w:r>
      <w:proofErr w:type="spellStart"/>
      <w:proofErr w:type="gramStart"/>
      <w:r>
        <w:t>CSectionPowerEllipse</w:t>
      </w:r>
      <w:proofErr w:type="spellEnd"/>
      <w:r>
        <w:t>( 1.0</w:t>
      </w:r>
      <w:proofErr w:type="gramEnd"/>
      <w:r>
        <w:t>, 0.4, 0.4, 0.25 )</w:t>
      </w:r>
    </w:p>
    <w:p w14:paraId="0BD83F28" w14:textId="15023357" w:rsidR="00137D67" w:rsidRDefault="00E17201" w:rsidP="00DA012E">
      <w:pPr>
        <w:pStyle w:val="NoSpacing"/>
      </w:pPr>
      <w:proofErr w:type="spellStart"/>
      <w:proofErr w:type="gramStart"/>
      <w:r>
        <w:t>sections.AddSection</w:t>
      </w:r>
      <w:proofErr w:type="spellEnd"/>
      <w:proofErr w:type="gramEnd"/>
      <w:r>
        <w:t xml:space="preserve">( </w:t>
      </w:r>
      <w:proofErr w:type="spellStart"/>
      <w:r>
        <w:t>CSectionHybrid</w:t>
      </w:r>
      <w:proofErr w:type="spellEnd"/>
      <w:r>
        <w:t>( Top, Bottom ) )</w:t>
      </w:r>
    </w:p>
    <w:p w14:paraId="1C9ABDD9" w14:textId="00ADC04E" w:rsidR="00137D67" w:rsidRDefault="00137D67" w:rsidP="00DA012E">
      <w:pPr>
        <w:pStyle w:val="FigureCaption"/>
      </w:pPr>
    </w:p>
    <w:p w14:paraId="702E5C41" w14:textId="617A5354" w:rsidR="004A324A" w:rsidRDefault="00137D67" w:rsidP="00DA012E">
      <w:pPr>
        <w:ind w:left="360"/>
      </w:pPr>
      <w:r>
        <w:lastRenderedPageBreak/>
        <w:t>2.</w:t>
      </w:r>
      <w:r w:rsidR="004A324A">
        <w:t>Specify four shapes which can then be used for each of four quadrants.</w:t>
      </w:r>
    </w:p>
    <w:p w14:paraId="2B2E83CC" w14:textId="77777777" w:rsidR="00137D67" w:rsidRDefault="00137D67" w:rsidP="00DA012E">
      <w:pPr>
        <w:pStyle w:val="ListParagraph"/>
      </w:pPr>
    </w:p>
    <w:p w14:paraId="17ABCB5E" w14:textId="77777777" w:rsidR="00E17201" w:rsidRDefault="00E17201" w:rsidP="00E17201">
      <w:pPr>
        <w:pStyle w:val="NoSpacing"/>
      </w:pPr>
      <w:proofErr w:type="spellStart"/>
      <w:r>
        <w:t>TopLeft</w:t>
      </w:r>
      <w:proofErr w:type="spellEnd"/>
      <w:r>
        <w:t xml:space="preserve"> = </w:t>
      </w:r>
      <w:proofErr w:type="spellStart"/>
      <w:proofErr w:type="gramStart"/>
      <w:r>
        <w:t>CSectionRectangle</w:t>
      </w:r>
      <w:proofErr w:type="spellEnd"/>
      <w:r>
        <w:t>(</w:t>
      </w:r>
      <w:proofErr w:type="gramEnd"/>
      <w:r>
        <w:t>1.0, 0.4)</w:t>
      </w:r>
    </w:p>
    <w:p w14:paraId="34A59E6E" w14:textId="77777777" w:rsidR="00E17201" w:rsidRDefault="00E17201" w:rsidP="00E17201">
      <w:pPr>
        <w:pStyle w:val="NoSpacing"/>
      </w:pPr>
      <w:proofErr w:type="spellStart"/>
      <w:r>
        <w:t>TopRight</w:t>
      </w:r>
      <w:proofErr w:type="spellEnd"/>
      <w:r>
        <w:t xml:space="preserve"> = </w:t>
      </w:r>
      <w:proofErr w:type="spellStart"/>
      <w:proofErr w:type="gramStart"/>
      <w:r>
        <w:t>CSectionEllipse</w:t>
      </w:r>
      <w:proofErr w:type="spellEnd"/>
      <w:r>
        <w:t>( 1.0</w:t>
      </w:r>
      <w:proofErr w:type="gramEnd"/>
      <w:r>
        <w:t>, 0.4 )</w:t>
      </w:r>
    </w:p>
    <w:p w14:paraId="50BBAE2A" w14:textId="77777777" w:rsidR="00E17201" w:rsidRDefault="00E17201" w:rsidP="00E17201">
      <w:pPr>
        <w:pStyle w:val="NoSpacing"/>
      </w:pPr>
      <w:proofErr w:type="spellStart"/>
      <w:r>
        <w:t>BottomLeft</w:t>
      </w:r>
      <w:proofErr w:type="spellEnd"/>
      <w:r>
        <w:t xml:space="preserve"> = </w:t>
      </w:r>
      <w:proofErr w:type="spellStart"/>
      <w:proofErr w:type="gramStart"/>
      <w:r>
        <w:t>CSectionPowerEllipse</w:t>
      </w:r>
      <w:proofErr w:type="spellEnd"/>
      <w:r>
        <w:t>(</w:t>
      </w:r>
      <w:proofErr w:type="gramEnd"/>
      <w:r>
        <w:t>1.0, 0.4, 1.5)</w:t>
      </w:r>
    </w:p>
    <w:p w14:paraId="4B1550AE" w14:textId="77777777" w:rsidR="00E17201" w:rsidRDefault="00E17201" w:rsidP="00E17201">
      <w:pPr>
        <w:pStyle w:val="NoSpacing"/>
      </w:pPr>
      <w:proofErr w:type="spellStart"/>
      <w:r>
        <w:t>BottomRight</w:t>
      </w:r>
      <w:proofErr w:type="spellEnd"/>
      <w:r>
        <w:t xml:space="preserve"> = </w:t>
      </w:r>
      <w:proofErr w:type="spellStart"/>
      <w:proofErr w:type="gramStart"/>
      <w:r>
        <w:t>CSectionPowerEllipse</w:t>
      </w:r>
      <w:proofErr w:type="spellEnd"/>
      <w:r>
        <w:t>( 1.0</w:t>
      </w:r>
      <w:proofErr w:type="gramEnd"/>
      <w:r>
        <w:t>, 0.4, 0.4, 0.25 )</w:t>
      </w:r>
    </w:p>
    <w:p w14:paraId="1A2C7939" w14:textId="4C88652C" w:rsidR="00E17201" w:rsidRDefault="00E17201" w:rsidP="00DA012E">
      <w:pPr>
        <w:pStyle w:val="NoSpacing"/>
      </w:pPr>
      <w:proofErr w:type="spellStart"/>
      <w:proofErr w:type="gramStart"/>
      <w:r>
        <w:t>sections.AddSection</w:t>
      </w:r>
      <w:proofErr w:type="spellEnd"/>
      <w:proofErr w:type="gramEnd"/>
      <w:r>
        <w:t xml:space="preserve">( </w:t>
      </w:r>
      <w:proofErr w:type="spellStart"/>
      <w:r>
        <w:t>CSectionHybrid</w:t>
      </w:r>
      <w:proofErr w:type="spellEnd"/>
      <w:r>
        <w:t>(</w:t>
      </w:r>
      <w:proofErr w:type="spellStart"/>
      <w:r>
        <w:t>TopRight</w:t>
      </w:r>
      <w:proofErr w:type="spellEnd"/>
      <w:r>
        <w:t xml:space="preserve">, </w:t>
      </w:r>
      <w:proofErr w:type="spellStart"/>
      <w:r>
        <w:t>TopLeft</w:t>
      </w:r>
      <w:proofErr w:type="spellEnd"/>
      <w:r>
        <w:t xml:space="preserve">, </w:t>
      </w:r>
      <w:proofErr w:type="spellStart"/>
      <w:r>
        <w:t>BottomLeft</w:t>
      </w:r>
      <w:proofErr w:type="spellEnd"/>
      <w:r>
        <w:t>,</w:t>
      </w:r>
      <w:r w:rsidR="00137D67">
        <w:t>…</w:t>
      </w:r>
      <w:r>
        <w:t xml:space="preserve"> </w:t>
      </w:r>
      <w:r w:rsidR="00137D67">
        <w:tab/>
      </w:r>
      <w:r w:rsidR="00137D67">
        <w:tab/>
      </w:r>
      <w:r w:rsidR="00137D67">
        <w:tab/>
      </w:r>
      <w:r w:rsidR="00137D67">
        <w:tab/>
      </w:r>
      <w:r w:rsidR="00137D67">
        <w:tab/>
      </w:r>
      <w:r w:rsidR="00137D67">
        <w:tab/>
      </w:r>
      <w:r w:rsidR="00137D67">
        <w:tab/>
      </w:r>
      <w:proofErr w:type="spellStart"/>
      <w:r>
        <w:t>BottomRight</w:t>
      </w:r>
      <w:proofErr w:type="spellEnd"/>
      <w:proofErr w:type="gramStart"/>
      <w:r>
        <w:t>) )</w:t>
      </w:r>
      <w:proofErr w:type="gramEnd"/>
    </w:p>
    <w:p w14:paraId="5133D0D8" w14:textId="2BD86880" w:rsidR="007D27BE" w:rsidRDefault="007D27BE" w:rsidP="00DA012E">
      <w:pPr>
        <w:ind w:left="360"/>
      </w:pPr>
    </w:p>
    <w:p w14:paraId="1F3B7875" w14:textId="63B54921" w:rsidR="0023350A" w:rsidRDefault="007D27BE" w:rsidP="00DA012E">
      <w:pPr>
        <w:ind w:left="360"/>
      </w:pPr>
      <w:r>
        <w:t xml:space="preserve">3. </w:t>
      </w:r>
      <w:r w:rsidR="002B6737">
        <w:t>Create an empty hybrid shape and then add shapes, specifying the position of the divisions between them.</w:t>
      </w:r>
    </w:p>
    <w:p w14:paraId="3282F52A" w14:textId="77777777" w:rsidR="00137D67" w:rsidRDefault="00137D67" w:rsidP="00DA012E">
      <w:pPr>
        <w:pStyle w:val="ListParagraph"/>
      </w:pPr>
    </w:p>
    <w:p w14:paraId="70F59CEB" w14:textId="77777777" w:rsidR="00137D67" w:rsidRDefault="00137D67" w:rsidP="00137D67">
      <w:pPr>
        <w:pStyle w:val="NoSpacing"/>
      </w:pPr>
      <w:r>
        <w:t xml:space="preserve">Hybrid = </w:t>
      </w:r>
      <w:proofErr w:type="spellStart"/>
      <w:proofErr w:type="gramStart"/>
      <w:r>
        <w:t>CSectionHybrid</w:t>
      </w:r>
      <w:proofErr w:type="spellEnd"/>
      <w:r>
        <w:t>(</w:t>
      </w:r>
      <w:proofErr w:type="gramEnd"/>
      <w:r>
        <w:t>)</w:t>
      </w:r>
    </w:p>
    <w:p w14:paraId="1991E274" w14:textId="77777777" w:rsidR="00137D67" w:rsidRDefault="00137D67" w:rsidP="00137D67">
      <w:pPr>
        <w:pStyle w:val="NoSpacing"/>
      </w:pPr>
      <w:proofErr w:type="spellStart"/>
      <w:r>
        <w:t>Hybrid.AddDivision</w:t>
      </w:r>
      <w:proofErr w:type="spellEnd"/>
      <w:r>
        <w:t>(0.25)</w:t>
      </w:r>
    </w:p>
    <w:p w14:paraId="0CA93204" w14:textId="77777777" w:rsidR="00137D67" w:rsidRDefault="00137D67" w:rsidP="00137D67">
      <w:pPr>
        <w:pStyle w:val="NoSpacing"/>
      </w:pPr>
      <w:proofErr w:type="spellStart"/>
      <w:r>
        <w:t>Hybrid.AddDivision</w:t>
      </w:r>
      <w:proofErr w:type="spellEnd"/>
      <w:r>
        <w:t>(0.75)</w:t>
      </w:r>
    </w:p>
    <w:p w14:paraId="51F08DEE" w14:textId="77777777" w:rsidR="00137D67" w:rsidRDefault="00137D67" w:rsidP="00137D67">
      <w:pPr>
        <w:pStyle w:val="NoSpacing"/>
      </w:pPr>
      <w:proofErr w:type="spellStart"/>
      <w:r>
        <w:t>Hybrid.AssignSection</w:t>
      </w:r>
      <w:proofErr w:type="spellEnd"/>
      <w:r>
        <w:t xml:space="preserve">(0, </w:t>
      </w:r>
      <w:proofErr w:type="spellStart"/>
      <w:proofErr w:type="gramStart"/>
      <w:r>
        <w:t>CSectionLenticular</w:t>
      </w:r>
      <w:proofErr w:type="spellEnd"/>
      <w:r>
        <w:t>(</w:t>
      </w:r>
      <w:proofErr w:type="gramEnd"/>
      <w:r>
        <w:t>1.0,0.4))</w:t>
      </w:r>
    </w:p>
    <w:p w14:paraId="1481D26F" w14:textId="77777777" w:rsidR="00137D67" w:rsidRDefault="00137D67" w:rsidP="00137D67">
      <w:pPr>
        <w:pStyle w:val="NoSpacing"/>
      </w:pPr>
      <w:proofErr w:type="spellStart"/>
      <w:r>
        <w:t>Hybrid.AssignSection</w:t>
      </w:r>
      <w:proofErr w:type="spellEnd"/>
      <w:r>
        <w:t xml:space="preserve">(1, </w:t>
      </w:r>
      <w:proofErr w:type="spellStart"/>
      <w:proofErr w:type="gramStart"/>
      <w:r>
        <w:t>CSectionEllipse</w:t>
      </w:r>
      <w:proofErr w:type="spellEnd"/>
      <w:r>
        <w:t>(</w:t>
      </w:r>
      <w:proofErr w:type="gramEnd"/>
      <w:r>
        <w:t>1.0,0.4))</w:t>
      </w:r>
    </w:p>
    <w:p w14:paraId="0D4DE5BD" w14:textId="5A50AAEE" w:rsidR="0023350A" w:rsidRDefault="00137D67" w:rsidP="00DA012E">
      <w:pPr>
        <w:pStyle w:val="NoSpacing"/>
      </w:pPr>
      <w:proofErr w:type="spellStart"/>
      <w:proofErr w:type="gramStart"/>
      <w:r>
        <w:t>sections.AddSection</w:t>
      </w:r>
      <w:proofErr w:type="spellEnd"/>
      <w:proofErr w:type="gramEnd"/>
      <w:r>
        <w:t>(Hybrid)</w:t>
      </w:r>
    </w:p>
    <w:p w14:paraId="338A957A" w14:textId="77777777" w:rsidR="007D27BE" w:rsidRDefault="007D27BE" w:rsidP="001511F9">
      <w:pPr>
        <w:pStyle w:val="ListParagraph"/>
      </w:pPr>
    </w:p>
    <w:p w14:paraId="107843EF" w14:textId="32F068E5" w:rsidR="00137D67" w:rsidRDefault="007D27BE" w:rsidP="001511F9">
      <w:pPr>
        <w:pStyle w:val="ListParagraph"/>
      </w:pPr>
      <w:r>
        <w:rPr>
          <w:noProof/>
          <w:lang w:eastAsia="en-GB"/>
        </w:rPr>
        <w:drawing>
          <wp:inline distT="0" distB="0" distL="0" distR="0" wp14:anchorId="4BF4EEAF" wp14:editId="23BD718A">
            <wp:extent cx="1461462" cy="590550"/>
            <wp:effectExtent l="0" t="0" r="571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TwoSectionHybrid.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1465905" cy="592345"/>
                    </a:xfrm>
                    <a:prstGeom prst="rect">
                      <a:avLst/>
                    </a:prstGeom>
                  </pic:spPr>
                </pic:pic>
              </a:graphicData>
            </a:graphic>
          </wp:inline>
        </w:drawing>
      </w:r>
      <w:r w:rsidR="00137D67">
        <w:rPr>
          <w:noProof/>
          <w:lang w:eastAsia="en-GB"/>
        </w:rPr>
        <w:drawing>
          <wp:inline distT="0" distB="0" distL="0" distR="0" wp14:anchorId="33C8A4BC" wp14:editId="04171CCD">
            <wp:extent cx="1551784" cy="676275"/>
            <wp:effectExtent l="0" t="0" r="0" b="0"/>
            <wp:docPr id="457" name="Picture 4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7" name="FourSectionHybrid.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1573159" cy="685590"/>
                    </a:xfrm>
                    <a:prstGeom prst="rect">
                      <a:avLst/>
                    </a:prstGeom>
                  </pic:spPr>
                </pic:pic>
              </a:graphicData>
            </a:graphic>
          </wp:inline>
        </w:drawing>
      </w:r>
      <w:r w:rsidR="00137D67">
        <w:rPr>
          <w:noProof/>
          <w:lang w:eastAsia="en-GB"/>
        </w:rPr>
        <w:drawing>
          <wp:inline distT="0" distB="0" distL="0" distR="0" wp14:anchorId="1A0D71AB" wp14:editId="7FA7B433">
            <wp:extent cx="1857375" cy="787249"/>
            <wp:effectExtent l="0" t="0" r="0" b="0"/>
            <wp:docPr id="458" name="Picture 4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8" name="DivisionHybrid.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1874479" cy="794498"/>
                    </a:xfrm>
                    <a:prstGeom prst="rect">
                      <a:avLst/>
                    </a:prstGeom>
                  </pic:spPr>
                </pic:pic>
              </a:graphicData>
            </a:graphic>
          </wp:inline>
        </w:drawing>
      </w:r>
    </w:p>
    <w:p w14:paraId="70D2EB8F" w14:textId="36261568" w:rsidR="00137D67" w:rsidRDefault="007D27BE" w:rsidP="00DA012E">
      <w:pPr>
        <w:pStyle w:val="FigureCaption"/>
      </w:pPr>
      <w:r>
        <w:t xml:space="preserve">Figure </w:t>
      </w:r>
      <w:fldSimple w:instr=" SEQ Figure \* ARABIC ">
        <w:r w:rsidR="00353CD5">
          <w:rPr>
            <w:noProof/>
          </w:rPr>
          <w:t>11</w:t>
        </w:r>
      </w:fldSimple>
      <w:r w:rsidR="00267E35">
        <w:t>:</w:t>
      </w:r>
      <w:r>
        <w:t xml:space="preserve"> Hybrid Section a) Two sections b) Four sections c) Two divisions at 0.25 and 0.75</w:t>
      </w:r>
      <w:r w:rsidRPr="00E4627E">
        <w:fldChar w:fldCharType="begin"/>
      </w:r>
      <w:r w:rsidRPr="00E4627E">
        <w:instrText xml:space="preserve"> XE "CSectionHybrid" </w:instrText>
      </w:r>
      <w:r w:rsidRPr="00E4627E">
        <w:fldChar w:fldCharType="end"/>
      </w:r>
      <w:r w:rsidRPr="00E4627E">
        <w:fldChar w:fldCharType="begin"/>
      </w:r>
      <w:r w:rsidRPr="00E4627E">
        <w:instrText xml:space="preserve"> XE "CSectionLenticular" </w:instrText>
      </w:r>
      <w:r w:rsidRPr="00E4627E">
        <w:fldChar w:fldCharType="end"/>
      </w:r>
    </w:p>
    <w:p w14:paraId="164DB7F6" w14:textId="49CAE827" w:rsidR="00ED62D2" w:rsidRDefault="0023350A" w:rsidP="00221953">
      <w:pPr>
        <w:pStyle w:val="Heading3"/>
      </w:pPr>
      <w:bookmarkStart w:id="58" w:name="_Toc76652629"/>
      <w:r>
        <w:t>5</w:t>
      </w:r>
      <w:r w:rsidR="00221953">
        <w:t xml:space="preserve">.1.8. </w:t>
      </w:r>
      <w:proofErr w:type="spellStart"/>
      <w:r w:rsidR="00ED62D2" w:rsidRPr="00E4627E">
        <w:t>CSectionRotated</w:t>
      </w:r>
      <w:bookmarkEnd w:id="58"/>
      <w:proofErr w:type="spellEnd"/>
      <w:r w:rsidR="003603EC" w:rsidRPr="00E4627E">
        <w:fldChar w:fldCharType="begin"/>
      </w:r>
      <w:r w:rsidR="003603EC" w:rsidRPr="00E4627E">
        <w:instrText xml:space="preserve"> XE "CSectionRotated" </w:instrText>
      </w:r>
      <w:r w:rsidR="003603EC" w:rsidRPr="00E4627E">
        <w:fldChar w:fldCharType="end"/>
      </w:r>
      <w:r w:rsidR="00D25B9B" w:rsidRPr="00E4627E">
        <w:t xml:space="preserve"> </w:t>
      </w:r>
    </w:p>
    <w:p w14:paraId="428BFC4D" w14:textId="2143932E" w:rsidR="00D824A3" w:rsidRDefault="002B6737" w:rsidP="00D824A3">
      <w:r>
        <w:t xml:space="preserve">The </w:t>
      </w:r>
      <w:proofErr w:type="spellStart"/>
      <w:r>
        <w:t>CSectionRotated</w:t>
      </w:r>
      <w:proofErr w:type="spellEnd"/>
      <w:r>
        <w:t xml:space="preserve"> shape is used to rotate another, already defined, shape.</w:t>
      </w:r>
      <w:r w:rsidR="00D824A3">
        <w:t xml:space="preserve"> The shape to be rotated and an angle in radians must be specified:</w:t>
      </w:r>
    </w:p>
    <w:p w14:paraId="00E1999C" w14:textId="77777777" w:rsidR="0023350A" w:rsidRDefault="0023350A" w:rsidP="00D824A3"/>
    <w:p w14:paraId="0F5AF2F6" w14:textId="77777777" w:rsidR="00D824A3" w:rsidRDefault="00D824A3" w:rsidP="00D824A3">
      <w:pPr>
        <w:pStyle w:val="NoSpacing"/>
      </w:pPr>
      <w:r>
        <w:t xml:space="preserve">Shape = </w:t>
      </w:r>
      <w:proofErr w:type="spellStart"/>
      <w:proofErr w:type="gramStart"/>
      <w:r>
        <w:t>CSectionEllipse</w:t>
      </w:r>
      <w:proofErr w:type="spellEnd"/>
      <w:r>
        <w:t>( 1.0</w:t>
      </w:r>
      <w:proofErr w:type="gramEnd"/>
      <w:r>
        <w:t>, 0.5)</w:t>
      </w:r>
    </w:p>
    <w:p w14:paraId="2F278ACE" w14:textId="77777777" w:rsidR="00D824A3" w:rsidRDefault="00D824A3" w:rsidP="00D824A3">
      <w:pPr>
        <w:pStyle w:val="NoSpacing"/>
      </w:pPr>
      <w:proofErr w:type="spellStart"/>
      <w:r>
        <w:t>RotatedShape</w:t>
      </w:r>
      <w:proofErr w:type="spellEnd"/>
      <w:r>
        <w:t xml:space="preserve"> = </w:t>
      </w:r>
      <w:proofErr w:type="spellStart"/>
      <w:proofErr w:type="gramStart"/>
      <w:r>
        <w:t>CSectionRotated</w:t>
      </w:r>
      <w:proofErr w:type="spellEnd"/>
      <w:r>
        <w:t>( Shape</w:t>
      </w:r>
      <w:proofErr w:type="gramEnd"/>
      <w:r>
        <w:t>, pi/8 )</w:t>
      </w:r>
    </w:p>
    <w:p w14:paraId="56DEF5E3" w14:textId="77777777" w:rsidR="00D824A3" w:rsidRPr="002B6737" w:rsidRDefault="00D824A3" w:rsidP="002B6737"/>
    <w:p w14:paraId="3E972266" w14:textId="1A06EBED" w:rsidR="00ED62D2" w:rsidRPr="00ED62D2" w:rsidRDefault="0023350A" w:rsidP="00221953">
      <w:pPr>
        <w:pStyle w:val="Heading3"/>
      </w:pPr>
      <w:bookmarkStart w:id="59" w:name="_Toc76652630"/>
      <w:r>
        <w:t>5</w:t>
      </w:r>
      <w:r w:rsidR="00221953">
        <w:t xml:space="preserve">.1.9. </w:t>
      </w:r>
      <w:proofErr w:type="spellStart"/>
      <w:r w:rsidR="00ED62D2" w:rsidRPr="00E4627E">
        <w:t>CSectionScaled</w:t>
      </w:r>
      <w:bookmarkEnd w:id="59"/>
      <w:proofErr w:type="spellEnd"/>
      <w:r w:rsidR="003603EC">
        <w:fldChar w:fldCharType="begin"/>
      </w:r>
      <w:r w:rsidR="003603EC">
        <w:instrText xml:space="preserve"> XE "</w:instrText>
      </w:r>
      <w:r w:rsidR="003603EC" w:rsidRPr="00CF2156">
        <w:instrText>CSectionScaled</w:instrText>
      </w:r>
      <w:r w:rsidR="003603EC">
        <w:instrText xml:space="preserve">" </w:instrText>
      </w:r>
      <w:r w:rsidR="003603EC">
        <w:fldChar w:fldCharType="end"/>
      </w:r>
    </w:p>
    <w:p w14:paraId="1B383203" w14:textId="7A71E0DB" w:rsidR="00D824A3" w:rsidRDefault="002B6737" w:rsidP="00D824A3">
      <w:r>
        <w:t xml:space="preserve">The </w:t>
      </w:r>
      <w:proofErr w:type="spellStart"/>
      <w:r>
        <w:t>CSectionScaled</w:t>
      </w:r>
      <w:proofErr w:type="spellEnd"/>
      <w:r>
        <w:t xml:space="preserve"> shape is used to create a scaled version of another shape.</w:t>
      </w:r>
      <w:r w:rsidR="00D824A3">
        <w:t xml:space="preserve"> </w:t>
      </w:r>
      <w:r w:rsidR="00EC4F71">
        <w:t xml:space="preserve">The scale parameter is an XY structure which specifies the x and y scale </w:t>
      </w:r>
      <w:proofErr w:type="gramStart"/>
      <w:r w:rsidR="00EC4F71">
        <w:t>factors</w:t>
      </w:r>
      <w:proofErr w:type="gramEnd"/>
      <w:r w:rsidR="00EC4F71">
        <w:t xml:space="preserve"> respectively.</w:t>
      </w:r>
    </w:p>
    <w:p w14:paraId="0214E895" w14:textId="77777777" w:rsidR="0023350A" w:rsidRDefault="0023350A" w:rsidP="00D824A3"/>
    <w:p w14:paraId="77432533" w14:textId="3341B8FF" w:rsidR="00765775" w:rsidRDefault="00EC4F71" w:rsidP="00EC4F71">
      <w:pPr>
        <w:pStyle w:val="NoSpacing"/>
      </w:pPr>
      <w:proofErr w:type="spellStart"/>
      <w:r>
        <w:t>ScaledShape</w:t>
      </w:r>
      <w:proofErr w:type="spellEnd"/>
      <w:r>
        <w:t xml:space="preserve"> = </w:t>
      </w:r>
      <w:proofErr w:type="spellStart"/>
      <w:proofErr w:type="gramStart"/>
      <w:r>
        <w:t>CSectionScaled</w:t>
      </w:r>
      <w:proofErr w:type="spellEnd"/>
      <w:r>
        <w:t>( Shape</w:t>
      </w:r>
      <w:proofErr w:type="gramEnd"/>
      <w:r>
        <w:t>, XY(2,1) )</w:t>
      </w:r>
    </w:p>
    <w:p w14:paraId="40F136D0" w14:textId="77777777" w:rsidR="001F0EA8" w:rsidRDefault="001F0EA8" w:rsidP="00ED62D2"/>
    <w:p w14:paraId="733BC3DD" w14:textId="0C94FDFB" w:rsidR="009C0CE2" w:rsidRPr="009C0CE2" w:rsidRDefault="0023350A" w:rsidP="009C0CE2">
      <w:pPr>
        <w:pStyle w:val="Heading2"/>
      </w:pPr>
      <w:bookmarkStart w:id="60" w:name="_Toc76652631"/>
      <w:r>
        <w:t>5</w:t>
      </w:r>
      <w:r w:rsidR="009C0CE2">
        <w:t xml:space="preserve">.2. </w:t>
      </w:r>
      <w:r w:rsidR="00765775">
        <w:t xml:space="preserve">Applying Cross-Sections </w:t>
      </w:r>
      <w:proofErr w:type="gramStart"/>
      <w:r w:rsidR="00EC4F71">
        <w:t>To</w:t>
      </w:r>
      <w:proofErr w:type="gramEnd"/>
      <w:r w:rsidR="00765775">
        <w:t xml:space="preserve"> </w:t>
      </w:r>
      <w:r>
        <w:t xml:space="preserve">a </w:t>
      </w:r>
      <w:r w:rsidR="00765775">
        <w:t>Yarn</w:t>
      </w:r>
      <w:bookmarkEnd w:id="60"/>
    </w:p>
    <w:p w14:paraId="110ECEDE" w14:textId="5044C709" w:rsidR="009C0CE2" w:rsidRDefault="009C0CE2" w:rsidP="00ED62D2">
      <w:r>
        <w:t xml:space="preserve">Cross sections are applied to a yarn using one of the classes derived from the </w:t>
      </w:r>
      <w:proofErr w:type="spellStart"/>
      <w:r>
        <w:t>CYarnSection</w:t>
      </w:r>
      <w:proofErr w:type="spellEnd"/>
      <w:r>
        <w:t xml:space="preserve"> base class. The </w:t>
      </w:r>
      <w:proofErr w:type="spellStart"/>
      <w:r>
        <w:t>CYarnSectionConstant</w:t>
      </w:r>
      <w:proofErr w:type="spellEnd"/>
      <w:r>
        <w:t xml:space="preserve"> class will specify a constant cross-section yarn and the </w:t>
      </w:r>
      <w:proofErr w:type="spellStart"/>
      <w:r>
        <w:t>CYarnSectionInterpNode</w:t>
      </w:r>
      <w:proofErr w:type="spellEnd"/>
      <w:r>
        <w:t xml:space="preserve"> and </w:t>
      </w:r>
      <w:proofErr w:type="spellStart"/>
      <w:r>
        <w:t>CYarnSectionInterpPosition</w:t>
      </w:r>
      <w:proofErr w:type="spellEnd"/>
      <w:r>
        <w:t xml:space="preserve"> classes enable the cross-section to be varied along the length of the yarn.</w:t>
      </w:r>
    </w:p>
    <w:p w14:paraId="56C4A041" w14:textId="77777777" w:rsidR="009C0CE2" w:rsidRDefault="009C0CE2" w:rsidP="00ED62D2"/>
    <w:p w14:paraId="517E5C7A" w14:textId="0B334634" w:rsidR="009C0CE2" w:rsidRDefault="0023350A" w:rsidP="009C0CE2">
      <w:pPr>
        <w:pStyle w:val="Heading3"/>
      </w:pPr>
      <w:bookmarkStart w:id="61" w:name="_Toc76652632"/>
      <w:r>
        <w:t>5</w:t>
      </w:r>
      <w:r w:rsidR="009C0CE2">
        <w:t>.2.1 Constant Cross-Section</w:t>
      </w:r>
      <w:bookmarkEnd w:id="61"/>
    </w:p>
    <w:p w14:paraId="2ECBBA15" w14:textId="3CC771FD" w:rsidR="009C0CE2" w:rsidRDefault="009C0CE2" w:rsidP="009C0CE2">
      <w:r>
        <w:t xml:space="preserve">To specify a cross-section which is constant along the length of a yarn the </w:t>
      </w:r>
      <w:proofErr w:type="spellStart"/>
      <w:r>
        <w:t>CYarnSectionConstant</w:t>
      </w:r>
      <w:proofErr w:type="spellEnd"/>
      <w:r>
        <w:t xml:space="preserve"> is used.</w:t>
      </w:r>
    </w:p>
    <w:p w14:paraId="3E6EF05D" w14:textId="77777777" w:rsidR="0023350A" w:rsidRPr="009C0CE2" w:rsidRDefault="0023350A" w:rsidP="009C0CE2"/>
    <w:p w14:paraId="5E6CFFD9" w14:textId="77777777" w:rsidR="002D6241" w:rsidRPr="00EA27C6" w:rsidRDefault="002D6241" w:rsidP="00C76E43">
      <w:pPr>
        <w:pStyle w:val="NoSpacing"/>
      </w:pPr>
      <w:r>
        <w:t>s</w:t>
      </w:r>
      <w:r w:rsidRPr="002D6241">
        <w:t>ect</w:t>
      </w:r>
      <w:r>
        <w:t xml:space="preserve">ion = </w:t>
      </w:r>
      <w:proofErr w:type="spellStart"/>
      <w:r>
        <w:t>CYarnSectionConstant</w:t>
      </w:r>
      <w:proofErr w:type="spellEnd"/>
      <w:r w:rsidR="003603EC">
        <w:fldChar w:fldCharType="begin"/>
      </w:r>
      <w:r w:rsidR="003603EC">
        <w:instrText xml:space="preserve"> XE "</w:instrText>
      </w:r>
      <w:r w:rsidR="003603EC" w:rsidRPr="00CF2156">
        <w:instrText>CYarnSectionConstant</w:instrText>
      </w:r>
      <w:r w:rsidR="003603EC">
        <w:instrText xml:space="preserve">" </w:instrText>
      </w:r>
      <w:r w:rsidR="003603EC">
        <w:fldChar w:fldCharType="end"/>
      </w:r>
      <w:r>
        <w:t>(</w:t>
      </w:r>
      <w:proofErr w:type="spellStart"/>
      <w:r>
        <w:t>MyShape</w:t>
      </w:r>
      <w:proofErr w:type="spellEnd"/>
      <w:r w:rsidRPr="002D6241">
        <w:t>)</w:t>
      </w:r>
    </w:p>
    <w:p w14:paraId="15EB23EA" w14:textId="77777777" w:rsidR="001F0EA8" w:rsidRDefault="001F0EA8" w:rsidP="00F75B5F"/>
    <w:p w14:paraId="4A6CD518" w14:textId="0563DA18" w:rsidR="009C0CE2" w:rsidRDefault="0023350A" w:rsidP="009C0CE2">
      <w:pPr>
        <w:pStyle w:val="Heading3"/>
      </w:pPr>
      <w:bookmarkStart w:id="62" w:name="_Toc76652633"/>
      <w:r>
        <w:t>5</w:t>
      </w:r>
      <w:r w:rsidR="009C0CE2">
        <w:t>.2.2 Cross-Sections Specified at Master Nodes</w:t>
      </w:r>
      <w:bookmarkEnd w:id="62"/>
      <w:r w:rsidR="009C0CE2">
        <w:t xml:space="preserve"> </w:t>
      </w:r>
    </w:p>
    <w:p w14:paraId="37115F54" w14:textId="52253204" w:rsidR="009C0CE2" w:rsidRDefault="009C0CE2" w:rsidP="009C0CE2">
      <w:r>
        <w:t xml:space="preserve">To assign a cross-section at each node first the </w:t>
      </w:r>
      <w:proofErr w:type="spellStart"/>
      <w:r>
        <w:t>CYarnSectionInterpNode</w:t>
      </w:r>
      <w:proofErr w:type="spellEnd"/>
      <w:r>
        <w:t xml:space="preserve"> object must be created and then </w:t>
      </w:r>
      <w:r w:rsidR="0023350A">
        <w:t xml:space="preserve">the </w:t>
      </w:r>
      <w:proofErr w:type="spellStart"/>
      <w:r w:rsidR="0023350A">
        <w:t>AddSection</w:t>
      </w:r>
      <w:proofErr w:type="spellEnd"/>
      <w:r w:rsidR="0023350A">
        <w:t xml:space="preserve"> </w:t>
      </w:r>
      <w:r>
        <w:t>method called for each node. Note that the same number of sections as nodes must be specified.</w:t>
      </w:r>
    </w:p>
    <w:p w14:paraId="39CBA176" w14:textId="77777777" w:rsidR="0023350A" w:rsidRPr="009C0CE2" w:rsidRDefault="0023350A" w:rsidP="009C0CE2"/>
    <w:p w14:paraId="7DA27A3E" w14:textId="77777777" w:rsidR="00FE21DF" w:rsidRDefault="00FE21DF" w:rsidP="00132549">
      <w:pPr>
        <w:pStyle w:val="NoSpacing"/>
      </w:pPr>
      <w:r w:rsidRPr="00FE21DF">
        <w:t>section=</w:t>
      </w:r>
      <w:proofErr w:type="spellStart"/>
      <w:r w:rsidRPr="00FE21DF">
        <w:t>CYarnSectionInterpNode</w:t>
      </w:r>
      <w:proofErr w:type="spellEnd"/>
      <w:r w:rsidR="003603EC">
        <w:fldChar w:fldCharType="begin"/>
      </w:r>
      <w:r w:rsidR="003603EC">
        <w:instrText xml:space="preserve"> XE "</w:instrText>
      </w:r>
      <w:r w:rsidR="003603EC" w:rsidRPr="00CF2156">
        <w:instrText>CYarnSectionInterpNode</w:instrText>
      </w:r>
      <w:r w:rsidR="003603EC">
        <w:instrText xml:space="preserve">" </w:instrText>
      </w:r>
      <w:r w:rsidR="003603EC">
        <w:fldChar w:fldCharType="end"/>
      </w:r>
      <w:r w:rsidRPr="00FE21DF">
        <w:t>()</w:t>
      </w:r>
    </w:p>
    <w:p w14:paraId="5D389322" w14:textId="77777777" w:rsidR="00132549" w:rsidRDefault="00132549" w:rsidP="00132549">
      <w:pPr>
        <w:pStyle w:val="NoSpacing"/>
      </w:pPr>
      <w:proofErr w:type="spellStart"/>
      <w:proofErr w:type="gramStart"/>
      <w:r w:rsidRPr="00132549">
        <w:t>section.</w:t>
      </w:r>
      <w:r w:rsidRPr="00E977A6">
        <w:t>AddSection</w:t>
      </w:r>
      <w:proofErr w:type="spellEnd"/>
      <w:proofErr w:type="gramEnd"/>
      <w:r w:rsidR="003603EC">
        <w:fldChar w:fldCharType="begin"/>
      </w:r>
      <w:r w:rsidR="003603EC">
        <w:instrText xml:space="preserve"> XE "</w:instrText>
      </w:r>
      <w:r w:rsidR="003603EC" w:rsidRPr="00CF2156">
        <w:instrText>AddSection</w:instrText>
      </w:r>
      <w:r w:rsidR="003603EC">
        <w:instrText xml:space="preserve">" </w:instrText>
      </w:r>
      <w:r w:rsidR="003603EC">
        <w:fldChar w:fldCharType="end"/>
      </w:r>
      <w:r w:rsidRPr="00E977A6">
        <w:t>(</w:t>
      </w:r>
      <w:r>
        <w:t xml:space="preserve"> </w:t>
      </w:r>
      <w:proofErr w:type="spellStart"/>
      <w:r>
        <w:t>MyShape</w:t>
      </w:r>
      <w:r w:rsidRPr="00132549">
        <w:rPr>
          <w:vertAlign w:val="subscript"/>
        </w:rPr>
        <w:t>i</w:t>
      </w:r>
      <w:proofErr w:type="spellEnd"/>
      <w:r>
        <w:t xml:space="preserve"> </w:t>
      </w:r>
      <w:r w:rsidRPr="00E977A6">
        <w:t>)</w:t>
      </w:r>
    </w:p>
    <w:p w14:paraId="5E716DDF" w14:textId="77777777" w:rsidR="00FE21DF" w:rsidRDefault="00FE21DF" w:rsidP="00F75B5F"/>
    <w:p w14:paraId="02FA85D7" w14:textId="77FC9BF1" w:rsidR="007E02D6" w:rsidRDefault="0023350A" w:rsidP="007E02D6">
      <w:pPr>
        <w:pStyle w:val="Heading3"/>
      </w:pPr>
      <w:bookmarkStart w:id="63" w:name="_Toc76652634"/>
      <w:r>
        <w:t>5</w:t>
      </w:r>
      <w:r w:rsidR="007E02D6">
        <w:t>.2.3 Cross-Sections Specified at Given Positions Along the Yarn</w:t>
      </w:r>
      <w:bookmarkEnd w:id="63"/>
    </w:p>
    <w:p w14:paraId="4090DAC7" w14:textId="7196E66E" w:rsidR="00607916" w:rsidRDefault="007E02D6" w:rsidP="00F75B5F">
      <w:r>
        <w:t>V</w:t>
      </w:r>
      <w:r w:rsidR="00C76E43">
        <w:t>arying yarn shapes can be assigned at different</w:t>
      </w:r>
      <w:r w:rsidR="00607916">
        <w:t xml:space="preserve"> (arbitrary)</w:t>
      </w:r>
      <w:r w:rsidR="00C76E43">
        <w:t xml:space="preserve"> positions </w:t>
      </w:r>
      <w:r w:rsidR="001B22F9">
        <w:t>along</w:t>
      </w:r>
      <w:r w:rsidR="00C76E43">
        <w:t xml:space="preserve"> the yarn. </w:t>
      </w:r>
      <w:r w:rsidR="00607916">
        <w:t>This can be ac</w:t>
      </w:r>
      <w:r w:rsidR="00FE21DF">
        <w:t>h</w:t>
      </w:r>
      <w:r w:rsidR="00607916">
        <w:t xml:space="preserve">ieved using the </w:t>
      </w:r>
      <w:proofErr w:type="spellStart"/>
      <w:r w:rsidR="00607916" w:rsidRPr="00607916">
        <w:t>CYarnSectionInterpPosition</w:t>
      </w:r>
      <w:proofErr w:type="spellEnd"/>
      <w:r w:rsidR="003603EC">
        <w:fldChar w:fldCharType="begin"/>
      </w:r>
      <w:r w:rsidR="003603EC">
        <w:instrText xml:space="preserve"> XE "</w:instrText>
      </w:r>
      <w:r w:rsidR="003603EC" w:rsidRPr="00CF2156">
        <w:instrText>CYarnSectionInterpPosition</w:instrText>
      </w:r>
      <w:r w:rsidR="003603EC">
        <w:instrText xml:space="preserve">" </w:instrText>
      </w:r>
      <w:r w:rsidR="003603EC">
        <w:fldChar w:fldCharType="end"/>
      </w:r>
      <w:r w:rsidR="00607916" w:rsidRPr="00607916">
        <w:t>()</w:t>
      </w:r>
      <w:r w:rsidR="00607916">
        <w:t xml:space="preserve"> function. </w:t>
      </w:r>
      <w:r w:rsidR="00703AB9">
        <w:t>A</w:t>
      </w:r>
      <w:r w:rsidR="00607916">
        <w:t xml:space="preserve"> yarn is considered to have </w:t>
      </w:r>
      <w:r w:rsidR="00703AB9">
        <w:t>a</w:t>
      </w:r>
      <w:r w:rsidR="00607916">
        <w:t xml:space="preserve"> normalised length of 1. Hence the position, </w:t>
      </w:r>
      <w:proofErr w:type="spellStart"/>
      <w:r w:rsidR="00607916" w:rsidRPr="000C5EC0">
        <w:rPr>
          <w:i/>
        </w:rPr>
        <w:t>d</w:t>
      </w:r>
      <w:r w:rsidR="00607916" w:rsidRPr="000C5EC0">
        <w:rPr>
          <w:i/>
          <w:vertAlign w:val="subscript"/>
        </w:rPr>
        <w:t>n</w:t>
      </w:r>
      <w:proofErr w:type="spellEnd"/>
      <w:r w:rsidR="00607916">
        <w:t xml:space="preserve">, at which the yarn cross-section will be specified is in the range 0 ≤ </w:t>
      </w:r>
      <w:proofErr w:type="spellStart"/>
      <w:r w:rsidR="00607916" w:rsidRPr="00607916">
        <w:rPr>
          <w:i/>
        </w:rPr>
        <w:t>d</w:t>
      </w:r>
      <w:r w:rsidR="00607916" w:rsidRPr="00607916">
        <w:rPr>
          <w:i/>
          <w:vertAlign w:val="subscript"/>
        </w:rPr>
        <w:t>n</w:t>
      </w:r>
      <w:proofErr w:type="spellEnd"/>
      <w:r w:rsidR="00607916" w:rsidRPr="00607916">
        <w:rPr>
          <w:vertAlign w:val="subscript"/>
        </w:rPr>
        <w:t xml:space="preserve"> </w:t>
      </w:r>
      <w:r w:rsidR="00607916">
        <w:t>≤ 1. The cross</w:t>
      </w:r>
      <w:r w:rsidR="000C5EC0">
        <w:t>-s</w:t>
      </w:r>
      <w:r w:rsidR="00607916">
        <w:t xml:space="preserve">ectional shape will be linearly interpolated between the different cross-sections. </w:t>
      </w:r>
      <w:r>
        <w:t xml:space="preserve">If the cross-sections are not specified for the start and end of the </w:t>
      </w:r>
      <w:proofErr w:type="gramStart"/>
      <w:r>
        <w:t>yarn</w:t>
      </w:r>
      <w:proofErr w:type="gramEnd"/>
      <w:r>
        <w:t xml:space="preserve"> then the interpolation function will ensure that these are the same to ensure periodicity of the yarn.</w:t>
      </w:r>
    </w:p>
    <w:p w14:paraId="4C6C624E" w14:textId="77777777" w:rsidR="0023350A" w:rsidRPr="00607916" w:rsidRDefault="0023350A" w:rsidP="00F75B5F"/>
    <w:p w14:paraId="1025EB2C" w14:textId="77777777" w:rsidR="00607916" w:rsidRDefault="00607916" w:rsidP="00C76E43">
      <w:pPr>
        <w:pStyle w:val="NoSpacing"/>
      </w:pPr>
      <w:r>
        <w:t>s</w:t>
      </w:r>
      <w:r w:rsidRPr="00607916">
        <w:t>ection</w:t>
      </w:r>
      <w:r>
        <w:t xml:space="preserve"> </w:t>
      </w:r>
      <w:r w:rsidRPr="00607916">
        <w:t xml:space="preserve">= </w:t>
      </w:r>
      <w:proofErr w:type="spellStart"/>
      <w:r w:rsidRPr="00607916">
        <w:t>CYarnSectionInterpPosition</w:t>
      </w:r>
      <w:proofErr w:type="spellEnd"/>
      <w:r w:rsidR="003603EC">
        <w:fldChar w:fldCharType="begin"/>
      </w:r>
      <w:r w:rsidR="003603EC">
        <w:instrText xml:space="preserve"> XE "</w:instrText>
      </w:r>
      <w:r w:rsidR="003603EC" w:rsidRPr="00CF2156">
        <w:instrText>CYarnSectionInterpPosition</w:instrText>
      </w:r>
      <w:r w:rsidR="003603EC">
        <w:instrText xml:space="preserve">" </w:instrText>
      </w:r>
      <w:r w:rsidR="003603EC">
        <w:fldChar w:fldCharType="end"/>
      </w:r>
      <w:r w:rsidRPr="00607916">
        <w:t>()</w:t>
      </w:r>
    </w:p>
    <w:p w14:paraId="19BBB986" w14:textId="77777777" w:rsidR="00E977A6" w:rsidRDefault="00E977A6" w:rsidP="00C76E43">
      <w:pPr>
        <w:pStyle w:val="NoSpacing"/>
      </w:pPr>
      <w:proofErr w:type="spellStart"/>
      <w:proofErr w:type="gramStart"/>
      <w:r w:rsidRPr="00E977A6">
        <w:t>section.AddSection</w:t>
      </w:r>
      <w:proofErr w:type="spellEnd"/>
      <w:proofErr w:type="gramEnd"/>
      <w:r w:rsidR="003603EC">
        <w:fldChar w:fldCharType="begin"/>
      </w:r>
      <w:r w:rsidR="003603EC">
        <w:instrText xml:space="preserve"> XE "</w:instrText>
      </w:r>
      <w:r w:rsidR="003603EC" w:rsidRPr="00CF2156">
        <w:instrText>AddSection</w:instrText>
      </w:r>
      <w:r w:rsidR="003603EC">
        <w:instrText xml:space="preserve">" </w:instrText>
      </w:r>
      <w:r w:rsidR="003603EC">
        <w:fldChar w:fldCharType="end"/>
      </w:r>
      <w:r w:rsidRPr="00E977A6">
        <w:t>(</w:t>
      </w:r>
      <w:r w:rsidR="00607916">
        <w:t xml:space="preserve"> </w:t>
      </w:r>
      <w:proofErr w:type="spellStart"/>
      <w:r w:rsidR="00C76E43">
        <w:t>d</w:t>
      </w:r>
      <w:r w:rsidR="00C76E43" w:rsidRPr="00C76E43">
        <w:rPr>
          <w:vertAlign w:val="subscript"/>
        </w:rPr>
        <w:t>n</w:t>
      </w:r>
      <w:proofErr w:type="spellEnd"/>
      <w:r w:rsidRPr="00E977A6">
        <w:t>,</w:t>
      </w:r>
      <w:r w:rsidR="00C76E43">
        <w:t xml:space="preserve"> </w:t>
      </w:r>
      <w:proofErr w:type="spellStart"/>
      <w:r w:rsidR="002D6241">
        <w:t>MyShape</w:t>
      </w:r>
      <w:proofErr w:type="spellEnd"/>
      <w:r w:rsidR="00607916">
        <w:t xml:space="preserve"> </w:t>
      </w:r>
      <w:r w:rsidRPr="00E977A6">
        <w:t>)</w:t>
      </w:r>
    </w:p>
    <w:p w14:paraId="51C9088B" w14:textId="77777777" w:rsidR="00D25B9B" w:rsidRDefault="00D25B9B" w:rsidP="00F75B5F"/>
    <w:p w14:paraId="27F5A0FB" w14:textId="26995731" w:rsidR="00F7233A" w:rsidRDefault="0023350A" w:rsidP="00F7233A">
      <w:pPr>
        <w:pStyle w:val="Heading3"/>
      </w:pPr>
      <w:bookmarkStart w:id="64" w:name="_Toc76652635"/>
      <w:r>
        <w:t>5</w:t>
      </w:r>
      <w:r w:rsidR="00F7233A">
        <w:t>.2.4 Assigning the Cross-Sections to the Yarn</w:t>
      </w:r>
      <w:bookmarkEnd w:id="64"/>
    </w:p>
    <w:p w14:paraId="2859A58C" w14:textId="3DD5A7E6" w:rsidR="00132549" w:rsidRDefault="001B22F9" w:rsidP="00F75B5F">
      <w:r>
        <w:t xml:space="preserve">After the sections have been </w:t>
      </w:r>
      <w:proofErr w:type="gramStart"/>
      <w:r>
        <w:t>defined</w:t>
      </w:r>
      <w:proofErr w:type="gramEnd"/>
      <w:r>
        <w:t xml:space="preserve"> </w:t>
      </w:r>
      <w:r w:rsidR="0023350A">
        <w:t xml:space="preserve">they </w:t>
      </w:r>
      <w:r>
        <w:t>must then be assigned to the yarn:</w:t>
      </w:r>
    </w:p>
    <w:p w14:paraId="7E6DD2C4" w14:textId="77777777" w:rsidR="0023350A" w:rsidRDefault="0023350A" w:rsidP="00F75B5F"/>
    <w:p w14:paraId="1230B8AA" w14:textId="77777777" w:rsidR="00132549" w:rsidRDefault="00132549" w:rsidP="00132549">
      <w:pPr>
        <w:pStyle w:val="NoSpacing"/>
      </w:pPr>
      <w:proofErr w:type="spellStart"/>
      <w:proofErr w:type="gramStart"/>
      <w:r w:rsidRPr="00D25B9B">
        <w:t>yarn.AssignSection</w:t>
      </w:r>
      <w:proofErr w:type="spellEnd"/>
      <w:proofErr w:type="gramEnd"/>
      <w:r w:rsidR="003603EC">
        <w:fldChar w:fldCharType="begin"/>
      </w:r>
      <w:r w:rsidR="003603EC">
        <w:instrText xml:space="preserve"> XE "</w:instrText>
      </w:r>
      <w:r w:rsidR="003603EC" w:rsidRPr="00CF2156">
        <w:instrText>AssignSection</w:instrText>
      </w:r>
      <w:r w:rsidR="003603EC">
        <w:instrText xml:space="preserve">" </w:instrText>
      </w:r>
      <w:r w:rsidR="003603EC">
        <w:fldChar w:fldCharType="end"/>
      </w:r>
      <w:r w:rsidRPr="00D25B9B">
        <w:t>(section)</w:t>
      </w:r>
    </w:p>
    <w:p w14:paraId="72290C33" w14:textId="77777777" w:rsidR="00132549" w:rsidRDefault="00132549" w:rsidP="00F75B5F"/>
    <w:p w14:paraId="2BC5F471" w14:textId="78007416" w:rsidR="00132549" w:rsidRDefault="00132549" w:rsidP="00F75B5F">
      <w:r>
        <w:t xml:space="preserve">After this has been done, the yarn can be added to the textile </w:t>
      </w:r>
      <w:r w:rsidR="001B22F9">
        <w:t xml:space="preserve">as described in </w:t>
      </w:r>
      <w:r w:rsidR="00703AB9">
        <w:t xml:space="preserve">Section </w:t>
      </w:r>
      <w:r w:rsidR="0023350A">
        <w:fldChar w:fldCharType="begin"/>
      </w:r>
      <w:r w:rsidR="0023350A">
        <w:instrText xml:space="preserve"> REF _Ref495938003 \h </w:instrText>
      </w:r>
      <w:r w:rsidR="0023350A">
        <w:fldChar w:fldCharType="separate"/>
      </w:r>
      <w:r w:rsidR="00353CD5">
        <w:t>2.4. Add Yarns to Textile</w:t>
      </w:r>
      <w:r w:rsidR="0023350A">
        <w:fldChar w:fldCharType="end"/>
      </w:r>
    </w:p>
    <w:p w14:paraId="643F6CE3" w14:textId="77777777" w:rsidR="00132549" w:rsidRDefault="00132549" w:rsidP="00F75B5F"/>
    <w:p w14:paraId="7041387F" w14:textId="47C74E49" w:rsidR="00507BD4" w:rsidRDefault="00507BD4" w:rsidP="00775CB7">
      <w:pPr>
        <w:pBdr>
          <w:top w:val="single" w:sz="4" w:space="1" w:color="auto"/>
          <w:left w:val="single" w:sz="4" w:space="4" w:color="auto"/>
          <w:bottom w:val="single" w:sz="4" w:space="1" w:color="auto"/>
          <w:right w:val="single" w:sz="4" w:space="4" w:color="auto"/>
        </w:pBdr>
      </w:pPr>
      <w:r>
        <w:t xml:space="preserve">Example: Create a textile and add a yarn which is defined by three master nodes </w:t>
      </w:r>
      <w:proofErr w:type="gramStart"/>
      <w:r>
        <w:t>similar</w:t>
      </w:r>
      <w:r w:rsidR="001B22F9">
        <w:t xml:space="preserve"> to</w:t>
      </w:r>
      <w:proofErr w:type="gramEnd"/>
      <w:r w:rsidR="001B22F9">
        <w:t xml:space="preserve"> the example shown in Section </w:t>
      </w:r>
      <w:r w:rsidR="0023350A">
        <w:fldChar w:fldCharType="begin"/>
      </w:r>
      <w:r w:rsidR="0023350A">
        <w:instrText xml:space="preserve"> REF _Ref487122855 \h </w:instrText>
      </w:r>
      <w:r w:rsidR="0023350A">
        <w:fldChar w:fldCharType="separate"/>
      </w:r>
      <w:r w:rsidR="00353CD5">
        <w:t xml:space="preserve">2.3. Create Master </w:t>
      </w:r>
      <w:proofErr w:type="spellStart"/>
      <w:r w:rsidR="00353CD5">
        <w:t>Nodes</w:t>
      </w:r>
      <w:r w:rsidR="0023350A">
        <w:fldChar w:fldCharType="end"/>
      </w:r>
      <w:r>
        <w:t>Varying</w:t>
      </w:r>
      <w:proofErr w:type="spellEnd"/>
      <w:r>
        <w:t xml:space="preserve"> cross-sectional shapes will be defined at the three master nodes.</w:t>
      </w:r>
      <w:r w:rsidR="00775CB7">
        <w:t xml:space="preserve"> First, an ellipse will be created, second the same ellipse will be assigned, rotated by 45° and at the end a power ellipse will be assigned with a power &lt;&lt;1 which will lead to an almost rectangular cross-section.</w:t>
      </w:r>
    </w:p>
    <w:p w14:paraId="03B1D46C" w14:textId="77777777" w:rsidR="001B22F9" w:rsidRDefault="001B22F9" w:rsidP="00775CB7">
      <w:pPr>
        <w:pBdr>
          <w:top w:val="single" w:sz="4" w:space="1" w:color="auto"/>
          <w:left w:val="single" w:sz="4" w:space="4" w:color="auto"/>
          <w:bottom w:val="single" w:sz="4" w:space="1" w:color="auto"/>
          <w:right w:val="single" w:sz="4" w:space="4" w:color="auto"/>
        </w:pBdr>
      </w:pPr>
    </w:p>
    <w:p w14:paraId="246C28E1" w14:textId="2DF040FC" w:rsidR="002C434B" w:rsidRDefault="002C434B" w:rsidP="00775CB7">
      <w:pPr>
        <w:pStyle w:val="NoSpacing"/>
        <w:pBdr>
          <w:top w:val="single" w:sz="4" w:space="1" w:color="auto"/>
          <w:left w:val="single" w:sz="4" w:space="4" w:color="auto"/>
          <w:bottom w:val="single" w:sz="4" w:space="1" w:color="auto"/>
          <w:right w:val="single" w:sz="4" w:space="4" w:color="auto"/>
        </w:pBdr>
      </w:pPr>
      <w:r>
        <w:t># CrossSections.py</w:t>
      </w:r>
    </w:p>
    <w:p w14:paraId="6469124F" w14:textId="77777777" w:rsidR="002C434B" w:rsidRDefault="002C434B" w:rsidP="00775CB7">
      <w:pPr>
        <w:pStyle w:val="NoSpacing"/>
        <w:pBdr>
          <w:top w:val="single" w:sz="4" w:space="1" w:color="auto"/>
          <w:left w:val="single" w:sz="4" w:space="4" w:color="auto"/>
          <w:bottom w:val="single" w:sz="4" w:space="1" w:color="auto"/>
          <w:right w:val="single" w:sz="4" w:space="4" w:color="auto"/>
        </w:pBdr>
      </w:pPr>
    </w:p>
    <w:p w14:paraId="74F9C6AE" w14:textId="2D47F7D3" w:rsidR="002C434B" w:rsidRDefault="002C434B" w:rsidP="00775CB7">
      <w:pPr>
        <w:pStyle w:val="NoSpacing"/>
        <w:pBdr>
          <w:top w:val="single" w:sz="4" w:space="1" w:color="auto"/>
          <w:left w:val="single" w:sz="4" w:space="4" w:color="auto"/>
          <w:bottom w:val="single" w:sz="4" w:space="1" w:color="auto"/>
          <w:right w:val="single" w:sz="4" w:space="4" w:color="auto"/>
        </w:pBdr>
      </w:pPr>
      <w:r>
        <w:t>#Create textile</w:t>
      </w:r>
    </w:p>
    <w:p w14:paraId="11215FE5" w14:textId="77777777" w:rsidR="00507BD4" w:rsidRDefault="00507BD4" w:rsidP="00775CB7">
      <w:pPr>
        <w:pStyle w:val="NoSpacing"/>
        <w:pBdr>
          <w:top w:val="single" w:sz="4" w:space="1" w:color="auto"/>
          <w:left w:val="single" w:sz="4" w:space="4" w:color="auto"/>
          <w:bottom w:val="single" w:sz="4" w:space="1" w:color="auto"/>
          <w:right w:val="single" w:sz="4" w:space="4" w:color="auto"/>
        </w:pBdr>
      </w:pPr>
      <w:r>
        <w:t xml:space="preserve">textile = </w:t>
      </w:r>
      <w:proofErr w:type="spellStart"/>
      <w:r>
        <w:t>CTextile</w:t>
      </w:r>
      <w:proofErr w:type="spellEnd"/>
      <w:r w:rsidR="007B701A">
        <w:fldChar w:fldCharType="begin"/>
      </w:r>
      <w:r w:rsidR="007B701A">
        <w:instrText xml:space="preserve"> XE "</w:instrText>
      </w:r>
      <w:r w:rsidR="007B701A" w:rsidRPr="00ED4E1E">
        <w:instrText>CTextile</w:instrText>
      </w:r>
      <w:r w:rsidR="007B701A">
        <w:instrText xml:space="preserve">" </w:instrText>
      </w:r>
      <w:r w:rsidR="007B701A">
        <w:fldChar w:fldCharType="end"/>
      </w:r>
      <w:r>
        <w:t>( )</w:t>
      </w:r>
    </w:p>
    <w:p w14:paraId="3CFB21CF" w14:textId="77777777" w:rsidR="002C434B" w:rsidRDefault="002C434B" w:rsidP="00775CB7">
      <w:pPr>
        <w:pStyle w:val="NoSpacing"/>
        <w:pBdr>
          <w:top w:val="single" w:sz="4" w:space="1" w:color="auto"/>
          <w:left w:val="single" w:sz="4" w:space="4" w:color="auto"/>
          <w:bottom w:val="single" w:sz="4" w:space="1" w:color="auto"/>
          <w:right w:val="single" w:sz="4" w:space="4" w:color="auto"/>
        </w:pBdr>
      </w:pPr>
    </w:p>
    <w:p w14:paraId="094CD8F8" w14:textId="642C629B" w:rsidR="002C434B" w:rsidRDefault="002C434B" w:rsidP="00775CB7">
      <w:pPr>
        <w:pStyle w:val="NoSpacing"/>
        <w:pBdr>
          <w:top w:val="single" w:sz="4" w:space="1" w:color="auto"/>
          <w:left w:val="single" w:sz="4" w:space="4" w:color="auto"/>
          <w:bottom w:val="single" w:sz="4" w:space="1" w:color="auto"/>
          <w:right w:val="single" w:sz="4" w:space="4" w:color="auto"/>
        </w:pBdr>
      </w:pPr>
      <w:r>
        <w:t># Create yarn</w:t>
      </w:r>
    </w:p>
    <w:p w14:paraId="48687C21" w14:textId="77777777" w:rsidR="00507BD4" w:rsidRDefault="00507BD4" w:rsidP="00775CB7">
      <w:pPr>
        <w:pStyle w:val="NoSpacing"/>
        <w:pBdr>
          <w:top w:val="single" w:sz="4" w:space="1" w:color="auto"/>
          <w:left w:val="single" w:sz="4" w:space="4" w:color="auto"/>
          <w:bottom w:val="single" w:sz="4" w:space="1" w:color="auto"/>
          <w:right w:val="single" w:sz="4" w:space="4" w:color="auto"/>
        </w:pBdr>
      </w:pPr>
      <w:r>
        <w:t xml:space="preserve">yarn = </w:t>
      </w:r>
      <w:proofErr w:type="spellStart"/>
      <w:r>
        <w:t>CYarn</w:t>
      </w:r>
      <w:proofErr w:type="spellEnd"/>
      <w:r w:rsidR="007B701A">
        <w:fldChar w:fldCharType="begin"/>
      </w:r>
      <w:r w:rsidR="007B701A">
        <w:instrText xml:space="preserve"> XE "</w:instrText>
      </w:r>
      <w:r w:rsidR="007B701A" w:rsidRPr="00ED4E1E">
        <w:instrText>CYarn</w:instrText>
      </w:r>
      <w:r w:rsidR="007B701A">
        <w:instrText xml:space="preserve">" </w:instrText>
      </w:r>
      <w:r w:rsidR="007B701A">
        <w:fldChar w:fldCharType="end"/>
      </w:r>
      <w:r>
        <w:t>( )</w:t>
      </w:r>
    </w:p>
    <w:p w14:paraId="15CFBD36" w14:textId="77777777" w:rsidR="002C434B" w:rsidRDefault="002C434B" w:rsidP="00775CB7">
      <w:pPr>
        <w:pStyle w:val="NoSpacing"/>
        <w:pBdr>
          <w:top w:val="single" w:sz="4" w:space="1" w:color="auto"/>
          <w:left w:val="single" w:sz="4" w:space="4" w:color="auto"/>
          <w:bottom w:val="single" w:sz="4" w:space="1" w:color="auto"/>
          <w:right w:val="single" w:sz="4" w:space="4" w:color="auto"/>
        </w:pBdr>
      </w:pPr>
    </w:p>
    <w:p w14:paraId="5D9A7F7B" w14:textId="0B197ABD" w:rsidR="002C434B" w:rsidRDefault="002C434B" w:rsidP="00775CB7">
      <w:pPr>
        <w:pStyle w:val="NoSpacing"/>
        <w:pBdr>
          <w:top w:val="single" w:sz="4" w:space="1" w:color="auto"/>
          <w:left w:val="single" w:sz="4" w:space="4" w:color="auto"/>
          <w:bottom w:val="single" w:sz="4" w:space="1" w:color="auto"/>
          <w:right w:val="single" w:sz="4" w:space="4" w:color="auto"/>
        </w:pBdr>
      </w:pPr>
      <w:r>
        <w:t># Add nodes to yarn</w:t>
      </w:r>
    </w:p>
    <w:p w14:paraId="6B6ED0B5" w14:textId="77777777" w:rsidR="00507BD4" w:rsidRDefault="00507BD4" w:rsidP="00775CB7">
      <w:pPr>
        <w:pStyle w:val="NoSpacing"/>
        <w:pBdr>
          <w:top w:val="single" w:sz="4" w:space="1" w:color="auto"/>
          <w:left w:val="single" w:sz="4" w:space="4" w:color="auto"/>
          <w:bottom w:val="single" w:sz="4" w:space="1" w:color="auto"/>
          <w:right w:val="single" w:sz="4" w:space="4" w:color="auto"/>
        </w:pBdr>
      </w:pPr>
      <w:proofErr w:type="spellStart"/>
      <w:proofErr w:type="gramStart"/>
      <w:r>
        <w:t>yarn.AddNode</w:t>
      </w:r>
      <w:proofErr w:type="spellEnd"/>
      <w:proofErr w:type="gramEnd"/>
      <w:r w:rsidR="007B701A">
        <w:fldChar w:fldCharType="begin"/>
      </w:r>
      <w:r w:rsidR="007B701A">
        <w:instrText xml:space="preserve"> XE "</w:instrText>
      </w:r>
      <w:r w:rsidR="007B701A" w:rsidRPr="00ED4E1E">
        <w:instrText>AddNode</w:instrText>
      </w:r>
      <w:r w:rsidR="007B701A">
        <w:instrText xml:space="preserve">" </w:instrText>
      </w:r>
      <w:r w:rsidR="007B701A">
        <w:fldChar w:fldCharType="end"/>
      </w:r>
      <w:r>
        <w:t xml:space="preserve">( </w:t>
      </w:r>
      <w:proofErr w:type="spellStart"/>
      <w:r>
        <w:t>CNode</w:t>
      </w:r>
      <w:proofErr w:type="spellEnd"/>
      <w:r w:rsidR="007B701A">
        <w:fldChar w:fldCharType="begin"/>
      </w:r>
      <w:r w:rsidR="007B701A">
        <w:instrText xml:space="preserve"> XE "</w:instrText>
      </w:r>
      <w:r w:rsidR="007B701A" w:rsidRPr="00ED4E1E">
        <w:instrText>CNode</w:instrText>
      </w:r>
      <w:r w:rsidR="007B701A">
        <w:instrText xml:space="preserve">" </w:instrText>
      </w:r>
      <w:r w:rsidR="007B701A">
        <w:fldChar w:fldCharType="end"/>
      </w:r>
      <w:r>
        <w:t>(XYZ</w:t>
      </w:r>
      <w:r w:rsidR="00777398">
        <w:fldChar w:fldCharType="begin"/>
      </w:r>
      <w:r w:rsidR="00777398">
        <w:instrText xml:space="preserve"> XE "</w:instrText>
      </w:r>
      <w:r w:rsidR="00777398" w:rsidRPr="00E36C3F">
        <w:rPr>
          <w:highlight w:val="yellow"/>
        </w:rPr>
        <w:instrText>XYZ</w:instrText>
      </w:r>
      <w:r w:rsidR="00777398">
        <w:instrText xml:space="preserve">" </w:instrText>
      </w:r>
      <w:r w:rsidR="00777398">
        <w:fldChar w:fldCharType="end"/>
      </w:r>
      <w:r>
        <w:t>(0, 0.0, 0)) )</w:t>
      </w:r>
    </w:p>
    <w:p w14:paraId="15499DFA" w14:textId="77777777" w:rsidR="00507BD4" w:rsidRDefault="00507BD4" w:rsidP="00775CB7">
      <w:pPr>
        <w:pStyle w:val="NoSpacing"/>
        <w:pBdr>
          <w:top w:val="single" w:sz="4" w:space="1" w:color="auto"/>
          <w:left w:val="single" w:sz="4" w:space="4" w:color="auto"/>
          <w:bottom w:val="single" w:sz="4" w:space="1" w:color="auto"/>
          <w:right w:val="single" w:sz="4" w:space="4" w:color="auto"/>
        </w:pBdr>
      </w:pPr>
      <w:proofErr w:type="spellStart"/>
      <w:proofErr w:type="gramStart"/>
      <w:r>
        <w:t>yarn.AddNode</w:t>
      </w:r>
      <w:proofErr w:type="spellEnd"/>
      <w:proofErr w:type="gramEnd"/>
      <w:r w:rsidR="007B701A">
        <w:fldChar w:fldCharType="begin"/>
      </w:r>
      <w:r w:rsidR="007B701A">
        <w:instrText xml:space="preserve"> XE "</w:instrText>
      </w:r>
      <w:r w:rsidR="007B701A" w:rsidRPr="00ED4E1E">
        <w:instrText>AddNode</w:instrText>
      </w:r>
      <w:r w:rsidR="007B701A">
        <w:instrText xml:space="preserve">" </w:instrText>
      </w:r>
      <w:r w:rsidR="007B701A">
        <w:fldChar w:fldCharType="end"/>
      </w:r>
      <w:r>
        <w:t xml:space="preserve">( </w:t>
      </w:r>
      <w:proofErr w:type="spellStart"/>
      <w:r>
        <w:t>CNode</w:t>
      </w:r>
      <w:proofErr w:type="spellEnd"/>
      <w:r w:rsidR="007B701A">
        <w:fldChar w:fldCharType="begin"/>
      </w:r>
      <w:r w:rsidR="007B701A">
        <w:instrText xml:space="preserve"> XE "</w:instrText>
      </w:r>
      <w:r w:rsidR="007B701A" w:rsidRPr="00ED4E1E">
        <w:instrText>CNode</w:instrText>
      </w:r>
      <w:r w:rsidR="007B701A">
        <w:instrText xml:space="preserve">" </w:instrText>
      </w:r>
      <w:r w:rsidR="007B701A">
        <w:fldChar w:fldCharType="end"/>
      </w:r>
      <w:r>
        <w:t>(XYZ</w:t>
      </w:r>
      <w:r w:rsidR="00777398">
        <w:fldChar w:fldCharType="begin"/>
      </w:r>
      <w:r w:rsidR="00777398">
        <w:instrText xml:space="preserve"> XE "</w:instrText>
      </w:r>
      <w:r w:rsidR="00777398" w:rsidRPr="00E36C3F">
        <w:rPr>
          <w:highlight w:val="yellow"/>
        </w:rPr>
        <w:instrText>XYZ</w:instrText>
      </w:r>
      <w:r w:rsidR="00777398">
        <w:instrText xml:space="preserve">" </w:instrText>
      </w:r>
      <w:r w:rsidR="00777398">
        <w:fldChar w:fldCharType="end"/>
      </w:r>
      <w:r>
        <w:t>(1, 3.5, 0)) )</w:t>
      </w:r>
    </w:p>
    <w:p w14:paraId="443E3ACA" w14:textId="77777777" w:rsidR="00507BD4" w:rsidRDefault="00507BD4" w:rsidP="00775CB7">
      <w:pPr>
        <w:pStyle w:val="NoSpacing"/>
        <w:pBdr>
          <w:top w:val="single" w:sz="4" w:space="1" w:color="auto"/>
          <w:left w:val="single" w:sz="4" w:space="4" w:color="auto"/>
          <w:bottom w:val="single" w:sz="4" w:space="1" w:color="auto"/>
          <w:right w:val="single" w:sz="4" w:space="4" w:color="auto"/>
        </w:pBdr>
      </w:pPr>
      <w:proofErr w:type="spellStart"/>
      <w:proofErr w:type="gramStart"/>
      <w:r>
        <w:t>yarn.AddNode</w:t>
      </w:r>
      <w:proofErr w:type="spellEnd"/>
      <w:proofErr w:type="gramEnd"/>
      <w:r w:rsidR="007B701A">
        <w:fldChar w:fldCharType="begin"/>
      </w:r>
      <w:r w:rsidR="007B701A">
        <w:instrText xml:space="preserve"> XE "</w:instrText>
      </w:r>
      <w:r w:rsidR="007B701A" w:rsidRPr="00ED4E1E">
        <w:instrText>AddNode</w:instrText>
      </w:r>
      <w:r w:rsidR="007B701A">
        <w:instrText xml:space="preserve">" </w:instrText>
      </w:r>
      <w:r w:rsidR="007B701A">
        <w:fldChar w:fldCharType="end"/>
      </w:r>
      <w:r>
        <w:t xml:space="preserve">( </w:t>
      </w:r>
      <w:proofErr w:type="spellStart"/>
      <w:r>
        <w:t>CNode</w:t>
      </w:r>
      <w:proofErr w:type="spellEnd"/>
      <w:r w:rsidR="007B701A">
        <w:fldChar w:fldCharType="begin"/>
      </w:r>
      <w:r w:rsidR="007B701A">
        <w:instrText xml:space="preserve"> XE "</w:instrText>
      </w:r>
      <w:r w:rsidR="007B701A" w:rsidRPr="00ED4E1E">
        <w:instrText>CNode</w:instrText>
      </w:r>
      <w:r w:rsidR="007B701A">
        <w:instrText xml:space="preserve">" </w:instrText>
      </w:r>
      <w:r w:rsidR="007B701A">
        <w:fldChar w:fldCharType="end"/>
      </w:r>
      <w:r>
        <w:t>(XYZ</w:t>
      </w:r>
      <w:r w:rsidR="00777398">
        <w:fldChar w:fldCharType="begin"/>
      </w:r>
      <w:r w:rsidR="00777398">
        <w:instrText xml:space="preserve"> XE "</w:instrText>
      </w:r>
      <w:r w:rsidR="00777398" w:rsidRPr="00E36C3F">
        <w:rPr>
          <w:highlight w:val="yellow"/>
        </w:rPr>
        <w:instrText>XYZ</w:instrText>
      </w:r>
      <w:r w:rsidR="00777398">
        <w:instrText xml:space="preserve">" </w:instrText>
      </w:r>
      <w:r w:rsidR="00777398">
        <w:fldChar w:fldCharType="end"/>
      </w:r>
      <w:r>
        <w:t>(0, 7.0, 0)) )</w:t>
      </w:r>
    </w:p>
    <w:p w14:paraId="2B01EB6F" w14:textId="77777777" w:rsidR="001B22F9" w:rsidRDefault="001B22F9" w:rsidP="00775CB7">
      <w:pPr>
        <w:pStyle w:val="NoSpacing"/>
        <w:pBdr>
          <w:top w:val="single" w:sz="4" w:space="1" w:color="auto"/>
          <w:left w:val="single" w:sz="4" w:space="4" w:color="auto"/>
          <w:bottom w:val="single" w:sz="4" w:space="1" w:color="auto"/>
          <w:right w:val="single" w:sz="4" w:space="4" w:color="auto"/>
        </w:pBdr>
      </w:pPr>
    </w:p>
    <w:p w14:paraId="22622F5A" w14:textId="306EF035" w:rsidR="00507BD4" w:rsidRDefault="00507BD4" w:rsidP="00775CB7">
      <w:pPr>
        <w:pStyle w:val="NoSpacing"/>
        <w:pBdr>
          <w:top w:val="single" w:sz="4" w:space="1" w:color="auto"/>
          <w:left w:val="single" w:sz="4" w:space="4" w:color="auto"/>
          <w:bottom w:val="single" w:sz="4" w:space="1" w:color="auto"/>
          <w:right w:val="single" w:sz="4" w:space="4" w:color="auto"/>
        </w:pBdr>
      </w:pPr>
      <w:r>
        <w:t>#</w:t>
      </w:r>
      <w:r w:rsidR="001B22F9">
        <w:t xml:space="preserve">Define </w:t>
      </w:r>
      <w:r>
        <w:t xml:space="preserve">three different cross-sectional shapes </w:t>
      </w:r>
      <w:r w:rsidR="001B22F9">
        <w:t>at the master nodes</w:t>
      </w:r>
      <w:r>
        <w:t xml:space="preserve"> </w:t>
      </w:r>
    </w:p>
    <w:p w14:paraId="64EAF05C" w14:textId="77777777" w:rsidR="00507BD4" w:rsidRDefault="00507BD4" w:rsidP="00775CB7">
      <w:pPr>
        <w:pStyle w:val="NoSpacing"/>
        <w:pBdr>
          <w:top w:val="single" w:sz="4" w:space="1" w:color="auto"/>
          <w:left w:val="single" w:sz="4" w:space="4" w:color="auto"/>
          <w:bottom w:val="single" w:sz="4" w:space="1" w:color="auto"/>
          <w:right w:val="single" w:sz="4" w:space="4" w:color="auto"/>
        </w:pBdr>
      </w:pPr>
      <w:r w:rsidRPr="00507BD4">
        <w:t>section=</w:t>
      </w:r>
      <w:proofErr w:type="spellStart"/>
      <w:r w:rsidRPr="00507BD4">
        <w:t>CYarnSectionInterpNode</w:t>
      </w:r>
      <w:proofErr w:type="spellEnd"/>
      <w:r w:rsidR="003603EC">
        <w:fldChar w:fldCharType="begin"/>
      </w:r>
      <w:r w:rsidR="003603EC">
        <w:instrText xml:space="preserve"> XE "</w:instrText>
      </w:r>
      <w:r w:rsidR="003603EC" w:rsidRPr="00CF2156">
        <w:instrText>CYarnSectionInterpNode</w:instrText>
      </w:r>
      <w:r w:rsidR="003603EC">
        <w:instrText xml:space="preserve">" </w:instrText>
      </w:r>
      <w:r w:rsidR="003603EC">
        <w:fldChar w:fldCharType="end"/>
      </w:r>
      <w:r w:rsidRPr="00507BD4">
        <w:t>()</w:t>
      </w:r>
    </w:p>
    <w:p w14:paraId="2413E4A5" w14:textId="77777777" w:rsidR="00507BD4" w:rsidRDefault="00507BD4" w:rsidP="00775CB7">
      <w:pPr>
        <w:pStyle w:val="NoSpacing"/>
        <w:pBdr>
          <w:top w:val="single" w:sz="4" w:space="1" w:color="auto"/>
          <w:left w:val="single" w:sz="4" w:space="4" w:color="auto"/>
          <w:bottom w:val="single" w:sz="4" w:space="1" w:color="auto"/>
          <w:right w:val="single" w:sz="4" w:space="4" w:color="auto"/>
        </w:pBdr>
      </w:pPr>
      <w:proofErr w:type="spellStart"/>
      <w:proofErr w:type="gramStart"/>
      <w:r>
        <w:t>section.AddSection</w:t>
      </w:r>
      <w:proofErr w:type="spellEnd"/>
      <w:proofErr w:type="gramEnd"/>
      <w:r w:rsidR="003603EC">
        <w:fldChar w:fldCharType="begin"/>
      </w:r>
      <w:r w:rsidR="003603EC">
        <w:instrText xml:space="preserve"> XE "</w:instrText>
      </w:r>
      <w:r w:rsidR="003603EC" w:rsidRPr="00CF2156">
        <w:instrText>AddSection</w:instrText>
      </w:r>
      <w:r w:rsidR="003603EC">
        <w:instrText xml:space="preserve">" </w:instrText>
      </w:r>
      <w:r w:rsidR="003603EC">
        <w:fldChar w:fldCharType="end"/>
      </w:r>
      <w:r>
        <w:t>(</w:t>
      </w:r>
      <w:proofErr w:type="spellStart"/>
      <w:r>
        <w:t>CSectionEllipse</w:t>
      </w:r>
      <w:proofErr w:type="spellEnd"/>
      <w:r w:rsidR="003603EC">
        <w:fldChar w:fldCharType="begin"/>
      </w:r>
      <w:r w:rsidR="003603EC">
        <w:instrText xml:space="preserve"> XE "</w:instrText>
      </w:r>
      <w:r w:rsidR="003603EC" w:rsidRPr="00CF2156">
        <w:instrText>CSectionEllipse</w:instrText>
      </w:r>
      <w:r w:rsidR="003603EC">
        <w:instrText xml:space="preserve">" </w:instrText>
      </w:r>
      <w:r w:rsidR="003603EC">
        <w:fldChar w:fldCharType="end"/>
      </w:r>
      <w:r>
        <w:t>(1, 0.1))</w:t>
      </w:r>
    </w:p>
    <w:p w14:paraId="2A376502" w14:textId="77777777" w:rsidR="00507BD4" w:rsidRDefault="00507BD4" w:rsidP="00775CB7">
      <w:pPr>
        <w:pStyle w:val="NoSpacing"/>
        <w:pBdr>
          <w:top w:val="single" w:sz="4" w:space="1" w:color="auto"/>
          <w:left w:val="single" w:sz="4" w:space="4" w:color="auto"/>
          <w:bottom w:val="single" w:sz="4" w:space="1" w:color="auto"/>
          <w:right w:val="single" w:sz="4" w:space="4" w:color="auto"/>
        </w:pBdr>
      </w:pPr>
      <w:proofErr w:type="spellStart"/>
      <w:proofErr w:type="gramStart"/>
      <w:r>
        <w:lastRenderedPageBreak/>
        <w:t>section.AddSection</w:t>
      </w:r>
      <w:proofErr w:type="spellEnd"/>
      <w:proofErr w:type="gramEnd"/>
      <w:r w:rsidR="003603EC">
        <w:fldChar w:fldCharType="begin"/>
      </w:r>
      <w:r w:rsidR="003603EC">
        <w:instrText xml:space="preserve"> XE "</w:instrText>
      </w:r>
      <w:r w:rsidR="003603EC" w:rsidRPr="00CF2156">
        <w:instrText>AddSection</w:instrText>
      </w:r>
      <w:r w:rsidR="003603EC">
        <w:instrText xml:space="preserve">" </w:instrText>
      </w:r>
      <w:r w:rsidR="003603EC">
        <w:fldChar w:fldCharType="end"/>
      </w:r>
      <w:r>
        <w:t>(</w:t>
      </w:r>
      <w:proofErr w:type="spellStart"/>
      <w:r>
        <w:t>CSectionRotated</w:t>
      </w:r>
      <w:proofErr w:type="spellEnd"/>
      <w:r w:rsidR="003603EC">
        <w:fldChar w:fldCharType="begin"/>
      </w:r>
      <w:r w:rsidR="003603EC">
        <w:instrText xml:space="preserve"> XE "</w:instrText>
      </w:r>
      <w:r w:rsidR="003603EC" w:rsidRPr="00CF2156">
        <w:instrText>CSectionRotated</w:instrText>
      </w:r>
      <w:r w:rsidR="003603EC">
        <w:instrText xml:space="preserve">" </w:instrText>
      </w:r>
      <w:r w:rsidR="003603EC">
        <w:fldChar w:fldCharType="end"/>
      </w:r>
      <w:r>
        <w:t>(</w:t>
      </w:r>
      <w:proofErr w:type="spellStart"/>
      <w:r>
        <w:t>CSectionEllipse</w:t>
      </w:r>
      <w:proofErr w:type="spellEnd"/>
      <w:r w:rsidR="003603EC">
        <w:fldChar w:fldCharType="begin"/>
      </w:r>
      <w:r w:rsidR="003603EC">
        <w:instrText xml:space="preserve"> XE "</w:instrText>
      </w:r>
      <w:r w:rsidR="003603EC" w:rsidRPr="00CF2156">
        <w:instrText>CSectionEllipse</w:instrText>
      </w:r>
      <w:r w:rsidR="003603EC">
        <w:instrText xml:space="preserve">" </w:instrText>
      </w:r>
      <w:r w:rsidR="003603EC">
        <w:fldChar w:fldCharType="end"/>
      </w:r>
      <w:r>
        <w:t xml:space="preserve">(1, 0.1), </w:t>
      </w:r>
      <w:proofErr w:type="spellStart"/>
      <w:r>
        <w:t>math</w:t>
      </w:r>
      <w:r w:rsidR="003603EC">
        <w:fldChar w:fldCharType="begin"/>
      </w:r>
      <w:r w:rsidR="003603EC">
        <w:instrText xml:space="preserve"> XE "</w:instrText>
      </w:r>
      <w:r w:rsidR="003603EC" w:rsidRPr="00CF2156">
        <w:instrText>math</w:instrText>
      </w:r>
      <w:r w:rsidR="003603EC">
        <w:instrText xml:space="preserve">" </w:instrText>
      </w:r>
      <w:r w:rsidR="003603EC">
        <w:fldChar w:fldCharType="end"/>
      </w:r>
      <w:r>
        <w:t>.radians</w:t>
      </w:r>
      <w:proofErr w:type="spellEnd"/>
      <w:r w:rsidR="003603EC">
        <w:fldChar w:fldCharType="begin"/>
      </w:r>
      <w:r w:rsidR="003603EC">
        <w:instrText xml:space="preserve"> XE "</w:instrText>
      </w:r>
      <w:r w:rsidR="003603EC" w:rsidRPr="00CF2156">
        <w:instrText>radians</w:instrText>
      </w:r>
      <w:r w:rsidR="003603EC">
        <w:instrText xml:space="preserve">" </w:instrText>
      </w:r>
      <w:r w:rsidR="003603EC">
        <w:fldChar w:fldCharType="end"/>
      </w:r>
      <w:r>
        <w:t>(45)) )</w:t>
      </w:r>
    </w:p>
    <w:p w14:paraId="2A2ADA1D" w14:textId="77777777" w:rsidR="00507BD4" w:rsidRDefault="00507BD4" w:rsidP="00775CB7">
      <w:pPr>
        <w:pStyle w:val="NoSpacing"/>
        <w:pBdr>
          <w:top w:val="single" w:sz="4" w:space="1" w:color="auto"/>
          <w:left w:val="single" w:sz="4" w:space="4" w:color="auto"/>
          <w:bottom w:val="single" w:sz="4" w:space="1" w:color="auto"/>
          <w:right w:val="single" w:sz="4" w:space="4" w:color="auto"/>
        </w:pBdr>
      </w:pPr>
      <w:proofErr w:type="spellStart"/>
      <w:proofErr w:type="gramStart"/>
      <w:r>
        <w:t>section.AddSection</w:t>
      </w:r>
      <w:proofErr w:type="spellEnd"/>
      <w:proofErr w:type="gramEnd"/>
      <w:r w:rsidR="003603EC">
        <w:fldChar w:fldCharType="begin"/>
      </w:r>
      <w:r w:rsidR="003603EC">
        <w:instrText xml:space="preserve"> XE "</w:instrText>
      </w:r>
      <w:r w:rsidR="003603EC" w:rsidRPr="00CF2156">
        <w:instrText>AddSection</w:instrText>
      </w:r>
      <w:r w:rsidR="003603EC">
        <w:instrText xml:space="preserve">" </w:instrText>
      </w:r>
      <w:r w:rsidR="003603EC">
        <w:fldChar w:fldCharType="end"/>
      </w:r>
      <w:r>
        <w:t>(</w:t>
      </w:r>
      <w:proofErr w:type="spellStart"/>
      <w:r>
        <w:t>CSectionPowerEllipse</w:t>
      </w:r>
      <w:proofErr w:type="spellEnd"/>
      <w:r w:rsidR="003603EC">
        <w:fldChar w:fldCharType="begin"/>
      </w:r>
      <w:r w:rsidR="003603EC">
        <w:instrText xml:space="preserve"> XE "</w:instrText>
      </w:r>
      <w:r w:rsidR="003603EC" w:rsidRPr="00CF2156">
        <w:instrText>CSectionPowerEllipse</w:instrText>
      </w:r>
      <w:r w:rsidR="003603EC">
        <w:instrText xml:space="preserve">" </w:instrText>
      </w:r>
      <w:r w:rsidR="003603EC">
        <w:fldChar w:fldCharType="end"/>
      </w:r>
      <w:r>
        <w:t xml:space="preserve"> (2, 0.3, 0.1, 0.0))</w:t>
      </w:r>
    </w:p>
    <w:p w14:paraId="6226EB01" w14:textId="2F7D01C5" w:rsidR="00507BD4" w:rsidRDefault="00775CB7" w:rsidP="00775CB7">
      <w:pPr>
        <w:pStyle w:val="NoSpacing"/>
        <w:pBdr>
          <w:top w:val="single" w:sz="4" w:space="1" w:color="auto"/>
          <w:left w:val="single" w:sz="4" w:space="4" w:color="auto"/>
          <w:bottom w:val="single" w:sz="4" w:space="1" w:color="auto"/>
          <w:right w:val="single" w:sz="4" w:space="4" w:color="auto"/>
        </w:pBdr>
      </w:pPr>
      <w:r>
        <w:t>#</w:t>
      </w:r>
      <w:r w:rsidR="001B22F9">
        <w:t>Assign the cro</w:t>
      </w:r>
      <w:r>
        <w:t xml:space="preserve">ss-sections </w:t>
      </w:r>
      <w:r w:rsidR="001B22F9">
        <w:t>to</w:t>
      </w:r>
      <w:r>
        <w:t xml:space="preserve"> the yarn and </w:t>
      </w:r>
      <w:r w:rsidR="001B22F9">
        <w:t xml:space="preserve">add to the textile </w:t>
      </w:r>
    </w:p>
    <w:p w14:paraId="0A126054" w14:textId="77777777" w:rsidR="00775CB7" w:rsidRDefault="00775CB7" w:rsidP="00775CB7">
      <w:pPr>
        <w:pStyle w:val="NoSpacing"/>
        <w:pBdr>
          <w:top w:val="single" w:sz="4" w:space="1" w:color="auto"/>
          <w:left w:val="single" w:sz="4" w:space="4" w:color="auto"/>
          <w:bottom w:val="single" w:sz="4" w:space="1" w:color="auto"/>
          <w:right w:val="single" w:sz="4" w:space="4" w:color="auto"/>
        </w:pBdr>
      </w:pPr>
      <w:proofErr w:type="spellStart"/>
      <w:proofErr w:type="gramStart"/>
      <w:r w:rsidRPr="00775CB7">
        <w:t>yarn.AssignSection</w:t>
      </w:r>
      <w:proofErr w:type="spellEnd"/>
      <w:proofErr w:type="gramEnd"/>
      <w:r w:rsidR="003603EC">
        <w:fldChar w:fldCharType="begin"/>
      </w:r>
      <w:r w:rsidR="003603EC">
        <w:instrText xml:space="preserve"> XE "</w:instrText>
      </w:r>
      <w:r w:rsidR="003603EC" w:rsidRPr="00CF2156">
        <w:instrText>AssignSection</w:instrText>
      </w:r>
      <w:r w:rsidR="003603EC">
        <w:instrText xml:space="preserve">" </w:instrText>
      </w:r>
      <w:r w:rsidR="003603EC">
        <w:fldChar w:fldCharType="end"/>
      </w:r>
      <w:r w:rsidRPr="00775CB7">
        <w:t>(section)</w:t>
      </w:r>
    </w:p>
    <w:p w14:paraId="7E063D9E" w14:textId="77777777" w:rsidR="00775CB7" w:rsidRDefault="00775CB7" w:rsidP="00775CB7">
      <w:pPr>
        <w:pStyle w:val="NoSpacing"/>
        <w:pBdr>
          <w:top w:val="single" w:sz="4" w:space="1" w:color="auto"/>
          <w:left w:val="single" w:sz="4" w:space="4" w:color="auto"/>
          <w:bottom w:val="single" w:sz="4" w:space="1" w:color="auto"/>
          <w:right w:val="single" w:sz="4" w:space="4" w:color="auto"/>
        </w:pBdr>
      </w:pPr>
      <w:proofErr w:type="spellStart"/>
      <w:proofErr w:type="gramStart"/>
      <w:r>
        <w:t>textile.AddYarn</w:t>
      </w:r>
      <w:proofErr w:type="spellEnd"/>
      <w:proofErr w:type="gramEnd"/>
      <w:r w:rsidR="007B701A">
        <w:fldChar w:fldCharType="begin"/>
      </w:r>
      <w:r w:rsidR="007B701A">
        <w:instrText xml:space="preserve"> XE "</w:instrText>
      </w:r>
      <w:r w:rsidR="007B701A" w:rsidRPr="00ED4E1E">
        <w:instrText>AddYarn</w:instrText>
      </w:r>
      <w:r w:rsidR="007B701A">
        <w:instrText xml:space="preserve">" </w:instrText>
      </w:r>
      <w:r w:rsidR="007B701A">
        <w:fldChar w:fldCharType="end"/>
      </w:r>
      <w:r>
        <w:t>(yarn)</w:t>
      </w:r>
      <w:r>
        <w:tab/>
      </w:r>
    </w:p>
    <w:p w14:paraId="69B9A9BF" w14:textId="77777777" w:rsidR="001B22F9" w:rsidRDefault="001B22F9" w:rsidP="00775CB7">
      <w:pPr>
        <w:pStyle w:val="NoSpacing"/>
        <w:pBdr>
          <w:top w:val="single" w:sz="4" w:space="1" w:color="auto"/>
          <w:left w:val="single" w:sz="4" w:space="4" w:color="auto"/>
          <w:bottom w:val="single" w:sz="4" w:space="1" w:color="auto"/>
          <w:right w:val="single" w:sz="4" w:space="4" w:color="auto"/>
        </w:pBdr>
      </w:pPr>
    </w:p>
    <w:p w14:paraId="12B1F3A9" w14:textId="4FDD43C1" w:rsidR="001B22F9" w:rsidRDefault="001B22F9" w:rsidP="00775CB7">
      <w:pPr>
        <w:pStyle w:val="NoSpacing"/>
        <w:pBdr>
          <w:top w:val="single" w:sz="4" w:space="1" w:color="auto"/>
          <w:left w:val="single" w:sz="4" w:space="4" w:color="auto"/>
          <w:bottom w:val="single" w:sz="4" w:space="1" w:color="auto"/>
          <w:right w:val="single" w:sz="4" w:space="4" w:color="auto"/>
        </w:pBdr>
      </w:pPr>
      <w:r>
        <w:t>#Add the textile to the database</w:t>
      </w:r>
    </w:p>
    <w:p w14:paraId="5076E510" w14:textId="77777777" w:rsidR="00775CB7" w:rsidRDefault="00775CB7" w:rsidP="00775CB7">
      <w:pPr>
        <w:pStyle w:val="NoSpacing"/>
        <w:pBdr>
          <w:top w:val="single" w:sz="4" w:space="1" w:color="auto"/>
          <w:left w:val="single" w:sz="4" w:space="4" w:color="auto"/>
          <w:bottom w:val="single" w:sz="4" w:space="1" w:color="auto"/>
          <w:right w:val="single" w:sz="4" w:space="4" w:color="auto"/>
        </w:pBdr>
      </w:pPr>
      <w:proofErr w:type="spellStart"/>
      <w:r>
        <w:t>AddTextile</w:t>
      </w:r>
      <w:proofErr w:type="spellEnd"/>
      <w:r w:rsidR="007B701A">
        <w:fldChar w:fldCharType="begin"/>
      </w:r>
      <w:r w:rsidR="007B701A">
        <w:instrText xml:space="preserve"> XE "</w:instrText>
      </w:r>
      <w:r w:rsidR="007B701A" w:rsidRPr="00ED4E1E">
        <w:instrText>AddTextile</w:instrText>
      </w:r>
      <w:r w:rsidR="007B701A">
        <w:instrText xml:space="preserve">" </w:instrText>
      </w:r>
      <w:r w:rsidR="007B701A">
        <w:fldChar w:fldCharType="end"/>
      </w:r>
      <w:r>
        <w:t>("varying shapes", textile)</w:t>
      </w:r>
    </w:p>
    <w:p w14:paraId="7C3E6AA7" w14:textId="77777777" w:rsidR="00507BD4" w:rsidRDefault="00507BD4" w:rsidP="00775CB7">
      <w:pPr>
        <w:pBdr>
          <w:top w:val="single" w:sz="4" w:space="1" w:color="auto"/>
          <w:left w:val="single" w:sz="4" w:space="4" w:color="auto"/>
          <w:bottom w:val="single" w:sz="4" w:space="1" w:color="auto"/>
          <w:right w:val="single" w:sz="4" w:space="4" w:color="auto"/>
        </w:pBdr>
      </w:pPr>
    </w:p>
    <w:p w14:paraId="018E92B1" w14:textId="77777777" w:rsidR="00507BD4" w:rsidRDefault="00775CB7" w:rsidP="00775CB7">
      <w:pPr>
        <w:pBdr>
          <w:top w:val="single" w:sz="4" w:space="1" w:color="auto"/>
          <w:left w:val="single" w:sz="4" w:space="4" w:color="auto"/>
          <w:bottom w:val="single" w:sz="4" w:space="1" w:color="auto"/>
          <w:right w:val="single" w:sz="4" w:space="4" w:color="auto"/>
        </w:pBdr>
      </w:pPr>
      <w:r>
        <w:t>The result will look like:</w:t>
      </w:r>
      <w:r w:rsidR="00703AB9" w:rsidRPr="00703AB9">
        <w:rPr>
          <w:noProof/>
          <w:lang w:eastAsia="en-GB"/>
        </w:rPr>
        <w:t xml:space="preserve"> </w:t>
      </w:r>
    </w:p>
    <w:p w14:paraId="559E33E4" w14:textId="77777777" w:rsidR="00775CB7" w:rsidRDefault="00703AB9" w:rsidP="00DE633A">
      <w:pPr>
        <w:pBdr>
          <w:top w:val="single" w:sz="4" w:space="1" w:color="auto"/>
          <w:left w:val="single" w:sz="4" w:space="4" w:color="auto"/>
          <w:bottom w:val="single" w:sz="4" w:space="1" w:color="auto"/>
          <w:right w:val="single" w:sz="4" w:space="4" w:color="auto"/>
        </w:pBdr>
        <w:jc w:val="center"/>
      </w:pPr>
      <w:r>
        <w:rPr>
          <w:noProof/>
          <w:lang w:eastAsia="en-GB"/>
        </w:rPr>
        <mc:AlternateContent>
          <mc:Choice Requires="wpg">
            <w:drawing>
              <wp:anchor distT="0" distB="0" distL="114300" distR="114300" simplePos="0" relativeHeight="251820032" behindDoc="0" locked="0" layoutInCell="1" allowOverlap="1" wp14:anchorId="63550A62" wp14:editId="507C40B8">
                <wp:simplePos x="0" y="0"/>
                <wp:positionH relativeFrom="column">
                  <wp:posOffset>449055</wp:posOffset>
                </wp:positionH>
                <wp:positionV relativeFrom="paragraph">
                  <wp:posOffset>1387972</wp:posOffset>
                </wp:positionV>
                <wp:extent cx="2811035" cy="212090"/>
                <wp:effectExtent l="0" t="0" r="8890" b="0"/>
                <wp:wrapNone/>
                <wp:docPr id="310" name="Group 310"/>
                <wp:cNvGraphicFramePr/>
                <a:graphic xmlns:a="http://schemas.openxmlformats.org/drawingml/2006/main">
                  <a:graphicData uri="http://schemas.microsoft.com/office/word/2010/wordprocessingGroup">
                    <wpg:wgp>
                      <wpg:cNvGrpSpPr/>
                      <wpg:grpSpPr>
                        <a:xfrm>
                          <a:off x="0" y="0"/>
                          <a:ext cx="2811035" cy="212090"/>
                          <a:chOff x="0" y="0"/>
                          <a:chExt cx="2811035" cy="212090"/>
                        </a:xfrm>
                      </wpg:grpSpPr>
                      <wps:wsp>
                        <wps:cNvPr id="264" name="Text Box 264"/>
                        <wps:cNvSpPr txBox="1"/>
                        <wps:spPr>
                          <a:xfrm>
                            <a:off x="0" y="0"/>
                            <a:ext cx="497205" cy="21209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C9EFEB0" w14:textId="77777777" w:rsidR="007E550C" w:rsidRPr="00D91BA8" w:rsidRDefault="007E550C" w:rsidP="00703AB9">
                              <w:r>
                                <w:t>A)</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306" name="Text Box 306"/>
                        <wps:cNvSpPr txBox="1"/>
                        <wps:spPr>
                          <a:xfrm>
                            <a:off x="2313830" y="0"/>
                            <a:ext cx="497205" cy="21209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C40AD4F" w14:textId="77777777" w:rsidR="007E550C" w:rsidRPr="00D91BA8" w:rsidRDefault="007E550C" w:rsidP="00703AB9">
                              <w: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63550A62" id="Group 310" o:spid="_x0000_s1035" style="position:absolute;left:0;text-align:left;margin-left:35.35pt;margin-top:109.3pt;width:221.35pt;height:16.7pt;z-index:251820032" coordsize="28110,21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">
                <v:shape id="Text Box 264" o:spid="_x0000_s1036" type="#_x0000_t202" style="position:absolute;width:4972;height:21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" filled="f" stroked="f" strokeweight=".5pt">
                  <v:textbox inset="0,0,0,0">
                    <w:txbxContent>
                      <w:p w14:paraId="7C9EFEB0" w14:textId="77777777" w:rsidR="007E550C" w:rsidRPr="00D91BA8" w:rsidRDefault="007E550C" w:rsidP="00703AB9">
                        <w:r>
                          <w:t>A)</w:t>
                        </w:r>
                      </w:p>
                    </w:txbxContent>
                  </v:textbox>
                </v:shape>
                <v:shape id="Text Box 306" o:spid="_x0000_s1037" type="#_x0000_t202" style="position:absolute;left:23138;width:4972;height:21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" filled="f" stroked="f" strokeweight=".5pt">
                  <v:textbox inset="0,0,0,0">
                    <w:txbxContent>
                      <w:p w14:paraId="0C40AD4F" w14:textId="77777777" w:rsidR="007E550C" w:rsidRPr="00D91BA8" w:rsidRDefault="007E550C" w:rsidP="00703AB9">
                        <w:r>
                          <w:t>B)</w:t>
                        </w:r>
                      </w:p>
                    </w:txbxContent>
                  </v:textbox>
                </v:shape>
              </v:group>
            </w:pict>
          </mc:Fallback>
        </mc:AlternateContent>
      </w:r>
      <w:r w:rsidR="00775CB7">
        <w:rPr>
          <w:noProof/>
          <w:lang w:eastAsia="en-GB"/>
        </w:rPr>
        <w:drawing>
          <wp:inline distT="0" distB="0" distL="0" distR="0" wp14:anchorId="49CBBAFE" wp14:editId="27D18E8C">
            <wp:extent cx="2343150" cy="1571625"/>
            <wp:effectExtent l="0" t="0" r="0"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arying cross-sections 1.png"/>
                    <pic:cNvPicPr/>
                  </pic:nvPicPr>
                  <pic:blipFill rotWithShape="1">
                    <a:blip r:embed="rId34">
                      <a:extLst>
                        <a:ext uri="{28A0092B-C50C-407E-A947-70E740481C1C}">
                          <a14:useLocalDpi xmlns:a14="http://schemas.microsoft.com/office/drawing/2010/main" val="0"/>
                        </a:ext>
                      </a:extLst>
                    </a:blip>
                    <a:srcRect l="18851" t="36193" r="24597" b="29289"/>
                    <a:stretch/>
                  </pic:blipFill>
                  <pic:spPr bwMode="auto">
                    <a:xfrm>
                      <a:off x="0" y="0"/>
                      <a:ext cx="2343150" cy="1571625"/>
                    </a:xfrm>
                    <a:prstGeom prst="rect">
                      <a:avLst/>
                    </a:prstGeom>
                    <a:ln>
                      <a:noFill/>
                    </a:ln>
                    <a:extLst>
                      <a:ext uri="{53640926-AAD7-44D8-BBD7-CCE9431645EC}">
                        <a14:shadowObscured xmlns:a14="http://schemas.microsoft.com/office/drawing/2010/main"/>
                      </a:ext>
                    </a:extLst>
                  </pic:spPr>
                </pic:pic>
              </a:graphicData>
            </a:graphic>
          </wp:inline>
        </w:drawing>
      </w:r>
      <w:r w:rsidR="00775CB7">
        <w:rPr>
          <w:noProof/>
          <w:lang w:eastAsia="en-GB"/>
        </w:rPr>
        <w:drawing>
          <wp:inline distT="0" distB="0" distL="0" distR="0" wp14:anchorId="2D565665" wp14:editId="643D29BF">
            <wp:extent cx="1981200" cy="1783902"/>
            <wp:effectExtent l="0" t="0" r="0" b="698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arying cross-sections 2.png"/>
                    <pic:cNvPicPr/>
                  </pic:nvPicPr>
                  <pic:blipFill rotWithShape="1">
                    <a:blip r:embed="rId35">
                      <a:extLst>
                        <a:ext uri="{28A0092B-C50C-407E-A947-70E740481C1C}">
                          <a14:useLocalDpi xmlns:a14="http://schemas.microsoft.com/office/drawing/2010/main" val="0"/>
                        </a:ext>
                      </a:extLst>
                    </a:blip>
                    <a:srcRect l="16322" t="33054" r="28276" b="21548"/>
                    <a:stretch/>
                  </pic:blipFill>
                  <pic:spPr bwMode="auto">
                    <a:xfrm>
                      <a:off x="0" y="0"/>
                      <a:ext cx="1981200" cy="1783902"/>
                    </a:xfrm>
                    <a:prstGeom prst="rect">
                      <a:avLst/>
                    </a:prstGeom>
                    <a:ln>
                      <a:noFill/>
                    </a:ln>
                    <a:extLst>
                      <a:ext uri="{53640926-AAD7-44D8-BBD7-CCE9431645EC}">
                        <a14:shadowObscured xmlns:a14="http://schemas.microsoft.com/office/drawing/2010/main"/>
                      </a:ext>
                    </a:extLst>
                  </pic:spPr>
                </pic:pic>
              </a:graphicData>
            </a:graphic>
          </wp:inline>
        </w:drawing>
      </w:r>
    </w:p>
    <w:p w14:paraId="31399662" w14:textId="3BF02FA1" w:rsidR="00775CB7" w:rsidRDefault="00775CB7" w:rsidP="00775CB7">
      <w:pPr>
        <w:pStyle w:val="Caption"/>
        <w:pBdr>
          <w:top w:val="single" w:sz="4" w:space="1" w:color="auto"/>
          <w:left w:val="single" w:sz="4" w:space="4" w:color="auto"/>
          <w:bottom w:val="single" w:sz="4" w:space="1" w:color="auto"/>
          <w:right w:val="single" w:sz="4" w:space="4" w:color="auto"/>
        </w:pBdr>
      </w:pPr>
      <w:r>
        <w:t xml:space="preserve">Figure </w:t>
      </w:r>
      <w:r w:rsidR="000C3F0F">
        <w:rPr>
          <w:noProof/>
        </w:rPr>
        <w:fldChar w:fldCharType="begin"/>
      </w:r>
      <w:r w:rsidR="000C3F0F">
        <w:rPr>
          <w:noProof/>
        </w:rPr>
        <w:instrText xml:space="preserve"> SEQ Figure \* ARABIC </w:instrText>
      </w:r>
      <w:r w:rsidR="000C3F0F">
        <w:rPr>
          <w:noProof/>
        </w:rPr>
        <w:fldChar w:fldCharType="separate"/>
      </w:r>
      <w:r w:rsidR="00353CD5">
        <w:rPr>
          <w:noProof/>
        </w:rPr>
        <w:t>12</w:t>
      </w:r>
      <w:r w:rsidR="000C3F0F">
        <w:rPr>
          <w:noProof/>
        </w:rPr>
        <w:fldChar w:fldCharType="end"/>
      </w:r>
      <w:r>
        <w:t>: Yarn with varying cross-sections</w:t>
      </w:r>
      <w:r w:rsidR="00703AB9">
        <w:t>. A) Front view and B) view from the back.</w:t>
      </w:r>
    </w:p>
    <w:p w14:paraId="094B09C4" w14:textId="77777777" w:rsidR="00775CB7" w:rsidRPr="00775CB7" w:rsidRDefault="00775CB7" w:rsidP="00775CB7"/>
    <w:p w14:paraId="40E077E1" w14:textId="77777777" w:rsidR="00E00D44" w:rsidRDefault="00E00D44" w:rsidP="00E00D44"/>
    <w:p w14:paraId="7C58A156" w14:textId="001A0473" w:rsidR="00902133" w:rsidRDefault="002C434B" w:rsidP="001511F9">
      <w:pPr>
        <w:pStyle w:val="Heading3"/>
      </w:pPr>
      <w:bookmarkStart w:id="65" w:name="_Ref495589544"/>
      <w:bookmarkStart w:id="66" w:name="_Toc76652636"/>
      <w:r>
        <w:t>5</w:t>
      </w:r>
      <w:r w:rsidR="00E96341">
        <w:t xml:space="preserve">.2.5 </w:t>
      </w:r>
      <w:r w:rsidR="00E00D44">
        <w:t xml:space="preserve">Define </w:t>
      </w:r>
      <w:r w:rsidR="001B22F9">
        <w:t>C</w:t>
      </w:r>
      <w:r w:rsidR="00E00D44">
        <w:t>ross-</w:t>
      </w:r>
      <w:r w:rsidR="001B22F9">
        <w:t>S</w:t>
      </w:r>
      <w:r w:rsidR="00E00D44">
        <w:t xml:space="preserve">ections </w:t>
      </w:r>
      <w:r w:rsidR="001B22F9">
        <w:t xml:space="preserve">Which are </w:t>
      </w:r>
      <w:r w:rsidR="00E00D44">
        <w:t xml:space="preserve">not </w:t>
      </w:r>
      <w:r w:rsidR="001B22F9">
        <w:t>No</w:t>
      </w:r>
      <w:r w:rsidR="00E00D44">
        <w:t>rmal to</w:t>
      </w:r>
      <w:r w:rsidR="001B22F9">
        <w:t xml:space="preserve"> the Y</w:t>
      </w:r>
      <w:r w:rsidR="00E00D44">
        <w:t xml:space="preserve">arn </w:t>
      </w:r>
      <w:r w:rsidR="001B22F9">
        <w:t>P</w:t>
      </w:r>
      <w:r w:rsidR="00E00D44">
        <w:t>ath</w:t>
      </w:r>
      <w:bookmarkEnd w:id="65"/>
      <w:bookmarkEnd w:id="66"/>
    </w:p>
    <w:p w14:paraId="6F324B2A" w14:textId="3DC447C2" w:rsidR="00902133" w:rsidRDefault="00FC5A3A" w:rsidP="00902133">
      <w:r>
        <w:t xml:space="preserve">By </w:t>
      </w:r>
      <w:proofErr w:type="gramStart"/>
      <w:r>
        <w:t>default</w:t>
      </w:r>
      <w:proofErr w:type="gramEnd"/>
      <w:r>
        <w:t xml:space="preserve"> t</w:t>
      </w:r>
      <w:r w:rsidR="00902133">
        <w:t xml:space="preserve">he yarn </w:t>
      </w:r>
      <w:r w:rsidR="00AD2CB6">
        <w:t xml:space="preserve">cross-sectional </w:t>
      </w:r>
      <w:r w:rsidR="00902133">
        <w:t xml:space="preserve">shapes are defined normal to the </w:t>
      </w:r>
      <w:r w:rsidR="00AD2CB6">
        <w:t xml:space="preserve">specified </w:t>
      </w:r>
      <w:r w:rsidR="00902133">
        <w:t xml:space="preserve">yarn paths. It is </w:t>
      </w:r>
      <w:r w:rsidR="00782D5F">
        <w:t>possible;</w:t>
      </w:r>
      <w:r w:rsidR="00902133">
        <w:t xml:space="preserve"> however, </w:t>
      </w:r>
      <w:r w:rsidR="00782D5F">
        <w:t xml:space="preserve">to </w:t>
      </w:r>
      <w:r w:rsidR="00902133">
        <w:t xml:space="preserve">align a cross-section </w:t>
      </w:r>
      <w:r>
        <w:t>at</w:t>
      </w:r>
      <w:r w:rsidR="00902133">
        <w:t xml:space="preserve"> an angle, α, to the normal of a yarn path. This is achieved by specifying the angle as a rotation of the yarn cross-section to the local coordinate system at the node. This can be set by:</w:t>
      </w:r>
    </w:p>
    <w:p w14:paraId="7A454383" w14:textId="36B97606" w:rsidR="00902133" w:rsidRDefault="00902133" w:rsidP="00902133">
      <w:pPr>
        <w:pStyle w:val="NoSpacing"/>
      </w:pPr>
      <w:proofErr w:type="spellStart"/>
      <w:proofErr w:type="gramStart"/>
      <w:r w:rsidRPr="00902133">
        <w:t>node.SetAngle</w:t>
      </w:r>
      <w:proofErr w:type="spellEnd"/>
      <w:proofErr w:type="gramEnd"/>
      <w:r w:rsidR="00CB0023">
        <w:fldChar w:fldCharType="begin"/>
      </w:r>
      <w:r w:rsidR="00CB0023">
        <w:instrText xml:space="preserve"> XE "</w:instrText>
      </w:r>
      <w:r w:rsidR="00CB0023" w:rsidRPr="00B611C0">
        <w:instrText>SetAngle</w:instrText>
      </w:r>
      <w:r w:rsidR="00CB0023">
        <w:instrText xml:space="preserve">" </w:instrText>
      </w:r>
      <w:r w:rsidR="00CB0023">
        <w:fldChar w:fldCharType="end"/>
      </w:r>
      <w:r w:rsidRPr="00902133">
        <w:t>(</w:t>
      </w:r>
      <w:r>
        <w:t>alpha</w:t>
      </w:r>
      <w:r w:rsidRPr="00902133">
        <w:t>)</w:t>
      </w:r>
    </w:p>
    <w:p w14:paraId="4FC180E0" w14:textId="2E01B4FF" w:rsidR="00902133" w:rsidRDefault="00902133" w:rsidP="00902133">
      <w:r>
        <w:t xml:space="preserve">with </w:t>
      </w:r>
      <w:r w:rsidR="00763325">
        <w:t xml:space="preserve">α </w:t>
      </w:r>
      <w:r>
        <w:t>specified in radians.</w:t>
      </w:r>
      <w:r w:rsidR="00782D5F">
        <w:t xml:space="preserve"> </w:t>
      </w:r>
    </w:p>
    <w:p w14:paraId="6D45DB2E" w14:textId="77777777" w:rsidR="00902133" w:rsidRDefault="00902133" w:rsidP="00902133"/>
    <w:p w14:paraId="285CD3D5" w14:textId="1448D3F8" w:rsidR="00902133" w:rsidRDefault="00902133" w:rsidP="00782D5F">
      <w:pPr>
        <w:pBdr>
          <w:top w:val="single" w:sz="4" w:space="1" w:color="auto"/>
          <w:left w:val="single" w:sz="4" w:space="4" w:color="auto"/>
          <w:bottom w:val="single" w:sz="4" w:space="1" w:color="auto"/>
          <w:right w:val="single" w:sz="4" w:space="4" w:color="auto"/>
        </w:pBdr>
      </w:pPr>
      <w:r>
        <w:t xml:space="preserve">This example creates a </w:t>
      </w:r>
      <w:r w:rsidR="00782D5F">
        <w:t>straight</w:t>
      </w:r>
      <w:r>
        <w:t xml:space="preserve"> yarn which consist</w:t>
      </w:r>
      <w:r w:rsidR="00782D5F">
        <w:t>s</w:t>
      </w:r>
      <w:r>
        <w:t xml:space="preserve"> of 3 nodes and a constant elliptical yarn cross-section. </w:t>
      </w:r>
      <w:r w:rsidR="00FC5A3A">
        <w:t>T</w:t>
      </w:r>
      <w:r>
        <w:t xml:space="preserve">he elliptical yarn cross-section at the centre node is </w:t>
      </w:r>
      <w:r w:rsidR="00FC5A3A">
        <w:t xml:space="preserve">then </w:t>
      </w:r>
      <w:r>
        <w:t xml:space="preserve">rotated with respect to the normal by </w:t>
      </w:r>
      <w:r w:rsidR="003B6FEC">
        <w:t>45°.</w:t>
      </w:r>
    </w:p>
    <w:p w14:paraId="13332286" w14:textId="77777777" w:rsidR="003B6FEC" w:rsidRDefault="003B6FEC" w:rsidP="00782D5F">
      <w:pPr>
        <w:pBdr>
          <w:top w:val="single" w:sz="4" w:space="1" w:color="auto"/>
          <w:left w:val="single" w:sz="4" w:space="4" w:color="auto"/>
          <w:bottom w:val="single" w:sz="4" w:space="1" w:color="auto"/>
          <w:right w:val="single" w:sz="4" w:space="4" w:color="auto"/>
        </w:pBdr>
      </w:pPr>
    </w:p>
    <w:p w14:paraId="376E342E" w14:textId="0B05A893" w:rsidR="00D5636A" w:rsidRDefault="00D5636A" w:rsidP="00782D5F">
      <w:pPr>
        <w:pStyle w:val="NoSpacing"/>
        <w:pBdr>
          <w:top w:val="single" w:sz="4" w:space="1" w:color="auto"/>
          <w:left w:val="single" w:sz="4" w:space="4" w:color="auto"/>
          <w:bottom w:val="single" w:sz="4" w:space="1" w:color="auto"/>
          <w:right w:val="single" w:sz="4" w:space="4" w:color="auto"/>
        </w:pBdr>
      </w:pPr>
      <w:r>
        <w:t># AngledCrossSection.py</w:t>
      </w:r>
    </w:p>
    <w:p w14:paraId="75148FDB" w14:textId="72B663C0" w:rsidR="003B6FEC" w:rsidRDefault="003B6FEC" w:rsidP="00782D5F">
      <w:pPr>
        <w:pStyle w:val="NoSpacing"/>
        <w:pBdr>
          <w:top w:val="single" w:sz="4" w:space="1" w:color="auto"/>
          <w:left w:val="single" w:sz="4" w:space="4" w:color="auto"/>
          <w:bottom w:val="single" w:sz="4" w:space="1" w:color="auto"/>
          <w:right w:val="single" w:sz="4" w:space="4" w:color="auto"/>
        </w:pBdr>
      </w:pPr>
      <w:r>
        <w:t>###############################################</w:t>
      </w:r>
    </w:p>
    <w:p w14:paraId="78DF8F66" w14:textId="7FD7B428" w:rsidR="003B6FEC" w:rsidRDefault="003B6FEC" w:rsidP="00782D5F">
      <w:pPr>
        <w:pStyle w:val="NoSpacing"/>
        <w:pBdr>
          <w:top w:val="single" w:sz="4" w:space="1" w:color="auto"/>
          <w:left w:val="single" w:sz="4" w:space="4" w:color="auto"/>
          <w:bottom w:val="single" w:sz="4" w:space="1" w:color="auto"/>
          <w:right w:val="single" w:sz="4" w:space="4" w:color="auto"/>
        </w:pBdr>
      </w:pPr>
      <w:r>
        <w:t>#</w:t>
      </w:r>
      <w:r w:rsidR="00FC5A3A">
        <w:t>C</w:t>
      </w:r>
      <w:r>
        <w:t>reate a straight yarn with constant elliptical cross-section</w:t>
      </w:r>
    </w:p>
    <w:p w14:paraId="2727AD99" w14:textId="77777777" w:rsidR="00902133" w:rsidRDefault="00902133" w:rsidP="00782D5F">
      <w:pPr>
        <w:pStyle w:val="NoSpacing"/>
        <w:pBdr>
          <w:top w:val="single" w:sz="4" w:space="1" w:color="auto"/>
          <w:left w:val="single" w:sz="4" w:space="4" w:color="auto"/>
          <w:bottom w:val="single" w:sz="4" w:space="1" w:color="auto"/>
          <w:right w:val="single" w:sz="4" w:space="4" w:color="auto"/>
        </w:pBdr>
      </w:pPr>
      <w:r>
        <w:t xml:space="preserve">textile = </w:t>
      </w:r>
      <w:proofErr w:type="spellStart"/>
      <w:proofErr w:type="gramStart"/>
      <w:r>
        <w:t>CTextile</w:t>
      </w:r>
      <w:proofErr w:type="spellEnd"/>
      <w:r>
        <w:t>( )</w:t>
      </w:r>
      <w:proofErr w:type="gramEnd"/>
    </w:p>
    <w:p w14:paraId="383B7E54" w14:textId="77777777" w:rsidR="00902133" w:rsidRDefault="00902133" w:rsidP="00782D5F">
      <w:pPr>
        <w:pStyle w:val="NoSpacing"/>
        <w:pBdr>
          <w:top w:val="single" w:sz="4" w:space="1" w:color="auto"/>
          <w:left w:val="single" w:sz="4" w:space="4" w:color="auto"/>
          <w:bottom w:val="single" w:sz="4" w:space="1" w:color="auto"/>
          <w:right w:val="single" w:sz="4" w:space="4" w:color="auto"/>
        </w:pBdr>
      </w:pPr>
      <w:r>
        <w:t xml:space="preserve">yarn = </w:t>
      </w:r>
      <w:proofErr w:type="spellStart"/>
      <w:proofErr w:type="gramStart"/>
      <w:r>
        <w:t>CYarn</w:t>
      </w:r>
      <w:proofErr w:type="spellEnd"/>
      <w:r>
        <w:t>( )</w:t>
      </w:r>
      <w:proofErr w:type="gramEnd"/>
    </w:p>
    <w:p w14:paraId="5D6A3BBF" w14:textId="5E54B0E4" w:rsidR="00902133" w:rsidRDefault="00902133" w:rsidP="00782D5F">
      <w:pPr>
        <w:pStyle w:val="NoSpacing"/>
        <w:pBdr>
          <w:top w:val="single" w:sz="4" w:space="1" w:color="auto"/>
          <w:left w:val="single" w:sz="4" w:space="4" w:color="auto"/>
          <w:bottom w:val="single" w:sz="4" w:space="1" w:color="auto"/>
          <w:right w:val="single" w:sz="4" w:space="4" w:color="auto"/>
        </w:pBdr>
      </w:pPr>
      <w:proofErr w:type="spellStart"/>
      <w:proofErr w:type="gramStart"/>
      <w:r>
        <w:t>yarn.AddNode</w:t>
      </w:r>
      <w:proofErr w:type="spellEnd"/>
      <w:proofErr w:type="gramEnd"/>
      <w:r>
        <w:t xml:space="preserve">( </w:t>
      </w:r>
      <w:proofErr w:type="spellStart"/>
      <w:r>
        <w:t>CNode</w:t>
      </w:r>
      <w:proofErr w:type="spellEnd"/>
      <w:r>
        <w:t>(XYZ</w:t>
      </w:r>
      <w:r w:rsidR="00BC69CB">
        <w:fldChar w:fldCharType="begin"/>
      </w:r>
      <w:r w:rsidR="00BC69CB">
        <w:instrText xml:space="preserve"> XE "</w:instrText>
      </w:r>
      <w:r w:rsidR="00BC69CB" w:rsidRPr="00740ABA">
        <w:instrText>XYZ</w:instrText>
      </w:r>
      <w:r w:rsidR="00BC69CB">
        <w:instrText xml:space="preserve">" </w:instrText>
      </w:r>
      <w:r w:rsidR="00BC69CB">
        <w:fldChar w:fldCharType="end"/>
      </w:r>
      <w:r>
        <w:t>(0, 0.0, 0)) )</w:t>
      </w:r>
    </w:p>
    <w:p w14:paraId="4F83096B" w14:textId="1E855A86" w:rsidR="00902133" w:rsidRDefault="00902133" w:rsidP="00782D5F">
      <w:pPr>
        <w:pStyle w:val="NoSpacing"/>
        <w:pBdr>
          <w:top w:val="single" w:sz="4" w:space="1" w:color="auto"/>
          <w:left w:val="single" w:sz="4" w:space="4" w:color="auto"/>
          <w:bottom w:val="single" w:sz="4" w:space="1" w:color="auto"/>
          <w:right w:val="single" w:sz="4" w:space="4" w:color="auto"/>
        </w:pBdr>
      </w:pPr>
      <w:proofErr w:type="spellStart"/>
      <w:proofErr w:type="gramStart"/>
      <w:r>
        <w:t>yarn.AddNode</w:t>
      </w:r>
      <w:proofErr w:type="spellEnd"/>
      <w:proofErr w:type="gramEnd"/>
      <w:r>
        <w:t xml:space="preserve">( </w:t>
      </w:r>
      <w:proofErr w:type="spellStart"/>
      <w:r>
        <w:t>CNode</w:t>
      </w:r>
      <w:proofErr w:type="spellEnd"/>
      <w:r>
        <w:t>(XYZ</w:t>
      </w:r>
      <w:r w:rsidR="00BC69CB">
        <w:fldChar w:fldCharType="begin"/>
      </w:r>
      <w:r w:rsidR="00BC69CB">
        <w:instrText xml:space="preserve"> XE "</w:instrText>
      </w:r>
      <w:r w:rsidR="00BC69CB" w:rsidRPr="00740ABA">
        <w:instrText>XYZ</w:instrText>
      </w:r>
      <w:r w:rsidR="00BC69CB">
        <w:instrText xml:space="preserve">" </w:instrText>
      </w:r>
      <w:r w:rsidR="00BC69CB">
        <w:fldChar w:fldCharType="end"/>
      </w:r>
      <w:r>
        <w:t>(0, 3.5, 0)) )</w:t>
      </w:r>
    </w:p>
    <w:p w14:paraId="710D3173" w14:textId="2348349A" w:rsidR="00902133" w:rsidRDefault="00902133" w:rsidP="00782D5F">
      <w:pPr>
        <w:pStyle w:val="NoSpacing"/>
        <w:pBdr>
          <w:top w:val="single" w:sz="4" w:space="1" w:color="auto"/>
          <w:left w:val="single" w:sz="4" w:space="4" w:color="auto"/>
          <w:bottom w:val="single" w:sz="4" w:space="1" w:color="auto"/>
          <w:right w:val="single" w:sz="4" w:space="4" w:color="auto"/>
        </w:pBdr>
      </w:pPr>
      <w:proofErr w:type="spellStart"/>
      <w:proofErr w:type="gramStart"/>
      <w:r>
        <w:t>yarn.AddNode</w:t>
      </w:r>
      <w:proofErr w:type="spellEnd"/>
      <w:proofErr w:type="gramEnd"/>
      <w:r>
        <w:t xml:space="preserve">( </w:t>
      </w:r>
      <w:proofErr w:type="spellStart"/>
      <w:r>
        <w:t>CNode</w:t>
      </w:r>
      <w:proofErr w:type="spellEnd"/>
      <w:r>
        <w:t>(XYZ</w:t>
      </w:r>
      <w:r w:rsidR="00BC69CB">
        <w:fldChar w:fldCharType="begin"/>
      </w:r>
      <w:r w:rsidR="00BC69CB">
        <w:instrText xml:space="preserve"> XE "</w:instrText>
      </w:r>
      <w:r w:rsidR="00BC69CB" w:rsidRPr="00740ABA">
        <w:instrText>XYZ</w:instrText>
      </w:r>
      <w:r w:rsidR="00BC69CB">
        <w:instrText xml:space="preserve">" </w:instrText>
      </w:r>
      <w:r w:rsidR="00BC69CB">
        <w:fldChar w:fldCharType="end"/>
      </w:r>
      <w:r>
        <w:t>(0, 7.0, 0)) )</w:t>
      </w:r>
    </w:p>
    <w:p w14:paraId="4237EC84" w14:textId="77777777" w:rsidR="00902133" w:rsidRDefault="00902133" w:rsidP="00782D5F">
      <w:pPr>
        <w:pStyle w:val="NoSpacing"/>
        <w:pBdr>
          <w:top w:val="single" w:sz="4" w:space="1" w:color="auto"/>
          <w:left w:val="single" w:sz="4" w:space="4" w:color="auto"/>
          <w:bottom w:val="single" w:sz="4" w:space="1" w:color="auto"/>
          <w:right w:val="single" w:sz="4" w:space="4" w:color="auto"/>
        </w:pBdr>
      </w:pPr>
      <w:r>
        <w:t>ellipse=</w:t>
      </w:r>
      <w:proofErr w:type="spellStart"/>
      <w:proofErr w:type="gramStart"/>
      <w:r>
        <w:t>CSectionEllipse</w:t>
      </w:r>
      <w:proofErr w:type="spellEnd"/>
      <w:r>
        <w:t>(</w:t>
      </w:r>
      <w:proofErr w:type="gramEnd"/>
      <w:r>
        <w:t>1, 0.3)</w:t>
      </w:r>
    </w:p>
    <w:p w14:paraId="76795266" w14:textId="77777777" w:rsidR="00902133" w:rsidRDefault="00902133" w:rsidP="00782D5F">
      <w:pPr>
        <w:pStyle w:val="NoSpacing"/>
        <w:pBdr>
          <w:top w:val="single" w:sz="4" w:space="1" w:color="auto"/>
          <w:left w:val="single" w:sz="4" w:space="4" w:color="auto"/>
          <w:bottom w:val="single" w:sz="4" w:space="1" w:color="auto"/>
          <w:right w:val="single" w:sz="4" w:space="4" w:color="auto"/>
        </w:pBdr>
      </w:pPr>
      <w:r>
        <w:t xml:space="preserve">section = </w:t>
      </w:r>
      <w:proofErr w:type="spellStart"/>
      <w:r>
        <w:t>CYarnSectionConstant</w:t>
      </w:r>
      <w:proofErr w:type="spellEnd"/>
      <w:r>
        <w:t>(ellipse)</w:t>
      </w:r>
    </w:p>
    <w:p w14:paraId="746CFDF7" w14:textId="77777777" w:rsidR="00902133" w:rsidRDefault="00902133" w:rsidP="00782D5F">
      <w:pPr>
        <w:pStyle w:val="NoSpacing"/>
        <w:pBdr>
          <w:top w:val="single" w:sz="4" w:space="1" w:color="auto"/>
          <w:left w:val="single" w:sz="4" w:space="4" w:color="auto"/>
          <w:bottom w:val="single" w:sz="4" w:space="1" w:color="auto"/>
          <w:right w:val="single" w:sz="4" w:space="4" w:color="auto"/>
        </w:pBdr>
      </w:pPr>
      <w:proofErr w:type="spellStart"/>
      <w:proofErr w:type="gramStart"/>
      <w:r>
        <w:t>yarn.AssignSection</w:t>
      </w:r>
      <w:proofErr w:type="spellEnd"/>
      <w:proofErr w:type="gramEnd"/>
      <w:r>
        <w:t>(section)</w:t>
      </w:r>
    </w:p>
    <w:p w14:paraId="082E5C75" w14:textId="77777777" w:rsidR="00902133" w:rsidRDefault="00902133" w:rsidP="00782D5F">
      <w:pPr>
        <w:pStyle w:val="NoSpacing"/>
        <w:pBdr>
          <w:top w:val="single" w:sz="4" w:space="1" w:color="auto"/>
          <w:left w:val="single" w:sz="4" w:space="4" w:color="auto"/>
          <w:bottom w:val="single" w:sz="4" w:space="1" w:color="auto"/>
          <w:right w:val="single" w:sz="4" w:space="4" w:color="auto"/>
        </w:pBdr>
      </w:pPr>
    </w:p>
    <w:p w14:paraId="759DB517" w14:textId="5A1DAD71" w:rsidR="00902133" w:rsidRDefault="00902133" w:rsidP="00782D5F">
      <w:pPr>
        <w:pStyle w:val="NoSpacing"/>
        <w:pBdr>
          <w:top w:val="single" w:sz="4" w:space="1" w:color="auto"/>
          <w:left w:val="single" w:sz="4" w:space="4" w:color="auto"/>
          <w:bottom w:val="single" w:sz="4" w:space="1" w:color="auto"/>
          <w:right w:val="single" w:sz="4" w:space="4" w:color="auto"/>
        </w:pBdr>
      </w:pPr>
      <w:r>
        <w:t>###############################################</w:t>
      </w:r>
    </w:p>
    <w:p w14:paraId="3E392339" w14:textId="66CE72B2" w:rsidR="00902133" w:rsidRDefault="00902133" w:rsidP="00782D5F">
      <w:pPr>
        <w:pStyle w:val="NoSpacing"/>
        <w:pBdr>
          <w:top w:val="single" w:sz="4" w:space="1" w:color="auto"/>
          <w:left w:val="single" w:sz="4" w:space="4" w:color="auto"/>
          <w:bottom w:val="single" w:sz="4" w:space="1" w:color="auto"/>
          <w:right w:val="single" w:sz="4" w:space="4" w:color="auto"/>
        </w:pBdr>
      </w:pPr>
      <w:r>
        <w:t>#</w:t>
      </w:r>
      <w:proofErr w:type="gramStart"/>
      <w:r w:rsidR="003B6FEC">
        <w:t>rotate</w:t>
      </w:r>
      <w:proofErr w:type="gramEnd"/>
      <w:r w:rsidR="003B6FEC">
        <w:t xml:space="preserve"> the </w:t>
      </w:r>
      <w:r>
        <w:t xml:space="preserve">cross-sections at </w:t>
      </w:r>
      <w:r w:rsidR="003B6FEC">
        <w:t>mid</w:t>
      </w:r>
      <w:r>
        <w:t xml:space="preserve"> node</w:t>
      </w:r>
    </w:p>
    <w:p w14:paraId="310922E4" w14:textId="288BEBAE" w:rsidR="00902133" w:rsidRDefault="00FC5A3A" w:rsidP="00782D5F">
      <w:pPr>
        <w:pStyle w:val="NoSpacing"/>
        <w:pBdr>
          <w:top w:val="single" w:sz="4" w:space="1" w:color="auto"/>
          <w:left w:val="single" w:sz="4" w:space="4" w:color="auto"/>
          <w:bottom w:val="single" w:sz="4" w:space="1" w:color="auto"/>
          <w:right w:val="single" w:sz="4" w:space="4" w:color="auto"/>
        </w:pBdr>
      </w:pPr>
      <w:r>
        <w:t>index</w:t>
      </w:r>
      <w:r w:rsidR="00902133">
        <w:t>=1</w:t>
      </w:r>
      <w:r w:rsidR="003B6FEC">
        <w:t xml:space="preserve"> </w:t>
      </w:r>
    </w:p>
    <w:p w14:paraId="37C3E077" w14:textId="77777777" w:rsidR="000B3BD0" w:rsidRDefault="000B3BD0" w:rsidP="000B3BD0">
      <w:pPr>
        <w:pStyle w:val="NoSpacing"/>
        <w:pBdr>
          <w:top w:val="single" w:sz="4" w:space="1" w:color="auto"/>
          <w:left w:val="single" w:sz="4" w:space="4" w:color="auto"/>
          <w:bottom w:val="single" w:sz="4" w:space="1" w:color="auto"/>
          <w:right w:val="single" w:sz="4" w:space="4" w:color="auto"/>
        </w:pBdr>
      </w:pPr>
      <w:r>
        <w:lastRenderedPageBreak/>
        <w:t xml:space="preserve">node = </w:t>
      </w:r>
      <w:proofErr w:type="spellStart"/>
      <w:proofErr w:type="gramStart"/>
      <w:r>
        <w:t>yarn.GetNode</w:t>
      </w:r>
      <w:proofErr w:type="spellEnd"/>
      <w:proofErr w:type="gramEnd"/>
      <w:r>
        <w:t>(index)</w:t>
      </w:r>
    </w:p>
    <w:p w14:paraId="7086FDE9" w14:textId="77777777" w:rsidR="000B3BD0" w:rsidRDefault="000B3BD0" w:rsidP="000B3BD0">
      <w:pPr>
        <w:pStyle w:val="NoSpacing"/>
        <w:pBdr>
          <w:top w:val="single" w:sz="4" w:space="1" w:color="auto"/>
          <w:left w:val="single" w:sz="4" w:space="4" w:color="auto"/>
          <w:bottom w:val="single" w:sz="4" w:space="1" w:color="auto"/>
          <w:right w:val="single" w:sz="4" w:space="4" w:color="auto"/>
        </w:pBdr>
      </w:pPr>
      <w:proofErr w:type="spellStart"/>
      <w:proofErr w:type="gramStart"/>
      <w:r>
        <w:t>node.SetAngle</w:t>
      </w:r>
      <w:proofErr w:type="spellEnd"/>
      <w:proofErr w:type="gramEnd"/>
      <w:r>
        <w:t>(PI/4)</w:t>
      </w:r>
    </w:p>
    <w:p w14:paraId="33EB9228" w14:textId="05C7B4D5" w:rsidR="00902133" w:rsidRDefault="000B3BD0" w:rsidP="000B3BD0">
      <w:pPr>
        <w:pStyle w:val="NoSpacing"/>
        <w:pBdr>
          <w:top w:val="single" w:sz="4" w:space="1" w:color="auto"/>
          <w:left w:val="single" w:sz="4" w:space="4" w:color="auto"/>
          <w:bottom w:val="single" w:sz="4" w:space="1" w:color="auto"/>
          <w:right w:val="single" w:sz="4" w:space="4" w:color="auto"/>
        </w:pBdr>
      </w:pPr>
      <w:proofErr w:type="spellStart"/>
      <w:proofErr w:type="gramStart"/>
      <w:r>
        <w:t>yarn.ReplaceNode</w:t>
      </w:r>
      <w:proofErr w:type="spellEnd"/>
      <w:proofErr w:type="gramEnd"/>
      <w:r>
        <w:t>(index, node)</w:t>
      </w:r>
    </w:p>
    <w:p w14:paraId="5970F31E" w14:textId="77777777" w:rsidR="000B3BD0" w:rsidRDefault="000B3BD0" w:rsidP="000B3BD0">
      <w:pPr>
        <w:pStyle w:val="NoSpacing"/>
        <w:pBdr>
          <w:top w:val="single" w:sz="4" w:space="1" w:color="auto"/>
          <w:left w:val="single" w:sz="4" w:space="4" w:color="auto"/>
          <w:bottom w:val="single" w:sz="4" w:space="1" w:color="auto"/>
          <w:right w:val="single" w:sz="4" w:space="4" w:color="auto"/>
        </w:pBdr>
      </w:pPr>
    </w:p>
    <w:p w14:paraId="6F52E284" w14:textId="3F93A915" w:rsidR="00902133" w:rsidRDefault="00902133" w:rsidP="00782D5F">
      <w:pPr>
        <w:pStyle w:val="NoSpacing"/>
        <w:pBdr>
          <w:top w:val="single" w:sz="4" w:space="1" w:color="auto"/>
          <w:left w:val="single" w:sz="4" w:space="4" w:color="auto"/>
          <w:bottom w:val="single" w:sz="4" w:space="1" w:color="auto"/>
          <w:right w:val="single" w:sz="4" w:space="4" w:color="auto"/>
        </w:pBdr>
      </w:pPr>
      <w:r>
        <w:t>###############################################</w:t>
      </w:r>
    </w:p>
    <w:p w14:paraId="08F73BA4" w14:textId="0FB7A86C" w:rsidR="003B6FEC" w:rsidRDefault="003B6FEC" w:rsidP="00782D5F">
      <w:pPr>
        <w:pStyle w:val="NoSpacing"/>
        <w:pBdr>
          <w:top w:val="single" w:sz="4" w:space="1" w:color="auto"/>
          <w:left w:val="single" w:sz="4" w:space="4" w:color="auto"/>
          <w:bottom w:val="single" w:sz="4" w:space="1" w:color="auto"/>
          <w:right w:val="single" w:sz="4" w:space="4" w:color="auto"/>
        </w:pBdr>
      </w:pPr>
      <w:r>
        <w:t>#</w:t>
      </w:r>
      <w:proofErr w:type="gramStart"/>
      <w:r>
        <w:t>visualise</w:t>
      </w:r>
      <w:proofErr w:type="gramEnd"/>
      <w:r>
        <w:t xml:space="preserve"> the textile</w:t>
      </w:r>
    </w:p>
    <w:p w14:paraId="59C8E7EC" w14:textId="77777777" w:rsidR="00902133" w:rsidRDefault="00902133" w:rsidP="00782D5F">
      <w:pPr>
        <w:pStyle w:val="NoSpacing"/>
        <w:pBdr>
          <w:top w:val="single" w:sz="4" w:space="1" w:color="auto"/>
          <w:left w:val="single" w:sz="4" w:space="4" w:color="auto"/>
          <w:bottom w:val="single" w:sz="4" w:space="1" w:color="auto"/>
          <w:right w:val="single" w:sz="4" w:space="4" w:color="auto"/>
        </w:pBdr>
      </w:pPr>
      <w:proofErr w:type="spellStart"/>
      <w:proofErr w:type="gramStart"/>
      <w:r>
        <w:t>textile.AddYarn</w:t>
      </w:r>
      <w:proofErr w:type="spellEnd"/>
      <w:proofErr w:type="gramEnd"/>
      <w:r>
        <w:t>(yarn)</w:t>
      </w:r>
      <w:r>
        <w:tab/>
      </w:r>
    </w:p>
    <w:p w14:paraId="0B764040" w14:textId="1F57DB9D" w:rsidR="00902133" w:rsidRDefault="00902133" w:rsidP="00782D5F">
      <w:pPr>
        <w:pStyle w:val="NoSpacing"/>
        <w:pBdr>
          <w:top w:val="single" w:sz="4" w:space="1" w:color="auto"/>
          <w:left w:val="single" w:sz="4" w:space="4" w:color="auto"/>
          <w:bottom w:val="single" w:sz="4" w:space="1" w:color="auto"/>
          <w:right w:val="single" w:sz="4" w:space="4" w:color="auto"/>
        </w:pBdr>
      </w:pPr>
      <w:proofErr w:type="spellStart"/>
      <w:r>
        <w:t>AddTextile</w:t>
      </w:r>
      <w:proofErr w:type="spellEnd"/>
      <w:r w:rsidR="00F502C6">
        <w:fldChar w:fldCharType="begin"/>
      </w:r>
      <w:r w:rsidR="00F502C6">
        <w:instrText xml:space="preserve"> XE "</w:instrText>
      </w:r>
      <w:r w:rsidR="00F502C6" w:rsidRPr="00CA55B5">
        <w:instrText>AddTextile</w:instrText>
      </w:r>
      <w:r w:rsidR="00F502C6">
        <w:instrText xml:space="preserve">" </w:instrText>
      </w:r>
      <w:r w:rsidR="00F502C6">
        <w:fldChar w:fldCharType="end"/>
      </w:r>
      <w:r>
        <w:t>("</w:t>
      </w:r>
      <w:proofErr w:type="spellStart"/>
      <w:r>
        <w:t>tex</w:t>
      </w:r>
      <w:proofErr w:type="spellEnd"/>
      <w:r>
        <w:t>", textile)</w:t>
      </w:r>
    </w:p>
    <w:p w14:paraId="13C4E04C" w14:textId="77777777" w:rsidR="003B6FEC" w:rsidRDefault="003B6FEC" w:rsidP="00782D5F">
      <w:pPr>
        <w:pBdr>
          <w:top w:val="single" w:sz="4" w:space="1" w:color="auto"/>
          <w:left w:val="single" w:sz="4" w:space="4" w:color="auto"/>
          <w:bottom w:val="single" w:sz="4" w:space="1" w:color="auto"/>
          <w:right w:val="single" w:sz="4" w:space="4" w:color="auto"/>
        </w:pBdr>
      </w:pPr>
    </w:p>
    <w:p w14:paraId="02DD8BC5" w14:textId="5273EC77" w:rsidR="003B6FEC" w:rsidRDefault="003B6FEC" w:rsidP="00782D5F">
      <w:pPr>
        <w:pBdr>
          <w:top w:val="single" w:sz="4" w:space="1" w:color="auto"/>
          <w:left w:val="single" w:sz="4" w:space="4" w:color="auto"/>
          <w:bottom w:val="single" w:sz="4" w:space="1" w:color="auto"/>
          <w:right w:val="single" w:sz="4" w:space="4" w:color="auto"/>
        </w:pBdr>
      </w:pPr>
      <w:r>
        <w:t xml:space="preserve">The yarn cross-section will </w:t>
      </w:r>
      <w:r w:rsidR="00FC5A3A">
        <w:t>be as</w:t>
      </w:r>
      <w:r>
        <w:t xml:space="preserve"> shown below. </w:t>
      </w:r>
    </w:p>
    <w:p w14:paraId="05844333" w14:textId="345373B2" w:rsidR="00763325" w:rsidRDefault="00006FC0" w:rsidP="00782D5F">
      <w:pPr>
        <w:pBdr>
          <w:top w:val="single" w:sz="4" w:space="1" w:color="auto"/>
          <w:left w:val="single" w:sz="4" w:space="4" w:color="auto"/>
          <w:bottom w:val="single" w:sz="4" w:space="1" w:color="auto"/>
          <w:right w:val="single" w:sz="4" w:space="4" w:color="auto"/>
        </w:pBdr>
      </w:pPr>
      <w:r>
        <w:rPr>
          <w:noProof/>
          <w:lang w:eastAsia="en-GB"/>
        </w:rPr>
        <mc:AlternateContent>
          <mc:Choice Requires="wpg">
            <w:drawing>
              <wp:anchor distT="0" distB="0" distL="114300" distR="114300" simplePos="0" relativeHeight="251905024" behindDoc="0" locked="0" layoutInCell="1" allowOverlap="1" wp14:anchorId="008A4B56" wp14:editId="2F977443">
                <wp:simplePos x="0" y="0"/>
                <wp:positionH relativeFrom="column">
                  <wp:posOffset>62999</wp:posOffset>
                </wp:positionH>
                <wp:positionV relativeFrom="paragraph">
                  <wp:posOffset>118143</wp:posOffset>
                </wp:positionV>
                <wp:extent cx="5381959" cy="1320632"/>
                <wp:effectExtent l="0" t="0" r="0" b="32385"/>
                <wp:wrapNone/>
                <wp:docPr id="424" name="Group 424"/>
                <wp:cNvGraphicFramePr/>
                <a:graphic xmlns:a="http://schemas.openxmlformats.org/drawingml/2006/main">
                  <a:graphicData uri="http://schemas.microsoft.com/office/word/2010/wordprocessingGroup">
                    <wpg:wgp>
                      <wpg:cNvGrpSpPr/>
                      <wpg:grpSpPr>
                        <a:xfrm>
                          <a:off x="0" y="0"/>
                          <a:ext cx="5381959" cy="1320632"/>
                          <a:chOff x="0" y="0"/>
                          <a:chExt cx="5381959" cy="1320632"/>
                        </a:xfrm>
                      </wpg:grpSpPr>
                      <wps:wsp>
                        <wps:cNvPr id="427" name="Straight Connector 427"/>
                        <wps:cNvCnPr/>
                        <wps:spPr>
                          <a:xfrm flipH="1" flipV="1">
                            <a:off x="2037347" y="240632"/>
                            <a:ext cx="1080000" cy="1080000"/>
                          </a:xfrm>
                          <a:prstGeom prst="line">
                            <a:avLst/>
                          </a:prstGeom>
                          <a:ln w="25400">
                            <a:solidFill>
                              <a:schemeClr val="tx1"/>
                            </a:solidFill>
                            <a:prstDash val="dash"/>
                          </a:ln>
                        </wps:spPr>
                        <wps:style>
                          <a:lnRef idx="1">
                            <a:schemeClr val="accent1"/>
                          </a:lnRef>
                          <a:fillRef idx="0">
                            <a:schemeClr val="accent1"/>
                          </a:fillRef>
                          <a:effectRef idx="0">
                            <a:schemeClr val="accent1"/>
                          </a:effectRef>
                          <a:fontRef idx="minor">
                            <a:schemeClr val="tx1"/>
                          </a:fontRef>
                        </wps:style>
                        <wps:bodyPr/>
                      </wps:wsp>
                      <wps:wsp>
                        <wps:cNvPr id="428" name="Straight Connector 428"/>
                        <wps:cNvCnPr/>
                        <wps:spPr>
                          <a:xfrm flipV="1">
                            <a:off x="2622884" y="80211"/>
                            <a:ext cx="0" cy="720000"/>
                          </a:xfrm>
                          <a:prstGeom prst="line">
                            <a:avLst/>
                          </a:prstGeom>
                          <a:ln w="25400">
                            <a:solidFill>
                              <a:schemeClr val="tx1"/>
                            </a:solidFill>
                            <a:prstDash val="dash"/>
                          </a:ln>
                        </wps:spPr>
                        <wps:style>
                          <a:lnRef idx="1">
                            <a:schemeClr val="accent1"/>
                          </a:lnRef>
                          <a:fillRef idx="0">
                            <a:schemeClr val="accent1"/>
                          </a:fillRef>
                          <a:effectRef idx="0">
                            <a:schemeClr val="accent1"/>
                          </a:effectRef>
                          <a:fontRef idx="minor">
                            <a:schemeClr val="tx1"/>
                          </a:fontRef>
                        </wps:style>
                        <wps:bodyPr/>
                      </wps:wsp>
                      <wps:wsp>
                        <wps:cNvPr id="429" name="Freeform 429"/>
                        <wps:cNvSpPr/>
                        <wps:spPr>
                          <a:xfrm>
                            <a:off x="2229852" y="200527"/>
                            <a:ext cx="393032" cy="167064"/>
                          </a:xfrm>
                          <a:custGeom>
                            <a:avLst/>
                            <a:gdLst>
                              <a:gd name="connsiteX0" fmla="*/ 393032 w 393032"/>
                              <a:gd name="connsiteY0" fmla="*/ 14664 h 167064"/>
                              <a:gd name="connsiteX1" fmla="*/ 128337 w 393032"/>
                              <a:gd name="connsiteY1" fmla="*/ 14664 h 167064"/>
                              <a:gd name="connsiteX2" fmla="*/ 0 w 393032"/>
                              <a:gd name="connsiteY2" fmla="*/ 167064 h 167064"/>
                            </a:gdLst>
                            <a:ahLst/>
                            <a:cxnLst>
                              <a:cxn ang="0">
                                <a:pos x="connsiteX0" y="connsiteY0"/>
                              </a:cxn>
                              <a:cxn ang="0">
                                <a:pos x="connsiteX1" y="connsiteY1"/>
                              </a:cxn>
                              <a:cxn ang="0">
                                <a:pos x="connsiteX2" y="connsiteY2"/>
                              </a:cxn>
                            </a:cxnLst>
                            <a:rect l="l" t="t" r="r" b="b"/>
                            <a:pathLst>
                              <a:path w="393032" h="167064">
                                <a:moveTo>
                                  <a:pt x="393032" y="14664"/>
                                </a:moveTo>
                                <a:cubicBezTo>
                                  <a:pt x="293437" y="1964"/>
                                  <a:pt x="193842" y="-10736"/>
                                  <a:pt x="128337" y="14664"/>
                                </a:cubicBezTo>
                                <a:cubicBezTo>
                                  <a:pt x="62832" y="40064"/>
                                  <a:pt x="31416" y="103564"/>
                                  <a:pt x="0" y="167064"/>
                                </a:cubicBezTo>
                              </a:path>
                            </a:pathLst>
                          </a:custGeom>
                          <a:noFill/>
                          <a:ln>
                            <a:solidFill>
                              <a:schemeClr val="tx1"/>
                            </a:solidFill>
                            <a:tailEnd type="triangle"/>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30" name="Text Box 430"/>
                        <wps:cNvSpPr txBox="1"/>
                        <wps:spPr>
                          <a:xfrm>
                            <a:off x="2261937" y="200527"/>
                            <a:ext cx="473075" cy="3524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4C170E1" w14:textId="702DF5A0" w:rsidR="007E550C" w:rsidRDefault="007E550C">
                              <w:r>
                                <w:t>4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31" name="Straight Connector 431"/>
                        <wps:cNvCnPr/>
                        <wps:spPr>
                          <a:xfrm flipV="1">
                            <a:off x="32084" y="80211"/>
                            <a:ext cx="0" cy="720000"/>
                          </a:xfrm>
                          <a:prstGeom prst="line">
                            <a:avLst/>
                          </a:prstGeom>
                          <a:ln w="25400">
                            <a:solidFill>
                              <a:schemeClr val="tx1"/>
                            </a:solidFill>
                            <a:prstDash val="dash"/>
                          </a:ln>
                        </wps:spPr>
                        <wps:style>
                          <a:lnRef idx="1">
                            <a:schemeClr val="accent1"/>
                          </a:lnRef>
                          <a:fillRef idx="0">
                            <a:schemeClr val="accent1"/>
                          </a:fillRef>
                          <a:effectRef idx="0">
                            <a:schemeClr val="accent1"/>
                          </a:effectRef>
                          <a:fontRef idx="minor">
                            <a:schemeClr val="tx1"/>
                          </a:fontRef>
                        </wps:style>
                        <wps:bodyPr/>
                      </wps:wsp>
                      <wps:wsp>
                        <wps:cNvPr id="432" name="Straight Connector 432"/>
                        <wps:cNvCnPr/>
                        <wps:spPr>
                          <a:xfrm flipV="1">
                            <a:off x="5189621" y="80211"/>
                            <a:ext cx="0" cy="720000"/>
                          </a:xfrm>
                          <a:prstGeom prst="line">
                            <a:avLst/>
                          </a:prstGeom>
                          <a:ln w="25400">
                            <a:solidFill>
                              <a:schemeClr val="tx1"/>
                            </a:solidFill>
                            <a:prstDash val="dash"/>
                          </a:ln>
                        </wps:spPr>
                        <wps:style>
                          <a:lnRef idx="1">
                            <a:schemeClr val="accent1"/>
                          </a:lnRef>
                          <a:fillRef idx="0">
                            <a:schemeClr val="accent1"/>
                          </a:fillRef>
                          <a:effectRef idx="0">
                            <a:schemeClr val="accent1"/>
                          </a:effectRef>
                          <a:fontRef idx="minor">
                            <a:schemeClr val="tx1"/>
                          </a:fontRef>
                        </wps:style>
                        <wps:bodyPr/>
                      </wps:wsp>
                      <wps:wsp>
                        <wps:cNvPr id="433" name="Text Box 433"/>
                        <wps:cNvSpPr txBox="1"/>
                        <wps:spPr>
                          <a:xfrm>
                            <a:off x="0" y="0"/>
                            <a:ext cx="473075" cy="3524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C92F74C" w14:textId="35102E03" w:rsidR="007E550C" w:rsidRDefault="007E550C" w:rsidP="00763325">
                              <w:r>
                                <w:t>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34" name="Text Box 434"/>
                        <wps:cNvSpPr txBox="1"/>
                        <wps:spPr>
                          <a:xfrm>
                            <a:off x="4908884" y="0"/>
                            <a:ext cx="473075" cy="3524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AB9FF70" w14:textId="77777777" w:rsidR="007E550C" w:rsidRDefault="007E550C" w:rsidP="00763325">
                              <w:r>
                                <w:t>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008A4B56" id="Group 424" o:spid="_x0000_s1038" style="position:absolute;margin-left:4.95pt;margin-top:9.3pt;width:423.8pt;height:104pt;z-index:251905024" coordsize="53819,1320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">
                <v:line id="Straight Connector 427" o:spid="_x0000_s1039" style="position:absolute;flip:x y;visibility:visible;mso-wrap-style:square" from="20373,2406" to="31173,1320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" strokecolor="black [3213]" strokeweight="2pt">
                  <v:stroke dashstyle="dash"/>
                </v:line>
                <v:line id="Straight Connector 428" o:spid="_x0000_s1040" style="position:absolute;flip:y;visibility:visible;mso-wrap-style:square" from="26228,802" to="26228,800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" strokecolor="black [3213]" strokeweight="2pt">
                  <v:stroke dashstyle="dash"/>
                </v:line>
                <v:shape id="Freeform 429" o:spid="_x0000_s1041" style="position:absolute;left:22298;top:2005;width:3930;height:1670;visibility:visible;mso-wrap-style:square;v-text-anchor:middle" coordsize="393032,1670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" path="m393032,14664v-99595,-12700,-199190,-25400,-264695,c62832,40064,31416,103564,,167064e" filled="f" strokecolor="black [3213]" strokeweight="2pt">
                  <v:stroke endarrow="block"/>
                  <v:path arrowok="t" o:connecttype="custom" o:connectlocs="393032,14664;128337,14664;0,167064" o:connectangles="0,0,0"/>
                </v:shape>
                <v:shape id="Text Box 430" o:spid="_x0000_s1042" type="#_x0000_t202" style="position:absolute;left:22619;top:2005;width:4731;height:35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" filled="f" stroked="f" strokeweight=".5pt">
                  <v:textbox>
                    <w:txbxContent>
                      <w:p w14:paraId="64C170E1" w14:textId="702DF5A0" w:rsidR="007E550C" w:rsidRDefault="007E550C">
                        <w:r>
                          <w:t>45°</w:t>
                        </w:r>
                      </w:p>
                    </w:txbxContent>
                  </v:textbox>
                </v:shape>
                <v:line id="Straight Connector 431" o:spid="_x0000_s1043" style="position:absolute;flip:y;visibility:visible;mso-wrap-style:square" from="320,802" to="320,800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" strokecolor="black [3213]" strokeweight="2pt">
                  <v:stroke dashstyle="dash"/>
                </v:line>
                <v:line id="Straight Connector 432" o:spid="_x0000_s1044" style="position:absolute;flip:y;visibility:visible;mso-wrap-style:square" from="51896,802" to="51896,800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" strokecolor="black [3213]" strokeweight="2pt">
                  <v:stroke dashstyle="dash"/>
                </v:line>
                <v:shape id="Text Box 433" o:spid="_x0000_s1045" type="#_x0000_t202" style="position:absolute;width:4730;height:35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" filled="f" stroked="f" strokeweight=".5pt">
                  <v:textbox>
                    <w:txbxContent>
                      <w:p w14:paraId="4C92F74C" w14:textId="35102E03" w:rsidR="007E550C" w:rsidRDefault="007E550C" w:rsidP="00763325">
                        <w:r>
                          <w:t>0°</w:t>
                        </w:r>
                      </w:p>
                    </w:txbxContent>
                  </v:textbox>
                </v:shape>
                <v:shape id="Text Box 434" o:spid="_x0000_s1046" type="#_x0000_t202" style="position:absolute;left:49088;width:4731;height:35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" filled="f" stroked="f" strokeweight=".5pt">
                  <v:textbox>
                    <w:txbxContent>
                      <w:p w14:paraId="1AB9FF70" w14:textId="77777777" w:rsidR="007E550C" w:rsidRDefault="007E550C" w:rsidP="00763325">
                        <w:r>
                          <w:t>0°</w:t>
                        </w:r>
                      </w:p>
                    </w:txbxContent>
                  </v:textbox>
                </v:shape>
              </v:group>
            </w:pict>
          </mc:Fallback>
        </mc:AlternateContent>
      </w:r>
    </w:p>
    <w:p w14:paraId="3E129F45" w14:textId="57117D0A" w:rsidR="00763325" w:rsidRDefault="00763325" w:rsidP="00782D5F">
      <w:pPr>
        <w:pBdr>
          <w:top w:val="single" w:sz="4" w:space="1" w:color="auto"/>
          <w:left w:val="single" w:sz="4" w:space="4" w:color="auto"/>
          <w:bottom w:val="single" w:sz="4" w:space="1" w:color="auto"/>
          <w:right w:val="single" w:sz="4" w:space="4" w:color="auto"/>
        </w:pBdr>
      </w:pPr>
    </w:p>
    <w:p w14:paraId="71DB2F9F" w14:textId="79799FB7" w:rsidR="00E00D44" w:rsidRPr="00E00D44" w:rsidRDefault="00193FE1" w:rsidP="00782D5F">
      <w:pPr>
        <w:pBdr>
          <w:top w:val="single" w:sz="4" w:space="1" w:color="auto"/>
          <w:left w:val="single" w:sz="4" w:space="4" w:color="auto"/>
          <w:bottom w:val="single" w:sz="4" w:space="1" w:color="auto"/>
          <w:right w:val="single" w:sz="4" w:space="4" w:color="auto"/>
        </w:pBdr>
        <w:jc w:val="center"/>
      </w:pPr>
      <w:r>
        <w:rPr>
          <w:noProof/>
          <w:lang w:eastAsia="en-GB"/>
        </w:rPr>
        <w:drawing>
          <wp:inline distT="0" distB="0" distL="0" distR="0" wp14:anchorId="1A006BE5" wp14:editId="731B7CB3">
            <wp:extent cx="5402580" cy="1257300"/>
            <wp:effectExtent l="0" t="0" r="7620" b="0"/>
            <wp:docPr id="426" name="Picture 4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6">
                      <a:extLst>
                        <a:ext uri="{BEBA8EAE-BF5A-486C-A8C5-ECC9F3942E4B}">
                          <a14:imgProps xmlns:a14="http://schemas.microsoft.com/office/drawing/2010/main">
                            <a14:imgLayer r:embed="rId37">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5402580" cy="1257300"/>
                    </a:xfrm>
                    <a:prstGeom prst="rect">
                      <a:avLst/>
                    </a:prstGeom>
                    <a:noFill/>
                  </pic:spPr>
                </pic:pic>
              </a:graphicData>
            </a:graphic>
          </wp:inline>
        </w:drawing>
      </w:r>
    </w:p>
    <w:p w14:paraId="4F27B1E5" w14:textId="7A2AA71B" w:rsidR="00E00D44" w:rsidRDefault="003B6FEC" w:rsidP="00782D5F">
      <w:pPr>
        <w:pStyle w:val="Caption"/>
        <w:pBdr>
          <w:top w:val="single" w:sz="4" w:space="1" w:color="auto"/>
          <w:left w:val="single" w:sz="4" w:space="4" w:color="auto"/>
          <w:bottom w:val="single" w:sz="4" w:space="1" w:color="auto"/>
          <w:right w:val="single" w:sz="4" w:space="4" w:color="auto"/>
        </w:pBdr>
      </w:pPr>
      <w:r>
        <w:t xml:space="preserve">Figure </w:t>
      </w:r>
      <w:r w:rsidR="000C3F0F">
        <w:rPr>
          <w:noProof/>
        </w:rPr>
        <w:fldChar w:fldCharType="begin"/>
      </w:r>
      <w:r w:rsidR="000C3F0F">
        <w:rPr>
          <w:noProof/>
        </w:rPr>
        <w:instrText xml:space="preserve"> SEQ Figure \* ARABIC </w:instrText>
      </w:r>
      <w:r w:rsidR="000C3F0F">
        <w:rPr>
          <w:noProof/>
        </w:rPr>
        <w:fldChar w:fldCharType="separate"/>
      </w:r>
      <w:r w:rsidR="00353CD5">
        <w:rPr>
          <w:noProof/>
        </w:rPr>
        <w:t>13</w:t>
      </w:r>
      <w:r w:rsidR="000C3F0F">
        <w:rPr>
          <w:noProof/>
        </w:rPr>
        <w:fldChar w:fldCharType="end"/>
      </w:r>
      <w:r>
        <w:t>: Yarn</w:t>
      </w:r>
      <w:r w:rsidR="00763325">
        <w:t xml:space="preserve"> top view</w:t>
      </w:r>
      <w:r>
        <w:t xml:space="preserve"> shown with transparent surface and defined constant cross-sectional shape. </w:t>
      </w:r>
      <w:r w:rsidR="00763325">
        <w:t>The cross</w:t>
      </w:r>
      <w:r>
        <w:t>-section at the centre is rotated by 45° with respect to the normal to the yarn path.</w:t>
      </w:r>
    </w:p>
    <w:p w14:paraId="29C9007A" w14:textId="77777777" w:rsidR="00E00D44" w:rsidRDefault="00E00D44" w:rsidP="00782D5F">
      <w:pPr>
        <w:pBdr>
          <w:top w:val="single" w:sz="4" w:space="1" w:color="auto"/>
          <w:left w:val="single" w:sz="4" w:space="4" w:color="auto"/>
          <w:bottom w:val="single" w:sz="4" w:space="1" w:color="auto"/>
          <w:right w:val="single" w:sz="4" w:space="4" w:color="auto"/>
        </w:pBdr>
      </w:pPr>
    </w:p>
    <w:p w14:paraId="4106FEAB" w14:textId="77777777" w:rsidR="00782D5F" w:rsidRDefault="00782D5F" w:rsidP="00F75B5F"/>
    <w:p w14:paraId="1F2407C9" w14:textId="77777777" w:rsidR="00E00D44" w:rsidRPr="00581001" w:rsidRDefault="00E00D44" w:rsidP="00F75B5F"/>
    <w:p w14:paraId="48274E5E" w14:textId="77777777" w:rsidR="0081670B" w:rsidRPr="0081670B" w:rsidRDefault="0081670B" w:rsidP="0081670B"/>
    <w:p w14:paraId="3F625EAC" w14:textId="38ECB6E6" w:rsidR="0081670B" w:rsidRDefault="0081670B">
      <w:pPr>
        <w:spacing w:after="200" w:line="276" w:lineRule="auto"/>
      </w:pPr>
      <w:r>
        <w:br w:type="page"/>
      </w:r>
    </w:p>
    <w:p w14:paraId="6C3169D9" w14:textId="77777777" w:rsidR="00B55635" w:rsidRDefault="00B55635" w:rsidP="00B55635"/>
    <w:p w14:paraId="675DB358" w14:textId="4D87DCA2" w:rsidR="0057784D" w:rsidRDefault="002C434B" w:rsidP="001511F9">
      <w:pPr>
        <w:pStyle w:val="Heading1"/>
        <w:numPr>
          <w:ilvl w:val="0"/>
          <w:numId w:val="0"/>
        </w:numPr>
      </w:pPr>
      <w:bookmarkStart w:id="67" w:name="_Toc76652637"/>
      <w:r>
        <w:t xml:space="preserve">6 </w:t>
      </w:r>
      <w:r w:rsidR="0057784D">
        <w:t>Properties</w:t>
      </w:r>
      <w:bookmarkEnd w:id="67"/>
    </w:p>
    <w:p w14:paraId="640AB8D3" w14:textId="77777777" w:rsidR="008B133B" w:rsidRDefault="008B133B" w:rsidP="0057784D"/>
    <w:p w14:paraId="0A616ED7" w14:textId="2A20C99B" w:rsidR="008B133B" w:rsidRDefault="005E6FCF" w:rsidP="0057784D">
      <w:r>
        <w:t>P</w:t>
      </w:r>
      <w:r w:rsidR="008B133B">
        <w:t xml:space="preserve">roperties can be set for either an individual yarn or an entire textile. </w:t>
      </w:r>
      <w:proofErr w:type="spellStart"/>
      <w:r w:rsidR="008B133B">
        <w:t>CProperties</w:t>
      </w:r>
      <w:proofErr w:type="spellEnd"/>
      <w:r w:rsidR="008B133B">
        <w:t xml:space="preserve"> is the base class from which both the yarn and textile properties are derived. It allows the following properties to be set:</w:t>
      </w:r>
    </w:p>
    <w:p w14:paraId="40878E64" w14:textId="513C7A02" w:rsidR="008B133B" w:rsidRDefault="008B133B" w:rsidP="008B133B">
      <w:pPr>
        <w:pStyle w:val="ListParagraph"/>
        <w:numPr>
          <w:ilvl w:val="0"/>
          <w:numId w:val="25"/>
        </w:numPr>
      </w:pPr>
      <w:r>
        <w:t>Yarn</w:t>
      </w:r>
      <w:r w:rsidR="005E6FCF">
        <w:t xml:space="preserve"> l</w:t>
      </w:r>
      <w:r>
        <w:t>inear</w:t>
      </w:r>
      <w:r w:rsidR="005E6FCF">
        <w:t xml:space="preserve"> d</w:t>
      </w:r>
      <w:r>
        <w:t>ensity</w:t>
      </w:r>
    </w:p>
    <w:p w14:paraId="46F8996F" w14:textId="41999788" w:rsidR="008B133B" w:rsidRDefault="008B133B" w:rsidP="008B133B">
      <w:pPr>
        <w:pStyle w:val="ListParagraph"/>
        <w:numPr>
          <w:ilvl w:val="0"/>
          <w:numId w:val="25"/>
        </w:numPr>
      </w:pPr>
      <w:r w:rsidRPr="008B133B">
        <w:t>Fibre</w:t>
      </w:r>
      <w:r w:rsidR="005E6FCF">
        <w:t xml:space="preserve"> d</w:t>
      </w:r>
      <w:r w:rsidRPr="008B133B">
        <w:t>ensit</w:t>
      </w:r>
      <w:r>
        <w:t>y</w:t>
      </w:r>
    </w:p>
    <w:p w14:paraId="69DEC6CF" w14:textId="014CD55A" w:rsidR="008B133B" w:rsidRDefault="008B133B" w:rsidP="008B133B">
      <w:pPr>
        <w:pStyle w:val="ListParagraph"/>
        <w:numPr>
          <w:ilvl w:val="0"/>
          <w:numId w:val="25"/>
        </w:numPr>
      </w:pPr>
      <w:r w:rsidRPr="008B133B">
        <w:t>Fibre</w:t>
      </w:r>
      <w:r w:rsidR="005E6FCF">
        <w:t xml:space="preserve"> a</w:t>
      </w:r>
      <w:r w:rsidRPr="008B133B">
        <w:t>rea</w:t>
      </w:r>
    </w:p>
    <w:p w14:paraId="4F7E95DA" w14:textId="6796DCC5" w:rsidR="008B133B" w:rsidRDefault="008B133B" w:rsidP="008B133B">
      <w:pPr>
        <w:pStyle w:val="ListParagraph"/>
        <w:numPr>
          <w:ilvl w:val="0"/>
          <w:numId w:val="25"/>
        </w:numPr>
      </w:pPr>
      <w:r w:rsidRPr="008B133B">
        <w:t>Fibre</w:t>
      </w:r>
      <w:r w:rsidR="005E6FCF">
        <w:t xml:space="preserve"> d</w:t>
      </w:r>
      <w:r w:rsidRPr="008B133B">
        <w:t>iameter</w:t>
      </w:r>
    </w:p>
    <w:p w14:paraId="730151D4" w14:textId="14AD2E40" w:rsidR="005E6FCF" w:rsidRDefault="005E6FCF" w:rsidP="008B133B">
      <w:pPr>
        <w:pStyle w:val="ListParagraph"/>
        <w:numPr>
          <w:ilvl w:val="0"/>
          <w:numId w:val="25"/>
        </w:numPr>
      </w:pPr>
      <w:r>
        <w:t>Number of fibres per yarn</w:t>
      </w:r>
    </w:p>
    <w:p w14:paraId="3878BA6C" w14:textId="6FA41FA1" w:rsidR="005E6FCF" w:rsidRDefault="005E6FCF" w:rsidP="008B133B">
      <w:pPr>
        <w:pStyle w:val="ListParagraph"/>
        <w:numPr>
          <w:ilvl w:val="0"/>
          <w:numId w:val="25"/>
        </w:numPr>
      </w:pPr>
      <w:r w:rsidRPr="008B133B">
        <w:t>Young</w:t>
      </w:r>
      <w:r>
        <w:t>’</w:t>
      </w:r>
      <w:r w:rsidRPr="008B133B">
        <w:t>s</w:t>
      </w:r>
      <w:r>
        <w:t xml:space="preserve"> m</w:t>
      </w:r>
      <w:r w:rsidRPr="008B133B">
        <w:t>odulus</w:t>
      </w:r>
      <w:r>
        <w:t xml:space="preserve">, </w:t>
      </w:r>
      <w:r>
        <w:rPr>
          <w:i/>
        </w:rPr>
        <w:t>x</w:t>
      </w:r>
    </w:p>
    <w:p w14:paraId="364EA750" w14:textId="2A1E0AF7" w:rsidR="005E6FCF" w:rsidRDefault="005E6FCF" w:rsidP="008B133B">
      <w:pPr>
        <w:pStyle w:val="ListParagraph"/>
        <w:numPr>
          <w:ilvl w:val="0"/>
          <w:numId w:val="25"/>
        </w:numPr>
      </w:pPr>
      <w:r>
        <w:t xml:space="preserve">Young’s modulus, </w:t>
      </w:r>
      <w:r>
        <w:rPr>
          <w:i/>
        </w:rPr>
        <w:t>y</w:t>
      </w:r>
      <w:r>
        <w:t xml:space="preserve"> </w:t>
      </w:r>
    </w:p>
    <w:p w14:paraId="6D1739DA" w14:textId="7554113E" w:rsidR="005E6FCF" w:rsidRDefault="005E6FCF" w:rsidP="008B133B">
      <w:pPr>
        <w:pStyle w:val="ListParagraph"/>
        <w:numPr>
          <w:ilvl w:val="0"/>
          <w:numId w:val="25"/>
        </w:numPr>
      </w:pPr>
      <w:r w:rsidRPr="008B133B">
        <w:t>Young</w:t>
      </w:r>
      <w:r>
        <w:t>’</w:t>
      </w:r>
      <w:r w:rsidRPr="008B133B">
        <w:t>s</w:t>
      </w:r>
      <w:r>
        <w:t xml:space="preserve"> m</w:t>
      </w:r>
      <w:r w:rsidRPr="008B133B">
        <w:t>odulus</w:t>
      </w:r>
      <w:r>
        <w:t xml:space="preserve">, </w:t>
      </w:r>
      <w:r>
        <w:rPr>
          <w:i/>
        </w:rPr>
        <w:t>z</w:t>
      </w:r>
    </w:p>
    <w:p w14:paraId="0E0EB24A" w14:textId="77777777" w:rsidR="005E6FCF" w:rsidRPr="005E6FCF" w:rsidRDefault="005E6FCF" w:rsidP="008226B4">
      <w:pPr>
        <w:pStyle w:val="ListParagraph"/>
        <w:numPr>
          <w:ilvl w:val="0"/>
          <w:numId w:val="25"/>
        </w:numPr>
      </w:pPr>
      <w:r w:rsidRPr="008B133B">
        <w:t>Shear</w:t>
      </w:r>
      <w:r>
        <w:t xml:space="preserve"> m</w:t>
      </w:r>
      <w:r w:rsidRPr="008B133B">
        <w:t>odulus</w:t>
      </w:r>
      <w:r>
        <w:t xml:space="preserve">, </w:t>
      </w:r>
      <w:proofErr w:type="spellStart"/>
      <w:r w:rsidRPr="005E6FCF">
        <w:rPr>
          <w:i/>
        </w:rPr>
        <w:t>xy</w:t>
      </w:r>
      <w:proofErr w:type="spellEnd"/>
    </w:p>
    <w:p w14:paraId="581535A0" w14:textId="4531A4F3" w:rsidR="005E6FCF" w:rsidRDefault="005E6FCF" w:rsidP="008226B4">
      <w:pPr>
        <w:pStyle w:val="ListParagraph"/>
        <w:numPr>
          <w:ilvl w:val="0"/>
          <w:numId w:val="25"/>
        </w:numPr>
      </w:pPr>
      <w:r w:rsidRPr="008B133B">
        <w:t>Shear</w:t>
      </w:r>
      <w:r>
        <w:t xml:space="preserve"> m</w:t>
      </w:r>
      <w:r w:rsidRPr="008B133B">
        <w:t>odulus</w:t>
      </w:r>
      <w:r>
        <w:t xml:space="preserve">, </w:t>
      </w:r>
      <w:proofErr w:type="spellStart"/>
      <w:r>
        <w:rPr>
          <w:i/>
        </w:rPr>
        <w:t>xz</w:t>
      </w:r>
      <w:proofErr w:type="spellEnd"/>
    </w:p>
    <w:p w14:paraId="3989EAC1" w14:textId="731FD13F" w:rsidR="005E6FCF" w:rsidRDefault="005E6FCF" w:rsidP="008B133B">
      <w:pPr>
        <w:pStyle w:val="ListParagraph"/>
        <w:numPr>
          <w:ilvl w:val="0"/>
          <w:numId w:val="25"/>
        </w:numPr>
      </w:pPr>
      <w:r w:rsidRPr="008B133B">
        <w:t>Shear</w:t>
      </w:r>
      <w:r>
        <w:t xml:space="preserve"> m</w:t>
      </w:r>
      <w:r w:rsidRPr="008B133B">
        <w:t>odulus</w:t>
      </w:r>
      <w:r>
        <w:t xml:space="preserve">, </w:t>
      </w:r>
      <w:proofErr w:type="spellStart"/>
      <w:r>
        <w:rPr>
          <w:i/>
        </w:rPr>
        <w:t>yz</w:t>
      </w:r>
      <w:proofErr w:type="spellEnd"/>
    </w:p>
    <w:p w14:paraId="48BABD8A" w14:textId="1208B8F6" w:rsidR="005E6FCF" w:rsidRDefault="005E6FCF" w:rsidP="008B133B">
      <w:pPr>
        <w:pStyle w:val="ListParagraph"/>
        <w:numPr>
          <w:ilvl w:val="0"/>
          <w:numId w:val="25"/>
        </w:numPr>
      </w:pPr>
      <w:r>
        <w:t xml:space="preserve">Coefficient of thermal expansion, </w:t>
      </w:r>
      <w:r>
        <w:rPr>
          <w:i/>
        </w:rPr>
        <w:t>x</w:t>
      </w:r>
    </w:p>
    <w:p w14:paraId="310604F3" w14:textId="07A235B7" w:rsidR="005E6FCF" w:rsidRDefault="005E6FCF" w:rsidP="005E6FCF">
      <w:pPr>
        <w:pStyle w:val="ListParagraph"/>
        <w:numPr>
          <w:ilvl w:val="0"/>
          <w:numId w:val="25"/>
        </w:numPr>
      </w:pPr>
      <w:r>
        <w:t xml:space="preserve">Coefficient of thermal expansion, </w:t>
      </w:r>
      <w:r>
        <w:rPr>
          <w:i/>
        </w:rPr>
        <w:t>y</w:t>
      </w:r>
    </w:p>
    <w:p w14:paraId="4EF89E91" w14:textId="39F7D05D" w:rsidR="005E6FCF" w:rsidRPr="005E6FCF" w:rsidRDefault="005E6FCF" w:rsidP="005E6FCF">
      <w:pPr>
        <w:pStyle w:val="ListParagraph"/>
        <w:numPr>
          <w:ilvl w:val="0"/>
          <w:numId w:val="25"/>
        </w:numPr>
      </w:pPr>
      <w:r>
        <w:t xml:space="preserve">Coefficient of thermal expansion, </w:t>
      </w:r>
      <w:r>
        <w:rPr>
          <w:i/>
        </w:rPr>
        <w:t>z</w:t>
      </w:r>
    </w:p>
    <w:p w14:paraId="52D40705" w14:textId="7E922740" w:rsidR="005E6FCF" w:rsidRPr="005E6FCF" w:rsidRDefault="005E6FCF" w:rsidP="005E6FCF">
      <w:pPr>
        <w:pStyle w:val="ListParagraph"/>
        <w:numPr>
          <w:ilvl w:val="0"/>
          <w:numId w:val="25"/>
        </w:numPr>
      </w:pPr>
      <w:r>
        <w:t xml:space="preserve">Poisson’s ratio, </w:t>
      </w:r>
      <w:r>
        <w:rPr>
          <w:i/>
        </w:rPr>
        <w:t>x</w:t>
      </w:r>
    </w:p>
    <w:p w14:paraId="2E6DE0B3" w14:textId="0889DB3F" w:rsidR="005E6FCF" w:rsidRPr="005E6FCF" w:rsidRDefault="005E6FCF" w:rsidP="005E6FCF">
      <w:pPr>
        <w:pStyle w:val="ListParagraph"/>
        <w:numPr>
          <w:ilvl w:val="0"/>
          <w:numId w:val="25"/>
        </w:numPr>
      </w:pPr>
      <w:r>
        <w:t xml:space="preserve">Poisson’s ratio, </w:t>
      </w:r>
      <w:r>
        <w:rPr>
          <w:i/>
        </w:rPr>
        <w:t>y</w:t>
      </w:r>
    </w:p>
    <w:p w14:paraId="4851EEAC" w14:textId="1A0B183D" w:rsidR="005E6FCF" w:rsidRPr="0038675F" w:rsidRDefault="005E6FCF" w:rsidP="005E6FCF">
      <w:pPr>
        <w:pStyle w:val="ListParagraph"/>
        <w:numPr>
          <w:ilvl w:val="0"/>
          <w:numId w:val="25"/>
        </w:numPr>
      </w:pPr>
      <w:r>
        <w:t xml:space="preserve">Poisson’s ratio, </w:t>
      </w:r>
      <w:r>
        <w:rPr>
          <w:i/>
        </w:rPr>
        <w:t>z</w:t>
      </w:r>
    </w:p>
    <w:p w14:paraId="49B4374B" w14:textId="77777777" w:rsidR="0038675F" w:rsidRDefault="0038675F" w:rsidP="0038675F"/>
    <w:p w14:paraId="43EB0534" w14:textId="59FA8C8A" w:rsidR="0038675F" w:rsidRDefault="0038675F" w:rsidP="0038675F">
      <w:r>
        <w:t xml:space="preserve">When using any of the functions associated with the </w:t>
      </w:r>
      <w:proofErr w:type="spellStart"/>
      <w:r>
        <w:t>CProperties</w:t>
      </w:r>
      <w:proofErr w:type="spellEnd"/>
      <w:r>
        <w:t xml:space="preserve"> class the units can be specified. A complete list of the available units is given </w:t>
      </w:r>
      <w:hyperlink r:id="rId38" w:history="1">
        <w:r w:rsidR="009F0B88" w:rsidRPr="009F0B88">
          <w:rPr>
            <w:rStyle w:val="Hyperlink"/>
          </w:rPr>
          <w:t>here</w:t>
        </w:r>
      </w:hyperlink>
      <w:r w:rsidR="00BE13D1">
        <w:t xml:space="preserve">. </w:t>
      </w:r>
      <w:r>
        <w:t xml:space="preserve">If no units are </w:t>
      </w:r>
      <w:proofErr w:type="gramStart"/>
      <w:r>
        <w:t>specified</w:t>
      </w:r>
      <w:proofErr w:type="gramEnd"/>
      <w:r>
        <w:t xml:space="preserve"> then the default units</w:t>
      </w:r>
      <w:r w:rsidR="00521415">
        <w:t xml:space="preserve"> are used.</w:t>
      </w:r>
      <w:r w:rsidR="009F0B88">
        <w:t xml:space="preserve"> </w:t>
      </w:r>
    </w:p>
    <w:p w14:paraId="6F800797" w14:textId="05D76495" w:rsidR="00695FF8" w:rsidRPr="005E6FCF" w:rsidRDefault="00695FF8" w:rsidP="0038675F">
      <w:r>
        <w:t xml:space="preserve">The following sections illustrate setting properties for textiles and yarns. For a complete list of available functions see </w:t>
      </w:r>
      <w:r w:rsidR="00BE13D1">
        <w:t xml:space="preserve">the API documentation for </w:t>
      </w:r>
      <w:hyperlink r:id="rId39" w:history="1">
        <w:proofErr w:type="spellStart"/>
        <w:r w:rsidR="00BE13D1" w:rsidRPr="00BE13D1">
          <w:rPr>
            <w:rStyle w:val="Hyperlink"/>
          </w:rPr>
          <w:t>CPropertiesTextile</w:t>
        </w:r>
        <w:proofErr w:type="spellEnd"/>
      </w:hyperlink>
      <w:r w:rsidR="00BE13D1">
        <w:t xml:space="preserve"> and </w:t>
      </w:r>
      <w:hyperlink r:id="rId40" w:history="1">
        <w:proofErr w:type="spellStart"/>
        <w:r w:rsidR="00BE13D1" w:rsidRPr="00BE13D1">
          <w:rPr>
            <w:rStyle w:val="Hyperlink"/>
          </w:rPr>
          <w:t>CPropertiesYarn</w:t>
        </w:r>
        <w:proofErr w:type="spellEnd"/>
      </w:hyperlink>
    </w:p>
    <w:p w14:paraId="36232D6B" w14:textId="77777777" w:rsidR="005E6FCF" w:rsidRDefault="005E6FCF" w:rsidP="005E6FCF">
      <w:pPr>
        <w:pStyle w:val="ListParagraph"/>
      </w:pPr>
    </w:p>
    <w:p w14:paraId="1DBB8C03" w14:textId="7406F77C" w:rsidR="005E6FCF" w:rsidRDefault="002C434B" w:rsidP="005E6FCF">
      <w:pPr>
        <w:pStyle w:val="Heading2"/>
      </w:pPr>
      <w:bookmarkStart w:id="68" w:name="_Toc76652638"/>
      <w:r>
        <w:t>6</w:t>
      </w:r>
      <w:r w:rsidR="005E6FCF">
        <w:t>.1. Textile Properties</w:t>
      </w:r>
      <w:bookmarkEnd w:id="68"/>
    </w:p>
    <w:p w14:paraId="26BA7DBA" w14:textId="640720E8" w:rsidR="00521415" w:rsidRDefault="00521415" w:rsidP="00521415">
      <w:r>
        <w:t xml:space="preserve">To set a property to be associated with the </w:t>
      </w:r>
      <w:proofErr w:type="spellStart"/>
      <w:r>
        <w:t>CTextile</w:t>
      </w:r>
      <w:proofErr w:type="spellEnd"/>
      <w:r>
        <w:t xml:space="preserve"> class use, </w:t>
      </w:r>
      <w:proofErr w:type="spellStart"/>
      <w:r>
        <w:t>eg</w:t>
      </w:r>
      <w:proofErr w:type="spellEnd"/>
      <w:r>
        <w:t>:</w:t>
      </w:r>
    </w:p>
    <w:p w14:paraId="6B0BF4A0" w14:textId="77777777" w:rsidR="001A7BD8" w:rsidRDefault="001A7BD8" w:rsidP="00521415"/>
    <w:p w14:paraId="58AC4605" w14:textId="1342E224" w:rsidR="00521415" w:rsidRDefault="00521415" w:rsidP="00521415">
      <w:pPr>
        <w:pStyle w:val="NoSpacing"/>
      </w:pPr>
      <w:proofErr w:type="spellStart"/>
      <w:r>
        <w:t>Textile.SetYoungsModulusX</w:t>
      </w:r>
      <w:proofErr w:type="spellEnd"/>
      <w:proofErr w:type="gramStart"/>
      <w:r>
        <w:t xml:space="preserve">( </w:t>
      </w:r>
      <w:proofErr w:type="spellStart"/>
      <w:r>
        <w:rPr>
          <w:i/>
        </w:rPr>
        <w:t>val</w:t>
      </w:r>
      <w:proofErr w:type="spellEnd"/>
      <w:proofErr w:type="gramEnd"/>
      <w:r>
        <w:t>, “</w:t>
      </w:r>
      <w:proofErr w:type="spellStart"/>
      <w:r>
        <w:t>GPa</w:t>
      </w:r>
      <w:proofErr w:type="spellEnd"/>
      <w:r>
        <w:t>” )</w:t>
      </w:r>
    </w:p>
    <w:p w14:paraId="38E3B927" w14:textId="77777777" w:rsidR="00521415" w:rsidRDefault="00521415" w:rsidP="00521415"/>
    <w:p w14:paraId="6670B0D1" w14:textId="77777777" w:rsidR="00A96ECB" w:rsidRDefault="00A96ECB" w:rsidP="00A96ECB">
      <w:r>
        <w:t>To set the same property for all yarns in a textile use:</w:t>
      </w:r>
    </w:p>
    <w:p w14:paraId="2EBFABD7" w14:textId="77777777" w:rsidR="001A7BD8" w:rsidRDefault="001A7BD8" w:rsidP="00A96ECB"/>
    <w:p w14:paraId="1B92B1CF" w14:textId="0C3C33D2" w:rsidR="00A96ECB" w:rsidRDefault="00A96ECB" w:rsidP="00A96ECB">
      <w:pPr>
        <w:pStyle w:val="NoSpacing"/>
      </w:pPr>
      <w:proofErr w:type="spellStart"/>
      <w:r>
        <w:t>Textile.SetAllYarnsYoungsModulusX</w:t>
      </w:r>
      <w:proofErr w:type="spellEnd"/>
      <w:proofErr w:type="gramStart"/>
      <w:r>
        <w:t xml:space="preserve">( </w:t>
      </w:r>
      <w:proofErr w:type="spellStart"/>
      <w:r>
        <w:rPr>
          <w:i/>
        </w:rPr>
        <w:t>val</w:t>
      </w:r>
      <w:proofErr w:type="spellEnd"/>
      <w:proofErr w:type="gramEnd"/>
      <w:r>
        <w:rPr>
          <w:i/>
        </w:rPr>
        <w:t xml:space="preserve"> </w:t>
      </w:r>
      <w:r>
        <w:t>)</w:t>
      </w:r>
    </w:p>
    <w:p w14:paraId="0A30348B" w14:textId="77777777" w:rsidR="001A7BD8" w:rsidRDefault="001A7BD8" w:rsidP="00A96ECB"/>
    <w:p w14:paraId="7C9CB65C" w14:textId="1D645236" w:rsidR="00A96ECB" w:rsidRDefault="00A96ECB" w:rsidP="00A96ECB">
      <w:r>
        <w:t>This function iterates through each yarn in the textile and sets the property for each yarn. In this case the default units (MPa) would be used.</w:t>
      </w:r>
    </w:p>
    <w:p w14:paraId="56C6A2E7" w14:textId="77777777" w:rsidR="00A96ECB" w:rsidRPr="00A96ECB" w:rsidRDefault="00A96ECB" w:rsidP="00A96ECB"/>
    <w:p w14:paraId="0F846189" w14:textId="5EE37F52" w:rsidR="008B133B" w:rsidRDefault="005E6FCF" w:rsidP="0038675F">
      <w:r>
        <w:t>Properties which can only b</w:t>
      </w:r>
      <w:r w:rsidR="0038675F">
        <w:t>e set for an entire textile are:</w:t>
      </w:r>
    </w:p>
    <w:p w14:paraId="03C95C38" w14:textId="4CA0A43A" w:rsidR="0038675F" w:rsidRDefault="0038675F" w:rsidP="0038675F">
      <w:pPr>
        <w:pStyle w:val="ListParagraph"/>
        <w:numPr>
          <w:ilvl w:val="0"/>
          <w:numId w:val="27"/>
        </w:numPr>
      </w:pPr>
      <w:r>
        <w:t>Matrix Young’s modulus</w:t>
      </w:r>
    </w:p>
    <w:p w14:paraId="04C9CBEB" w14:textId="4C2CA2DA" w:rsidR="0038675F" w:rsidRDefault="0038675F" w:rsidP="0038675F">
      <w:pPr>
        <w:pStyle w:val="ListParagraph"/>
        <w:numPr>
          <w:ilvl w:val="0"/>
          <w:numId w:val="27"/>
        </w:numPr>
      </w:pPr>
      <w:r>
        <w:t>Matrix Poisson’s ratio</w:t>
      </w:r>
    </w:p>
    <w:p w14:paraId="1F5CF4EB" w14:textId="5E9E5B0F" w:rsidR="0038675F" w:rsidRDefault="0038675F" w:rsidP="0038675F">
      <w:pPr>
        <w:pStyle w:val="ListParagraph"/>
        <w:numPr>
          <w:ilvl w:val="0"/>
          <w:numId w:val="27"/>
        </w:numPr>
      </w:pPr>
      <w:r>
        <w:t>Matrix coefficient of thermal expansion</w:t>
      </w:r>
    </w:p>
    <w:p w14:paraId="677069F9" w14:textId="7C1833F9" w:rsidR="0038675F" w:rsidRDefault="0038675F" w:rsidP="0038675F">
      <w:pPr>
        <w:pStyle w:val="ListParagraph"/>
        <w:numPr>
          <w:ilvl w:val="0"/>
          <w:numId w:val="27"/>
        </w:numPr>
      </w:pPr>
      <w:r>
        <w:t>Areal density</w:t>
      </w:r>
    </w:p>
    <w:p w14:paraId="7CD17532" w14:textId="77777777" w:rsidR="00CE113D" w:rsidRDefault="00CE113D" w:rsidP="00CE113D"/>
    <w:p w14:paraId="1AE0DE94" w14:textId="2CB29060" w:rsidR="0057784D" w:rsidRDefault="0057784D" w:rsidP="00A96ECB">
      <w:pPr>
        <w:pStyle w:val="Heading2"/>
        <w:rPr>
          <w:rFonts w:eastAsiaTheme="minorHAnsi" w:cs="Times New Roman"/>
          <w:b w:val="0"/>
          <w:bCs w:val="0"/>
          <w:szCs w:val="22"/>
        </w:rPr>
      </w:pPr>
    </w:p>
    <w:p w14:paraId="59597389" w14:textId="70932EF7" w:rsidR="00A96ECB" w:rsidRDefault="002C434B" w:rsidP="00A96ECB">
      <w:pPr>
        <w:pStyle w:val="Heading2"/>
      </w:pPr>
      <w:bookmarkStart w:id="69" w:name="_Toc76652639"/>
      <w:r>
        <w:t>6</w:t>
      </w:r>
      <w:r w:rsidR="00A96ECB">
        <w:t>.2. Yarn Properties</w:t>
      </w:r>
      <w:bookmarkEnd w:id="69"/>
    </w:p>
    <w:p w14:paraId="57B2459B" w14:textId="7096D6F6" w:rsidR="00A96ECB" w:rsidRDefault="00A96ECB" w:rsidP="00A96ECB">
      <w:r>
        <w:t xml:space="preserve">To set the property for a specific yarn use, </w:t>
      </w:r>
      <w:proofErr w:type="spellStart"/>
      <w:r>
        <w:t>eg</w:t>
      </w:r>
      <w:proofErr w:type="spellEnd"/>
      <w:r>
        <w:t>:</w:t>
      </w:r>
    </w:p>
    <w:p w14:paraId="765C7F60" w14:textId="77777777" w:rsidR="001A7BD8" w:rsidRDefault="001A7BD8" w:rsidP="00A96ECB"/>
    <w:p w14:paraId="4B7D8F9F" w14:textId="533166E6" w:rsidR="00A96ECB" w:rsidRDefault="00A96ECB" w:rsidP="00A96ECB">
      <w:pPr>
        <w:pStyle w:val="NoSpacing"/>
      </w:pPr>
      <w:proofErr w:type="spellStart"/>
      <w:r>
        <w:t>Yarn.SetFibreArea</w:t>
      </w:r>
      <w:proofErr w:type="spellEnd"/>
      <w:proofErr w:type="gramStart"/>
      <w:r>
        <w:t xml:space="preserve">( </w:t>
      </w:r>
      <w:proofErr w:type="spellStart"/>
      <w:r>
        <w:rPr>
          <w:i/>
        </w:rPr>
        <w:t>val</w:t>
      </w:r>
      <w:proofErr w:type="spellEnd"/>
      <w:proofErr w:type="gramEnd"/>
      <w:r>
        <w:rPr>
          <w:i/>
        </w:rPr>
        <w:t xml:space="preserve">, </w:t>
      </w:r>
      <w:r>
        <w:t>“mm^2” )</w:t>
      </w:r>
    </w:p>
    <w:p w14:paraId="29456B62" w14:textId="77777777" w:rsidR="00A96ECB" w:rsidRDefault="00A96ECB" w:rsidP="00A96ECB"/>
    <w:p w14:paraId="6B3EFDE5" w14:textId="0AB5DB7C" w:rsidR="0057784D" w:rsidRPr="006A675B" w:rsidRDefault="002C434B" w:rsidP="001511F9">
      <w:pPr>
        <w:pStyle w:val="Heading2"/>
      </w:pPr>
      <w:bookmarkStart w:id="70" w:name="_Toc76652640"/>
      <w:r>
        <w:t xml:space="preserve">6.3 </w:t>
      </w:r>
      <w:r w:rsidR="00CE113D">
        <w:t>Use of Properties by Export Functions</w:t>
      </w:r>
      <w:bookmarkEnd w:id="70"/>
    </w:p>
    <w:p w14:paraId="6A9F3107" w14:textId="77777777" w:rsidR="0057784D" w:rsidRDefault="0057784D" w:rsidP="0057784D"/>
    <w:p w14:paraId="64400429" w14:textId="77777777" w:rsidR="008825E6" w:rsidRDefault="00CE113D" w:rsidP="008825E6">
      <w:r>
        <w:t>The properties set are used when exporting models, for example as an Abaqus input file. The material properties are exported</w:t>
      </w:r>
      <w:r w:rsidR="008825E6">
        <w:t xml:space="preserve"> and associated with the yarns or element sets as appropriate. The fibre volume fractions, </w:t>
      </w:r>
      <w:proofErr w:type="spellStart"/>
      <w:r w:rsidR="008825E6" w:rsidRPr="00814060">
        <w:rPr>
          <w:i/>
        </w:rPr>
        <w:t>V</w:t>
      </w:r>
      <w:r w:rsidR="008825E6" w:rsidRPr="00814060">
        <w:rPr>
          <w:i/>
          <w:vertAlign w:val="subscript"/>
        </w:rPr>
        <w:t>f</w:t>
      </w:r>
      <w:proofErr w:type="spellEnd"/>
      <w:r w:rsidR="008825E6">
        <w:t xml:space="preserve">., associated with each element are also exported and are calculated using the property data and the local cross-sectional area. In this case it is not necessary to have specified </w:t>
      </w:r>
      <w:proofErr w:type="gramStart"/>
      <w:r w:rsidR="008825E6">
        <w:t>all of</w:t>
      </w:r>
      <w:proofErr w:type="gramEnd"/>
      <w:r w:rsidR="008825E6">
        <w:t xml:space="preserve"> the possible properties, the following combinations being sufficient.</w:t>
      </w:r>
    </w:p>
    <w:p w14:paraId="3BA37DCF" w14:textId="77777777" w:rsidR="008825E6" w:rsidRDefault="008825E6" w:rsidP="008825E6"/>
    <w:p w14:paraId="6E70F228" w14:textId="46907B60" w:rsidR="0057784D" w:rsidRDefault="008825E6" w:rsidP="008825E6">
      <w:r>
        <w:t>T</w:t>
      </w:r>
      <w:r w:rsidR="0057784D">
        <w:t xml:space="preserve">he nominal fibre diameter, </w:t>
      </w:r>
      <w:r w:rsidR="0057784D" w:rsidRPr="008825E6">
        <w:rPr>
          <w:i/>
        </w:rPr>
        <w:t>d</w:t>
      </w:r>
      <w:r w:rsidR="0057784D" w:rsidRPr="008825E6">
        <w:rPr>
          <w:i/>
          <w:vertAlign w:val="subscript"/>
        </w:rPr>
        <w:t>f</w:t>
      </w:r>
      <w:r w:rsidR="0057784D">
        <w:t xml:space="preserve">, and the number of fibres per yarn, </w:t>
      </w:r>
      <w:proofErr w:type="spellStart"/>
      <w:r w:rsidR="0057784D" w:rsidRPr="008825E6">
        <w:rPr>
          <w:i/>
        </w:rPr>
        <w:t>n</w:t>
      </w:r>
      <w:r w:rsidR="0057784D" w:rsidRPr="008825E6">
        <w:rPr>
          <w:i/>
          <w:vertAlign w:val="subscript"/>
        </w:rPr>
        <w:t>f</w:t>
      </w:r>
      <w:proofErr w:type="spellEnd"/>
      <w:r>
        <w:t>:</w:t>
      </w:r>
    </w:p>
    <w:p w14:paraId="558F7FA2" w14:textId="77777777" w:rsidR="001A7BD8" w:rsidRDefault="001A7BD8" w:rsidP="008825E6"/>
    <w:p w14:paraId="7E06D52C" w14:textId="4CE2BFF6" w:rsidR="0057784D" w:rsidRDefault="0057784D" w:rsidP="0057784D">
      <w:pPr>
        <w:pStyle w:val="NoSpacing"/>
      </w:pPr>
      <w:proofErr w:type="spellStart"/>
      <w:proofErr w:type="gramStart"/>
      <w:r>
        <w:t>textile.SetFibreDiameter</w:t>
      </w:r>
      <w:proofErr w:type="spellEnd"/>
      <w:proofErr w:type="gramEnd"/>
      <w:r>
        <w:fldChar w:fldCharType="begin"/>
      </w:r>
      <w:r>
        <w:instrText xml:space="preserve"> XE "</w:instrText>
      </w:r>
      <w:r w:rsidRPr="00FC2FF5">
        <w:instrText>SetFibreDiameter</w:instrText>
      </w:r>
      <w:r>
        <w:instrText xml:space="preserve">" </w:instrText>
      </w:r>
      <w:r>
        <w:fldChar w:fldCharType="end"/>
      </w:r>
      <w:r>
        <w:t>( d</w:t>
      </w:r>
      <w:r w:rsidRPr="00DC7FEB">
        <w:rPr>
          <w:vertAlign w:val="subscript"/>
        </w:rPr>
        <w:t>f</w:t>
      </w:r>
      <w:r>
        <w:t>, unit )</w:t>
      </w:r>
    </w:p>
    <w:p w14:paraId="672D07DF" w14:textId="31EB296C" w:rsidR="0057784D" w:rsidRDefault="0057784D" w:rsidP="0057784D">
      <w:pPr>
        <w:pStyle w:val="NoSpacing"/>
      </w:pPr>
      <w:proofErr w:type="spellStart"/>
      <w:proofErr w:type="gramStart"/>
      <w:r>
        <w:t>textile.SetFibresPerYarn</w:t>
      </w:r>
      <w:proofErr w:type="spellEnd"/>
      <w:proofErr w:type="gramEnd"/>
      <w:r>
        <w:fldChar w:fldCharType="begin"/>
      </w:r>
      <w:r>
        <w:instrText xml:space="preserve"> XE "</w:instrText>
      </w:r>
      <w:r w:rsidRPr="00FC2FF5">
        <w:instrText>SetFibresPerYarn</w:instrText>
      </w:r>
      <w:r>
        <w:instrText xml:space="preserve">" </w:instrText>
      </w:r>
      <w:r>
        <w:fldChar w:fldCharType="end"/>
      </w:r>
      <w:r>
        <w:t xml:space="preserve">( </w:t>
      </w:r>
      <w:proofErr w:type="spellStart"/>
      <w:r>
        <w:t>n</w:t>
      </w:r>
      <w:r w:rsidRPr="00DC7FEB">
        <w:rPr>
          <w:vertAlign w:val="subscript"/>
        </w:rPr>
        <w:t>f</w:t>
      </w:r>
      <w:proofErr w:type="spellEnd"/>
      <w:r w:rsidRPr="00E75C20">
        <w:t xml:space="preserve"> </w:t>
      </w:r>
      <w:r>
        <w:t>)</w:t>
      </w:r>
    </w:p>
    <w:p w14:paraId="7D204A22" w14:textId="77777777" w:rsidR="001A7BD8" w:rsidRDefault="001A7BD8" w:rsidP="0057784D"/>
    <w:p w14:paraId="4593DED6" w14:textId="2598B197" w:rsidR="0057784D" w:rsidRDefault="008825E6" w:rsidP="0057784D">
      <w:r>
        <w:t>Note</w:t>
      </w:r>
      <w:r w:rsidR="003D5453">
        <w:t xml:space="preserve"> </w:t>
      </w:r>
      <w:r w:rsidR="0057784D">
        <w:t>that the fi</w:t>
      </w:r>
      <w:r>
        <w:t>bres</w:t>
      </w:r>
      <w:r w:rsidR="0057784D">
        <w:t xml:space="preserve"> are assumed to have a </w:t>
      </w:r>
      <w:proofErr w:type="gramStart"/>
      <w:r w:rsidR="0057784D">
        <w:t>constant circular cross-sectional areas</w:t>
      </w:r>
      <w:proofErr w:type="gramEnd"/>
      <w:r w:rsidR="0057784D">
        <w:t>.</w:t>
      </w:r>
    </w:p>
    <w:p w14:paraId="54D89600" w14:textId="77777777" w:rsidR="0057784D" w:rsidRDefault="0057784D" w:rsidP="0057784D"/>
    <w:p w14:paraId="13FF6B2C" w14:textId="77777777" w:rsidR="0057784D" w:rsidRDefault="0057784D" w:rsidP="0057784D">
      <w:r w:rsidRPr="00AC3244">
        <w:t xml:space="preserve">Alternatively, the fibre area, </w:t>
      </w:r>
      <w:r w:rsidRPr="00AC3244">
        <w:rPr>
          <w:i/>
        </w:rPr>
        <w:t>A</w:t>
      </w:r>
      <w:r w:rsidRPr="00AC3244">
        <w:t xml:space="preserve">, </w:t>
      </w:r>
      <w:r>
        <w:t xml:space="preserve">in a yarn cross-section in </w:t>
      </w:r>
      <w:r w:rsidRPr="00AC3244">
        <w:rPr>
          <w:i/>
        </w:rPr>
        <w:t>unit</w:t>
      </w:r>
      <w:r>
        <w:t xml:space="preserve"> (default </w:t>
      </w:r>
      <w:r w:rsidRPr="00604D40">
        <w:rPr>
          <w:i/>
        </w:rPr>
        <w:t>unit</w:t>
      </w:r>
      <w:r>
        <w:rPr>
          <w:i/>
        </w:rPr>
        <w:t> </w:t>
      </w:r>
      <w:r>
        <w:t>= </w:t>
      </w:r>
      <w:r w:rsidRPr="00814060">
        <w:t>'</w:t>
      </w:r>
      <w:r>
        <w:t>m</w:t>
      </w:r>
      <w:r w:rsidRPr="00814060">
        <w:t>^2'</w:t>
      </w:r>
      <w:r>
        <w:t xml:space="preserve">) </w:t>
      </w:r>
      <w:r w:rsidRPr="00AC3244">
        <w:t>within a yarn can be set:</w:t>
      </w:r>
    </w:p>
    <w:p w14:paraId="5AC8E3D9" w14:textId="77777777" w:rsidR="001A7BD8" w:rsidRPr="00AC3244" w:rsidRDefault="001A7BD8" w:rsidP="0057784D"/>
    <w:p w14:paraId="48BF4369" w14:textId="6DE1BC3A" w:rsidR="0057784D" w:rsidRPr="00AC3244" w:rsidRDefault="0057784D" w:rsidP="0057784D">
      <w:pPr>
        <w:pStyle w:val="NoSpacing"/>
      </w:pPr>
      <w:proofErr w:type="spellStart"/>
      <w:proofErr w:type="gramStart"/>
      <w:r w:rsidRPr="00AC3244">
        <w:t>textile.SetFibreArea</w:t>
      </w:r>
      <w:proofErr w:type="spellEnd"/>
      <w:proofErr w:type="gramEnd"/>
      <w:r>
        <w:fldChar w:fldCharType="begin"/>
      </w:r>
      <w:r>
        <w:instrText xml:space="preserve"> XE "</w:instrText>
      </w:r>
      <w:r w:rsidRPr="00FC2FF5">
        <w:instrText>SetFibreArea</w:instrText>
      </w:r>
      <w:r>
        <w:instrText xml:space="preserve">" </w:instrText>
      </w:r>
      <w:r>
        <w:fldChar w:fldCharType="end"/>
      </w:r>
      <w:r w:rsidRPr="00AC3244">
        <w:t>(</w:t>
      </w:r>
      <w:r>
        <w:t xml:space="preserve"> </w:t>
      </w:r>
      <w:r w:rsidRPr="00AC3244">
        <w:t xml:space="preserve">A, </w:t>
      </w:r>
      <w:r>
        <w:t xml:space="preserve">unit </w:t>
      </w:r>
      <w:r w:rsidRPr="00AC3244">
        <w:t>)</w:t>
      </w:r>
    </w:p>
    <w:p w14:paraId="67D9F271" w14:textId="77777777" w:rsidR="001A7BD8" w:rsidRDefault="001A7BD8" w:rsidP="0057784D"/>
    <w:p w14:paraId="6C89F779" w14:textId="16CAA184" w:rsidR="0057784D" w:rsidRDefault="0057784D" w:rsidP="0057784D">
      <w:r w:rsidRPr="00AC3244">
        <w:t>If the cross-secti</w:t>
      </w:r>
      <w:r w:rsidR="008825E6">
        <w:t>onal area of a yarn</w:t>
      </w:r>
      <w:r w:rsidRPr="00AC3244">
        <w:t xml:space="preserve">, </w:t>
      </w:r>
      <w:proofErr w:type="spellStart"/>
      <w:r w:rsidRPr="00AC3244">
        <w:rPr>
          <w:i/>
        </w:rPr>
        <w:t>A</w:t>
      </w:r>
      <w:r w:rsidRPr="00AC3244">
        <w:rPr>
          <w:i/>
          <w:vertAlign w:val="subscript"/>
        </w:rPr>
        <w:t>yarn</w:t>
      </w:r>
      <w:proofErr w:type="spellEnd"/>
      <w:r w:rsidRPr="00AC3244">
        <w:t xml:space="preserve">, is known </w:t>
      </w:r>
      <w:r w:rsidR="008825E6">
        <w:t>(as defined by the specified cross-section)</w:t>
      </w:r>
      <w:r w:rsidRPr="00AC3244">
        <w:t xml:space="preserve"> then the </w:t>
      </w:r>
      <w:r w:rsidR="008825E6">
        <w:t>fibre</w:t>
      </w:r>
      <w:r>
        <w:t xml:space="preserve"> volume fraction</w:t>
      </w:r>
      <w:r w:rsidRPr="00AC3244">
        <w:t xml:space="preserve">, </w:t>
      </w:r>
      <w:proofErr w:type="spellStart"/>
      <w:r w:rsidRPr="00AC3244">
        <w:rPr>
          <w:i/>
        </w:rPr>
        <w:t>V</w:t>
      </w:r>
      <w:r w:rsidRPr="00AC3244">
        <w:rPr>
          <w:i/>
          <w:vertAlign w:val="subscript"/>
        </w:rPr>
        <w:t>f_</w:t>
      </w:r>
      <w:r w:rsidR="008825E6">
        <w:t>is</w:t>
      </w:r>
      <w:proofErr w:type="spellEnd"/>
      <w:r w:rsidR="008825E6">
        <w:t xml:space="preserve"> calculated using</w:t>
      </w:r>
      <w:r>
        <w:t>:</w:t>
      </w:r>
      <w:r w:rsidRPr="00AC3244">
        <w:t xml:space="preserve"> </w:t>
      </w:r>
    </w:p>
    <w:p w14:paraId="2F36C77F" w14:textId="77777777" w:rsidR="001A7BD8" w:rsidRPr="00AC3244" w:rsidRDefault="001A7BD8" w:rsidP="0057784D"/>
    <w:p w14:paraId="03E7BF1E" w14:textId="4416F6BD" w:rsidR="0057784D" w:rsidRPr="00695FF8" w:rsidRDefault="0057784D" w:rsidP="0057784D">
      <w:pPr>
        <w:pStyle w:val="NoSpacing"/>
      </w:pPr>
      <w:proofErr w:type="spellStart"/>
      <w:r w:rsidRPr="00AC3244">
        <w:t>V</w:t>
      </w:r>
      <w:r w:rsidR="00695FF8">
        <w:rPr>
          <w:vertAlign w:val="subscript"/>
        </w:rPr>
        <w:t>f</w:t>
      </w:r>
      <w:proofErr w:type="spellEnd"/>
      <w:r w:rsidR="00695FF8">
        <w:rPr>
          <w:vertAlign w:val="subscript"/>
        </w:rPr>
        <w:t>_</w:t>
      </w:r>
      <w:r w:rsidR="00695FF8">
        <w:t xml:space="preserve">= A / </w:t>
      </w:r>
      <w:proofErr w:type="spellStart"/>
      <w:r w:rsidR="00695FF8" w:rsidRPr="00AC3244">
        <w:t>A</w:t>
      </w:r>
      <w:r w:rsidR="00695FF8" w:rsidRPr="00AC3244">
        <w:rPr>
          <w:vertAlign w:val="subscript"/>
        </w:rPr>
        <w:t>yarn</w:t>
      </w:r>
      <w:proofErr w:type="spellEnd"/>
      <w:r w:rsidR="00695FF8">
        <w:rPr>
          <w:vertAlign w:val="subscript"/>
        </w:rPr>
        <w:t xml:space="preserve"> </w:t>
      </w:r>
    </w:p>
    <w:p w14:paraId="6C9B9393" w14:textId="77777777" w:rsidR="0057784D" w:rsidRPr="00AC3244" w:rsidRDefault="0057784D" w:rsidP="0057784D"/>
    <w:p w14:paraId="277958A7" w14:textId="4C6F93A5" w:rsidR="0057784D" w:rsidRDefault="0057784D" w:rsidP="0057784D">
      <w:r w:rsidRPr="00EF150C">
        <w:t xml:space="preserve">Setting the linear density of </w:t>
      </w:r>
      <w:r w:rsidR="00695FF8">
        <w:t>the yarn</w:t>
      </w:r>
      <w:r w:rsidRPr="00EF150C">
        <w:t xml:space="preserve">, </w:t>
      </w:r>
      <w:proofErr w:type="spellStart"/>
      <w:r w:rsidR="00695FF8">
        <w:rPr>
          <w:i/>
        </w:rPr>
        <w:t>roh_lin</w:t>
      </w:r>
      <w:r w:rsidRPr="00EF150C">
        <w:rPr>
          <w:i/>
        </w:rPr>
        <w:t>ear</w:t>
      </w:r>
      <w:proofErr w:type="spellEnd"/>
      <w:r w:rsidRPr="00EF150C">
        <w:t xml:space="preserve">, and the fibre density, </w:t>
      </w:r>
      <w:proofErr w:type="spellStart"/>
      <w:r w:rsidRPr="00EF150C">
        <w:rPr>
          <w:i/>
        </w:rPr>
        <w:t>roh</w:t>
      </w:r>
      <w:proofErr w:type="spellEnd"/>
      <w:r w:rsidRPr="00EF150C">
        <w:t xml:space="preserve">, could also be </w:t>
      </w:r>
      <w:r>
        <w:t xml:space="preserve">used to </w:t>
      </w:r>
      <w:r w:rsidRPr="00EF150C">
        <w:t xml:space="preserve">calculate the </w:t>
      </w:r>
      <w:proofErr w:type="spellStart"/>
      <w:r w:rsidRPr="00EF150C">
        <w:rPr>
          <w:i/>
        </w:rPr>
        <w:t>V</w:t>
      </w:r>
      <w:r w:rsidRPr="00EF150C">
        <w:rPr>
          <w:i/>
          <w:vertAlign w:val="subscript"/>
        </w:rPr>
        <w:t>f</w:t>
      </w:r>
      <w:proofErr w:type="spellEnd"/>
      <w:r w:rsidRPr="00EF150C">
        <w:t xml:space="preserve"> by TexGen:</w:t>
      </w:r>
    </w:p>
    <w:p w14:paraId="639022EF" w14:textId="77777777" w:rsidR="001A7BD8" w:rsidRPr="00EF150C" w:rsidRDefault="001A7BD8" w:rsidP="0057784D"/>
    <w:p w14:paraId="754AC805" w14:textId="07FEFD20" w:rsidR="0057784D" w:rsidRPr="00EF150C" w:rsidRDefault="0057784D" w:rsidP="0057784D">
      <w:pPr>
        <w:pStyle w:val="NoSpacing"/>
      </w:pPr>
      <w:proofErr w:type="spellStart"/>
      <w:proofErr w:type="gramStart"/>
      <w:r w:rsidRPr="00EF150C">
        <w:t>textile.SetFibreDensity</w:t>
      </w:r>
      <w:proofErr w:type="spellEnd"/>
      <w:proofErr w:type="gramEnd"/>
      <w:r>
        <w:fldChar w:fldCharType="begin"/>
      </w:r>
      <w:r>
        <w:instrText xml:space="preserve"> XE "</w:instrText>
      </w:r>
      <w:r w:rsidRPr="00FC2FF5">
        <w:instrText>SetFibreDensity</w:instrText>
      </w:r>
      <w:r>
        <w:instrText xml:space="preserve">" </w:instrText>
      </w:r>
      <w:r>
        <w:fldChar w:fldCharType="end"/>
      </w:r>
      <w:r w:rsidRPr="00EF150C">
        <w:t>(</w:t>
      </w:r>
      <w:r>
        <w:t xml:space="preserve"> </w:t>
      </w:r>
      <w:proofErr w:type="spellStart"/>
      <w:r w:rsidRPr="00EF150C">
        <w:t>roh</w:t>
      </w:r>
      <w:proofErr w:type="spellEnd"/>
      <w:r w:rsidRPr="00EF150C">
        <w:t>, unit</w:t>
      </w:r>
      <w:r>
        <w:t xml:space="preserve"> </w:t>
      </w:r>
      <w:r w:rsidRPr="00EF150C">
        <w:t>)</w:t>
      </w:r>
    </w:p>
    <w:p w14:paraId="50E86159" w14:textId="45164126" w:rsidR="0057784D" w:rsidRPr="00EF150C" w:rsidRDefault="0057784D" w:rsidP="0057784D">
      <w:pPr>
        <w:pStyle w:val="NoSpacing"/>
      </w:pPr>
      <w:proofErr w:type="spellStart"/>
      <w:proofErr w:type="gramStart"/>
      <w:r w:rsidRPr="00EF150C">
        <w:t>textile.SetYarnLinearDensity</w:t>
      </w:r>
      <w:proofErr w:type="spellEnd"/>
      <w:proofErr w:type="gramEnd"/>
      <w:r>
        <w:fldChar w:fldCharType="begin"/>
      </w:r>
      <w:r>
        <w:instrText xml:space="preserve"> XE "</w:instrText>
      </w:r>
      <w:r w:rsidRPr="00FC2FF5">
        <w:instrText>SetYarnLinearDensity</w:instrText>
      </w:r>
      <w:r>
        <w:instrText xml:space="preserve">" </w:instrText>
      </w:r>
      <w:r>
        <w:fldChar w:fldCharType="end"/>
      </w:r>
      <w:r w:rsidRPr="00EF150C">
        <w:t>(</w:t>
      </w:r>
      <w:r>
        <w:t xml:space="preserve"> </w:t>
      </w:r>
      <w:proofErr w:type="spellStart"/>
      <w:r w:rsidRPr="00EF150C">
        <w:t>roh_linear</w:t>
      </w:r>
      <w:proofErr w:type="spellEnd"/>
      <w:r w:rsidRPr="00EF150C">
        <w:t xml:space="preserve">, </w:t>
      </w:r>
      <w:r>
        <w:t xml:space="preserve">unit </w:t>
      </w:r>
      <w:r w:rsidRPr="00EF150C">
        <w:t>)</w:t>
      </w:r>
    </w:p>
    <w:p w14:paraId="2B9915D3" w14:textId="77777777" w:rsidR="001A7BD8" w:rsidRDefault="001A7BD8" w:rsidP="0057784D"/>
    <w:p w14:paraId="7DEB8525" w14:textId="01CE378F" w:rsidR="0057784D" w:rsidRPr="00814060" w:rsidRDefault="0057784D" w:rsidP="0057784D">
      <w:r w:rsidRPr="00EF150C">
        <w:t xml:space="preserve">The </w:t>
      </w:r>
      <w:r w:rsidRPr="00814060">
        <w:t xml:space="preserve">default units for </w:t>
      </w:r>
      <w:proofErr w:type="spellStart"/>
      <w:r w:rsidRPr="00814060">
        <w:rPr>
          <w:i/>
        </w:rPr>
        <w:t>roh</w:t>
      </w:r>
      <w:proofErr w:type="spellEnd"/>
      <w:r w:rsidRPr="00814060">
        <w:t xml:space="preserve"> and </w:t>
      </w:r>
      <w:proofErr w:type="spellStart"/>
      <w:r w:rsidRPr="00814060">
        <w:rPr>
          <w:i/>
        </w:rPr>
        <w:t>roh_linear</w:t>
      </w:r>
      <w:proofErr w:type="spellEnd"/>
      <w:r w:rsidRPr="00814060">
        <w:t xml:space="preserve"> are </w:t>
      </w:r>
      <w:r w:rsidRPr="00604D40">
        <w:rPr>
          <w:i/>
        </w:rPr>
        <w:t>unit</w:t>
      </w:r>
      <w:r>
        <w:t> </w:t>
      </w:r>
      <w:r w:rsidRPr="00814060">
        <w:t>=</w:t>
      </w:r>
      <w:r>
        <w:t> </w:t>
      </w:r>
      <w:r w:rsidRPr="00814060">
        <w:t xml:space="preserve">'kg/m^3' and </w:t>
      </w:r>
      <w:r w:rsidRPr="00604D40">
        <w:rPr>
          <w:i/>
        </w:rPr>
        <w:t>unit</w:t>
      </w:r>
      <w:r>
        <w:t> </w:t>
      </w:r>
      <w:r w:rsidRPr="00814060">
        <w:t>=</w:t>
      </w:r>
      <w:r>
        <w:t> </w:t>
      </w:r>
      <w:r w:rsidRPr="00814060">
        <w:t>'kg/m', respectively.</w:t>
      </w:r>
    </w:p>
    <w:p w14:paraId="4F5FD945" w14:textId="77777777" w:rsidR="0057784D" w:rsidRPr="00814060" w:rsidRDefault="0057784D" w:rsidP="0057784D"/>
    <w:p w14:paraId="2B1F1D96" w14:textId="77777777" w:rsidR="0057784D" w:rsidRDefault="0057784D" w:rsidP="0057784D">
      <w:r w:rsidRPr="00814060">
        <w:t xml:space="preserve">Setting the areal density, </w:t>
      </w:r>
      <w:proofErr w:type="spellStart"/>
      <w:r w:rsidRPr="00814060">
        <w:rPr>
          <w:i/>
        </w:rPr>
        <w:t>A</w:t>
      </w:r>
      <w:r w:rsidRPr="00814060">
        <w:rPr>
          <w:i/>
          <w:vertAlign w:val="subscript"/>
        </w:rPr>
        <w:t>f</w:t>
      </w:r>
      <w:proofErr w:type="spellEnd"/>
      <w:r w:rsidRPr="00814060">
        <w:t xml:space="preserve">, of a fabric can also be used to calculate the </w:t>
      </w:r>
      <w:proofErr w:type="spellStart"/>
      <w:r w:rsidRPr="00814060">
        <w:rPr>
          <w:i/>
        </w:rPr>
        <w:t>V</w:t>
      </w:r>
      <w:r w:rsidRPr="00814060">
        <w:rPr>
          <w:i/>
          <w:vertAlign w:val="subscript"/>
        </w:rPr>
        <w:t>f</w:t>
      </w:r>
      <w:proofErr w:type="spellEnd"/>
      <w:r w:rsidRPr="00814060">
        <w:t>.</w:t>
      </w:r>
    </w:p>
    <w:p w14:paraId="2AE701D1" w14:textId="77777777" w:rsidR="001A7BD8" w:rsidRPr="00814060" w:rsidRDefault="001A7BD8" w:rsidP="0057784D"/>
    <w:p w14:paraId="63BEBE16" w14:textId="56B622EC" w:rsidR="0057784D" w:rsidRPr="00814060" w:rsidRDefault="0057784D" w:rsidP="0057784D">
      <w:pPr>
        <w:pStyle w:val="NoSpacing"/>
      </w:pPr>
      <w:proofErr w:type="spellStart"/>
      <w:proofErr w:type="gramStart"/>
      <w:r w:rsidRPr="00814060">
        <w:t>textile.SetArealDensity</w:t>
      </w:r>
      <w:proofErr w:type="spellEnd"/>
      <w:proofErr w:type="gramEnd"/>
      <w:r>
        <w:fldChar w:fldCharType="begin"/>
      </w:r>
      <w:r>
        <w:instrText xml:space="preserve"> XE "</w:instrText>
      </w:r>
      <w:r w:rsidRPr="00FC2FF5">
        <w:instrText>SetArealDensity</w:instrText>
      </w:r>
      <w:r>
        <w:instrText xml:space="preserve">" </w:instrText>
      </w:r>
      <w:r>
        <w:fldChar w:fldCharType="end"/>
      </w:r>
      <w:r w:rsidRPr="00814060">
        <w:t>(</w:t>
      </w:r>
      <w:r>
        <w:t xml:space="preserve"> </w:t>
      </w:r>
      <w:proofErr w:type="spellStart"/>
      <w:r w:rsidRPr="00814060">
        <w:t>Af</w:t>
      </w:r>
      <w:proofErr w:type="spellEnd"/>
      <w:r w:rsidRPr="00814060">
        <w:t>, 'kg/m^2'</w:t>
      </w:r>
      <w:r>
        <w:t xml:space="preserve"> </w:t>
      </w:r>
      <w:r w:rsidRPr="00814060">
        <w:t>)</w:t>
      </w:r>
    </w:p>
    <w:p w14:paraId="7B3D714F" w14:textId="77777777" w:rsidR="001A7BD8" w:rsidRDefault="001A7BD8" w:rsidP="0057784D"/>
    <w:p w14:paraId="278F2D7B" w14:textId="77777777" w:rsidR="0057784D" w:rsidRPr="00814060" w:rsidRDefault="0057784D" w:rsidP="0057784D">
      <w:r w:rsidRPr="00814060">
        <w:t xml:space="preserve">Default </w:t>
      </w:r>
      <w:r w:rsidRPr="00814060">
        <w:rPr>
          <w:i/>
        </w:rPr>
        <w:t>unit</w:t>
      </w:r>
      <w:r w:rsidRPr="00814060">
        <w:t xml:space="preserve"> = 'kg/m^2'</w:t>
      </w:r>
    </w:p>
    <w:p w14:paraId="00102944" w14:textId="77777777" w:rsidR="00B55635" w:rsidRPr="00B55635" w:rsidRDefault="00B55635" w:rsidP="00B55635"/>
    <w:p w14:paraId="070BC9A2" w14:textId="77777777" w:rsidR="008F3E4C" w:rsidRDefault="008F3E4C">
      <w:pPr>
        <w:spacing w:after="200" w:line="276" w:lineRule="auto"/>
        <w:rPr>
          <w:rFonts w:eastAsiaTheme="majorEastAsia" w:cstheme="majorBidi"/>
          <w:b/>
          <w:bCs/>
          <w:sz w:val="28"/>
          <w:szCs w:val="28"/>
        </w:rPr>
      </w:pPr>
      <w:bookmarkStart w:id="71" w:name="_Ref420319987"/>
      <w:r>
        <w:br w:type="page"/>
      </w:r>
    </w:p>
    <w:p w14:paraId="6A42FA9B" w14:textId="2A38C644" w:rsidR="002E46F5" w:rsidRDefault="002C434B" w:rsidP="001511F9">
      <w:pPr>
        <w:pStyle w:val="Heading1"/>
        <w:numPr>
          <w:ilvl w:val="0"/>
          <w:numId w:val="0"/>
        </w:numPr>
      </w:pPr>
      <w:bookmarkStart w:id="72" w:name="_Ref487123003"/>
      <w:bookmarkStart w:id="73" w:name="_Toc76652641"/>
      <w:bookmarkEnd w:id="71"/>
      <w:r>
        <w:lastRenderedPageBreak/>
        <w:t xml:space="preserve">7. </w:t>
      </w:r>
      <w:r w:rsidR="00696612">
        <w:t>Automatically Generated Textiles</w:t>
      </w:r>
      <w:bookmarkEnd w:id="72"/>
      <w:bookmarkEnd w:id="73"/>
    </w:p>
    <w:p w14:paraId="269500FE" w14:textId="77777777" w:rsidR="00383A53" w:rsidRDefault="00383A53" w:rsidP="00383A53"/>
    <w:p w14:paraId="3D53DB21" w14:textId="77F4AA9A" w:rsidR="00383A53" w:rsidRPr="00383A53" w:rsidRDefault="00696612" w:rsidP="00383A53">
      <w:r>
        <w:t xml:space="preserve">Predefined weave patterns can be created using textile classes which use the </w:t>
      </w:r>
      <w:proofErr w:type="spellStart"/>
      <w:r>
        <w:t>CTextile</w:t>
      </w:r>
      <w:proofErr w:type="spellEnd"/>
      <w:r>
        <w:t xml:space="preserve"> class as a base class. They include extra information about the weave pattern together with functionality to build the yarns in the textile using the patte</w:t>
      </w:r>
      <w:r w:rsidR="00390901">
        <w:t>r</w:t>
      </w:r>
      <w:r>
        <w:t xml:space="preserve">n information. A diagram of the textile classes is shown in </w:t>
      </w:r>
      <w:r w:rsidR="001A7BD8">
        <w:fldChar w:fldCharType="begin"/>
      </w:r>
      <w:r w:rsidR="001A7BD8">
        <w:instrText xml:space="preserve"> REF _Ref419989985 \h </w:instrText>
      </w:r>
      <w:r w:rsidR="001A7BD8">
        <w:fldChar w:fldCharType="separate"/>
      </w:r>
      <w:r w:rsidR="00353CD5">
        <w:t xml:space="preserve">Figure </w:t>
      </w:r>
      <w:r w:rsidR="00353CD5">
        <w:rPr>
          <w:noProof/>
        </w:rPr>
        <w:t>14</w:t>
      </w:r>
      <w:r w:rsidR="001A7BD8">
        <w:fldChar w:fldCharType="end"/>
      </w:r>
      <w:r w:rsidR="00390901">
        <w:t>.</w:t>
      </w:r>
      <w:r>
        <w:t xml:space="preserve"> Because the textiles use the </w:t>
      </w:r>
      <w:proofErr w:type="spellStart"/>
      <w:r>
        <w:t>CTextile</w:t>
      </w:r>
      <w:proofErr w:type="spellEnd"/>
      <w:r>
        <w:t xml:space="preserve"> base class it is still possible to access the yarn and node data to make refinements after the textile has been generated.</w:t>
      </w:r>
    </w:p>
    <w:p w14:paraId="550A4612" w14:textId="77777777" w:rsidR="00581001" w:rsidRDefault="00581001" w:rsidP="00581001"/>
    <w:p w14:paraId="062F0C84" w14:textId="77777777" w:rsidR="00D048EA" w:rsidRDefault="00D048EA" w:rsidP="00D048EA">
      <w:pPr>
        <w:jc w:val="center"/>
      </w:pPr>
      <w:r>
        <w:rPr>
          <w:noProof/>
          <w:lang w:eastAsia="en-GB"/>
        </w:rPr>
        <w:drawing>
          <wp:inline distT="0" distB="0" distL="0" distR="0" wp14:anchorId="5373B49D" wp14:editId="18E4BEE2">
            <wp:extent cx="5371336" cy="1844703"/>
            <wp:effectExtent l="0" t="0" r="1270" b="317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41"/>
                    <a:srcRect l="34461" t="34561" r="7217" b="29831"/>
                    <a:stretch/>
                  </pic:blipFill>
                  <pic:spPr bwMode="auto">
                    <a:xfrm>
                      <a:off x="0" y="0"/>
                      <a:ext cx="5373004" cy="1845276"/>
                    </a:xfrm>
                    <a:prstGeom prst="rect">
                      <a:avLst/>
                    </a:prstGeom>
                    <a:ln>
                      <a:noFill/>
                    </a:ln>
                    <a:extLst>
                      <a:ext uri="{53640926-AAD7-44D8-BBD7-CCE9431645EC}">
                        <a14:shadowObscured xmlns:a14="http://schemas.microsoft.com/office/drawing/2010/main"/>
                      </a:ext>
                    </a:extLst>
                  </pic:spPr>
                </pic:pic>
              </a:graphicData>
            </a:graphic>
          </wp:inline>
        </w:drawing>
      </w:r>
    </w:p>
    <w:p w14:paraId="1D283772" w14:textId="77777777" w:rsidR="001A7BD8" w:rsidRDefault="001A7BD8" w:rsidP="00D048EA">
      <w:pPr>
        <w:jc w:val="center"/>
      </w:pPr>
    </w:p>
    <w:p w14:paraId="55FFCD9D" w14:textId="11A9A712" w:rsidR="00D048EA" w:rsidRDefault="00D048EA" w:rsidP="00D048EA">
      <w:pPr>
        <w:pStyle w:val="Caption"/>
      </w:pPr>
      <w:bookmarkStart w:id="74" w:name="_Ref419989985"/>
      <w:r>
        <w:t xml:space="preserve">Figure </w:t>
      </w:r>
      <w:r w:rsidR="000C3F0F">
        <w:rPr>
          <w:noProof/>
        </w:rPr>
        <w:fldChar w:fldCharType="begin"/>
      </w:r>
      <w:r w:rsidR="000C3F0F">
        <w:rPr>
          <w:noProof/>
        </w:rPr>
        <w:instrText xml:space="preserve"> SEQ Figure \* ARABIC </w:instrText>
      </w:r>
      <w:r w:rsidR="000C3F0F">
        <w:rPr>
          <w:noProof/>
        </w:rPr>
        <w:fldChar w:fldCharType="separate"/>
      </w:r>
      <w:r w:rsidR="00353CD5">
        <w:rPr>
          <w:noProof/>
        </w:rPr>
        <w:t>14</w:t>
      </w:r>
      <w:r w:rsidR="000C3F0F">
        <w:rPr>
          <w:noProof/>
        </w:rPr>
        <w:fldChar w:fldCharType="end"/>
      </w:r>
      <w:bookmarkEnd w:id="74"/>
      <w:r>
        <w:t xml:space="preserve">: Schematic of the </w:t>
      </w:r>
      <w:proofErr w:type="spellStart"/>
      <w:r>
        <w:t>CTextile</w:t>
      </w:r>
      <w:proofErr w:type="spellEnd"/>
      <w:r w:rsidR="007B701A">
        <w:fldChar w:fldCharType="begin"/>
      </w:r>
      <w:r w:rsidR="007B701A">
        <w:instrText xml:space="preserve"> XE "</w:instrText>
      </w:r>
      <w:r w:rsidR="007B701A" w:rsidRPr="00ED4E1E">
        <w:instrText>CTextile</w:instrText>
      </w:r>
      <w:r w:rsidR="007B701A">
        <w:instrText xml:space="preserve">" </w:instrText>
      </w:r>
      <w:r w:rsidR="007B701A">
        <w:fldChar w:fldCharType="end"/>
      </w:r>
      <w:r>
        <w:t xml:space="preserve"> class structure</w:t>
      </w:r>
      <w:r w:rsidR="008838B3">
        <w:t xml:space="preserve"> in TexGen.</w:t>
      </w:r>
    </w:p>
    <w:p w14:paraId="517FD993" w14:textId="77777777" w:rsidR="00D048EA" w:rsidRDefault="00D048EA" w:rsidP="00581001"/>
    <w:p w14:paraId="30CAB891" w14:textId="77777777" w:rsidR="002C7556" w:rsidRPr="00581001" w:rsidRDefault="002C7556" w:rsidP="00581001"/>
    <w:p w14:paraId="6C17562F" w14:textId="29253984" w:rsidR="00BA09E0" w:rsidRDefault="002C434B" w:rsidP="001511F9">
      <w:pPr>
        <w:pStyle w:val="Heading2"/>
      </w:pPr>
      <w:bookmarkStart w:id="75" w:name="_Ref419972818"/>
      <w:bookmarkStart w:id="76" w:name="_Ref495940334"/>
      <w:bookmarkStart w:id="77" w:name="_Toc76652642"/>
      <w:r>
        <w:t>7.1</w:t>
      </w:r>
      <w:r w:rsidR="00FE4FA3">
        <w:t xml:space="preserve"> </w:t>
      </w:r>
      <w:r w:rsidR="00581001">
        <w:t>2D</w:t>
      </w:r>
      <w:r w:rsidR="00BA09E0" w:rsidRPr="00BA09E0">
        <w:t xml:space="preserve"> </w:t>
      </w:r>
      <w:r w:rsidR="00D96004">
        <w:t>W</w:t>
      </w:r>
      <w:r w:rsidR="00BA09E0" w:rsidRPr="00BA09E0">
        <w:t>eave</w:t>
      </w:r>
      <w:bookmarkEnd w:id="75"/>
      <w:r w:rsidR="0081481D">
        <w:t xml:space="preserve"> - CTextileWeave2D</w:t>
      </w:r>
      <w:bookmarkEnd w:id="76"/>
      <w:bookmarkEnd w:id="77"/>
    </w:p>
    <w:p w14:paraId="2BDAF119" w14:textId="44B85ABD" w:rsidR="00015D67" w:rsidRDefault="00383A53" w:rsidP="00095C55">
      <w:r>
        <w:t xml:space="preserve">A 2D weave can be </w:t>
      </w:r>
      <w:r w:rsidR="00015D67" w:rsidRPr="00015D67">
        <w:t>create</w:t>
      </w:r>
      <w:r>
        <w:t xml:space="preserve">d using </w:t>
      </w:r>
      <w:r w:rsidR="00015D67">
        <w:t>CTextile</w:t>
      </w:r>
      <w:r w:rsidR="00015D67" w:rsidRPr="00015D67">
        <w:t>Weave2D</w:t>
      </w:r>
      <w:r w:rsidR="003603EC">
        <w:fldChar w:fldCharType="begin"/>
      </w:r>
      <w:r w:rsidR="003603EC">
        <w:instrText xml:space="preserve"> XE "</w:instrText>
      </w:r>
      <w:r w:rsidR="003603EC" w:rsidRPr="00CF2156">
        <w:instrText>CTextileWeave2D</w:instrText>
      </w:r>
      <w:r w:rsidR="003603EC">
        <w:instrText xml:space="preserve">" </w:instrText>
      </w:r>
      <w:r w:rsidR="003603EC">
        <w:fldChar w:fldCharType="end"/>
      </w:r>
      <w:r>
        <w:t xml:space="preserve">. </w:t>
      </w:r>
    </w:p>
    <w:p w14:paraId="20F90164" w14:textId="77777777" w:rsidR="003D5453" w:rsidRPr="00095C55" w:rsidRDefault="003D5453" w:rsidP="00095C55"/>
    <w:p w14:paraId="09601DC2" w14:textId="77777777" w:rsidR="00095C55" w:rsidRDefault="00095C55" w:rsidP="00015D67">
      <w:pPr>
        <w:pStyle w:val="NoSpacing"/>
      </w:pPr>
      <w:r>
        <w:t># Create a 2D weave textile</w:t>
      </w:r>
    </w:p>
    <w:p w14:paraId="47624E81" w14:textId="77777777" w:rsidR="00E809CA" w:rsidRDefault="00095C55" w:rsidP="00793EE2">
      <w:pPr>
        <w:pStyle w:val="NoSpacing"/>
      </w:pPr>
      <w:r>
        <w:t>weave = CTextileWeave2D</w:t>
      </w:r>
      <w:r w:rsidR="003603EC">
        <w:fldChar w:fldCharType="begin"/>
      </w:r>
      <w:r w:rsidR="003603EC">
        <w:instrText xml:space="preserve"> XE "</w:instrText>
      </w:r>
      <w:r w:rsidR="003603EC" w:rsidRPr="00CF2156">
        <w:instrText>CTextileWeave2D</w:instrText>
      </w:r>
      <w:r w:rsidR="003603EC">
        <w:instrText xml:space="preserve">" </w:instrText>
      </w:r>
      <w:r w:rsidR="003603EC">
        <w:fldChar w:fldCharType="end"/>
      </w:r>
      <w:r>
        <w:t>(</w:t>
      </w:r>
      <w:r w:rsidR="00C164AB">
        <w:t xml:space="preserve"> </w:t>
      </w:r>
      <w:proofErr w:type="spellStart"/>
      <w:r w:rsidR="009B3686">
        <w:t>nweft</w:t>
      </w:r>
      <w:proofErr w:type="spellEnd"/>
      <w:r>
        <w:t xml:space="preserve">, </w:t>
      </w:r>
      <w:proofErr w:type="spellStart"/>
      <w:r w:rsidR="009B3686">
        <w:t>nwarp</w:t>
      </w:r>
      <w:proofErr w:type="spellEnd"/>
      <w:r>
        <w:t xml:space="preserve">, </w:t>
      </w:r>
      <w:r w:rsidR="009B3686">
        <w:t>s</w:t>
      </w:r>
      <w:r>
        <w:t xml:space="preserve">, </w:t>
      </w:r>
      <w:r w:rsidR="009B3686">
        <w:t>t</w:t>
      </w:r>
      <w:r>
        <w:t xml:space="preserve">, </w:t>
      </w:r>
      <w:proofErr w:type="gramStart"/>
      <w:r w:rsidR="009B3686">
        <w:t>ref</w:t>
      </w:r>
      <w:r w:rsidR="00C164AB">
        <w:t xml:space="preserve"> </w:t>
      </w:r>
      <w:r>
        <w:t>)</w:t>
      </w:r>
      <w:proofErr w:type="gramEnd"/>
    </w:p>
    <w:p w14:paraId="0BB729BB" w14:textId="77777777" w:rsidR="003D5453" w:rsidRDefault="003D5453" w:rsidP="0022103D"/>
    <w:p w14:paraId="216A7917" w14:textId="67D4285D" w:rsidR="00581001" w:rsidRDefault="00696612" w:rsidP="0022103D">
      <w:r>
        <w:t>where</w:t>
      </w:r>
      <w:r w:rsidR="00383A53">
        <w:t xml:space="preserve"> the </w:t>
      </w:r>
      <w:r w:rsidR="009B3686">
        <w:t xml:space="preserve">number of weft and warp yarns in the unit cell, </w:t>
      </w:r>
      <w:proofErr w:type="spellStart"/>
      <w:proofErr w:type="gramStart"/>
      <w:r w:rsidR="009B3686" w:rsidRPr="00491A8F">
        <w:rPr>
          <w:i/>
        </w:rPr>
        <w:t>nweft</w:t>
      </w:r>
      <w:proofErr w:type="spellEnd"/>
      <w:r w:rsidR="009B3686">
        <w:t xml:space="preserve">  and</w:t>
      </w:r>
      <w:proofErr w:type="gramEnd"/>
      <w:r w:rsidR="009B3686">
        <w:t xml:space="preserve"> </w:t>
      </w:r>
      <w:proofErr w:type="spellStart"/>
      <w:r w:rsidR="009B3686" w:rsidRPr="00491A8F">
        <w:rPr>
          <w:i/>
        </w:rPr>
        <w:t>nwarp</w:t>
      </w:r>
      <w:proofErr w:type="spellEnd"/>
      <w:r w:rsidR="009B3686">
        <w:t xml:space="preserve">, </w:t>
      </w:r>
      <w:r w:rsidR="00383A53">
        <w:t>the s</w:t>
      </w:r>
      <w:r w:rsidR="009B3686">
        <w:t xml:space="preserve">pacing between the yarns, </w:t>
      </w:r>
      <w:r w:rsidR="009B3686" w:rsidRPr="00491A8F">
        <w:rPr>
          <w:i/>
        </w:rPr>
        <w:t>s</w:t>
      </w:r>
      <w:r w:rsidR="009B3686">
        <w:t xml:space="preserve">,  </w:t>
      </w:r>
      <w:r w:rsidR="00383A53">
        <w:t>the t</w:t>
      </w:r>
      <w:r w:rsidR="009B3686">
        <w:t xml:space="preserve">hickness of the fabric, </w:t>
      </w:r>
      <w:r w:rsidR="009B3686" w:rsidRPr="00491A8F">
        <w:rPr>
          <w:i/>
        </w:rPr>
        <w:t>t</w:t>
      </w:r>
      <w:r w:rsidR="00383A53">
        <w:t>,</w:t>
      </w:r>
      <w:r w:rsidR="009B3686">
        <w:t xml:space="preserve"> and the </w:t>
      </w:r>
      <w:r w:rsidR="00390901">
        <w:t xml:space="preserve">Boolean </w:t>
      </w:r>
      <w:r w:rsidR="009B3686">
        <w:t xml:space="preserve">operator (True/False) to refine the model, </w:t>
      </w:r>
      <w:r w:rsidR="009B3686" w:rsidRPr="00491A8F">
        <w:rPr>
          <w:i/>
        </w:rPr>
        <w:t>ref</w:t>
      </w:r>
      <w:r w:rsidR="00491A8F">
        <w:t>,</w:t>
      </w:r>
      <w:r w:rsidR="00383A53">
        <w:t xml:space="preserve"> </w:t>
      </w:r>
      <w:r>
        <w:t>are</w:t>
      </w:r>
      <w:r w:rsidR="00383A53">
        <w:t xml:space="preserve"> specified</w:t>
      </w:r>
      <w:r w:rsidR="009B3686">
        <w:t>.</w:t>
      </w:r>
    </w:p>
    <w:p w14:paraId="0CB4331D" w14:textId="77777777" w:rsidR="00581001" w:rsidRDefault="00581001" w:rsidP="0022103D"/>
    <w:p w14:paraId="78198525" w14:textId="05F717C0" w:rsidR="00581001" w:rsidRDefault="00696612" w:rsidP="0022103D">
      <w:r>
        <w:t xml:space="preserve">This class includes a </w:t>
      </w:r>
      <w:proofErr w:type="gramStart"/>
      <w:r>
        <w:t>two dimensional</w:t>
      </w:r>
      <w:proofErr w:type="gramEnd"/>
      <w:r>
        <w:t xml:space="preserve"> array</w:t>
      </w:r>
      <w:r w:rsidR="003A46F6">
        <w:t xml:space="preserve">, size </w:t>
      </w:r>
      <w:r w:rsidR="000E4A02">
        <w:t>(</w:t>
      </w:r>
      <w:proofErr w:type="spellStart"/>
      <w:r w:rsidR="003A46F6">
        <w:rPr>
          <w:i/>
        </w:rPr>
        <w:t>nwarp</w:t>
      </w:r>
      <w:proofErr w:type="spellEnd"/>
      <w:r w:rsidR="003A46F6">
        <w:rPr>
          <w:i/>
        </w:rPr>
        <w:t xml:space="preserve"> </w:t>
      </w:r>
      <w:r w:rsidR="003A46F6">
        <w:t xml:space="preserve">x </w:t>
      </w:r>
      <w:proofErr w:type="spellStart"/>
      <w:r w:rsidR="003A46F6">
        <w:rPr>
          <w:i/>
        </w:rPr>
        <w:t>nweft</w:t>
      </w:r>
      <w:proofErr w:type="spellEnd"/>
      <w:r w:rsidR="000E4A02">
        <w:rPr>
          <w:i/>
        </w:rPr>
        <w:t xml:space="preserve">) </w:t>
      </w:r>
      <w:r w:rsidR="000E4A02">
        <w:t>x 2</w:t>
      </w:r>
      <w:r w:rsidR="003A46F6">
        <w:t>,</w:t>
      </w:r>
      <w:r>
        <w:t xml:space="preserve"> which specifies the weave pattern</w:t>
      </w:r>
      <w:r w:rsidR="003A46F6">
        <w:t xml:space="preserve"> by defining whether the warp </w:t>
      </w:r>
      <w:r w:rsidR="000E4A02">
        <w:t xml:space="preserve">and </w:t>
      </w:r>
      <w:r w:rsidR="003A46F6">
        <w:t xml:space="preserve">weft yarn </w:t>
      </w:r>
      <w:r w:rsidR="000E4A02">
        <w:t>are up or down at each warp/weft crossover</w:t>
      </w:r>
      <w:r w:rsidR="003A46F6">
        <w:t xml:space="preserve">. </w:t>
      </w:r>
      <w:r>
        <w:t xml:space="preserve">After calling the constructor </w:t>
      </w:r>
      <w:r w:rsidR="003A46F6">
        <w:t>f</w:t>
      </w:r>
      <w:r w:rsidR="00581001">
        <w:t>or th</w:t>
      </w:r>
      <w:r w:rsidR="003A46F6">
        <w:t xml:space="preserve">e </w:t>
      </w:r>
      <w:r w:rsidR="00581001">
        <w:t>class</w:t>
      </w:r>
      <w:r w:rsidR="003A46F6">
        <w:t xml:space="preserve"> the warp y</w:t>
      </w:r>
      <w:r w:rsidR="00581001">
        <w:t xml:space="preserve">arns are </w:t>
      </w:r>
      <w:r w:rsidR="003A46F6">
        <w:t xml:space="preserve">initially at the top as shown in </w:t>
      </w:r>
      <w:r w:rsidR="001A7BD8">
        <w:fldChar w:fldCharType="begin"/>
      </w:r>
      <w:r w:rsidR="001A7BD8">
        <w:instrText xml:space="preserve"> REF _Ref487115389 \h </w:instrText>
      </w:r>
      <w:r w:rsidR="001A7BD8">
        <w:fldChar w:fldCharType="separate"/>
      </w:r>
      <w:r w:rsidR="00353CD5">
        <w:t xml:space="preserve">Figure </w:t>
      </w:r>
      <w:r w:rsidR="00353CD5">
        <w:rPr>
          <w:noProof/>
        </w:rPr>
        <w:t>15</w:t>
      </w:r>
      <w:r w:rsidR="001A7BD8">
        <w:fldChar w:fldCharType="end"/>
      </w:r>
      <w:r w:rsidR="003A46F6">
        <w:t>a</w:t>
      </w:r>
      <w:r w:rsidR="00581001">
        <w:t xml:space="preserve">. To </w:t>
      </w:r>
      <w:r w:rsidR="00706EC9">
        <w:t>create a weave</w:t>
      </w:r>
      <w:r w:rsidR="00383A53">
        <w:t xml:space="preserve"> pattern</w:t>
      </w:r>
      <w:r w:rsidR="00706EC9">
        <w:t xml:space="preserve">, the yarns need to be interlaced. This is achieved by swapping the master node positions </w:t>
      </w:r>
      <w:r w:rsidR="00581001">
        <w:t xml:space="preserve">by calling: </w:t>
      </w:r>
    </w:p>
    <w:p w14:paraId="0CC89A97" w14:textId="77777777" w:rsidR="003D5453" w:rsidRDefault="003D5453" w:rsidP="0022103D"/>
    <w:p w14:paraId="0615E3B1" w14:textId="77777777" w:rsidR="00581001" w:rsidRDefault="00581001" w:rsidP="00581001">
      <w:pPr>
        <w:pStyle w:val="NoSpacing"/>
      </w:pPr>
      <w:proofErr w:type="spellStart"/>
      <w:proofErr w:type="gramStart"/>
      <w:r>
        <w:t>weave.SwapPosition</w:t>
      </w:r>
      <w:proofErr w:type="spellEnd"/>
      <w:proofErr w:type="gramEnd"/>
      <w:r w:rsidR="003603EC">
        <w:fldChar w:fldCharType="begin"/>
      </w:r>
      <w:r w:rsidR="003603EC">
        <w:instrText xml:space="preserve"> XE "</w:instrText>
      </w:r>
      <w:r w:rsidR="003603EC" w:rsidRPr="00CF2156">
        <w:instrText>SwapPosition</w:instrText>
      </w:r>
      <w:r w:rsidR="003603EC">
        <w:instrText xml:space="preserve">" </w:instrText>
      </w:r>
      <w:r w:rsidR="003603EC">
        <w:fldChar w:fldCharType="end"/>
      </w:r>
      <w:r>
        <w:t>(</w:t>
      </w:r>
      <w:r w:rsidR="00C164AB">
        <w:t xml:space="preserve"> </w:t>
      </w:r>
      <w:proofErr w:type="spellStart"/>
      <w:r w:rsidR="00703C58">
        <w:t>weft</w:t>
      </w:r>
      <w:r w:rsidR="008C1DCF" w:rsidRPr="008C1DCF">
        <w:rPr>
          <w:vertAlign w:val="subscript"/>
        </w:rPr>
        <w:t>i</w:t>
      </w:r>
      <w:proofErr w:type="spellEnd"/>
      <w:r>
        <w:t xml:space="preserve">, </w:t>
      </w:r>
      <w:proofErr w:type="spellStart"/>
      <w:r w:rsidR="00703C58">
        <w:t>warp</w:t>
      </w:r>
      <w:r w:rsidR="008C1DCF" w:rsidRPr="008C1DCF">
        <w:rPr>
          <w:vertAlign w:val="subscript"/>
        </w:rPr>
        <w:t>i</w:t>
      </w:r>
      <w:proofErr w:type="spellEnd"/>
      <w:r w:rsidR="00C164AB">
        <w:t xml:space="preserve"> </w:t>
      </w:r>
      <w:r>
        <w:t>)</w:t>
      </w:r>
    </w:p>
    <w:p w14:paraId="16DD5D05" w14:textId="77777777" w:rsidR="00F82D0D" w:rsidRDefault="00F82D0D" w:rsidP="0022103D"/>
    <w:p w14:paraId="45464FC6" w14:textId="77777777" w:rsidR="00F82D0D" w:rsidRDefault="00F82D0D" w:rsidP="00F82D0D">
      <w:r>
        <w:t xml:space="preserve">See also: </w:t>
      </w:r>
      <w:hyperlink r:id="rId42" w:history="1">
        <w:r w:rsidRPr="009F1A81">
          <w:rPr>
            <w:rStyle w:val="Hyperlink"/>
          </w:rPr>
          <w:t>http://texgen.sourceforge.net/index.php/Scripting_Create_Models</w:t>
        </w:r>
      </w:hyperlink>
    </w:p>
    <w:p w14:paraId="356F394B" w14:textId="77777777" w:rsidR="00581001" w:rsidRDefault="00581001" w:rsidP="0022103D"/>
    <w:p w14:paraId="06F5CE56" w14:textId="77777777" w:rsidR="00703C58" w:rsidRDefault="00D91BA8" w:rsidP="00D91BA8">
      <w:pPr>
        <w:pBdr>
          <w:top w:val="single" w:sz="4" w:space="1" w:color="auto"/>
          <w:left w:val="single" w:sz="4" w:space="4" w:color="auto"/>
          <w:bottom w:val="single" w:sz="4" w:space="1" w:color="auto"/>
          <w:right w:val="single" w:sz="4" w:space="4" w:color="auto"/>
        </w:pBdr>
      </w:pPr>
      <w:r>
        <w:t>E</w:t>
      </w:r>
      <w:r w:rsidR="00703C58">
        <w:t>xample</w:t>
      </w:r>
      <w:r>
        <w:t>: C</w:t>
      </w:r>
      <w:r w:rsidR="00703C58">
        <w:t>reate a 2</w:t>
      </w:r>
      <w:r>
        <w:t>/2</w:t>
      </w:r>
      <w:r w:rsidR="00703C58">
        <w:t xml:space="preserve"> plain weave </w:t>
      </w:r>
      <w:r>
        <w:t>using the CTextileWeave2D</w:t>
      </w:r>
      <w:r w:rsidR="003603EC">
        <w:fldChar w:fldCharType="begin"/>
      </w:r>
      <w:r w:rsidR="003603EC">
        <w:instrText xml:space="preserve"> XE "</w:instrText>
      </w:r>
      <w:r w:rsidR="003603EC" w:rsidRPr="00CF2156">
        <w:instrText>CTextileWeave2D</w:instrText>
      </w:r>
      <w:r w:rsidR="003603EC">
        <w:instrText xml:space="preserve">" </w:instrText>
      </w:r>
      <w:r w:rsidR="003603EC">
        <w:fldChar w:fldCharType="end"/>
      </w:r>
      <w:r>
        <w:t xml:space="preserve"> class.</w:t>
      </w:r>
    </w:p>
    <w:p w14:paraId="15A22511" w14:textId="77777777" w:rsidR="00390901" w:rsidRDefault="00390901" w:rsidP="00D91BA8">
      <w:pPr>
        <w:pBdr>
          <w:top w:val="single" w:sz="4" w:space="1" w:color="auto"/>
          <w:left w:val="single" w:sz="4" w:space="4" w:color="auto"/>
          <w:bottom w:val="single" w:sz="4" w:space="1" w:color="auto"/>
          <w:right w:val="single" w:sz="4" w:space="4" w:color="auto"/>
        </w:pBdr>
      </w:pPr>
    </w:p>
    <w:p w14:paraId="6C9BCCAF" w14:textId="676F699F" w:rsidR="001A7BD8" w:rsidRDefault="001A7BD8" w:rsidP="00D91BA8">
      <w:pPr>
        <w:pStyle w:val="NoSpacing"/>
        <w:pBdr>
          <w:top w:val="single" w:sz="4" w:space="1" w:color="auto"/>
          <w:left w:val="single" w:sz="4" w:space="4" w:color="auto"/>
          <w:bottom w:val="single" w:sz="4" w:space="1" w:color="auto"/>
          <w:right w:val="single" w:sz="4" w:space="4" w:color="auto"/>
        </w:pBdr>
      </w:pPr>
      <w:r>
        <w:t># 2DTextile.py</w:t>
      </w:r>
    </w:p>
    <w:p w14:paraId="300840DF" w14:textId="77777777" w:rsidR="001A7BD8" w:rsidRDefault="001A7BD8" w:rsidP="00D91BA8">
      <w:pPr>
        <w:pStyle w:val="NoSpacing"/>
        <w:pBdr>
          <w:top w:val="single" w:sz="4" w:space="1" w:color="auto"/>
          <w:left w:val="single" w:sz="4" w:space="4" w:color="auto"/>
          <w:bottom w:val="single" w:sz="4" w:space="1" w:color="auto"/>
          <w:right w:val="single" w:sz="4" w:space="4" w:color="auto"/>
        </w:pBdr>
      </w:pPr>
    </w:p>
    <w:p w14:paraId="3833F7EA" w14:textId="60E09756" w:rsidR="001A7BD8" w:rsidRDefault="001A7BD8" w:rsidP="00D91BA8">
      <w:pPr>
        <w:pStyle w:val="NoSpacing"/>
        <w:pBdr>
          <w:top w:val="single" w:sz="4" w:space="1" w:color="auto"/>
          <w:left w:val="single" w:sz="4" w:space="4" w:color="auto"/>
          <w:bottom w:val="single" w:sz="4" w:space="1" w:color="auto"/>
          <w:right w:val="single" w:sz="4" w:space="4" w:color="auto"/>
        </w:pBdr>
      </w:pPr>
      <w:r w:rsidRPr="001A7BD8">
        <w:t># Specify weave parameters</w:t>
      </w:r>
    </w:p>
    <w:p w14:paraId="1EF975C9" w14:textId="6645930F" w:rsidR="00D91BA8" w:rsidRDefault="00D91BA8" w:rsidP="00D91BA8">
      <w:pPr>
        <w:pStyle w:val="NoSpacing"/>
        <w:pBdr>
          <w:top w:val="single" w:sz="4" w:space="1" w:color="auto"/>
          <w:left w:val="single" w:sz="4" w:space="4" w:color="auto"/>
          <w:bottom w:val="single" w:sz="4" w:space="1" w:color="auto"/>
          <w:right w:val="single" w:sz="4" w:space="4" w:color="auto"/>
        </w:pBdr>
      </w:pPr>
      <w:proofErr w:type="spellStart"/>
      <w:r>
        <w:t>nwarp</w:t>
      </w:r>
      <w:proofErr w:type="spellEnd"/>
      <w:r>
        <w:t xml:space="preserve">=2 </w:t>
      </w:r>
      <w:r w:rsidR="00390901">
        <w:t xml:space="preserve">  </w:t>
      </w:r>
      <w:r>
        <w:t>#Number of weft yarns in the unit cell</w:t>
      </w:r>
    </w:p>
    <w:p w14:paraId="632870DE" w14:textId="06BBCE2D" w:rsidR="00D91BA8" w:rsidRDefault="00D91BA8" w:rsidP="00D91BA8">
      <w:pPr>
        <w:pStyle w:val="NoSpacing"/>
        <w:pBdr>
          <w:top w:val="single" w:sz="4" w:space="1" w:color="auto"/>
          <w:left w:val="single" w:sz="4" w:space="4" w:color="auto"/>
          <w:bottom w:val="single" w:sz="4" w:space="1" w:color="auto"/>
          <w:right w:val="single" w:sz="4" w:space="4" w:color="auto"/>
        </w:pBdr>
      </w:pPr>
      <w:proofErr w:type="spellStart"/>
      <w:r>
        <w:t>nweft</w:t>
      </w:r>
      <w:proofErr w:type="spellEnd"/>
      <w:r>
        <w:t xml:space="preserve">=2 </w:t>
      </w:r>
      <w:r w:rsidR="00390901">
        <w:t xml:space="preserve">   </w:t>
      </w:r>
      <w:r>
        <w:t>#Number of warp yarns in the unit cell</w:t>
      </w:r>
    </w:p>
    <w:p w14:paraId="217ECE1D" w14:textId="5480A105" w:rsidR="00D91BA8" w:rsidRDefault="00D91BA8" w:rsidP="00D91BA8">
      <w:pPr>
        <w:pStyle w:val="NoSpacing"/>
        <w:pBdr>
          <w:top w:val="single" w:sz="4" w:space="1" w:color="auto"/>
          <w:left w:val="single" w:sz="4" w:space="4" w:color="auto"/>
          <w:bottom w:val="single" w:sz="4" w:space="1" w:color="auto"/>
          <w:right w:val="single" w:sz="4" w:space="4" w:color="auto"/>
        </w:pBdr>
      </w:pPr>
      <w:r>
        <w:lastRenderedPageBreak/>
        <w:t xml:space="preserve">s=1 </w:t>
      </w:r>
      <w:r w:rsidR="00390901">
        <w:t xml:space="preserve">         </w:t>
      </w:r>
      <w:r>
        <w:t>#Spacing between the yarns</w:t>
      </w:r>
    </w:p>
    <w:p w14:paraId="18B603BB" w14:textId="1BCAF75E" w:rsidR="00D91BA8" w:rsidRDefault="00005E40" w:rsidP="00D91BA8">
      <w:pPr>
        <w:pStyle w:val="NoSpacing"/>
        <w:pBdr>
          <w:top w:val="single" w:sz="4" w:space="1" w:color="auto"/>
          <w:left w:val="single" w:sz="4" w:space="4" w:color="auto"/>
          <w:bottom w:val="single" w:sz="4" w:space="1" w:color="auto"/>
          <w:right w:val="single" w:sz="4" w:space="4" w:color="auto"/>
        </w:pBdr>
      </w:pPr>
      <w:r>
        <w:t xml:space="preserve">t=0.1 </w:t>
      </w:r>
      <w:r w:rsidR="00390901">
        <w:t xml:space="preserve">      </w:t>
      </w:r>
      <w:r>
        <w:t>#Thickness of the fabric (sum of two yarn heights)</w:t>
      </w:r>
    </w:p>
    <w:p w14:paraId="19B9E491" w14:textId="422836CC" w:rsidR="00D91BA8" w:rsidRDefault="00D91BA8" w:rsidP="00D91BA8">
      <w:pPr>
        <w:pStyle w:val="NoSpacing"/>
        <w:pBdr>
          <w:top w:val="single" w:sz="4" w:space="1" w:color="auto"/>
          <w:left w:val="single" w:sz="4" w:space="4" w:color="auto"/>
          <w:bottom w:val="single" w:sz="4" w:space="1" w:color="auto"/>
          <w:right w:val="single" w:sz="4" w:space="4" w:color="auto"/>
        </w:pBdr>
      </w:pPr>
      <w:r>
        <w:t>ref=</w:t>
      </w:r>
      <w:proofErr w:type="gramStart"/>
      <w:r>
        <w:t xml:space="preserve">True </w:t>
      </w:r>
      <w:r w:rsidR="00390901">
        <w:t xml:space="preserve"> </w:t>
      </w:r>
      <w:r>
        <w:t>#</w:t>
      </w:r>
      <w:proofErr w:type="gramEnd"/>
      <w:r>
        <w:t>Refine model (True/False)</w:t>
      </w:r>
    </w:p>
    <w:p w14:paraId="231AAD96" w14:textId="77777777" w:rsidR="001A7BD8" w:rsidRDefault="001A7BD8" w:rsidP="00D91BA8">
      <w:pPr>
        <w:pStyle w:val="NoSpacing"/>
        <w:pBdr>
          <w:top w:val="single" w:sz="4" w:space="1" w:color="auto"/>
          <w:left w:val="single" w:sz="4" w:space="4" w:color="auto"/>
          <w:bottom w:val="single" w:sz="4" w:space="1" w:color="auto"/>
          <w:right w:val="single" w:sz="4" w:space="4" w:color="auto"/>
        </w:pBdr>
      </w:pPr>
    </w:p>
    <w:p w14:paraId="51822A2F" w14:textId="6FAC5DBE" w:rsidR="001A7BD8" w:rsidRDefault="001A7BD8" w:rsidP="00D91BA8">
      <w:pPr>
        <w:pStyle w:val="NoSpacing"/>
        <w:pBdr>
          <w:top w:val="single" w:sz="4" w:space="1" w:color="auto"/>
          <w:left w:val="single" w:sz="4" w:space="4" w:color="auto"/>
          <w:bottom w:val="single" w:sz="4" w:space="1" w:color="auto"/>
          <w:right w:val="single" w:sz="4" w:space="4" w:color="auto"/>
        </w:pBdr>
      </w:pPr>
      <w:r w:rsidRPr="001A7BD8">
        <w:t># Create 2D textile</w:t>
      </w:r>
    </w:p>
    <w:p w14:paraId="0B825B08" w14:textId="77777777" w:rsidR="00703C58" w:rsidRDefault="00D91BA8" w:rsidP="00D91BA8">
      <w:pPr>
        <w:pStyle w:val="NoSpacing"/>
        <w:pBdr>
          <w:top w:val="single" w:sz="4" w:space="1" w:color="auto"/>
          <w:left w:val="single" w:sz="4" w:space="4" w:color="auto"/>
          <w:bottom w:val="single" w:sz="4" w:space="1" w:color="auto"/>
          <w:right w:val="single" w:sz="4" w:space="4" w:color="auto"/>
        </w:pBdr>
      </w:pPr>
      <w:r>
        <w:t>weave = CTextileWeave2D</w:t>
      </w:r>
      <w:r w:rsidR="003603EC">
        <w:fldChar w:fldCharType="begin"/>
      </w:r>
      <w:r w:rsidR="003603EC">
        <w:instrText xml:space="preserve"> XE "</w:instrText>
      </w:r>
      <w:r w:rsidR="003603EC" w:rsidRPr="00CF2156">
        <w:instrText>CTextileWeave2D</w:instrText>
      </w:r>
      <w:r w:rsidR="003603EC">
        <w:instrText xml:space="preserve">" </w:instrText>
      </w:r>
      <w:r w:rsidR="003603EC">
        <w:fldChar w:fldCharType="end"/>
      </w:r>
      <w:r>
        <w:t>(</w:t>
      </w:r>
      <w:r w:rsidR="00C164AB">
        <w:t xml:space="preserve"> </w:t>
      </w:r>
      <w:proofErr w:type="spellStart"/>
      <w:r>
        <w:t>nweft</w:t>
      </w:r>
      <w:proofErr w:type="spellEnd"/>
      <w:r>
        <w:t xml:space="preserve">, </w:t>
      </w:r>
      <w:proofErr w:type="spellStart"/>
      <w:r>
        <w:t>nwarp</w:t>
      </w:r>
      <w:proofErr w:type="spellEnd"/>
      <w:r>
        <w:t xml:space="preserve">, s, t, </w:t>
      </w:r>
      <w:proofErr w:type="gramStart"/>
      <w:r>
        <w:t>ref</w:t>
      </w:r>
      <w:r w:rsidR="00C164AB">
        <w:t xml:space="preserve"> </w:t>
      </w:r>
      <w:r>
        <w:t>)</w:t>
      </w:r>
      <w:proofErr w:type="gramEnd"/>
    </w:p>
    <w:p w14:paraId="2043376F" w14:textId="77777777" w:rsidR="003A46F6" w:rsidRDefault="003A46F6" w:rsidP="00D91BA8">
      <w:pPr>
        <w:pStyle w:val="NoSpacing"/>
        <w:pBdr>
          <w:top w:val="single" w:sz="4" w:space="1" w:color="auto"/>
          <w:left w:val="single" w:sz="4" w:space="4" w:color="auto"/>
          <w:bottom w:val="single" w:sz="4" w:space="1" w:color="auto"/>
          <w:right w:val="single" w:sz="4" w:space="4" w:color="auto"/>
        </w:pBdr>
      </w:pPr>
    </w:p>
    <w:p w14:paraId="748401AD" w14:textId="77777777" w:rsidR="00703C58" w:rsidRDefault="00703C58" w:rsidP="00D91BA8">
      <w:pPr>
        <w:pStyle w:val="NoSpacing"/>
        <w:pBdr>
          <w:top w:val="single" w:sz="4" w:space="1" w:color="auto"/>
          <w:left w:val="single" w:sz="4" w:space="4" w:color="auto"/>
          <w:bottom w:val="single" w:sz="4" w:space="1" w:color="auto"/>
          <w:right w:val="single" w:sz="4" w:space="4" w:color="auto"/>
        </w:pBdr>
      </w:pPr>
      <w:r>
        <w:t># Set the weave pattern</w:t>
      </w:r>
    </w:p>
    <w:p w14:paraId="0741500C" w14:textId="77777777" w:rsidR="00703C58" w:rsidRDefault="00703C58" w:rsidP="00D91BA8">
      <w:pPr>
        <w:pStyle w:val="NoSpacing"/>
        <w:pBdr>
          <w:top w:val="single" w:sz="4" w:space="1" w:color="auto"/>
          <w:left w:val="single" w:sz="4" w:space="4" w:color="auto"/>
          <w:bottom w:val="single" w:sz="4" w:space="1" w:color="auto"/>
          <w:right w:val="single" w:sz="4" w:space="4" w:color="auto"/>
        </w:pBdr>
      </w:pPr>
      <w:proofErr w:type="spellStart"/>
      <w:proofErr w:type="gramStart"/>
      <w:r>
        <w:t>weave.SwapPosition</w:t>
      </w:r>
      <w:proofErr w:type="spellEnd"/>
      <w:proofErr w:type="gramEnd"/>
      <w:r w:rsidR="003603EC">
        <w:fldChar w:fldCharType="begin"/>
      </w:r>
      <w:r w:rsidR="003603EC">
        <w:instrText xml:space="preserve"> XE "</w:instrText>
      </w:r>
      <w:r w:rsidR="003603EC" w:rsidRPr="00CF2156">
        <w:instrText>SwapPosition</w:instrText>
      </w:r>
      <w:r w:rsidR="003603EC">
        <w:instrText xml:space="preserve">" </w:instrText>
      </w:r>
      <w:r w:rsidR="003603EC">
        <w:fldChar w:fldCharType="end"/>
      </w:r>
      <w:r>
        <w:t>(0, 0)</w:t>
      </w:r>
    </w:p>
    <w:p w14:paraId="10E63D2F" w14:textId="77777777" w:rsidR="003A46F6" w:rsidRDefault="00703C58" w:rsidP="003A46F6">
      <w:pPr>
        <w:pStyle w:val="NoSpacing"/>
        <w:pBdr>
          <w:top w:val="single" w:sz="4" w:space="1" w:color="auto"/>
          <w:left w:val="single" w:sz="4" w:space="4" w:color="auto"/>
          <w:bottom w:val="single" w:sz="4" w:space="1" w:color="auto"/>
          <w:right w:val="single" w:sz="4" w:space="4" w:color="auto"/>
        </w:pBdr>
      </w:pPr>
      <w:proofErr w:type="spellStart"/>
      <w:proofErr w:type="gramStart"/>
      <w:r>
        <w:t>weave.SwapPosition</w:t>
      </w:r>
      <w:proofErr w:type="spellEnd"/>
      <w:proofErr w:type="gramEnd"/>
      <w:r w:rsidR="003603EC">
        <w:fldChar w:fldCharType="begin"/>
      </w:r>
      <w:r w:rsidR="003603EC">
        <w:instrText xml:space="preserve"> XE "</w:instrText>
      </w:r>
      <w:r w:rsidR="003603EC" w:rsidRPr="00CF2156">
        <w:instrText>SwapPosition</w:instrText>
      </w:r>
      <w:r w:rsidR="003603EC">
        <w:instrText xml:space="preserve">" </w:instrText>
      </w:r>
      <w:r w:rsidR="003603EC">
        <w:fldChar w:fldCharType="end"/>
      </w:r>
      <w:r w:rsidR="003A46F6">
        <w:t>(1, 1)</w:t>
      </w:r>
    </w:p>
    <w:p w14:paraId="25F15420" w14:textId="77777777" w:rsidR="003A46F6" w:rsidRDefault="003A46F6" w:rsidP="003A46F6">
      <w:pPr>
        <w:pStyle w:val="NoSpacing"/>
        <w:pBdr>
          <w:top w:val="single" w:sz="4" w:space="1" w:color="auto"/>
          <w:left w:val="single" w:sz="4" w:space="4" w:color="auto"/>
          <w:bottom w:val="single" w:sz="4" w:space="1" w:color="auto"/>
          <w:right w:val="single" w:sz="4" w:space="4" w:color="auto"/>
        </w:pBdr>
      </w:pPr>
    </w:p>
    <w:p w14:paraId="1724501E" w14:textId="4415691D" w:rsidR="00FE418F" w:rsidRDefault="003A46F6" w:rsidP="003A46F6">
      <w:pPr>
        <w:pStyle w:val="NoSpacing"/>
        <w:pBdr>
          <w:top w:val="single" w:sz="4" w:space="1" w:color="auto"/>
          <w:left w:val="single" w:sz="4" w:space="4" w:color="auto"/>
          <w:bottom w:val="single" w:sz="4" w:space="1" w:color="auto"/>
          <w:right w:val="single" w:sz="4" w:space="4" w:color="auto"/>
        </w:pBdr>
      </w:pPr>
      <w:r>
        <w:t>#Add to the textile database</w:t>
      </w:r>
    </w:p>
    <w:p w14:paraId="67225BC6" w14:textId="77777777" w:rsidR="00FE418F" w:rsidRDefault="00FE418F" w:rsidP="00FE418F">
      <w:pPr>
        <w:pStyle w:val="NoSpacing"/>
        <w:pBdr>
          <w:top w:val="single" w:sz="4" w:space="1" w:color="auto"/>
          <w:left w:val="single" w:sz="4" w:space="4" w:color="auto"/>
          <w:bottom w:val="single" w:sz="4" w:space="1" w:color="auto"/>
          <w:right w:val="single" w:sz="4" w:space="4" w:color="auto"/>
        </w:pBdr>
      </w:pPr>
      <w:proofErr w:type="spellStart"/>
      <w:r>
        <w:t>AddTextile</w:t>
      </w:r>
      <w:proofErr w:type="spellEnd"/>
      <w:r w:rsidR="007B701A">
        <w:fldChar w:fldCharType="begin"/>
      </w:r>
      <w:r w:rsidR="007B701A">
        <w:instrText xml:space="preserve"> XE "</w:instrText>
      </w:r>
      <w:r w:rsidR="007B701A" w:rsidRPr="00ED4E1E">
        <w:instrText>AddTextile</w:instrText>
      </w:r>
      <w:r w:rsidR="007B701A">
        <w:instrText xml:space="preserve">" </w:instrText>
      </w:r>
      <w:r w:rsidR="007B701A">
        <w:fldChar w:fldCharType="end"/>
      </w:r>
      <w:r>
        <w:t>(weave)</w:t>
      </w:r>
    </w:p>
    <w:p w14:paraId="2C27A2B5" w14:textId="77777777" w:rsidR="00FE418F" w:rsidRDefault="00FE418F" w:rsidP="00D91BA8">
      <w:pPr>
        <w:pBdr>
          <w:top w:val="single" w:sz="4" w:space="1" w:color="auto"/>
          <w:left w:val="single" w:sz="4" w:space="4" w:color="auto"/>
          <w:bottom w:val="single" w:sz="4" w:space="1" w:color="auto"/>
          <w:right w:val="single" w:sz="4" w:space="4" w:color="auto"/>
        </w:pBdr>
      </w:pPr>
    </w:p>
    <w:p w14:paraId="357C3315" w14:textId="77777777" w:rsidR="00353CD5" w:rsidRDefault="00D91BA8" w:rsidP="00D91BA8">
      <w:pPr>
        <w:pStyle w:val="Caption"/>
        <w:pBdr>
          <w:top w:val="single" w:sz="4" w:space="1" w:color="auto"/>
          <w:left w:val="single" w:sz="4" w:space="4" w:color="auto"/>
          <w:bottom w:val="single" w:sz="4" w:space="1" w:color="auto"/>
          <w:right w:val="single" w:sz="4" w:space="4" w:color="auto"/>
        </w:pBdr>
      </w:pPr>
      <w:r>
        <w:t xml:space="preserve">The resulting yarn paths before and after </w:t>
      </w:r>
      <w:r w:rsidR="00FE418F">
        <w:t>selected</w:t>
      </w:r>
      <w:r>
        <w:t xml:space="preserve"> master nodes were swapped are shown in </w:t>
      </w:r>
      <w:r>
        <w:fldChar w:fldCharType="begin"/>
      </w:r>
      <w:r>
        <w:instrText xml:space="preserve"> REF _Ref419893679 \h </w:instrText>
      </w:r>
      <w:r>
        <w:fldChar w:fldCharType="separate"/>
      </w:r>
    </w:p>
    <w:p w14:paraId="0799C330" w14:textId="0B838BD3" w:rsidR="00D91BA8" w:rsidRDefault="00353CD5" w:rsidP="00D91BA8">
      <w:pPr>
        <w:pBdr>
          <w:top w:val="single" w:sz="4" w:space="1" w:color="auto"/>
          <w:left w:val="single" w:sz="4" w:space="4" w:color="auto"/>
          <w:bottom w:val="single" w:sz="4" w:space="1" w:color="auto"/>
          <w:right w:val="single" w:sz="4" w:space="4" w:color="auto"/>
        </w:pBdr>
      </w:pPr>
      <w:r>
        <w:t xml:space="preserve">Figure </w:t>
      </w:r>
      <w:r>
        <w:rPr>
          <w:noProof/>
        </w:rPr>
        <w:t>15</w:t>
      </w:r>
      <w:r w:rsidR="00D91BA8">
        <w:fldChar w:fldCharType="end"/>
      </w:r>
      <w:r w:rsidR="00D91BA8">
        <w:t>.</w:t>
      </w:r>
    </w:p>
    <w:p w14:paraId="30E1BC37" w14:textId="77777777" w:rsidR="00D91BA8" w:rsidRDefault="00D91BA8" w:rsidP="00D91BA8">
      <w:pPr>
        <w:pBdr>
          <w:top w:val="single" w:sz="4" w:space="1" w:color="auto"/>
          <w:left w:val="single" w:sz="4" w:space="4" w:color="auto"/>
          <w:bottom w:val="single" w:sz="4" w:space="1" w:color="auto"/>
          <w:right w:val="single" w:sz="4" w:space="4" w:color="auto"/>
        </w:pBdr>
      </w:pPr>
    </w:p>
    <w:p w14:paraId="5EFE5129" w14:textId="77777777" w:rsidR="00581001" w:rsidRDefault="00F82D0D" w:rsidP="00D91BA8">
      <w:pPr>
        <w:pBdr>
          <w:top w:val="single" w:sz="4" w:space="1" w:color="auto"/>
          <w:left w:val="single" w:sz="4" w:space="4" w:color="auto"/>
          <w:bottom w:val="single" w:sz="4" w:space="1" w:color="auto"/>
          <w:right w:val="single" w:sz="4" w:space="4" w:color="auto"/>
        </w:pBdr>
        <w:jc w:val="center"/>
      </w:pPr>
      <w:r>
        <w:rPr>
          <w:noProof/>
          <w:lang w:eastAsia="en-GB"/>
        </w:rPr>
        <mc:AlternateContent>
          <mc:Choice Requires="wpg">
            <w:drawing>
              <wp:anchor distT="0" distB="0" distL="114300" distR="114300" simplePos="0" relativeHeight="251668480" behindDoc="0" locked="0" layoutInCell="1" allowOverlap="1" wp14:anchorId="1A7BA165" wp14:editId="1C8D7891">
                <wp:simplePos x="0" y="0"/>
                <wp:positionH relativeFrom="column">
                  <wp:posOffset>4520123</wp:posOffset>
                </wp:positionH>
                <wp:positionV relativeFrom="paragraph">
                  <wp:posOffset>1426348</wp:posOffset>
                </wp:positionV>
                <wp:extent cx="497205" cy="1929572"/>
                <wp:effectExtent l="0" t="0" r="0" b="13970"/>
                <wp:wrapNone/>
                <wp:docPr id="259" name="Group 259"/>
                <wp:cNvGraphicFramePr/>
                <a:graphic xmlns:a="http://schemas.openxmlformats.org/drawingml/2006/main">
                  <a:graphicData uri="http://schemas.microsoft.com/office/word/2010/wordprocessingGroup">
                    <wpg:wgp>
                      <wpg:cNvGrpSpPr/>
                      <wpg:grpSpPr>
                        <a:xfrm>
                          <a:off x="0" y="0"/>
                          <a:ext cx="497205" cy="1929572"/>
                          <a:chOff x="0" y="0"/>
                          <a:chExt cx="497205" cy="1929572"/>
                        </a:xfrm>
                      </wpg:grpSpPr>
                      <wps:wsp>
                        <wps:cNvPr id="20" name="Text Box 20"/>
                        <wps:cNvSpPr txBox="1"/>
                        <wps:spPr>
                          <a:xfrm>
                            <a:off x="0" y="0"/>
                            <a:ext cx="497205" cy="21209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4B8C593" w14:textId="77777777" w:rsidR="007E550C" w:rsidRPr="00D91BA8" w:rsidRDefault="007E550C" w:rsidP="00D91BA8">
                              <w:r>
                                <w:t>A)</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21" name="Text Box 21"/>
                        <wps:cNvSpPr txBox="1"/>
                        <wps:spPr>
                          <a:xfrm>
                            <a:off x="0" y="1717482"/>
                            <a:ext cx="497205" cy="21209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B4461DF" w14:textId="77777777" w:rsidR="007E550C" w:rsidRPr="00D91BA8" w:rsidRDefault="007E550C" w:rsidP="00D91BA8">
                              <w: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1A7BA165" id="Group 259" o:spid="_x0000_s1047" style="position:absolute;left:0;text-align:left;margin-left:355.9pt;margin-top:112.3pt;width:39.15pt;height:151.95pt;z-index:251668480" coordsize="4972,1929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">
                <v:shape id="Text Box 20" o:spid="_x0000_s1048" type="#_x0000_t202" style="position:absolute;width:4972;height:21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" filled="f" stroked="f" strokeweight=".5pt">
                  <v:textbox inset="0,0,0,0">
                    <w:txbxContent>
                      <w:p w14:paraId="14B8C593" w14:textId="77777777" w:rsidR="007E550C" w:rsidRPr="00D91BA8" w:rsidRDefault="007E550C" w:rsidP="00D91BA8">
                        <w:r>
                          <w:t>A)</w:t>
                        </w:r>
                      </w:p>
                    </w:txbxContent>
                  </v:textbox>
                </v:shape>
                <v:shape id="Text Box 21" o:spid="_x0000_s1049" type="#_x0000_t202" style="position:absolute;top:17174;width:4972;height:21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" filled="f" stroked="f" strokeweight=".5pt">
                  <v:textbox inset="0,0,0,0">
                    <w:txbxContent>
                      <w:p w14:paraId="4B4461DF" w14:textId="77777777" w:rsidR="007E550C" w:rsidRPr="00D91BA8" w:rsidRDefault="007E550C" w:rsidP="00D91BA8">
                        <w:r>
                          <w:t>B)</w:t>
                        </w:r>
                      </w:p>
                    </w:txbxContent>
                  </v:textbox>
                </v:shape>
              </v:group>
            </w:pict>
          </mc:Fallback>
        </mc:AlternateContent>
      </w:r>
      <w:r w:rsidR="00D91BA8">
        <w:rPr>
          <w:noProof/>
          <w:lang w:eastAsia="en-GB"/>
        </w:rPr>
        <mc:AlternateContent>
          <mc:Choice Requires="wpg">
            <w:drawing>
              <wp:anchor distT="0" distB="0" distL="114300" distR="114300" simplePos="0" relativeHeight="251656192" behindDoc="0" locked="0" layoutInCell="1" allowOverlap="1" wp14:anchorId="493B03C1" wp14:editId="6673533F">
                <wp:simplePos x="0" y="0"/>
                <wp:positionH relativeFrom="column">
                  <wp:posOffset>139700</wp:posOffset>
                </wp:positionH>
                <wp:positionV relativeFrom="paragraph">
                  <wp:posOffset>1228461</wp:posOffset>
                </wp:positionV>
                <wp:extent cx="800101" cy="672465"/>
                <wp:effectExtent l="0" t="0" r="0" b="108585"/>
                <wp:wrapNone/>
                <wp:docPr id="19" name="Group 19"/>
                <wp:cNvGraphicFramePr/>
                <a:graphic xmlns:a="http://schemas.openxmlformats.org/drawingml/2006/main">
                  <a:graphicData uri="http://schemas.microsoft.com/office/word/2010/wordprocessingGroup">
                    <wpg:wgp>
                      <wpg:cNvGrpSpPr/>
                      <wpg:grpSpPr>
                        <a:xfrm>
                          <a:off x="0" y="0"/>
                          <a:ext cx="800101" cy="672465"/>
                          <a:chOff x="-1" y="0"/>
                          <a:chExt cx="800346" cy="672999"/>
                        </a:xfrm>
                      </wpg:grpSpPr>
                      <wps:wsp>
                        <wps:cNvPr id="9" name="Straight Arrow Connector 9"/>
                        <wps:cNvCnPr/>
                        <wps:spPr>
                          <a:xfrm flipV="1">
                            <a:off x="0" y="212141"/>
                            <a:ext cx="146304" cy="460451"/>
                          </a:xfrm>
                          <a:prstGeom prst="straightConnector1">
                            <a:avLst/>
                          </a:prstGeom>
                          <a:ln w="190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10" name="Straight Arrow Connector 10"/>
                        <wps:cNvCnPr/>
                        <wps:spPr>
                          <a:xfrm flipV="1">
                            <a:off x="0" y="672998"/>
                            <a:ext cx="431597" cy="1"/>
                          </a:xfrm>
                          <a:prstGeom prst="straightConnector1">
                            <a:avLst/>
                          </a:prstGeom>
                          <a:ln w="190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11" name="Text Box 11"/>
                        <wps:cNvSpPr txBox="1"/>
                        <wps:spPr>
                          <a:xfrm>
                            <a:off x="168250" y="438912"/>
                            <a:ext cx="632095" cy="19977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C3EDB6B" w14:textId="77777777" w:rsidR="007E550C" w:rsidRDefault="007E550C">
                              <w:r>
                                <w:t>Warp (x)</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12" name="Text Box 12"/>
                        <wps:cNvSpPr txBox="1"/>
                        <wps:spPr>
                          <a:xfrm>
                            <a:off x="-1" y="0"/>
                            <a:ext cx="581203" cy="181119"/>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9D3526C" w14:textId="77777777" w:rsidR="007E550C" w:rsidRDefault="007E550C" w:rsidP="00703C58">
                              <w:r>
                                <w:t>Weft (y)</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anchor>
            </w:drawing>
          </mc:Choice>
          <mc:Fallback>
            <w:pict>
              <v:group w14:anchorId="493B03C1" id="Group 19" o:spid="_x0000_s1050" style="position:absolute;left:0;text-align:left;margin-left:11pt;margin-top:96.75pt;width:63pt;height:52.95pt;z-index:251656192;mso-width-relative:margin" coordorigin="" coordsize="8003,672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">
                <v:shapetype id="_x0000_t32" coordsize="21600,21600" o:spt="32" o:oned="t" path="m,l21600,21600e" filled="f">
                  <v:path arrowok="t" fillok="f" o:connecttype="none"/>
                  <o:lock v:ext="edit" shapetype="t"/>
                </v:shapetype>
                <v:shape id="Straight Arrow Connector 9" o:spid="_x0000_s1051" type="#_x0000_t32" style="position:absolute;top:2121;width:1463;height:4604;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" strokecolor="black [3213]" strokeweight="1.5pt">
                  <v:stroke endarrow="open"/>
                </v:shape>
                <v:shape id="Straight Arrow Connector 10" o:spid="_x0000_s1052" type="#_x0000_t32" style="position:absolute;top:6729;width:4315;height: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" strokecolor="black [3213]" strokeweight="1.5pt">
                  <v:stroke endarrow="open"/>
                </v:shape>
                <v:shape id="Text Box 11" o:spid="_x0000_s1053" type="#_x0000_t202" style="position:absolute;left:1682;top:4389;width:6321;height:19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" filled="f" stroked="f" strokeweight=".5pt">
                  <v:textbox inset="0,0,0,0">
                    <w:txbxContent>
                      <w:p w14:paraId="4C3EDB6B" w14:textId="77777777" w:rsidR="007E550C" w:rsidRDefault="007E550C">
                        <w:r>
                          <w:t>Warp (x)</w:t>
                        </w:r>
                      </w:p>
                    </w:txbxContent>
                  </v:textbox>
                </v:shape>
                <v:shape id="Text Box 12" o:spid="_x0000_s1054" type="#_x0000_t202" style="position:absolute;width:5812;height:18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" filled="f" stroked="f" strokeweight=".5pt">
                  <v:textbox inset="0,0,0,0">
                    <w:txbxContent>
                      <w:p w14:paraId="69D3526C" w14:textId="77777777" w:rsidR="007E550C" w:rsidRDefault="007E550C" w:rsidP="00703C58">
                        <w:r>
                          <w:t>Weft (y)</w:t>
                        </w:r>
                      </w:p>
                    </w:txbxContent>
                  </v:textbox>
                </v:shape>
              </v:group>
            </w:pict>
          </mc:Fallback>
        </mc:AlternateContent>
      </w:r>
      <w:r w:rsidR="00703C58">
        <w:rPr>
          <w:noProof/>
          <w:lang w:eastAsia="en-GB"/>
        </w:rPr>
        <w:drawing>
          <wp:inline distT="0" distB="0" distL="0" distR="0" wp14:anchorId="7A05CFDC" wp14:editId="291851ED">
            <wp:extent cx="3642970" cy="1599022"/>
            <wp:effectExtent l="0" t="0" r="0" b="127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43">
                      <a:extLst>
                        <a:ext uri="{28A0092B-C50C-407E-A947-70E740481C1C}">
                          <a14:useLocalDpi xmlns:a14="http://schemas.microsoft.com/office/drawing/2010/main" val="0"/>
                        </a:ext>
                      </a:extLst>
                    </a:blip>
                    <a:srcRect r="2161"/>
                    <a:stretch/>
                  </pic:blipFill>
                  <pic:spPr bwMode="auto">
                    <a:xfrm>
                      <a:off x="0" y="0"/>
                      <a:ext cx="3645654" cy="1600200"/>
                    </a:xfrm>
                    <a:prstGeom prst="rect">
                      <a:avLst/>
                    </a:prstGeom>
                    <a:noFill/>
                    <a:ln>
                      <a:noFill/>
                    </a:ln>
                    <a:extLst>
                      <a:ext uri="{53640926-AAD7-44D8-BBD7-CCE9431645EC}">
                        <a14:shadowObscured xmlns:a14="http://schemas.microsoft.com/office/drawing/2010/main"/>
                      </a:ext>
                    </a:extLst>
                  </pic:spPr>
                </pic:pic>
              </a:graphicData>
            </a:graphic>
          </wp:inline>
        </w:drawing>
      </w:r>
    </w:p>
    <w:p w14:paraId="5D7C8129" w14:textId="77777777" w:rsidR="00D91BA8" w:rsidRDefault="00D91BA8" w:rsidP="00D91BA8">
      <w:pPr>
        <w:pBdr>
          <w:top w:val="single" w:sz="4" w:space="1" w:color="auto"/>
          <w:left w:val="single" w:sz="4" w:space="4" w:color="auto"/>
          <w:bottom w:val="single" w:sz="4" w:space="1" w:color="auto"/>
          <w:right w:val="single" w:sz="4" w:space="4" w:color="auto"/>
        </w:pBdr>
        <w:jc w:val="center"/>
      </w:pPr>
    </w:p>
    <w:p w14:paraId="0C73F7FC" w14:textId="77777777" w:rsidR="00703C58" w:rsidRDefault="00F82D0D" w:rsidP="00D91BA8">
      <w:pPr>
        <w:pBdr>
          <w:top w:val="single" w:sz="4" w:space="1" w:color="auto"/>
          <w:left w:val="single" w:sz="4" w:space="4" w:color="auto"/>
          <w:bottom w:val="single" w:sz="4" w:space="1" w:color="auto"/>
          <w:right w:val="single" w:sz="4" w:space="4" w:color="auto"/>
        </w:pBdr>
        <w:jc w:val="center"/>
      </w:pPr>
      <w:r>
        <w:rPr>
          <w:noProof/>
          <w:lang w:eastAsia="en-GB"/>
        </w:rPr>
        <mc:AlternateContent>
          <mc:Choice Requires="wpg">
            <w:drawing>
              <wp:anchor distT="0" distB="0" distL="114300" distR="114300" simplePos="0" relativeHeight="251676672" behindDoc="0" locked="0" layoutInCell="1" allowOverlap="1" wp14:anchorId="589529BF" wp14:editId="36F477BF">
                <wp:simplePos x="0" y="0"/>
                <wp:positionH relativeFrom="column">
                  <wp:posOffset>1149350</wp:posOffset>
                </wp:positionH>
                <wp:positionV relativeFrom="paragraph">
                  <wp:posOffset>36195</wp:posOffset>
                </wp:positionV>
                <wp:extent cx="3216551" cy="1349126"/>
                <wp:effectExtent l="0" t="0" r="3175" b="3810"/>
                <wp:wrapNone/>
                <wp:docPr id="31" name="Group 31"/>
                <wp:cNvGraphicFramePr/>
                <a:graphic xmlns:a="http://schemas.openxmlformats.org/drawingml/2006/main">
                  <a:graphicData uri="http://schemas.microsoft.com/office/word/2010/wordprocessingGroup">
                    <wpg:wgp>
                      <wpg:cNvGrpSpPr/>
                      <wpg:grpSpPr>
                        <a:xfrm>
                          <a:off x="0" y="0"/>
                          <a:ext cx="3216551" cy="1349126"/>
                          <a:chOff x="0" y="0"/>
                          <a:chExt cx="3216551" cy="1349126"/>
                        </a:xfrm>
                      </wpg:grpSpPr>
                      <wps:wsp>
                        <wps:cNvPr id="15" name="Text Box 15"/>
                        <wps:cNvSpPr txBox="1"/>
                        <wps:spPr>
                          <a:xfrm>
                            <a:off x="0" y="930302"/>
                            <a:ext cx="497205" cy="21209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0A020F3" w14:textId="77777777" w:rsidR="007E550C" w:rsidRPr="00703C58" w:rsidRDefault="007E550C" w:rsidP="00703C58">
                              <w:pPr>
                                <w:rPr>
                                  <w:color w:val="FFFFFF" w:themeColor="background1"/>
                                </w:rPr>
                              </w:pPr>
                              <w:proofErr w:type="gramStart"/>
                              <w:r>
                                <w:rPr>
                                  <w:color w:val="FFFFFF" w:themeColor="background1"/>
                                </w:rPr>
                                <w:t>0 ,</w:t>
                              </w:r>
                              <w:proofErr w:type="gramEnd"/>
                              <w:r>
                                <w:rPr>
                                  <w:color w:val="FFFFFF" w:themeColor="background1"/>
                                </w:rPr>
                                <w:t xml:space="preserve"> 0</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16" name="Text Box 16"/>
                        <wps:cNvSpPr txBox="1"/>
                        <wps:spPr>
                          <a:xfrm>
                            <a:off x="1630018" y="1137036"/>
                            <a:ext cx="497205" cy="21209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F1DBEF3" w14:textId="0385E207" w:rsidR="007E550C" w:rsidRPr="00703C58" w:rsidRDefault="007E550C" w:rsidP="00703C58">
                              <w:pPr>
                                <w:rPr>
                                  <w:color w:val="FFFFFF" w:themeColor="background1"/>
                                </w:rPr>
                              </w:pPr>
                              <w:proofErr w:type="gramStart"/>
                              <w:r>
                                <w:rPr>
                                  <w:color w:val="FFFFFF" w:themeColor="background1"/>
                                </w:rPr>
                                <w:t>1 ,</w:t>
                              </w:r>
                              <w:proofErr w:type="gramEnd"/>
                              <w:r>
                                <w:rPr>
                                  <w:color w:val="FFFFFF" w:themeColor="background1"/>
                                </w:rPr>
                                <w:t xml:space="preserve"> 0</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17" name="Text Box 17"/>
                        <wps:cNvSpPr txBox="1"/>
                        <wps:spPr>
                          <a:xfrm>
                            <a:off x="225701" y="397559"/>
                            <a:ext cx="497205" cy="21209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6DF36E6" w14:textId="423CD393" w:rsidR="007E550C" w:rsidRPr="00703C58" w:rsidRDefault="007E550C" w:rsidP="00703C58">
                              <w:pPr>
                                <w:rPr>
                                  <w:color w:val="FFFFFF" w:themeColor="background1"/>
                                </w:rPr>
                              </w:pPr>
                              <w:proofErr w:type="gramStart"/>
                              <w:r>
                                <w:rPr>
                                  <w:color w:val="FFFFFF" w:themeColor="background1"/>
                                </w:rPr>
                                <w:t>0 ,</w:t>
                              </w:r>
                              <w:proofErr w:type="gramEnd"/>
                              <w:r>
                                <w:rPr>
                                  <w:color w:val="FFFFFF" w:themeColor="background1"/>
                                </w:rPr>
                                <w:t xml:space="preserve"> 1</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18" name="Text Box 18"/>
                        <wps:cNvSpPr txBox="1"/>
                        <wps:spPr>
                          <a:xfrm>
                            <a:off x="1534602" y="397565"/>
                            <a:ext cx="497205" cy="21209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8CE45C1" w14:textId="77777777" w:rsidR="007E550C" w:rsidRPr="00703C58" w:rsidRDefault="007E550C" w:rsidP="00703C58">
                              <w:pPr>
                                <w:rPr>
                                  <w:color w:val="FFFFFF" w:themeColor="background1"/>
                                </w:rPr>
                              </w:pPr>
                              <w:proofErr w:type="gramStart"/>
                              <w:r>
                                <w:rPr>
                                  <w:color w:val="FFFFFF" w:themeColor="background1"/>
                                </w:rPr>
                                <w:t>1 ,</w:t>
                              </w:r>
                              <w:proofErr w:type="gramEnd"/>
                              <w:r>
                                <w:rPr>
                                  <w:color w:val="FFFFFF" w:themeColor="background1"/>
                                </w:rPr>
                                <w:t xml:space="preserve"> 1</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22" name="Text Box 22"/>
                        <wps:cNvSpPr txBox="1"/>
                        <wps:spPr>
                          <a:xfrm>
                            <a:off x="2719346" y="930302"/>
                            <a:ext cx="497205" cy="21209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BDA10CC" w14:textId="77777777" w:rsidR="007E550C" w:rsidRPr="00703C58" w:rsidRDefault="007E550C" w:rsidP="007979F8">
                              <w:pPr>
                                <w:rPr>
                                  <w:color w:val="FFFFFF" w:themeColor="background1"/>
                                </w:rPr>
                              </w:pPr>
                              <w:r>
                                <w:rPr>
                                  <w:color w:val="FFFFFF" w:themeColor="background1"/>
                                </w:rPr>
                                <w:t>Warp 0</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23" name="Text Box 23"/>
                        <wps:cNvSpPr txBox="1"/>
                        <wps:spPr>
                          <a:xfrm>
                            <a:off x="2719346" y="326003"/>
                            <a:ext cx="497205" cy="21209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2AFA6B3" w14:textId="77777777" w:rsidR="007E550C" w:rsidRPr="00703C58" w:rsidRDefault="007E550C" w:rsidP="007979F8">
                              <w:pPr>
                                <w:rPr>
                                  <w:color w:val="FFFFFF" w:themeColor="background1"/>
                                </w:rPr>
                              </w:pPr>
                              <w:r>
                                <w:rPr>
                                  <w:color w:val="FFFFFF" w:themeColor="background1"/>
                                </w:rPr>
                                <w:t>Warp 1</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24" name="Text Box 24"/>
                        <wps:cNvSpPr txBox="1"/>
                        <wps:spPr>
                          <a:xfrm>
                            <a:off x="15903" y="0"/>
                            <a:ext cx="497205" cy="21209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D6381AC" w14:textId="77777777" w:rsidR="007E550C" w:rsidRPr="00703C58" w:rsidRDefault="007E550C" w:rsidP="007979F8">
                              <w:pPr>
                                <w:rPr>
                                  <w:color w:val="FFFFFF" w:themeColor="background1"/>
                                </w:rPr>
                              </w:pPr>
                              <w:r>
                                <w:rPr>
                                  <w:color w:val="FFFFFF" w:themeColor="background1"/>
                                </w:rPr>
                                <w:t>Weft 0</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25" name="Text Box 25"/>
                        <wps:cNvSpPr txBox="1"/>
                        <wps:spPr>
                          <a:xfrm>
                            <a:off x="1296063" y="0"/>
                            <a:ext cx="497205" cy="21209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6BE2A31" w14:textId="77777777" w:rsidR="007E550C" w:rsidRPr="00703C58" w:rsidRDefault="007E550C" w:rsidP="007979F8">
                              <w:pPr>
                                <w:rPr>
                                  <w:color w:val="FFFFFF" w:themeColor="background1"/>
                                </w:rPr>
                              </w:pPr>
                              <w:r>
                                <w:rPr>
                                  <w:color w:val="FFFFFF" w:themeColor="background1"/>
                                </w:rPr>
                                <w:t>Weft 1</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589529BF" id="Group 31" o:spid="_x0000_s1055" style="position:absolute;left:0;text-align:left;margin-left:90.5pt;margin-top:2.85pt;width:253.25pt;height:106.25pt;z-index:251676672" coordsize="32165,1349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">
                <v:shape id="Text Box 15" o:spid="_x0000_s1056" type="#_x0000_t202" style="position:absolute;top:9303;width:4972;height:21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" filled="f" stroked="f" strokeweight=".5pt">
                  <v:textbox inset="0,0,0,0">
                    <w:txbxContent>
                      <w:p w14:paraId="10A020F3" w14:textId="77777777" w:rsidR="007E550C" w:rsidRPr="00703C58" w:rsidRDefault="007E550C" w:rsidP="00703C58">
                        <w:pPr>
                          <w:rPr>
                            <w:color w:val="FFFFFF" w:themeColor="background1"/>
                          </w:rPr>
                        </w:pPr>
                        <w:proofErr w:type="gramStart"/>
                        <w:r>
                          <w:rPr>
                            <w:color w:val="FFFFFF" w:themeColor="background1"/>
                          </w:rPr>
                          <w:t>0 ,</w:t>
                        </w:r>
                        <w:proofErr w:type="gramEnd"/>
                        <w:r>
                          <w:rPr>
                            <w:color w:val="FFFFFF" w:themeColor="background1"/>
                          </w:rPr>
                          <w:t xml:space="preserve"> 0</w:t>
                        </w:r>
                      </w:p>
                    </w:txbxContent>
                  </v:textbox>
                </v:shape>
                <v:shape id="Text Box 16" o:spid="_x0000_s1057" type="#_x0000_t202" style="position:absolute;left:16300;top:11370;width:4972;height:21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" filled="f" stroked="f" strokeweight=".5pt">
                  <v:textbox inset="0,0,0,0">
                    <w:txbxContent>
                      <w:p w14:paraId="6F1DBEF3" w14:textId="0385E207" w:rsidR="007E550C" w:rsidRPr="00703C58" w:rsidRDefault="007E550C" w:rsidP="00703C58">
                        <w:pPr>
                          <w:rPr>
                            <w:color w:val="FFFFFF" w:themeColor="background1"/>
                          </w:rPr>
                        </w:pPr>
                        <w:proofErr w:type="gramStart"/>
                        <w:r>
                          <w:rPr>
                            <w:color w:val="FFFFFF" w:themeColor="background1"/>
                          </w:rPr>
                          <w:t>1 ,</w:t>
                        </w:r>
                        <w:proofErr w:type="gramEnd"/>
                        <w:r>
                          <w:rPr>
                            <w:color w:val="FFFFFF" w:themeColor="background1"/>
                          </w:rPr>
                          <w:t xml:space="preserve"> 0</w:t>
                        </w:r>
                      </w:p>
                    </w:txbxContent>
                  </v:textbox>
                </v:shape>
                <v:shape id="Text Box 17" o:spid="_x0000_s1058" type="#_x0000_t202" style="position:absolute;left:2257;top:3975;width:4972;height:21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" filled="f" stroked="f" strokeweight=".5pt">
                  <v:textbox inset="0,0,0,0">
                    <w:txbxContent>
                      <w:p w14:paraId="46DF36E6" w14:textId="423CD393" w:rsidR="007E550C" w:rsidRPr="00703C58" w:rsidRDefault="007E550C" w:rsidP="00703C58">
                        <w:pPr>
                          <w:rPr>
                            <w:color w:val="FFFFFF" w:themeColor="background1"/>
                          </w:rPr>
                        </w:pPr>
                        <w:proofErr w:type="gramStart"/>
                        <w:r>
                          <w:rPr>
                            <w:color w:val="FFFFFF" w:themeColor="background1"/>
                          </w:rPr>
                          <w:t>0 ,</w:t>
                        </w:r>
                        <w:proofErr w:type="gramEnd"/>
                        <w:r>
                          <w:rPr>
                            <w:color w:val="FFFFFF" w:themeColor="background1"/>
                          </w:rPr>
                          <w:t xml:space="preserve"> 1</w:t>
                        </w:r>
                      </w:p>
                    </w:txbxContent>
                  </v:textbox>
                </v:shape>
                <v:shape id="Text Box 18" o:spid="_x0000_s1059" type="#_x0000_t202" style="position:absolute;left:15346;top:3975;width:4972;height:21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" filled="f" stroked="f" strokeweight=".5pt">
                  <v:textbox inset="0,0,0,0">
                    <w:txbxContent>
                      <w:p w14:paraId="38CE45C1" w14:textId="77777777" w:rsidR="007E550C" w:rsidRPr="00703C58" w:rsidRDefault="007E550C" w:rsidP="00703C58">
                        <w:pPr>
                          <w:rPr>
                            <w:color w:val="FFFFFF" w:themeColor="background1"/>
                          </w:rPr>
                        </w:pPr>
                        <w:proofErr w:type="gramStart"/>
                        <w:r>
                          <w:rPr>
                            <w:color w:val="FFFFFF" w:themeColor="background1"/>
                          </w:rPr>
                          <w:t>1 ,</w:t>
                        </w:r>
                        <w:proofErr w:type="gramEnd"/>
                        <w:r>
                          <w:rPr>
                            <w:color w:val="FFFFFF" w:themeColor="background1"/>
                          </w:rPr>
                          <w:t xml:space="preserve"> 1</w:t>
                        </w:r>
                      </w:p>
                    </w:txbxContent>
                  </v:textbox>
                </v:shape>
                <v:shape id="Text Box 22" o:spid="_x0000_s1060" type="#_x0000_t202" style="position:absolute;left:27193;top:9303;width:4972;height:21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" filled="f" stroked="f" strokeweight=".5pt">
                  <v:textbox inset="0,0,0,0">
                    <w:txbxContent>
                      <w:p w14:paraId="0BDA10CC" w14:textId="77777777" w:rsidR="007E550C" w:rsidRPr="00703C58" w:rsidRDefault="007E550C" w:rsidP="007979F8">
                        <w:pPr>
                          <w:rPr>
                            <w:color w:val="FFFFFF" w:themeColor="background1"/>
                          </w:rPr>
                        </w:pPr>
                        <w:r>
                          <w:rPr>
                            <w:color w:val="FFFFFF" w:themeColor="background1"/>
                          </w:rPr>
                          <w:t>Warp 0</w:t>
                        </w:r>
                      </w:p>
                    </w:txbxContent>
                  </v:textbox>
                </v:shape>
                <v:shape id="Text Box 23" o:spid="_x0000_s1061" type="#_x0000_t202" style="position:absolute;left:27193;top:3260;width:4972;height:21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" filled="f" stroked="f" strokeweight=".5pt">
                  <v:textbox inset="0,0,0,0">
                    <w:txbxContent>
                      <w:p w14:paraId="22AFA6B3" w14:textId="77777777" w:rsidR="007E550C" w:rsidRPr="00703C58" w:rsidRDefault="007E550C" w:rsidP="007979F8">
                        <w:pPr>
                          <w:rPr>
                            <w:color w:val="FFFFFF" w:themeColor="background1"/>
                          </w:rPr>
                        </w:pPr>
                        <w:r>
                          <w:rPr>
                            <w:color w:val="FFFFFF" w:themeColor="background1"/>
                          </w:rPr>
                          <w:t>Warp 1</w:t>
                        </w:r>
                      </w:p>
                    </w:txbxContent>
                  </v:textbox>
                </v:shape>
                <v:shape id="Text Box 24" o:spid="_x0000_s1062" type="#_x0000_t202" style="position:absolute;left:159;width:4972;height:21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" filled="f" stroked="f" strokeweight=".5pt">
                  <v:textbox inset="0,0,0,0">
                    <w:txbxContent>
                      <w:p w14:paraId="1D6381AC" w14:textId="77777777" w:rsidR="007E550C" w:rsidRPr="00703C58" w:rsidRDefault="007E550C" w:rsidP="007979F8">
                        <w:pPr>
                          <w:rPr>
                            <w:color w:val="FFFFFF" w:themeColor="background1"/>
                          </w:rPr>
                        </w:pPr>
                        <w:r>
                          <w:rPr>
                            <w:color w:val="FFFFFF" w:themeColor="background1"/>
                          </w:rPr>
                          <w:t>Weft 0</w:t>
                        </w:r>
                      </w:p>
                    </w:txbxContent>
                  </v:textbox>
                </v:shape>
                <v:shape id="Text Box 25" o:spid="_x0000_s1063" type="#_x0000_t202" style="position:absolute;left:12960;width:4972;height:21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" filled="f" stroked="f" strokeweight=".5pt">
                  <v:textbox inset="0,0,0,0">
                    <w:txbxContent>
                      <w:p w14:paraId="76BE2A31" w14:textId="77777777" w:rsidR="007E550C" w:rsidRPr="00703C58" w:rsidRDefault="007E550C" w:rsidP="007979F8">
                        <w:pPr>
                          <w:rPr>
                            <w:color w:val="FFFFFF" w:themeColor="background1"/>
                          </w:rPr>
                        </w:pPr>
                        <w:r>
                          <w:rPr>
                            <w:color w:val="FFFFFF" w:themeColor="background1"/>
                          </w:rPr>
                          <w:t>Weft 1</w:t>
                        </w:r>
                      </w:p>
                    </w:txbxContent>
                  </v:textbox>
                </v:shape>
              </v:group>
            </w:pict>
          </mc:Fallback>
        </mc:AlternateContent>
      </w:r>
      <w:r w:rsidR="00703C58">
        <w:rPr>
          <w:noProof/>
          <w:lang w:eastAsia="en-GB"/>
        </w:rPr>
        <w:drawing>
          <wp:inline distT="0" distB="0" distL="0" distR="0" wp14:anchorId="68869A50" wp14:editId="0EDAD93D">
            <wp:extent cx="3649980" cy="1539240"/>
            <wp:effectExtent l="0" t="0" r="7620" b="381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3649980" cy="1539240"/>
                    </a:xfrm>
                    <a:prstGeom prst="rect">
                      <a:avLst/>
                    </a:prstGeom>
                    <a:noFill/>
                  </pic:spPr>
                </pic:pic>
              </a:graphicData>
            </a:graphic>
          </wp:inline>
        </w:drawing>
      </w:r>
    </w:p>
    <w:p w14:paraId="6DE14AAB" w14:textId="77777777" w:rsidR="00390901" w:rsidRDefault="00390901" w:rsidP="00D91BA8">
      <w:pPr>
        <w:pStyle w:val="Caption"/>
        <w:pBdr>
          <w:top w:val="single" w:sz="4" w:space="1" w:color="auto"/>
          <w:left w:val="single" w:sz="4" w:space="4" w:color="auto"/>
          <w:bottom w:val="single" w:sz="4" w:space="1" w:color="auto"/>
          <w:right w:val="single" w:sz="4" w:space="4" w:color="auto"/>
        </w:pBdr>
      </w:pPr>
      <w:bookmarkStart w:id="78" w:name="_Ref419893679"/>
    </w:p>
    <w:p w14:paraId="57FD3C36" w14:textId="3B1D809C" w:rsidR="00703C58" w:rsidRDefault="00703C58" w:rsidP="00D91BA8">
      <w:pPr>
        <w:pStyle w:val="Caption"/>
        <w:pBdr>
          <w:top w:val="single" w:sz="4" w:space="1" w:color="auto"/>
          <w:left w:val="single" w:sz="4" w:space="4" w:color="auto"/>
          <w:bottom w:val="single" w:sz="4" w:space="1" w:color="auto"/>
          <w:right w:val="single" w:sz="4" w:space="4" w:color="auto"/>
        </w:pBdr>
      </w:pPr>
      <w:bookmarkStart w:id="79" w:name="_Ref487115389"/>
      <w:r>
        <w:t xml:space="preserve">Figure </w:t>
      </w:r>
      <w:r w:rsidR="000C3F0F">
        <w:rPr>
          <w:noProof/>
        </w:rPr>
        <w:fldChar w:fldCharType="begin"/>
      </w:r>
      <w:r w:rsidR="000C3F0F">
        <w:rPr>
          <w:noProof/>
        </w:rPr>
        <w:instrText xml:space="preserve"> SEQ Figure \* ARABIC </w:instrText>
      </w:r>
      <w:r w:rsidR="000C3F0F">
        <w:rPr>
          <w:noProof/>
        </w:rPr>
        <w:fldChar w:fldCharType="separate"/>
      </w:r>
      <w:r w:rsidR="00353CD5">
        <w:rPr>
          <w:noProof/>
        </w:rPr>
        <w:t>15</w:t>
      </w:r>
      <w:r w:rsidR="000C3F0F">
        <w:rPr>
          <w:noProof/>
        </w:rPr>
        <w:fldChar w:fldCharType="end"/>
      </w:r>
      <w:bookmarkEnd w:id="78"/>
      <w:bookmarkEnd w:id="79"/>
      <w:r>
        <w:t>: Yarn path and master nodes of a CTextileWeave2D</w:t>
      </w:r>
      <w:r w:rsidR="003603EC">
        <w:fldChar w:fldCharType="begin"/>
      </w:r>
      <w:r w:rsidR="003603EC">
        <w:instrText xml:space="preserve"> XE "</w:instrText>
      </w:r>
      <w:r w:rsidR="003603EC" w:rsidRPr="00CF2156">
        <w:instrText>CTextileWeave2D</w:instrText>
      </w:r>
      <w:r w:rsidR="003603EC">
        <w:instrText xml:space="preserve">" </w:instrText>
      </w:r>
      <w:r w:rsidR="003603EC">
        <w:fldChar w:fldCharType="end"/>
      </w:r>
      <w:r>
        <w:t xml:space="preserve"> with 2 warp and 2 weft yarns.</w:t>
      </w:r>
      <w:r w:rsidR="00D91BA8">
        <w:t xml:space="preserve"> A) Directly after creating the yarn paths and B) after swapping specified master nodes indexes given (warp, weft).</w:t>
      </w:r>
    </w:p>
    <w:p w14:paraId="28FBD044" w14:textId="77777777" w:rsidR="00581001" w:rsidRDefault="00581001" w:rsidP="0022103D"/>
    <w:p w14:paraId="5F7182B7" w14:textId="228B6208" w:rsidR="00005E40" w:rsidRDefault="00D91BA8" w:rsidP="009B3686">
      <w:r>
        <w:t>For th</w:t>
      </w:r>
      <w:r w:rsidR="003C3964">
        <w:t xml:space="preserve">is weave, </w:t>
      </w:r>
      <w:r w:rsidR="003A46F6">
        <w:t>the</w:t>
      </w:r>
      <w:r w:rsidR="003C3964">
        <w:t xml:space="preserve"> yarn width</w:t>
      </w:r>
      <w:r w:rsidR="00BA6E8C">
        <w:t>s</w:t>
      </w:r>
      <w:r w:rsidR="00005E40">
        <w:t xml:space="preserve">, </w:t>
      </w:r>
      <w:r w:rsidR="00005E40" w:rsidRPr="008C1DCF">
        <w:rPr>
          <w:i/>
        </w:rPr>
        <w:t>w</w:t>
      </w:r>
      <w:r w:rsidR="00005E40">
        <w:t>,</w:t>
      </w:r>
      <w:r w:rsidR="00E36ED7">
        <w:t xml:space="preserve"> and yarn heights, </w:t>
      </w:r>
      <w:r w:rsidR="00E36ED7" w:rsidRPr="008C1DCF">
        <w:rPr>
          <w:i/>
        </w:rPr>
        <w:t>h</w:t>
      </w:r>
      <w:r w:rsidR="00E36ED7">
        <w:t>,</w:t>
      </w:r>
      <w:r w:rsidR="003C3964">
        <w:t xml:space="preserve"> </w:t>
      </w:r>
      <w:r w:rsidR="00005E40">
        <w:t>can be set</w:t>
      </w:r>
      <w:r w:rsidR="00BA6E8C">
        <w:t xml:space="preserve"> for all yarns with a single command</w:t>
      </w:r>
      <w:r w:rsidR="00005E40">
        <w:t>:</w:t>
      </w:r>
    </w:p>
    <w:p w14:paraId="0CABD4E0" w14:textId="77777777" w:rsidR="00390901" w:rsidRDefault="00390901" w:rsidP="009B3686"/>
    <w:p w14:paraId="20B0814C" w14:textId="77777777" w:rsidR="00581001" w:rsidRDefault="00581001" w:rsidP="00005E40">
      <w:pPr>
        <w:pStyle w:val="NoSpacing"/>
      </w:pPr>
      <w:proofErr w:type="spellStart"/>
      <w:proofErr w:type="gramStart"/>
      <w:r>
        <w:t>weave.SetYarnWidths</w:t>
      </w:r>
      <w:proofErr w:type="spellEnd"/>
      <w:proofErr w:type="gramEnd"/>
      <w:r w:rsidR="003603EC">
        <w:fldChar w:fldCharType="begin"/>
      </w:r>
      <w:r w:rsidR="003603EC">
        <w:instrText xml:space="preserve"> XE "</w:instrText>
      </w:r>
      <w:r w:rsidR="003603EC" w:rsidRPr="00CF2156">
        <w:instrText>SetYarnWidths</w:instrText>
      </w:r>
      <w:r w:rsidR="003603EC">
        <w:instrText xml:space="preserve">" </w:instrText>
      </w:r>
      <w:r w:rsidR="003603EC">
        <w:fldChar w:fldCharType="end"/>
      </w:r>
      <w:r>
        <w:t>(</w:t>
      </w:r>
      <w:r w:rsidR="00C164AB">
        <w:t xml:space="preserve"> </w:t>
      </w:r>
      <w:r w:rsidR="00005E40">
        <w:t>w</w:t>
      </w:r>
      <w:r w:rsidR="00C164AB">
        <w:t xml:space="preserve"> </w:t>
      </w:r>
      <w:r>
        <w:t>)</w:t>
      </w:r>
    </w:p>
    <w:p w14:paraId="2E5CF9C8" w14:textId="77777777" w:rsidR="00E36ED7" w:rsidRDefault="00E36ED7" w:rsidP="00005E40">
      <w:pPr>
        <w:pStyle w:val="NoSpacing"/>
      </w:pPr>
      <w:proofErr w:type="spellStart"/>
      <w:proofErr w:type="gramStart"/>
      <w:r w:rsidRPr="00E36ED7">
        <w:t>weave.SetYarnHeights</w:t>
      </w:r>
      <w:proofErr w:type="spellEnd"/>
      <w:proofErr w:type="gramEnd"/>
      <w:r w:rsidR="003603EC">
        <w:fldChar w:fldCharType="begin"/>
      </w:r>
      <w:r w:rsidR="003603EC">
        <w:instrText xml:space="preserve"> XE "</w:instrText>
      </w:r>
      <w:r w:rsidR="003603EC" w:rsidRPr="00CF2156">
        <w:instrText>SetYarnHeights</w:instrText>
      </w:r>
      <w:r w:rsidR="003603EC">
        <w:instrText xml:space="preserve">" </w:instrText>
      </w:r>
      <w:r w:rsidR="003603EC">
        <w:fldChar w:fldCharType="end"/>
      </w:r>
      <w:r w:rsidRPr="00E36ED7">
        <w:t>(</w:t>
      </w:r>
      <w:r w:rsidR="00C164AB">
        <w:t xml:space="preserve"> </w:t>
      </w:r>
      <w:r w:rsidRPr="00E36ED7">
        <w:t>h</w:t>
      </w:r>
      <w:r w:rsidR="00C164AB">
        <w:t xml:space="preserve"> </w:t>
      </w:r>
      <w:r w:rsidRPr="00E36ED7">
        <w:t>)</w:t>
      </w:r>
    </w:p>
    <w:p w14:paraId="3FE737D6" w14:textId="77777777" w:rsidR="003C3964" w:rsidRDefault="003C3964" w:rsidP="00581001"/>
    <w:p w14:paraId="76FA7668" w14:textId="019D7064" w:rsidR="00390901" w:rsidRDefault="00390901" w:rsidP="00581001">
      <w:r>
        <w:t>A gap can be specified which is enforced when the refine option is specified to define the gap between the yarn surfaces.</w:t>
      </w:r>
    </w:p>
    <w:p w14:paraId="7D645207" w14:textId="77777777" w:rsidR="00390901" w:rsidRDefault="00390901" w:rsidP="00581001"/>
    <w:p w14:paraId="0D78FF72" w14:textId="77777777" w:rsidR="00BA6E8C" w:rsidRDefault="00BA6E8C" w:rsidP="00BA6E8C">
      <w:pPr>
        <w:pStyle w:val="NoSpacing"/>
      </w:pPr>
      <w:proofErr w:type="spellStart"/>
      <w:proofErr w:type="gramStart"/>
      <w:r>
        <w:t>weave.SetGapSize</w:t>
      </w:r>
      <w:proofErr w:type="spellEnd"/>
      <w:proofErr w:type="gramEnd"/>
      <w:r w:rsidR="003603EC">
        <w:fldChar w:fldCharType="begin"/>
      </w:r>
      <w:r w:rsidR="003603EC">
        <w:instrText xml:space="preserve"> XE "</w:instrText>
      </w:r>
      <w:r w:rsidR="003603EC" w:rsidRPr="00CF2156">
        <w:instrText>SetGapSize</w:instrText>
      </w:r>
      <w:r w:rsidR="003603EC">
        <w:instrText xml:space="preserve">" </w:instrText>
      </w:r>
      <w:r w:rsidR="003603EC">
        <w:fldChar w:fldCharType="end"/>
      </w:r>
      <w:r>
        <w:t>( g )</w:t>
      </w:r>
    </w:p>
    <w:p w14:paraId="75EC5EB3" w14:textId="77777777" w:rsidR="00BA6E8C" w:rsidRDefault="00BA6E8C" w:rsidP="00581001"/>
    <w:p w14:paraId="07F9F244" w14:textId="57DA2D16" w:rsidR="00005E40" w:rsidRDefault="00005E40" w:rsidP="00581001">
      <w:r>
        <w:lastRenderedPageBreak/>
        <w:t>Yarn width</w:t>
      </w:r>
      <w:r w:rsidR="000931E0">
        <w:t xml:space="preserve"> and</w:t>
      </w:r>
      <w:r>
        <w:t xml:space="preserve"> heights</w:t>
      </w:r>
      <w:r w:rsidR="000931E0">
        <w:t xml:space="preserve"> </w:t>
      </w:r>
      <w:r>
        <w:t>can also be set for individual yarns</w:t>
      </w:r>
      <w:r w:rsidR="008C1DCF">
        <w:t xml:space="preserve">, using the </w:t>
      </w:r>
      <w:r w:rsidR="00795904">
        <w:t xml:space="preserve">warp or weft </w:t>
      </w:r>
      <w:r w:rsidR="008C1DCF">
        <w:t>index</w:t>
      </w:r>
      <w:r>
        <w:t xml:space="preserve">. For the </w:t>
      </w:r>
      <w:r w:rsidR="007979F8">
        <w:t>warp</w:t>
      </w:r>
      <w:r>
        <w:t xml:space="preserve"> yarns</w:t>
      </w:r>
      <w:r w:rsidR="008C1DCF">
        <w:t xml:space="preserve">, </w:t>
      </w:r>
      <w:proofErr w:type="spellStart"/>
      <w:r w:rsidR="008C1DCF" w:rsidRPr="008C1DCF">
        <w:rPr>
          <w:i/>
        </w:rPr>
        <w:t>warp</w:t>
      </w:r>
      <w:r w:rsidR="008C1DCF" w:rsidRPr="008C1DCF">
        <w:rPr>
          <w:i/>
          <w:vertAlign w:val="subscript"/>
        </w:rPr>
        <w:t>i</w:t>
      </w:r>
      <w:proofErr w:type="spellEnd"/>
      <w:r w:rsidR="008C1DCF">
        <w:t>,</w:t>
      </w:r>
      <w:r>
        <w:t xml:space="preserve"> use:</w:t>
      </w:r>
    </w:p>
    <w:p w14:paraId="3F50B59F" w14:textId="77777777" w:rsidR="00795904" w:rsidRDefault="00795904" w:rsidP="00581001"/>
    <w:p w14:paraId="1ACFCA49" w14:textId="77777777" w:rsidR="00581001" w:rsidRDefault="00581001" w:rsidP="00005E40">
      <w:pPr>
        <w:pStyle w:val="NoSpacing"/>
      </w:pPr>
      <w:proofErr w:type="spellStart"/>
      <w:proofErr w:type="gramStart"/>
      <w:r>
        <w:t>weave.SetXYarnWidths</w:t>
      </w:r>
      <w:proofErr w:type="spellEnd"/>
      <w:proofErr w:type="gramEnd"/>
      <w:r w:rsidR="003603EC">
        <w:fldChar w:fldCharType="begin"/>
      </w:r>
      <w:r w:rsidR="003603EC">
        <w:instrText xml:space="preserve"> XE "</w:instrText>
      </w:r>
      <w:r w:rsidR="003603EC" w:rsidRPr="00CF2156">
        <w:instrText>SetXYarnWidths</w:instrText>
      </w:r>
      <w:r w:rsidR="003603EC">
        <w:instrText xml:space="preserve">" </w:instrText>
      </w:r>
      <w:r w:rsidR="003603EC">
        <w:fldChar w:fldCharType="end"/>
      </w:r>
      <w:r>
        <w:t>(</w:t>
      </w:r>
      <w:r w:rsidR="00C164AB">
        <w:t xml:space="preserve"> </w:t>
      </w:r>
      <w:proofErr w:type="spellStart"/>
      <w:r w:rsidR="007979F8">
        <w:t>warp</w:t>
      </w:r>
      <w:r w:rsidR="008C1DCF" w:rsidRPr="008C1DCF">
        <w:rPr>
          <w:vertAlign w:val="subscript"/>
        </w:rPr>
        <w:t>i</w:t>
      </w:r>
      <w:proofErr w:type="spellEnd"/>
      <w:r>
        <w:t xml:space="preserve">, </w:t>
      </w:r>
      <w:r w:rsidR="00005E40">
        <w:t>w</w:t>
      </w:r>
      <w:r w:rsidR="00C164AB">
        <w:t xml:space="preserve"> </w:t>
      </w:r>
      <w:r>
        <w:t>)</w:t>
      </w:r>
    </w:p>
    <w:p w14:paraId="3090131C" w14:textId="77777777" w:rsidR="00581001" w:rsidRDefault="00581001" w:rsidP="00005E40">
      <w:pPr>
        <w:pStyle w:val="NoSpacing"/>
      </w:pPr>
      <w:proofErr w:type="spellStart"/>
      <w:proofErr w:type="gramStart"/>
      <w:r>
        <w:t>weave.SetXYarnHeights</w:t>
      </w:r>
      <w:proofErr w:type="spellEnd"/>
      <w:proofErr w:type="gramEnd"/>
      <w:r w:rsidR="003603EC">
        <w:fldChar w:fldCharType="begin"/>
      </w:r>
      <w:r w:rsidR="003603EC">
        <w:instrText xml:space="preserve"> XE "</w:instrText>
      </w:r>
      <w:r w:rsidR="003603EC" w:rsidRPr="00CF2156">
        <w:instrText>SetXYarnHeights</w:instrText>
      </w:r>
      <w:r w:rsidR="003603EC">
        <w:instrText xml:space="preserve">" </w:instrText>
      </w:r>
      <w:r w:rsidR="003603EC">
        <w:fldChar w:fldCharType="end"/>
      </w:r>
      <w:r>
        <w:t>(</w:t>
      </w:r>
      <w:r w:rsidR="00C164AB">
        <w:t xml:space="preserve"> </w:t>
      </w:r>
      <w:proofErr w:type="spellStart"/>
      <w:r w:rsidR="007979F8">
        <w:t>warp</w:t>
      </w:r>
      <w:r w:rsidR="008C1DCF" w:rsidRPr="008C1DCF">
        <w:rPr>
          <w:vertAlign w:val="subscript"/>
        </w:rPr>
        <w:t>i</w:t>
      </w:r>
      <w:proofErr w:type="spellEnd"/>
      <w:r>
        <w:t xml:space="preserve">, </w:t>
      </w:r>
      <w:r w:rsidR="00005E40">
        <w:t>h</w:t>
      </w:r>
      <w:r w:rsidR="00C164AB">
        <w:t xml:space="preserve"> </w:t>
      </w:r>
      <w:r>
        <w:t>)</w:t>
      </w:r>
    </w:p>
    <w:p w14:paraId="2239E2AE" w14:textId="77777777" w:rsidR="0051046A" w:rsidRDefault="0051046A" w:rsidP="00581001"/>
    <w:p w14:paraId="21B9E7F5" w14:textId="77777777" w:rsidR="00005E40" w:rsidRDefault="00005E40" w:rsidP="00581001">
      <w:r>
        <w:t xml:space="preserve">and for the </w:t>
      </w:r>
      <w:r w:rsidR="007979F8">
        <w:t>weft</w:t>
      </w:r>
      <w:r>
        <w:t xml:space="preserve"> yarns</w:t>
      </w:r>
      <w:r w:rsidR="008C1DCF">
        <w:t xml:space="preserve">, </w:t>
      </w:r>
      <w:proofErr w:type="spellStart"/>
      <w:r w:rsidR="008C1DCF" w:rsidRPr="008C1DCF">
        <w:rPr>
          <w:i/>
        </w:rPr>
        <w:t>weft</w:t>
      </w:r>
      <w:r w:rsidR="008C1DCF" w:rsidRPr="008C1DCF">
        <w:rPr>
          <w:i/>
          <w:vertAlign w:val="subscript"/>
        </w:rPr>
        <w:t>i</w:t>
      </w:r>
      <w:proofErr w:type="spellEnd"/>
      <w:r>
        <w:t>:</w:t>
      </w:r>
    </w:p>
    <w:p w14:paraId="16546D8E" w14:textId="77777777" w:rsidR="00795904" w:rsidRDefault="00795904" w:rsidP="00581001"/>
    <w:p w14:paraId="74046510" w14:textId="77777777" w:rsidR="00005E40" w:rsidRDefault="00005E40" w:rsidP="00005E40">
      <w:pPr>
        <w:pStyle w:val="NoSpacing"/>
      </w:pPr>
      <w:proofErr w:type="spellStart"/>
      <w:proofErr w:type="gramStart"/>
      <w:r>
        <w:t>weave.SetYYarnWidths</w:t>
      </w:r>
      <w:proofErr w:type="spellEnd"/>
      <w:proofErr w:type="gramEnd"/>
      <w:r w:rsidR="003603EC">
        <w:fldChar w:fldCharType="begin"/>
      </w:r>
      <w:r w:rsidR="003603EC">
        <w:instrText xml:space="preserve"> XE "</w:instrText>
      </w:r>
      <w:r w:rsidR="003603EC" w:rsidRPr="00CF2156">
        <w:instrText>SetYYarnWidths</w:instrText>
      </w:r>
      <w:r w:rsidR="003603EC">
        <w:instrText xml:space="preserve">" </w:instrText>
      </w:r>
      <w:r w:rsidR="003603EC">
        <w:fldChar w:fldCharType="end"/>
      </w:r>
      <w:r>
        <w:t>(</w:t>
      </w:r>
      <w:r w:rsidR="00C164AB">
        <w:t xml:space="preserve"> </w:t>
      </w:r>
      <w:proofErr w:type="spellStart"/>
      <w:r w:rsidR="007979F8">
        <w:t>weft</w:t>
      </w:r>
      <w:r w:rsidR="008C1DCF" w:rsidRPr="008C1DCF">
        <w:rPr>
          <w:vertAlign w:val="subscript"/>
        </w:rPr>
        <w:t>i</w:t>
      </w:r>
      <w:proofErr w:type="spellEnd"/>
      <w:r>
        <w:t>, w</w:t>
      </w:r>
      <w:r w:rsidR="00C164AB">
        <w:t xml:space="preserve"> </w:t>
      </w:r>
      <w:r>
        <w:t>)</w:t>
      </w:r>
    </w:p>
    <w:p w14:paraId="67A60674" w14:textId="77777777" w:rsidR="00005E40" w:rsidRDefault="00005E40" w:rsidP="00005E40">
      <w:pPr>
        <w:pStyle w:val="NoSpacing"/>
      </w:pPr>
      <w:proofErr w:type="spellStart"/>
      <w:proofErr w:type="gramStart"/>
      <w:r>
        <w:t>weave.SetYYarnHeights</w:t>
      </w:r>
      <w:proofErr w:type="spellEnd"/>
      <w:proofErr w:type="gramEnd"/>
      <w:r w:rsidR="003603EC">
        <w:fldChar w:fldCharType="begin"/>
      </w:r>
      <w:r w:rsidR="003603EC">
        <w:instrText xml:space="preserve"> XE "</w:instrText>
      </w:r>
      <w:r w:rsidR="003603EC" w:rsidRPr="00CF2156">
        <w:instrText>SetYYarnHeights</w:instrText>
      </w:r>
      <w:r w:rsidR="003603EC">
        <w:instrText xml:space="preserve">" </w:instrText>
      </w:r>
      <w:r w:rsidR="003603EC">
        <w:fldChar w:fldCharType="end"/>
      </w:r>
      <w:r>
        <w:t>(</w:t>
      </w:r>
      <w:r w:rsidR="00C164AB">
        <w:t xml:space="preserve"> </w:t>
      </w:r>
      <w:proofErr w:type="spellStart"/>
      <w:r w:rsidR="007979F8">
        <w:t>weft</w:t>
      </w:r>
      <w:r w:rsidR="008C1DCF" w:rsidRPr="008C1DCF">
        <w:rPr>
          <w:vertAlign w:val="subscript"/>
        </w:rPr>
        <w:t>i</w:t>
      </w:r>
      <w:proofErr w:type="spellEnd"/>
      <w:r>
        <w:t>, h</w:t>
      </w:r>
      <w:r w:rsidR="00C164AB">
        <w:t xml:space="preserve"> </w:t>
      </w:r>
      <w:r>
        <w:t>)</w:t>
      </w:r>
    </w:p>
    <w:p w14:paraId="4A5E65A6" w14:textId="77777777" w:rsidR="0051046A" w:rsidRDefault="0051046A" w:rsidP="00581001"/>
    <w:p w14:paraId="226E68D3" w14:textId="4221327F" w:rsidR="000931E0" w:rsidRDefault="000931E0" w:rsidP="00581001">
      <w:r>
        <w:t xml:space="preserve">Individual </w:t>
      </w:r>
      <w:r w:rsidR="008C1DCF">
        <w:t xml:space="preserve">yarn </w:t>
      </w:r>
      <w:r>
        <w:t xml:space="preserve">spacing, </w:t>
      </w:r>
      <w:r w:rsidRPr="008C1DCF">
        <w:rPr>
          <w:i/>
        </w:rPr>
        <w:t>s</w:t>
      </w:r>
      <w:r>
        <w:t>, between a yarn and the yarn with the next higher index</w:t>
      </w:r>
      <w:r w:rsidR="008C1DCF">
        <w:t xml:space="preserve">, </w:t>
      </w:r>
      <w:r w:rsidR="008C1DCF" w:rsidRPr="008C1DCF">
        <w:rPr>
          <w:i/>
        </w:rPr>
        <w:t>i</w:t>
      </w:r>
      <w:r w:rsidR="008C1DCF">
        <w:t>+1,</w:t>
      </w:r>
      <w:r>
        <w:t xml:space="preserve"> can be set by for the warp and weft yarns by: </w:t>
      </w:r>
    </w:p>
    <w:p w14:paraId="00B82020" w14:textId="77777777" w:rsidR="00581001" w:rsidRDefault="00581001" w:rsidP="000931E0">
      <w:pPr>
        <w:pStyle w:val="NoSpacing"/>
      </w:pPr>
      <w:proofErr w:type="spellStart"/>
      <w:proofErr w:type="gramStart"/>
      <w:r>
        <w:t>weave.SetXYarnSpacings</w:t>
      </w:r>
      <w:proofErr w:type="spellEnd"/>
      <w:proofErr w:type="gramEnd"/>
      <w:r w:rsidR="003603EC">
        <w:fldChar w:fldCharType="begin"/>
      </w:r>
      <w:r w:rsidR="003603EC">
        <w:instrText xml:space="preserve"> XE "</w:instrText>
      </w:r>
      <w:r w:rsidR="003603EC" w:rsidRPr="00CF2156">
        <w:instrText>SetXYarnSpacings</w:instrText>
      </w:r>
      <w:r w:rsidR="003603EC">
        <w:instrText xml:space="preserve">" </w:instrText>
      </w:r>
      <w:r w:rsidR="003603EC">
        <w:fldChar w:fldCharType="end"/>
      </w:r>
      <w:r>
        <w:t>(</w:t>
      </w:r>
      <w:r w:rsidR="00C164AB">
        <w:t xml:space="preserve"> </w:t>
      </w:r>
      <w:proofErr w:type="spellStart"/>
      <w:r w:rsidR="000931E0">
        <w:t>warp</w:t>
      </w:r>
      <w:r w:rsidR="008C1DCF" w:rsidRPr="008C1DCF">
        <w:rPr>
          <w:vertAlign w:val="subscript"/>
        </w:rPr>
        <w:t>i</w:t>
      </w:r>
      <w:proofErr w:type="spellEnd"/>
      <w:r>
        <w:t xml:space="preserve">, </w:t>
      </w:r>
      <w:r w:rsidR="000931E0">
        <w:t>s</w:t>
      </w:r>
      <w:r w:rsidR="00C164AB">
        <w:t xml:space="preserve"> </w:t>
      </w:r>
      <w:r>
        <w:t>)</w:t>
      </w:r>
    </w:p>
    <w:p w14:paraId="32B52B51" w14:textId="77777777" w:rsidR="000931E0" w:rsidRDefault="000931E0" w:rsidP="000931E0">
      <w:pPr>
        <w:pStyle w:val="NoSpacing"/>
      </w:pPr>
      <w:proofErr w:type="spellStart"/>
      <w:proofErr w:type="gramStart"/>
      <w:r>
        <w:t>weave.SetYYarnSpacings</w:t>
      </w:r>
      <w:proofErr w:type="spellEnd"/>
      <w:proofErr w:type="gramEnd"/>
      <w:r w:rsidR="003603EC">
        <w:fldChar w:fldCharType="begin"/>
      </w:r>
      <w:r w:rsidR="003603EC">
        <w:instrText xml:space="preserve"> XE "</w:instrText>
      </w:r>
      <w:r w:rsidR="003603EC" w:rsidRPr="00CF2156">
        <w:instrText>SetYYarnSpacings</w:instrText>
      </w:r>
      <w:r w:rsidR="003603EC">
        <w:instrText xml:space="preserve">" </w:instrText>
      </w:r>
      <w:r w:rsidR="003603EC">
        <w:fldChar w:fldCharType="end"/>
      </w:r>
      <w:r>
        <w:t>(</w:t>
      </w:r>
      <w:r w:rsidR="00C164AB">
        <w:t xml:space="preserve"> </w:t>
      </w:r>
      <w:proofErr w:type="spellStart"/>
      <w:r>
        <w:t>weft</w:t>
      </w:r>
      <w:r w:rsidR="008C1DCF" w:rsidRPr="008C1DCF">
        <w:rPr>
          <w:vertAlign w:val="subscript"/>
        </w:rPr>
        <w:t>i</w:t>
      </w:r>
      <w:proofErr w:type="spellEnd"/>
      <w:r>
        <w:t>, s</w:t>
      </w:r>
      <w:r w:rsidR="00C164AB">
        <w:t xml:space="preserve"> </w:t>
      </w:r>
      <w:r>
        <w:t>)</w:t>
      </w:r>
    </w:p>
    <w:p w14:paraId="6B4B8509" w14:textId="77777777" w:rsidR="000931E0" w:rsidRDefault="000931E0" w:rsidP="00581001"/>
    <w:p w14:paraId="4B3BA1F8" w14:textId="3CE58E52" w:rsidR="000931E0" w:rsidRDefault="003A46F6" w:rsidP="00581001">
      <w:r>
        <w:t>A</w:t>
      </w:r>
      <w:r w:rsidR="008E1A05">
        <w:t xml:space="preserve"> default model domain</w:t>
      </w:r>
      <w:r w:rsidR="00C04EBB">
        <w:t xml:space="preserve"> (Section </w:t>
      </w:r>
      <w:r w:rsidR="00715B61">
        <w:fldChar w:fldCharType="begin"/>
      </w:r>
      <w:r w:rsidR="00715B61">
        <w:instrText xml:space="preserve"> REF _Ref495940199 \h </w:instrText>
      </w:r>
      <w:r w:rsidR="00715B61">
        <w:fldChar w:fldCharType="separate"/>
      </w:r>
      <w:r w:rsidR="00353CD5">
        <w:t>4.3 Default Domains</w:t>
      </w:r>
      <w:r w:rsidR="00715B61">
        <w:fldChar w:fldCharType="end"/>
      </w:r>
      <w:r w:rsidR="00C04EBB">
        <w:t>)</w:t>
      </w:r>
      <w:r>
        <w:t xml:space="preserve"> can be assigned which </w:t>
      </w:r>
      <w:r w:rsidR="00D4550A">
        <w:t>creates domain boundaries in the spaces parallel to the yarns</w:t>
      </w:r>
      <w:r w:rsidR="00C04EBB">
        <w:t xml:space="preserve"> (</w:t>
      </w:r>
      <w:r w:rsidR="006E715F">
        <w:fldChar w:fldCharType="begin"/>
      </w:r>
      <w:r w:rsidR="006E715F">
        <w:instrText xml:space="preserve"> REF _Ref487115653 \h </w:instrText>
      </w:r>
      <w:r w:rsidR="006E715F">
        <w:fldChar w:fldCharType="separate"/>
      </w:r>
      <w:r w:rsidR="00353CD5">
        <w:t xml:space="preserve">Figure </w:t>
      </w:r>
      <w:r w:rsidR="00353CD5">
        <w:rPr>
          <w:noProof/>
        </w:rPr>
        <w:t>17</w:t>
      </w:r>
      <w:r w:rsidR="006E715F">
        <w:fldChar w:fldCharType="end"/>
      </w:r>
      <w:r w:rsidR="00C04EBB">
        <w:t>). This</w:t>
      </w:r>
      <w:r w:rsidR="00D4550A">
        <w:t xml:space="preserve"> ensur</w:t>
      </w:r>
      <w:r w:rsidR="00C04EBB">
        <w:t>es</w:t>
      </w:r>
      <w:r w:rsidR="00D4550A">
        <w:t xml:space="preserve"> that yarns are not split longitudinally in the unit cell</w:t>
      </w:r>
      <w:r w:rsidR="008E1A05">
        <w:t xml:space="preserve">: </w:t>
      </w:r>
    </w:p>
    <w:p w14:paraId="22522C55" w14:textId="77777777" w:rsidR="00287E21" w:rsidRDefault="00287E21" w:rsidP="00581001"/>
    <w:p w14:paraId="49C17458" w14:textId="77777777" w:rsidR="00581001" w:rsidRDefault="00581001" w:rsidP="008E1A05">
      <w:pPr>
        <w:pStyle w:val="NoSpacing"/>
      </w:pPr>
      <w:proofErr w:type="spellStart"/>
      <w:proofErr w:type="gramStart"/>
      <w:r>
        <w:t>weave.AssignDefaultDomain</w:t>
      </w:r>
      <w:proofErr w:type="spellEnd"/>
      <w:proofErr w:type="gramEnd"/>
      <w:r w:rsidR="003603EC">
        <w:fldChar w:fldCharType="begin"/>
      </w:r>
      <w:r w:rsidR="003603EC">
        <w:instrText xml:space="preserve"> XE "</w:instrText>
      </w:r>
      <w:r w:rsidR="003603EC" w:rsidRPr="00CF2156">
        <w:instrText>AssignDefaultDomain</w:instrText>
      </w:r>
      <w:r w:rsidR="003603EC">
        <w:instrText xml:space="preserve">" </w:instrText>
      </w:r>
      <w:r w:rsidR="003603EC">
        <w:fldChar w:fldCharType="end"/>
      </w:r>
      <w:r>
        <w:t>()</w:t>
      </w:r>
    </w:p>
    <w:p w14:paraId="1D99383A" w14:textId="77777777" w:rsidR="00581001" w:rsidRDefault="00581001" w:rsidP="009B3686"/>
    <w:p w14:paraId="3DA11A04" w14:textId="77ADAD5A" w:rsidR="00AC0F1F" w:rsidRDefault="00AC0F1F" w:rsidP="009B3686">
      <w:r>
        <w:t>Using the function as above uses the default parameters, the first specifying whether a sheared domain is to be created (default is False), the second whether an extra 10% height should be added over the actual height of the yarns (default is True).  To specify the default domain without extra height use</w:t>
      </w:r>
    </w:p>
    <w:p w14:paraId="543B07F9" w14:textId="77777777" w:rsidR="00AC0F1F" w:rsidRDefault="00AC0F1F" w:rsidP="009B3686"/>
    <w:p w14:paraId="5CE043FD" w14:textId="42E52EA3" w:rsidR="00AC0F1F" w:rsidRDefault="00AC0F1F" w:rsidP="00D027BD">
      <w:pPr>
        <w:pStyle w:val="NoSpacing"/>
      </w:pPr>
      <w:proofErr w:type="spellStart"/>
      <w:r>
        <w:t>Weave.AssignDefaultDomain</w:t>
      </w:r>
      <w:proofErr w:type="spellEnd"/>
      <w:r w:rsidR="00F502C6">
        <w:fldChar w:fldCharType="begin"/>
      </w:r>
      <w:r w:rsidR="00F502C6">
        <w:instrText xml:space="preserve"> XE "</w:instrText>
      </w:r>
      <w:r w:rsidR="00F502C6" w:rsidRPr="00CD2530">
        <w:instrText>AssignDefaultDomain</w:instrText>
      </w:r>
      <w:r w:rsidR="00F502C6">
        <w:instrText xml:space="preserve">" </w:instrText>
      </w:r>
      <w:r w:rsidR="00F502C6">
        <w:fldChar w:fldCharType="end"/>
      </w:r>
      <w:r>
        <w:t xml:space="preserve">( False, </w:t>
      </w:r>
      <w:proofErr w:type="gramStart"/>
      <w:r>
        <w:t>True )</w:t>
      </w:r>
      <w:proofErr w:type="gramEnd"/>
    </w:p>
    <w:p w14:paraId="560164D4" w14:textId="77777777" w:rsidR="005C570D" w:rsidRDefault="005C570D" w:rsidP="0022103D"/>
    <w:p w14:paraId="0E85EDFD" w14:textId="77777777" w:rsidR="005C570D" w:rsidRDefault="005C570D" w:rsidP="005C570D">
      <w:pPr>
        <w:jc w:val="center"/>
      </w:pPr>
      <w:r>
        <w:rPr>
          <w:noProof/>
          <w:lang w:eastAsia="en-GB"/>
        </w:rPr>
        <w:drawing>
          <wp:inline distT="0" distB="0" distL="0" distR="0" wp14:anchorId="7CCCBB65" wp14:editId="553E0169">
            <wp:extent cx="4102873" cy="2051437"/>
            <wp:effectExtent l="0" t="0" r="0" b="635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4098057" cy="2049029"/>
                    </a:xfrm>
                    <a:prstGeom prst="rect">
                      <a:avLst/>
                    </a:prstGeom>
                    <a:noFill/>
                  </pic:spPr>
                </pic:pic>
              </a:graphicData>
            </a:graphic>
          </wp:inline>
        </w:drawing>
      </w:r>
    </w:p>
    <w:p w14:paraId="19D006EF" w14:textId="1A07A6E0" w:rsidR="005C570D" w:rsidRDefault="005C570D" w:rsidP="006E715F">
      <w:pPr>
        <w:pStyle w:val="FigureCaption"/>
      </w:pPr>
      <w:bookmarkStart w:id="80" w:name="_Ref419985105"/>
      <w:r>
        <w:t xml:space="preserve">Figure </w:t>
      </w:r>
      <w:r w:rsidR="000C3F0F">
        <w:rPr>
          <w:noProof/>
        </w:rPr>
        <w:fldChar w:fldCharType="begin"/>
      </w:r>
      <w:r w:rsidR="000C3F0F">
        <w:rPr>
          <w:noProof/>
        </w:rPr>
        <w:instrText xml:space="preserve"> SEQ Figure \* ARABIC </w:instrText>
      </w:r>
      <w:r w:rsidR="000C3F0F">
        <w:rPr>
          <w:noProof/>
        </w:rPr>
        <w:fldChar w:fldCharType="separate"/>
      </w:r>
      <w:r w:rsidR="00353CD5">
        <w:rPr>
          <w:noProof/>
        </w:rPr>
        <w:t>16</w:t>
      </w:r>
      <w:r w:rsidR="000C3F0F">
        <w:rPr>
          <w:noProof/>
        </w:rPr>
        <w:fldChar w:fldCharType="end"/>
      </w:r>
      <w:bookmarkEnd w:id="80"/>
      <w:r>
        <w:t xml:space="preserve">: Example plain weave with </w:t>
      </w:r>
      <w:proofErr w:type="spellStart"/>
      <w:r>
        <w:t>nweft</w:t>
      </w:r>
      <w:proofErr w:type="spellEnd"/>
      <w:r>
        <w:t xml:space="preserve">=2, </w:t>
      </w:r>
      <w:proofErr w:type="spellStart"/>
      <w:r>
        <w:t>nwarp</w:t>
      </w:r>
      <w:proofErr w:type="spellEnd"/>
      <w:r>
        <w:t xml:space="preserve">=2, s=1, g=0.8, t=0.1and swap positions as shown in </w:t>
      </w:r>
      <w:r w:rsidR="006E715F">
        <w:fldChar w:fldCharType="begin"/>
      </w:r>
      <w:r w:rsidR="006E715F">
        <w:instrText xml:space="preserve"> REF _Ref487115389 \h </w:instrText>
      </w:r>
      <w:r w:rsidR="006E715F">
        <w:fldChar w:fldCharType="separate"/>
      </w:r>
      <w:r w:rsidR="00353CD5">
        <w:t xml:space="preserve">Figure </w:t>
      </w:r>
      <w:r w:rsidR="00353CD5">
        <w:rPr>
          <w:noProof/>
        </w:rPr>
        <w:t>15</w:t>
      </w:r>
      <w:r w:rsidR="006E715F">
        <w:fldChar w:fldCharType="end"/>
      </w:r>
      <w:r w:rsidR="006E715F">
        <w:t>.</w:t>
      </w:r>
    </w:p>
    <w:p w14:paraId="65AF47E7" w14:textId="77777777" w:rsidR="006E715F" w:rsidRDefault="00D4550A" w:rsidP="006E715F">
      <w:pPr>
        <w:keepNext/>
        <w:jc w:val="center"/>
      </w:pPr>
      <w:r>
        <w:rPr>
          <w:noProof/>
          <w:lang w:eastAsia="en-GB"/>
        </w:rPr>
        <w:lastRenderedPageBreak/>
        <w:drawing>
          <wp:inline distT="0" distB="0" distL="0" distR="0" wp14:anchorId="2B77A58E" wp14:editId="7AA0D906">
            <wp:extent cx="4029075" cy="1925218"/>
            <wp:effectExtent l="0" t="0" r="0" b="0"/>
            <wp:docPr id="445" name="Picture 4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5" name="2DWeave.png"/>
                    <pic:cNvPicPr/>
                  </pic:nvPicPr>
                  <pic:blipFill>
                    <a:blip r:embed="rId46" cstate="print">
                      <a:extLst>
                        <a:ext uri="{28A0092B-C50C-407E-A947-70E740481C1C}">
                          <a14:useLocalDpi xmlns:a14="http://schemas.microsoft.com/office/drawing/2010/main" val="0"/>
                        </a:ext>
                      </a:extLst>
                    </a:blip>
                    <a:stretch>
                      <a:fillRect/>
                    </a:stretch>
                  </pic:blipFill>
                  <pic:spPr>
                    <a:xfrm>
                      <a:off x="0" y="0"/>
                      <a:ext cx="4051020" cy="1935704"/>
                    </a:xfrm>
                    <a:prstGeom prst="rect">
                      <a:avLst/>
                    </a:prstGeom>
                  </pic:spPr>
                </pic:pic>
              </a:graphicData>
            </a:graphic>
          </wp:inline>
        </w:drawing>
      </w:r>
    </w:p>
    <w:p w14:paraId="52319C20" w14:textId="77777777" w:rsidR="006E715F" w:rsidRDefault="006E715F" w:rsidP="006E715F">
      <w:pPr>
        <w:keepNext/>
        <w:jc w:val="center"/>
      </w:pPr>
    </w:p>
    <w:p w14:paraId="5CA6B4B2" w14:textId="3F208AA0" w:rsidR="00FC1152" w:rsidRDefault="006E715F" w:rsidP="006E715F">
      <w:pPr>
        <w:pStyle w:val="Caption"/>
      </w:pPr>
      <w:bookmarkStart w:id="81" w:name="_Ref487115653"/>
      <w:r>
        <w:t xml:space="preserve">Figure </w:t>
      </w:r>
      <w:r w:rsidR="000C3F0F">
        <w:rPr>
          <w:noProof/>
        </w:rPr>
        <w:fldChar w:fldCharType="begin"/>
      </w:r>
      <w:r w:rsidR="000C3F0F">
        <w:rPr>
          <w:noProof/>
        </w:rPr>
        <w:instrText xml:space="preserve"> SEQ Figure \* ARABIC </w:instrText>
      </w:r>
      <w:r w:rsidR="000C3F0F">
        <w:rPr>
          <w:noProof/>
        </w:rPr>
        <w:fldChar w:fldCharType="separate"/>
      </w:r>
      <w:r w:rsidR="00353CD5">
        <w:rPr>
          <w:noProof/>
        </w:rPr>
        <w:t>17</w:t>
      </w:r>
      <w:r w:rsidR="000C3F0F">
        <w:rPr>
          <w:noProof/>
        </w:rPr>
        <w:fldChar w:fldCharType="end"/>
      </w:r>
      <w:bookmarkEnd w:id="81"/>
      <w:r>
        <w:t xml:space="preserve">: </w:t>
      </w:r>
      <w:r w:rsidRPr="004C0351">
        <w:t>Plain weave with default domain</w:t>
      </w:r>
    </w:p>
    <w:p w14:paraId="010C5BFD" w14:textId="77777777" w:rsidR="006E715F" w:rsidRPr="006E715F" w:rsidRDefault="006E715F" w:rsidP="006E715F"/>
    <w:p w14:paraId="026F0183" w14:textId="192CF59E" w:rsidR="00FC1152" w:rsidRDefault="002C434B" w:rsidP="001511F9">
      <w:pPr>
        <w:pStyle w:val="Heading2"/>
      </w:pPr>
      <w:bookmarkStart w:id="82" w:name="_Toc76652643"/>
      <w:r>
        <w:t xml:space="preserve">7.2 </w:t>
      </w:r>
      <w:r w:rsidR="00FC1152">
        <w:t xml:space="preserve">Sheared </w:t>
      </w:r>
      <w:r w:rsidR="00D96004">
        <w:t>T</w:t>
      </w:r>
      <w:r w:rsidR="00FC1152">
        <w:t>extiles</w:t>
      </w:r>
      <w:r w:rsidR="0081481D">
        <w:t xml:space="preserve"> - </w:t>
      </w:r>
      <w:r w:rsidR="0081481D" w:rsidRPr="0081481D">
        <w:t>CShearedTextileWeave2D</w:t>
      </w:r>
      <w:bookmarkEnd w:id="82"/>
    </w:p>
    <w:p w14:paraId="40D852BB" w14:textId="159FDC4D" w:rsidR="003279DA" w:rsidRDefault="003279DA" w:rsidP="00D027BD">
      <w:r>
        <w:t xml:space="preserve">Sheared textiles are created in much the same way as the 2D textiles described in Section </w:t>
      </w:r>
      <w:r w:rsidR="005B605A">
        <w:fldChar w:fldCharType="begin"/>
      </w:r>
      <w:r w:rsidR="005B605A">
        <w:instrText xml:space="preserve"> REF _Ref495940334 \h </w:instrText>
      </w:r>
      <w:r w:rsidR="005B605A">
        <w:fldChar w:fldCharType="separate"/>
      </w:r>
      <w:r w:rsidR="00353CD5">
        <w:t>7.1 2D</w:t>
      </w:r>
      <w:r w:rsidR="00353CD5" w:rsidRPr="00BA09E0">
        <w:t xml:space="preserve"> </w:t>
      </w:r>
      <w:r w:rsidR="00353CD5">
        <w:t>W</w:t>
      </w:r>
      <w:r w:rsidR="00353CD5" w:rsidRPr="00BA09E0">
        <w:t>eave</w:t>
      </w:r>
      <w:r w:rsidR="00353CD5">
        <w:t xml:space="preserve"> - CTextileWeave2D</w:t>
      </w:r>
      <w:r w:rsidR="005B605A">
        <w:fldChar w:fldCharType="end"/>
      </w:r>
      <w:r>
        <w:t>.  They are created using the CShearedTextileWeave2D class which includes an extra parameter for specifying the shear angle. Aga</w:t>
      </w:r>
      <w:r w:rsidR="00FB4DD1">
        <w:t xml:space="preserve">in a refine option is available, the theory of which is described by Brown et al. </w:t>
      </w:r>
      <w:r w:rsidR="00FB4DD1">
        <w:fldChar w:fldCharType="begin"/>
      </w:r>
      <w:r w:rsidR="00FB4DD1">
        <w:instrText xml:space="preserve"> ADDIN EN.CITE &lt;EndNote&gt;&lt;Cite&gt;&lt;Author&gt;L P Brown&lt;/Author&gt;&lt;Year&gt;2013&lt;/Year&gt;&lt;RecNum&gt;232&lt;/RecNum&gt;&lt;DisplayText&gt;[3]&lt;/DisplayText&gt;&lt;record&gt;&lt;rec-number&gt;232&lt;/rec-number&gt;&lt;foreign-keys&gt;&lt;key app="EN" db-id="9d5fv2vrw99stpe2v5qxrx0zs99ae90ds950" timestamp="1403192529"&gt;232&lt;/key&gt;&lt;/foreign-keys&gt;&lt;ref-type name="Conference Proceedings"&gt;10&lt;/ref-type&gt;&lt;contributors&gt;&lt;authors&gt;&lt;author&gt;L P Brown, X Zeng, A C Long, I A Jones&lt;/author&gt;&lt;/authors&gt;&lt;/contributors&gt;&lt;titles&gt;&lt;title&gt;Recent Developments in the Realistic Geometric Modelling of Textile Structures using TexGen&lt;/title&gt;&lt;secondary-title&gt;1st International Conference on Digital Technologies for the Textile Industries&lt;/secondary-title&gt;&lt;/titles&gt;&lt;dates&gt;&lt;year&gt;2013&lt;/year&gt;&lt;pub-dates&gt;&lt;date&gt;5-6 September 2013&lt;/date&gt;&lt;/pub-dates&gt;&lt;/dates&gt;&lt;pub-location&gt;Manchester, UK&lt;/pub-location&gt;&lt;urls&gt;&lt;/urls&gt;&lt;/record&gt;&lt;/Cite&gt;&lt;/EndNote&gt;</w:instrText>
      </w:r>
      <w:r w:rsidR="00FB4DD1">
        <w:fldChar w:fldCharType="separate"/>
      </w:r>
      <w:r w:rsidR="00FB4DD1">
        <w:rPr>
          <w:noProof/>
        </w:rPr>
        <w:t>[</w:t>
      </w:r>
      <w:hyperlink w:anchor="_ENREF_3" w:tooltip="L P Brown, 2013 #232" w:history="1">
        <w:r w:rsidR="00333D5A">
          <w:rPr>
            <w:noProof/>
          </w:rPr>
          <w:t>3</w:t>
        </w:r>
      </w:hyperlink>
      <w:r w:rsidR="00FB4DD1">
        <w:rPr>
          <w:noProof/>
        </w:rPr>
        <w:t>]</w:t>
      </w:r>
      <w:r w:rsidR="00FB4DD1">
        <w:fldChar w:fldCharType="end"/>
      </w:r>
    </w:p>
    <w:p w14:paraId="6C55F4F8" w14:textId="0D3CA25C" w:rsidR="00FB4DD1" w:rsidRPr="003279DA" w:rsidRDefault="00FB4DD1" w:rsidP="00FB4DD1">
      <w:r>
        <w:t xml:space="preserve">An example script for creating a sheared textile is given below and the resulting textile shown in </w:t>
      </w:r>
      <w:r w:rsidR="006E715F">
        <w:fldChar w:fldCharType="begin"/>
      </w:r>
      <w:r w:rsidR="006E715F">
        <w:instrText xml:space="preserve"> REF _Ref487115743 \h </w:instrText>
      </w:r>
      <w:r w:rsidR="006E715F">
        <w:fldChar w:fldCharType="separate"/>
      </w:r>
      <w:r w:rsidR="00353CD5">
        <w:t xml:space="preserve">Figure </w:t>
      </w:r>
      <w:r w:rsidR="00353CD5">
        <w:rPr>
          <w:noProof/>
        </w:rPr>
        <w:t>18</w:t>
      </w:r>
      <w:r w:rsidR="006E715F">
        <w:fldChar w:fldCharType="end"/>
      </w:r>
      <w:r w:rsidR="006E715F">
        <w:t>.</w:t>
      </w:r>
    </w:p>
    <w:p w14:paraId="7799A0D4" w14:textId="77777777" w:rsidR="0081481D" w:rsidRDefault="0081481D" w:rsidP="0022103D">
      <w:pPr>
        <w:rPr>
          <w:highlight w:val="yellow"/>
        </w:rPr>
      </w:pPr>
    </w:p>
    <w:p w14:paraId="7CB26023" w14:textId="621F13FA" w:rsidR="00223ABF" w:rsidRDefault="00223ABF" w:rsidP="00FB4DD1">
      <w:pPr>
        <w:pStyle w:val="NoSpacing"/>
      </w:pPr>
      <w:r>
        <w:t># ShearedTextile.py</w:t>
      </w:r>
    </w:p>
    <w:p w14:paraId="1447B132" w14:textId="77777777" w:rsidR="00FB4DD1" w:rsidRDefault="00FB4DD1" w:rsidP="00FB4DD1">
      <w:pPr>
        <w:pStyle w:val="NoSpacing"/>
      </w:pPr>
      <w:r>
        <w:t># Create a 4x4 2d woven textile with yarn spacing of 5 and thickness 2</w:t>
      </w:r>
    </w:p>
    <w:p w14:paraId="303766A9" w14:textId="586A3BD5" w:rsidR="00036B93" w:rsidRDefault="00036B93" w:rsidP="00FB4DD1">
      <w:pPr>
        <w:pStyle w:val="NoSpacing"/>
      </w:pPr>
      <w:r>
        <w:t># The fourth parameter is the shear angle in radians</w:t>
      </w:r>
    </w:p>
    <w:p w14:paraId="1D658323" w14:textId="6A072C32" w:rsidR="00FB4DD1" w:rsidRDefault="00FB4DD1" w:rsidP="00FB4DD1">
      <w:pPr>
        <w:pStyle w:val="NoSpacing"/>
      </w:pPr>
      <w:r>
        <w:t xml:space="preserve"># The </w:t>
      </w:r>
      <w:r w:rsidR="00036B93">
        <w:t>sixt</w:t>
      </w:r>
      <w:r>
        <w:t>h parameter indicates whether to refine the textile to avoid intersections</w:t>
      </w:r>
    </w:p>
    <w:p w14:paraId="5A64A37D" w14:textId="61A30EE3" w:rsidR="00FB4DD1" w:rsidRDefault="00FB4DD1" w:rsidP="00FB4DD1">
      <w:pPr>
        <w:pStyle w:val="NoSpacing"/>
      </w:pPr>
      <w:r>
        <w:t>Textile = CShearedTextileWeave2D</w:t>
      </w:r>
      <w:r w:rsidR="00F502C6">
        <w:fldChar w:fldCharType="begin"/>
      </w:r>
      <w:r w:rsidR="00F502C6">
        <w:instrText xml:space="preserve"> XE "</w:instrText>
      </w:r>
      <w:r w:rsidR="00F502C6" w:rsidRPr="00397562">
        <w:instrText>CShearedTextileWeave2D</w:instrText>
      </w:r>
      <w:r w:rsidR="00F502C6">
        <w:instrText xml:space="preserve">" </w:instrText>
      </w:r>
      <w:r w:rsidR="00F502C6">
        <w:fldChar w:fldCharType="end"/>
      </w:r>
      <w:r>
        <w:t>(4, 4, 5, 2, 5*pi/180.0, True</w:t>
      </w:r>
      <w:proofErr w:type="gramStart"/>
      <w:r>
        <w:t>);</w:t>
      </w:r>
      <w:proofErr w:type="gramEnd"/>
    </w:p>
    <w:p w14:paraId="61E0E114" w14:textId="77777777" w:rsidR="00FB4DD1" w:rsidRDefault="00FB4DD1" w:rsidP="00FB4DD1">
      <w:pPr>
        <w:pStyle w:val="NoSpacing"/>
      </w:pPr>
    </w:p>
    <w:p w14:paraId="0B27A0F9" w14:textId="77777777" w:rsidR="00FB4DD1" w:rsidRDefault="00FB4DD1" w:rsidP="00FB4DD1">
      <w:pPr>
        <w:pStyle w:val="NoSpacing"/>
      </w:pPr>
      <w:r>
        <w:t># Set the weave pattern</w:t>
      </w:r>
    </w:p>
    <w:p w14:paraId="0A5728BB" w14:textId="6CE98369" w:rsidR="00FB4DD1" w:rsidRDefault="00FB4DD1" w:rsidP="00FB4DD1">
      <w:pPr>
        <w:pStyle w:val="NoSpacing"/>
      </w:pPr>
      <w:proofErr w:type="spellStart"/>
      <w:r>
        <w:t>Textile.SwapPosition</w:t>
      </w:r>
      <w:proofErr w:type="spellEnd"/>
      <w:r w:rsidR="00F502C6">
        <w:fldChar w:fldCharType="begin"/>
      </w:r>
      <w:r w:rsidR="00F502C6">
        <w:instrText xml:space="preserve"> XE "</w:instrText>
      </w:r>
      <w:r w:rsidR="00F502C6" w:rsidRPr="007E7081">
        <w:instrText>SwapPosition</w:instrText>
      </w:r>
      <w:r w:rsidR="00F502C6">
        <w:instrText xml:space="preserve">" </w:instrText>
      </w:r>
      <w:r w:rsidR="00F502C6">
        <w:fldChar w:fldCharType="end"/>
      </w:r>
      <w:r>
        <w:t>(3, 0</w:t>
      </w:r>
      <w:proofErr w:type="gramStart"/>
      <w:r>
        <w:t>);</w:t>
      </w:r>
      <w:proofErr w:type="gramEnd"/>
    </w:p>
    <w:p w14:paraId="4CC25138" w14:textId="7C1A2495" w:rsidR="00FB4DD1" w:rsidRDefault="00FB4DD1" w:rsidP="00FB4DD1">
      <w:pPr>
        <w:pStyle w:val="NoSpacing"/>
      </w:pPr>
      <w:proofErr w:type="spellStart"/>
      <w:r>
        <w:t>Textile.SwapPosition</w:t>
      </w:r>
      <w:proofErr w:type="spellEnd"/>
      <w:r w:rsidR="00F502C6">
        <w:fldChar w:fldCharType="begin"/>
      </w:r>
      <w:r w:rsidR="00F502C6">
        <w:instrText xml:space="preserve"> XE "</w:instrText>
      </w:r>
      <w:r w:rsidR="00F502C6" w:rsidRPr="007E7081">
        <w:instrText>SwapPosition</w:instrText>
      </w:r>
      <w:r w:rsidR="00F502C6">
        <w:instrText xml:space="preserve">" </w:instrText>
      </w:r>
      <w:r w:rsidR="00F502C6">
        <w:fldChar w:fldCharType="end"/>
      </w:r>
      <w:r>
        <w:t>(2, 1</w:t>
      </w:r>
      <w:proofErr w:type="gramStart"/>
      <w:r>
        <w:t>);</w:t>
      </w:r>
      <w:proofErr w:type="gramEnd"/>
    </w:p>
    <w:p w14:paraId="55B2AF87" w14:textId="38038683" w:rsidR="00FB4DD1" w:rsidRDefault="00FB4DD1" w:rsidP="00FB4DD1">
      <w:pPr>
        <w:pStyle w:val="NoSpacing"/>
      </w:pPr>
      <w:proofErr w:type="spellStart"/>
      <w:r>
        <w:t>Textile.SwapPosition</w:t>
      </w:r>
      <w:proofErr w:type="spellEnd"/>
      <w:r w:rsidR="00F502C6">
        <w:fldChar w:fldCharType="begin"/>
      </w:r>
      <w:r w:rsidR="00F502C6">
        <w:instrText xml:space="preserve"> XE "</w:instrText>
      </w:r>
      <w:r w:rsidR="00F502C6" w:rsidRPr="007E7081">
        <w:instrText>SwapPosition</w:instrText>
      </w:r>
      <w:r w:rsidR="00F502C6">
        <w:instrText xml:space="preserve">" </w:instrText>
      </w:r>
      <w:r w:rsidR="00F502C6">
        <w:fldChar w:fldCharType="end"/>
      </w:r>
      <w:r>
        <w:t>(1, 2</w:t>
      </w:r>
      <w:proofErr w:type="gramStart"/>
      <w:r>
        <w:t>);</w:t>
      </w:r>
      <w:proofErr w:type="gramEnd"/>
    </w:p>
    <w:p w14:paraId="4304B43F" w14:textId="225FD42C" w:rsidR="00FB4DD1" w:rsidRDefault="00FB4DD1" w:rsidP="00FB4DD1">
      <w:pPr>
        <w:pStyle w:val="NoSpacing"/>
      </w:pPr>
      <w:proofErr w:type="spellStart"/>
      <w:r>
        <w:t>Textile.SwapPosition</w:t>
      </w:r>
      <w:proofErr w:type="spellEnd"/>
      <w:r w:rsidR="00F502C6">
        <w:fldChar w:fldCharType="begin"/>
      </w:r>
      <w:r w:rsidR="00F502C6">
        <w:instrText xml:space="preserve"> XE "</w:instrText>
      </w:r>
      <w:r w:rsidR="00F502C6" w:rsidRPr="007E7081">
        <w:instrText>SwapPosition</w:instrText>
      </w:r>
      <w:r w:rsidR="00F502C6">
        <w:instrText xml:space="preserve">" </w:instrText>
      </w:r>
      <w:r w:rsidR="00F502C6">
        <w:fldChar w:fldCharType="end"/>
      </w:r>
      <w:r>
        <w:t>(0, 3</w:t>
      </w:r>
      <w:proofErr w:type="gramStart"/>
      <w:r>
        <w:t>);</w:t>
      </w:r>
      <w:proofErr w:type="gramEnd"/>
    </w:p>
    <w:p w14:paraId="2683A570" w14:textId="77777777" w:rsidR="00FB4DD1" w:rsidRDefault="00FB4DD1" w:rsidP="00FB4DD1">
      <w:pPr>
        <w:pStyle w:val="NoSpacing"/>
      </w:pPr>
    </w:p>
    <w:p w14:paraId="236E7748" w14:textId="77777777" w:rsidR="00FB4DD1" w:rsidRDefault="00FB4DD1" w:rsidP="00FB4DD1">
      <w:pPr>
        <w:pStyle w:val="NoSpacing"/>
      </w:pPr>
      <w:r>
        <w:t># Adjust the yarn width and height</w:t>
      </w:r>
    </w:p>
    <w:p w14:paraId="5FE2C478" w14:textId="09F0B019" w:rsidR="00FB4DD1" w:rsidRDefault="00FB4DD1" w:rsidP="00FB4DD1">
      <w:pPr>
        <w:pStyle w:val="NoSpacing"/>
      </w:pPr>
      <w:proofErr w:type="spellStart"/>
      <w:r>
        <w:t>Textile.SetYarnWidths</w:t>
      </w:r>
      <w:proofErr w:type="spellEnd"/>
      <w:r w:rsidR="00F502C6">
        <w:fldChar w:fldCharType="begin"/>
      </w:r>
      <w:r w:rsidR="00F502C6">
        <w:instrText xml:space="preserve"> XE "</w:instrText>
      </w:r>
      <w:r w:rsidR="00F502C6" w:rsidRPr="005A3962">
        <w:instrText>SetYarnWidths</w:instrText>
      </w:r>
      <w:r w:rsidR="00F502C6">
        <w:instrText xml:space="preserve">" </w:instrText>
      </w:r>
      <w:r w:rsidR="00F502C6">
        <w:fldChar w:fldCharType="end"/>
      </w:r>
      <w:r>
        <w:t>(4</w:t>
      </w:r>
      <w:proofErr w:type="gramStart"/>
      <w:r>
        <w:t>);</w:t>
      </w:r>
      <w:proofErr w:type="gramEnd"/>
    </w:p>
    <w:p w14:paraId="19981C18" w14:textId="7C0FA8DE" w:rsidR="00FB4DD1" w:rsidRDefault="00FB4DD1" w:rsidP="00FB4DD1">
      <w:pPr>
        <w:pStyle w:val="NoSpacing"/>
      </w:pPr>
      <w:proofErr w:type="spellStart"/>
      <w:r>
        <w:t>Textile.SetYarnHeights</w:t>
      </w:r>
      <w:proofErr w:type="spellEnd"/>
      <w:r w:rsidR="00F502C6">
        <w:fldChar w:fldCharType="begin"/>
      </w:r>
      <w:r w:rsidR="00F502C6">
        <w:instrText xml:space="preserve"> XE "</w:instrText>
      </w:r>
      <w:r w:rsidR="00F502C6" w:rsidRPr="009F32D4">
        <w:instrText>SetYarnHeights</w:instrText>
      </w:r>
      <w:r w:rsidR="00F502C6">
        <w:instrText xml:space="preserve">" </w:instrText>
      </w:r>
      <w:r w:rsidR="00F502C6">
        <w:fldChar w:fldCharType="end"/>
      </w:r>
      <w:r>
        <w:t>(0.8</w:t>
      </w:r>
      <w:proofErr w:type="gramStart"/>
      <w:r>
        <w:t>);</w:t>
      </w:r>
      <w:proofErr w:type="gramEnd"/>
    </w:p>
    <w:p w14:paraId="7B7A78CA" w14:textId="77777777" w:rsidR="00FB4DD1" w:rsidRDefault="00FB4DD1" w:rsidP="00FB4DD1">
      <w:pPr>
        <w:pStyle w:val="NoSpacing"/>
      </w:pPr>
    </w:p>
    <w:p w14:paraId="2478E6CE" w14:textId="7E863D6E" w:rsidR="00FB4DD1" w:rsidRDefault="00FB4DD1" w:rsidP="00FB4DD1">
      <w:pPr>
        <w:pStyle w:val="NoSpacing"/>
      </w:pPr>
      <w:r>
        <w:t xml:space="preserve"># Setup a </w:t>
      </w:r>
      <w:r w:rsidR="00036B93">
        <w:t xml:space="preserve">default </w:t>
      </w:r>
      <w:r>
        <w:t>domain</w:t>
      </w:r>
    </w:p>
    <w:p w14:paraId="7EEFAA1B" w14:textId="6B783C90" w:rsidR="00036B93" w:rsidRDefault="00036B93" w:rsidP="00FB4DD1">
      <w:pPr>
        <w:pStyle w:val="NoSpacing"/>
      </w:pPr>
      <w:r>
        <w:t xml:space="preserve"># Use True parameter to generate a sheared domain (otherwise the </w:t>
      </w:r>
    </w:p>
    <w:p w14:paraId="676D6994" w14:textId="59E95C1D" w:rsidR="00036B93" w:rsidRDefault="00036B93" w:rsidP="00FB4DD1">
      <w:pPr>
        <w:pStyle w:val="NoSpacing"/>
      </w:pPr>
      <w:r>
        <w:t xml:space="preserve"># </w:t>
      </w:r>
      <w:proofErr w:type="gramStart"/>
      <w:r>
        <w:t>domain</w:t>
      </w:r>
      <w:proofErr w:type="gramEnd"/>
      <w:r>
        <w:t xml:space="preserve"> will be aligned to the axes, cutting the yarns</w:t>
      </w:r>
      <w:r w:rsidR="00A4721F">
        <w:t>)</w:t>
      </w:r>
    </w:p>
    <w:p w14:paraId="4D3B2568" w14:textId="14CE5CD1" w:rsidR="00FB4DD1" w:rsidRDefault="00FB4DD1" w:rsidP="00FB4DD1">
      <w:pPr>
        <w:pStyle w:val="NoSpacing"/>
      </w:pPr>
      <w:proofErr w:type="spellStart"/>
      <w:r>
        <w:t>Textile.AssignDefaultDomain</w:t>
      </w:r>
      <w:proofErr w:type="spellEnd"/>
      <w:r w:rsidR="00F502C6">
        <w:fldChar w:fldCharType="begin"/>
      </w:r>
      <w:r w:rsidR="00F502C6">
        <w:instrText xml:space="preserve"> XE "</w:instrText>
      </w:r>
      <w:r w:rsidR="00F502C6" w:rsidRPr="00CD2530">
        <w:instrText>AssignDefaultDomain</w:instrText>
      </w:r>
      <w:r w:rsidR="00F502C6">
        <w:instrText xml:space="preserve">" </w:instrText>
      </w:r>
      <w:r w:rsidR="00F502C6">
        <w:fldChar w:fldCharType="end"/>
      </w:r>
      <w:r>
        <w:t>( True )</w:t>
      </w:r>
    </w:p>
    <w:p w14:paraId="7116E5F0" w14:textId="77777777" w:rsidR="00FB4DD1" w:rsidRDefault="00FB4DD1" w:rsidP="00FB4DD1">
      <w:pPr>
        <w:pStyle w:val="NoSpacing"/>
      </w:pPr>
    </w:p>
    <w:p w14:paraId="16801C41" w14:textId="77777777" w:rsidR="00FB4DD1" w:rsidRDefault="00FB4DD1" w:rsidP="00FB4DD1">
      <w:pPr>
        <w:pStyle w:val="NoSpacing"/>
      </w:pPr>
      <w:r>
        <w:t># Add the textile</w:t>
      </w:r>
    </w:p>
    <w:p w14:paraId="36496D08" w14:textId="09303C46" w:rsidR="00FC1152" w:rsidRDefault="00FB4DD1" w:rsidP="00FB4DD1">
      <w:pPr>
        <w:pStyle w:val="NoSpacing"/>
      </w:pPr>
      <w:proofErr w:type="spellStart"/>
      <w:r>
        <w:t>AddTextile</w:t>
      </w:r>
      <w:proofErr w:type="spellEnd"/>
      <w:r w:rsidR="00F502C6">
        <w:fldChar w:fldCharType="begin"/>
      </w:r>
      <w:r w:rsidR="00F502C6">
        <w:instrText xml:space="preserve"> XE "</w:instrText>
      </w:r>
      <w:r w:rsidR="00F502C6" w:rsidRPr="00CA55B5">
        <w:instrText>AddTextile</w:instrText>
      </w:r>
      <w:r w:rsidR="00F502C6">
        <w:instrText xml:space="preserve">" </w:instrText>
      </w:r>
      <w:r w:rsidR="00F502C6">
        <w:fldChar w:fldCharType="end"/>
      </w:r>
      <w:r>
        <w:t>(Textile)</w:t>
      </w:r>
    </w:p>
    <w:p w14:paraId="39E8ACB7" w14:textId="77777777" w:rsidR="00FC1152" w:rsidRDefault="00FC1152" w:rsidP="0022103D"/>
    <w:p w14:paraId="57A0EE53" w14:textId="77777777" w:rsidR="006E715F" w:rsidRDefault="00FB4DD1" w:rsidP="006E715F">
      <w:pPr>
        <w:keepNext/>
      </w:pPr>
      <w:r>
        <w:rPr>
          <w:noProof/>
          <w:lang w:eastAsia="en-GB"/>
        </w:rPr>
        <w:lastRenderedPageBreak/>
        <w:drawing>
          <wp:inline distT="0" distB="0" distL="0" distR="0" wp14:anchorId="231249A9" wp14:editId="102E3A5A">
            <wp:extent cx="5399405" cy="2990215"/>
            <wp:effectExtent l="0" t="0" r="0" b="635"/>
            <wp:docPr id="447" name="Picture 4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7" name="ShearedTextile.png"/>
                    <pic:cNvPicPr/>
                  </pic:nvPicPr>
                  <pic:blipFill>
                    <a:blip r:embed="rId47" cstate="print">
                      <a:extLst>
                        <a:ext uri="{28A0092B-C50C-407E-A947-70E740481C1C}">
                          <a14:useLocalDpi xmlns:a14="http://schemas.microsoft.com/office/drawing/2010/main" val="0"/>
                        </a:ext>
                      </a:extLst>
                    </a:blip>
                    <a:stretch>
                      <a:fillRect/>
                    </a:stretch>
                  </pic:blipFill>
                  <pic:spPr>
                    <a:xfrm>
                      <a:off x="0" y="0"/>
                      <a:ext cx="5399405" cy="2990215"/>
                    </a:xfrm>
                    <a:prstGeom prst="rect">
                      <a:avLst/>
                    </a:prstGeom>
                  </pic:spPr>
                </pic:pic>
              </a:graphicData>
            </a:graphic>
          </wp:inline>
        </w:drawing>
      </w:r>
    </w:p>
    <w:p w14:paraId="495EC6CF" w14:textId="1924CB39" w:rsidR="00FB4DD1" w:rsidRDefault="006E715F" w:rsidP="006E715F">
      <w:pPr>
        <w:pStyle w:val="Caption"/>
      </w:pPr>
      <w:bookmarkStart w:id="83" w:name="_Ref487115743"/>
      <w:r>
        <w:t xml:space="preserve">Figure </w:t>
      </w:r>
      <w:r w:rsidR="000C3F0F">
        <w:rPr>
          <w:noProof/>
        </w:rPr>
        <w:fldChar w:fldCharType="begin"/>
      </w:r>
      <w:r w:rsidR="000C3F0F">
        <w:rPr>
          <w:noProof/>
        </w:rPr>
        <w:instrText xml:space="preserve"> SEQ Figure \* ARABIC </w:instrText>
      </w:r>
      <w:r w:rsidR="000C3F0F">
        <w:rPr>
          <w:noProof/>
        </w:rPr>
        <w:fldChar w:fldCharType="separate"/>
      </w:r>
      <w:r w:rsidR="00353CD5">
        <w:rPr>
          <w:noProof/>
        </w:rPr>
        <w:t>18</w:t>
      </w:r>
      <w:r w:rsidR="000C3F0F">
        <w:rPr>
          <w:noProof/>
        </w:rPr>
        <w:fldChar w:fldCharType="end"/>
      </w:r>
      <w:bookmarkEnd w:id="83"/>
      <w:r>
        <w:t xml:space="preserve">: </w:t>
      </w:r>
      <w:r w:rsidRPr="00653630">
        <w:t>Sheared textile generated using the CShearedTextile2D class with refinement</w:t>
      </w:r>
    </w:p>
    <w:p w14:paraId="53FDD368" w14:textId="77777777" w:rsidR="00FB4DD1" w:rsidRDefault="00FB4DD1" w:rsidP="0022103D"/>
    <w:p w14:paraId="03F22AAD" w14:textId="56D874B4" w:rsidR="002C7556" w:rsidRPr="002C7556" w:rsidRDefault="002C434B" w:rsidP="00DA357B">
      <w:pPr>
        <w:pStyle w:val="Heading2"/>
      </w:pPr>
      <w:bookmarkStart w:id="84" w:name="_Ref420065571"/>
      <w:bookmarkStart w:id="85" w:name="_Ref427224312"/>
      <w:bookmarkStart w:id="86" w:name="_Toc76652644"/>
      <w:r>
        <w:t xml:space="preserve">7.3 </w:t>
      </w:r>
      <w:r w:rsidR="008E61E4">
        <w:t xml:space="preserve">Layered </w:t>
      </w:r>
      <w:r w:rsidR="00D96004">
        <w:t>T</w:t>
      </w:r>
      <w:r w:rsidR="008E61E4">
        <w:t>extile</w:t>
      </w:r>
      <w:r w:rsidR="0075717D">
        <w:t>s</w:t>
      </w:r>
      <w:bookmarkEnd w:id="84"/>
      <w:r w:rsidR="0081481D">
        <w:t xml:space="preserve"> - </w:t>
      </w:r>
      <w:proofErr w:type="spellStart"/>
      <w:r w:rsidR="0081481D" w:rsidRPr="0075717D">
        <w:t>CTextileLayered</w:t>
      </w:r>
      <w:bookmarkEnd w:id="85"/>
      <w:bookmarkEnd w:id="86"/>
      <w:proofErr w:type="spellEnd"/>
      <w:r w:rsidR="00B2587F">
        <w:fldChar w:fldCharType="begin"/>
      </w:r>
      <w:r w:rsidR="00B2587F">
        <w:instrText xml:space="preserve"> XE "</w:instrText>
      </w:r>
      <w:r w:rsidR="00B2587F" w:rsidRPr="0010060D">
        <w:instrText>CTextileLayered</w:instrText>
      </w:r>
      <w:r w:rsidR="00B2587F">
        <w:instrText xml:space="preserve">" </w:instrText>
      </w:r>
      <w:r w:rsidR="00B2587F">
        <w:fldChar w:fldCharType="end"/>
      </w:r>
    </w:p>
    <w:p w14:paraId="7C5BD32F" w14:textId="47662094" w:rsidR="008E61E4" w:rsidRDefault="008E61E4" w:rsidP="0022103D">
      <w:r>
        <w:t>To create a stack of textiles</w:t>
      </w:r>
      <w:r w:rsidR="008838B3">
        <w:t>,</w:t>
      </w:r>
      <w:r>
        <w:t xml:space="preserve"> the </w:t>
      </w:r>
      <w:proofErr w:type="spellStart"/>
      <w:r w:rsidR="001D4A08" w:rsidRPr="001D4A08">
        <w:t>CTextileLayered</w:t>
      </w:r>
      <w:proofErr w:type="spellEnd"/>
      <w:r w:rsidR="003603EC">
        <w:fldChar w:fldCharType="begin"/>
      </w:r>
      <w:r w:rsidR="003603EC">
        <w:instrText xml:space="preserve"> XE "</w:instrText>
      </w:r>
      <w:r w:rsidR="003603EC" w:rsidRPr="00CF2156">
        <w:instrText>CTextileLayered</w:instrText>
      </w:r>
      <w:r w:rsidR="003603EC">
        <w:instrText xml:space="preserve">" </w:instrText>
      </w:r>
      <w:r w:rsidR="003603EC">
        <w:fldChar w:fldCharType="end"/>
      </w:r>
      <w:r w:rsidR="001D4A08">
        <w:t xml:space="preserve"> </w:t>
      </w:r>
      <w:r>
        <w:t xml:space="preserve">class </w:t>
      </w:r>
      <w:r w:rsidR="001D4A08">
        <w:t>(</w:t>
      </w:r>
      <w:r w:rsidR="001D4A08">
        <w:fldChar w:fldCharType="begin"/>
      </w:r>
      <w:r w:rsidR="001D4A08">
        <w:instrText xml:space="preserve"> REF _Ref419989985 \h </w:instrText>
      </w:r>
      <w:r w:rsidR="001D4A08">
        <w:fldChar w:fldCharType="separate"/>
      </w:r>
      <w:r w:rsidR="00353CD5">
        <w:t xml:space="preserve">Figure </w:t>
      </w:r>
      <w:r w:rsidR="00353CD5">
        <w:rPr>
          <w:noProof/>
        </w:rPr>
        <w:t>14</w:t>
      </w:r>
      <w:r w:rsidR="001D4A08">
        <w:fldChar w:fldCharType="end"/>
      </w:r>
      <w:r w:rsidR="001D4A08">
        <w:t xml:space="preserve">) </w:t>
      </w:r>
      <w:r>
        <w:t>can be used.</w:t>
      </w:r>
      <w:r w:rsidR="0075717D">
        <w:t xml:space="preserve"> This class is used to </w:t>
      </w:r>
      <w:r w:rsidR="00A2716F">
        <w:t xml:space="preserve">layer </w:t>
      </w:r>
      <w:r w:rsidR="00A4528D">
        <w:t xml:space="preserve">any combination of textiles </w:t>
      </w:r>
      <w:r w:rsidR="00E21C9E">
        <w:t>which have previously been created</w:t>
      </w:r>
      <w:r w:rsidR="0075717D">
        <w:t>. To create a layered textile use:</w:t>
      </w:r>
    </w:p>
    <w:p w14:paraId="06DF5A6A" w14:textId="77777777" w:rsidR="003D5453" w:rsidRDefault="003D5453" w:rsidP="0022103D"/>
    <w:p w14:paraId="69C1B5F2" w14:textId="73175375" w:rsidR="0075717D" w:rsidRDefault="0075717D" w:rsidP="0075717D">
      <w:pPr>
        <w:pStyle w:val="NoSpacing"/>
      </w:pPr>
      <w:proofErr w:type="spellStart"/>
      <w:r w:rsidRPr="0075717D">
        <w:t>LayeredTextile</w:t>
      </w:r>
      <w:proofErr w:type="spellEnd"/>
      <w:r w:rsidRPr="0075717D">
        <w:t xml:space="preserve"> = </w:t>
      </w:r>
      <w:proofErr w:type="spellStart"/>
      <w:r w:rsidRPr="0075717D">
        <w:t>CTextileLayered</w:t>
      </w:r>
      <w:proofErr w:type="spellEnd"/>
      <w:r w:rsidR="003603EC">
        <w:fldChar w:fldCharType="begin"/>
      </w:r>
      <w:r w:rsidR="003603EC">
        <w:instrText xml:space="preserve"> XE "</w:instrText>
      </w:r>
      <w:r w:rsidR="003603EC" w:rsidRPr="00CF2156">
        <w:instrText>CTextileLayered</w:instrText>
      </w:r>
      <w:r w:rsidR="003603EC">
        <w:instrText xml:space="preserve">" </w:instrText>
      </w:r>
      <w:r w:rsidR="003603EC">
        <w:fldChar w:fldCharType="end"/>
      </w:r>
      <w:r w:rsidRPr="0075717D">
        <w:t>()</w:t>
      </w:r>
    </w:p>
    <w:p w14:paraId="476DF921" w14:textId="77777777" w:rsidR="0075717D" w:rsidRDefault="0075717D" w:rsidP="0022103D"/>
    <w:p w14:paraId="60FB3643" w14:textId="205D3880" w:rsidR="001D4A08" w:rsidRDefault="0075717D" w:rsidP="0022103D">
      <w:r>
        <w:t>After creating textile</w:t>
      </w:r>
      <w:r w:rsidR="00A4528D">
        <w:t>s as described in previous sections t</w:t>
      </w:r>
      <w:r>
        <w:t xml:space="preserve">he </w:t>
      </w:r>
      <w:r w:rsidR="008D6EB6">
        <w:t>textile layers are</w:t>
      </w:r>
      <w:r>
        <w:t xml:space="preserve"> added </w:t>
      </w:r>
      <w:r w:rsidR="008D6EB6">
        <w:t xml:space="preserve">one </w:t>
      </w:r>
      <w:r w:rsidR="00A4528D">
        <w:t>at a time</w:t>
      </w:r>
      <w:r w:rsidR="008D6EB6">
        <w:t xml:space="preserve"> </w:t>
      </w:r>
      <w:r>
        <w:t xml:space="preserve">to the </w:t>
      </w:r>
      <w:proofErr w:type="spellStart"/>
      <w:r>
        <w:t>CTextileLayered</w:t>
      </w:r>
      <w:proofErr w:type="spellEnd"/>
      <w:r w:rsidR="003603EC">
        <w:fldChar w:fldCharType="begin"/>
      </w:r>
      <w:r w:rsidR="003603EC">
        <w:instrText xml:space="preserve"> XE "</w:instrText>
      </w:r>
      <w:r w:rsidR="003603EC" w:rsidRPr="00CF2156">
        <w:instrText>CTextileLayered</w:instrText>
      </w:r>
      <w:r w:rsidR="003603EC">
        <w:instrText xml:space="preserve">" </w:instrText>
      </w:r>
      <w:r w:rsidR="003603EC">
        <w:fldChar w:fldCharType="end"/>
      </w:r>
      <w:r>
        <w:t xml:space="preserve"> class:</w:t>
      </w:r>
    </w:p>
    <w:p w14:paraId="5F8A889F" w14:textId="77777777" w:rsidR="003D5453" w:rsidRDefault="003D5453" w:rsidP="0022103D"/>
    <w:p w14:paraId="205D88ED" w14:textId="60E9A2E4" w:rsidR="0075717D" w:rsidRDefault="0075717D" w:rsidP="0075717D">
      <w:pPr>
        <w:pStyle w:val="NoSpacing"/>
      </w:pPr>
      <w:proofErr w:type="spellStart"/>
      <w:r w:rsidRPr="0075717D">
        <w:t>LayeredTextile.AddLayer</w:t>
      </w:r>
      <w:proofErr w:type="spellEnd"/>
      <w:r w:rsidR="003603EC">
        <w:fldChar w:fldCharType="begin"/>
      </w:r>
      <w:r w:rsidR="003603EC">
        <w:instrText xml:space="preserve"> XE "</w:instrText>
      </w:r>
      <w:r w:rsidR="003603EC" w:rsidRPr="00CF2156">
        <w:instrText>AddLayer</w:instrText>
      </w:r>
      <w:r w:rsidR="003603EC">
        <w:instrText xml:space="preserve">" </w:instrText>
      </w:r>
      <w:r w:rsidR="003603EC">
        <w:fldChar w:fldCharType="end"/>
      </w:r>
      <w:r w:rsidRPr="0075717D">
        <w:t>(</w:t>
      </w:r>
      <w:r w:rsidR="00072E8C">
        <w:t xml:space="preserve"> </w:t>
      </w:r>
      <w:proofErr w:type="spellStart"/>
      <w:r w:rsidR="008D6EB6">
        <w:t>LayerName</w:t>
      </w:r>
      <w:proofErr w:type="spellEnd"/>
      <w:r w:rsidRPr="0075717D">
        <w:t xml:space="preserve">, </w:t>
      </w:r>
      <w:r w:rsidR="005A03E7">
        <w:t>XYZ</w:t>
      </w:r>
      <w:r w:rsidR="00777398">
        <w:fldChar w:fldCharType="begin"/>
      </w:r>
      <w:r w:rsidR="00777398">
        <w:instrText xml:space="preserve"> XE "</w:instrText>
      </w:r>
      <w:r w:rsidR="00777398" w:rsidRPr="00E36C3F">
        <w:rPr>
          <w:highlight w:val="yellow"/>
        </w:rPr>
        <w:instrText>XYZ</w:instrText>
      </w:r>
      <w:r w:rsidR="00777398">
        <w:instrText xml:space="preserve">" </w:instrText>
      </w:r>
      <w:r w:rsidR="00777398">
        <w:fldChar w:fldCharType="end"/>
      </w:r>
      <w:r w:rsidR="005A03E7">
        <w:t>(</w:t>
      </w:r>
      <w:proofErr w:type="spellStart"/>
      <w:r w:rsidR="00166162">
        <w:t>x</w:t>
      </w:r>
      <w:r w:rsidR="00166162" w:rsidRPr="00166162">
        <w:rPr>
          <w:vertAlign w:val="subscript"/>
        </w:rPr>
        <w:t>off</w:t>
      </w:r>
      <w:proofErr w:type="spellEnd"/>
      <w:r w:rsidR="00166162">
        <w:t xml:space="preserve">, </w:t>
      </w:r>
      <w:proofErr w:type="spellStart"/>
      <w:r w:rsidR="00166162">
        <w:t>y</w:t>
      </w:r>
      <w:r w:rsidR="00166162" w:rsidRPr="00166162">
        <w:rPr>
          <w:vertAlign w:val="subscript"/>
        </w:rPr>
        <w:t>off</w:t>
      </w:r>
      <w:proofErr w:type="spellEnd"/>
      <w:r w:rsidR="00166162">
        <w:t xml:space="preserve">, </w:t>
      </w:r>
      <w:proofErr w:type="spellStart"/>
      <w:r w:rsidR="00166162">
        <w:t>z</w:t>
      </w:r>
      <w:r w:rsidR="00166162" w:rsidRPr="00166162">
        <w:rPr>
          <w:vertAlign w:val="subscript"/>
        </w:rPr>
        <w:t>off</w:t>
      </w:r>
      <w:proofErr w:type="spellEnd"/>
      <w:proofErr w:type="gramStart"/>
      <w:r w:rsidR="005A03E7">
        <w:t>)</w:t>
      </w:r>
      <w:r w:rsidR="00072E8C">
        <w:t xml:space="preserve"> </w:t>
      </w:r>
      <w:r w:rsidRPr="0075717D">
        <w:t>)</w:t>
      </w:r>
      <w:proofErr w:type="gramEnd"/>
    </w:p>
    <w:p w14:paraId="3F5AA4BE" w14:textId="77777777" w:rsidR="008D6EB6" w:rsidRDefault="008D6EB6" w:rsidP="008D6EB6"/>
    <w:p w14:paraId="136EF327" w14:textId="730E3182" w:rsidR="0075717D" w:rsidRDefault="008D6EB6" w:rsidP="0022103D">
      <w:r>
        <w:t xml:space="preserve">The </w:t>
      </w:r>
      <w:proofErr w:type="spellStart"/>
      <w:r w:rsidRPr="008C1DCF">
        <w:rPr>
          <w:i/>
        </w:rPr>
        <w:t>LayerName</w:t>
      </w:r>
      <w:proofErr w:type="spellEnd"/>
      <w:r w:rsidR="0075717D">
        <w:t xml:space="preserve"> in this case is the name of any </w:t>
      </w:r>
      <w:r w:rsidR="00A4528D">
        <w:t>textile in the TexGen database</w:t>
      </w:r>
      <w:r w:rsidR="0075717D">
        <w:t>.</w:t>
      </w:r>
      <w:r w:rsidR="001152F5">
        <w:t xml:space="preserve"> </w:t>
      </w:r>
      <w:r w:rsidR="00A4528D">
        <w:t>Several layers of the same textile can be used.</w:t>
      </w:r>
      <w:r w:rsidR="001152F5">
        <w:t xml:space="preserve"> </w:t>
      </w:r>
      <w:r w:rsidR="00E21C9E">
        <w:t>A</w:t>
      </w:r>
      <w:r w:rsidR="00A4528D">
        <w:t>n</w:t>
      </w:r>
      <w:r w:rsidR="00C50812">
        <w:t xml:space="preserve"> XYZ</w:t>
      </w:r>
      <w:r w:rsidR="00777398">
        <w:fldChar w:fldCharType="begin"/>
      </w:r>
      <w:r w:rsidR="00777398">
        <w:instrText xml:space="preserve"> XE "</w:instrText>
      </w:r>
      <w:r w:rsidR="00777398" w:rsidRPr="00E36C3F">
        <w:rPr>
          <w:highlight w:val="yellow"/>
        </w:rPr>
        <w:instrText>XYZ</w:instrText>
      </w:r>
      <w:r w:rsidR="00777398">
        <w:instrText xml:space="preserve">" </w:instrText>
      </w:r>
      <w:r w:rsidR="00777398">
        <w:fldChar w:fldCharType="end"/>
      </w:r>
      <w:r w:rsidR="00E21C9E">
        <w:t xml:space="preserve"> vector</w:t>
      </w:r>
      <w:r w:rsidR="00166162">
        <w:t xml:space="preserve">, </w:t>
      </w:r>
      <w:proofErr w:type="spellStart"/>
      <w:r w:rsidR="00166162" w:rsidRPr="00166162">
        <w:rPr>
          <w:i/>
        </w:rPr>
        <w:t>x</w:t>
      </w:r>
      <w:r w:rsidR="00166162" w:rsidRPr="00166162">
        <w:rPr>
          <w:i/>
          <w:vertAlign w:val="subscript"/>
        </w:rPr>
        <w:t>off</w:t>
      </w:r>
      <w:proofErr w:type="spellEnd"/>
      <w:r w:rsidR="00166162">
        <w:t xml:space="preserve">, </w:t>
      </w:r>
      <w:proofErr w:type="spellStart"/>
      <w:r w:rsidR="00166162" w:rsidRPr="00166162">
        <w:rPr>
          <w:i/>
        </w:rPr>
        <w:t>y</w:t>
      </w:r>
      <w:r w:rsidR="00166162" w:rsidRPr="00166162">
        <w:rPr>
          <w:i/>
          <w:vertAlign w:val="subscript"/>
        </w:rPr>
        <w:t>off</w:t>
      </w:r>
      <w:proofErr w:type="spellEnd"/>
      <w:r w:rsidR="00166162">
        <w:t xml:space="preserve">, </w:t>
      </w:r>
      <w:proofErr w:type="spellStart"/>
      <w:proofErr w:type="gramStart"/>
      <w:r w:rsidR="00166162" w:rsidRPr="00166162">
        <w:rPr>
          <w:i/>
        </w:rPr>
        <w:t>z</w:t>
      </w:r>
      <w:r w:rsidR="00166162" w:rsidRPr="00166162">
        <w:rPr>
          <w:i/>
          <w:vertAlign w:val="subscript"/>
        </w:rPr>
        <w:t>off</w:t>
      </w:r>
      <w:proofErr w:type="spellEnd"/>
      <w:r w:rsidR="0075717D">
        <w:t xml:space="preserve"> </w:t>
      </w:r>
      <w:r w:rsidR="00E21C9E">
        <w:t>,</w:t>
      </w:r>
      <w:proofErr w:type="gramEnd"/>
      <w:r w:rsidR="00E21C9E">
        <w:t xml:space="preserve"> defines the offset </w:t>
      </w:r>
      <w:r w:rsidR="0075717D">
        <w:t xml:space="preserve">of the </w:t>
      </w:r>
      <w:r w:rsidR="00E21C9E">
        <w:t>layer with r</w:t>
      </w:r>
      <w:r w:rsidR="00C50812">
        <w:t>espect to</w:t>
      </w:r>
      <w:r w:rsidR="00072E8C">
        <w:t xml:space="preserve"> the </w:t>
      </w:r>
      <w:r w:rsidR="00A4528D">
        <w:t>first layer in the</w:t>
      </w:r>
      <w:r w:rsidR="00072E8C">
        <w:t xml:space="preserve"> stack</w:t>
      </w:r>
      <w:r w:rsidR="00A4528D">
        <w:t>, thus enabling</w:t>
      </w:r>
      <w:r w:rsidR="00072E8C">
        <w:t xml:space="preserve"> a shift</w:t>
      </w:r>
      <w:r w:rsidR="0075717D">
        <w:t xml:space="preserve"> </w:t>
      </w:r>
      <w:r w:rsidR="00072E8C">
        <w:t>between individual layers</w:t>
      </w:r>
      <w:r w:rsidR="00FE4FA3">
        <w:t xml:space="preserve"> if required</w:t>
      </w:r>
      <w:r w:rsidR="00072E8C">
        <w:t>.</w:t>
      </w:r>
      <w:r w:rsidR="001152F5">
        <w:t xml:space="preserve"> When all </w:t>
      </w:r>
      <w:r w:rsidR="00C50812">
        <w:t>layer</w:t>
      </w:r>
      <w:r w:rsidR="001152F5">
        <w:t xml:space="preserve">s </w:t>
      </w:r>
      <w:r w:rsidR="00FE4FA3">
        <w:t>have been</w:t>
      </w:r>
      <w:r w:rsidR="001152F5">
        <w:t xml:space="preserve"> added to </w:t>
      </w:r>
      <w:r w:rsidR="00C50812">
        <w:t xml:space="preserve">the </w:t>
      </w:r>
      <w:r w:rsidR="001152F5">
        <w:t xml:space="preserve">textile it </w:t>
      </w:r>
      <w:r w:rsidR="00FE4FA3">
        <w:t>should then be added to the TexGen database using</w:t>
      </w:r>
      <w:r w:rsidR="001152F5">
        <w:t xml:space="preserve"> the </w:t>
      </w:r>
      <w:proofErr w:type="spellStart"/>
      <w:r w:rsidR="001152F5">
        <w:t>AddTextile</w:t>
      </w:r>
      <w:proofErr w:type="spellEnd"/>
      <w:r w:rsidR="007B701A">
        <w:fldChar w:fldCharType="begin"/>
      </w:r>
      <w:r w:rsidR="007B701A">
        <w:instrText xml:space="preserve"> XE "</w:instrText>
      </w:r>
      <w:r w:rsidR="007B701A" w:rsidRPr="00ED4E1E">
        <w:instrText>AddTextile</w:instrText>
      </w:r>
      <w:r w:rsidR="007B701A">
        <w:instrText xml:space="preserve">" </w:instrText>
      </w:r>
      <w:r w:rsidR="007B701A">
        <w:fldChar w:fldCharType="end"/>
      </w:r>
      <w:r w:rsidR="001152F5">
        <w:t xml:space="preserve"> command.</w:t>
      </w:r>
    </w:p>
    <w:p w14:paraId="2272E8C0" w14:textId="77777777" w:rsidR="00072E8C" w:rsidRDefault="00072E8C" w:rsidP="0022103D"/>
    <w:p w14:paraId="2D57CF77" w14:textId="06A4D107" w:rsidR="006D2242" w:rsidRDefault="00072E8C" w:rsidP="00637588">
      <w:pPr>
        <w:pBdr>
          <w:top w:val="single" w:sz="4" w:space="1" w:color="auto"/>
          <w:left w:val="single" w:sz="4" w:space="1" w:color="auto"/>
          <w:bottom w:val="single" w:sz="4" w:space="1" w:color="auto"/>
          <w:right w:val="single" w:sz="4" w:space="1" w:color="auto"/>
        </w:pBdr>
      </w:pPr>
      <w:r>
        <w:t xml:space="preserve">Example: </w:t>
      </w:r>
      <w:r w:rsidR="001152F5">
        <w:t>A layered textile which consist</w:t>
      </w:r>
      <w:r w:rsidR="00FE4FA3">
        <w:t>s</w:t>
      </w:r>
      <w:r w:rsidR="001152F5">
        <w:t xml:space="preserve"> of two layers of a</w:t>
      </w:r>
      <w:r>
        <w:t xml:space="preserve"> plain </w:t>
      </w:r>
      <w:r w:rsidR="00F23E5B">
        <w:t xml:space="preserve">weave </w:t>
      </w:r>
      <w:r w:rsidR="001152F5">
        <w:t>is created:</w:t>
      </w:r>
      <w:r w:rsidR="006D2242">
        <w:t xml:space="preserve"> </w:t>
      </w:r>
    </w:p>
    <w:p w14:paraId="6AF292E8" w14:textId="77777777" w:rsidR="00F23E5B" w:rsidRDefault="00F23E5B" w:rsidP="00637588">
      <w:pPr>
        <w:pBdr>
          <w:top w:val="single" w:sz="4" w:space="1" w:color="auto"/>
          <w:left w:val="single" w:sz="4" w:space="1" w:color="auto"/>
          <w:bottom w:val="single" w:sz="4" w:space="1" w:color="auto"/>
          <w:right w:val="single" w:sz="4" w:space="1" w:color="auto"/>
        </w:pBdr>
      </w:pPr>
    </w:p>
    <w:p w14:paraId="0D3D5185" w14:textId="046D1E28" w:rsidR="00CE2261" w:rsidRDefault="00CE2261" w:rsidP="00637588">
      <w:pPr>
        <w:pStyle w:val="NoSpacing"/>
        <w:pBdr>
          <w:top w:val="single" w:sz="4" w:space="1" w:color="auto"/>
          <w:left w:val="single" w:sz="4" w:space="1" w:color="auto"/>
          <w:bottom w:val="single" w:sz="4" w:space="1" w:color="auto"/>
          <w:right w:val="single" w:sz="4" w:space="1" w:color="auto"/>
        </w:pBdr>
      </w:pPr>
      <w:r>
        <w:t># LayeredTextile.py</w:t>
      </w:r>
    </w:p>
    <w:p w14:paraId="0A614689" w14:textId="05E3A4A1" w:rsidR="00CE2261" w:rsidRDefault="00CE2261" w:rsidP="00637588">
      <w:pPr>
        <w:pStyle w:val="NoSpacing"/>
        <w:pBdr>
          <w:top w:val="single" w:sz="4" w:space="1" w:color="auto"/>
          <w:left w:val="single" w:sz="4" w:space="1" w:color="auto"/>
          <w:bottom w:val="single" w:sz="4" w:space="1" w:color="auto"/>
          <w:right w:val="single" w:sz="4" w:space="1" w:color="auto"/>
        </w:pBdr>
      </w:pPr>
      <w:r>
        <w:t># Create a plain weave textile</w:t>
      </w:r>
    </w:p>
    <w:p w14:paraId="50DBA5A6" w14:textId="77777777" w:rsidR="00CE2261" w:rsidRDefault="00CE2261" w:rsidP="00637588">
      <w:pPr>
        <w:pStyle w:val="NoSpacing"/>
        <w:pBdr>
          <w:top w:val="single" w:sz="4" w:space="1" w:color="auto"/>
          <w:left w:val="single" w:sz="4" w:space="1" w:color="auto"/>
          <w:bottom w:val="single" w:sz="4" w:space="1" w:color="auto"/>
          <w:right w:val="single" w:sz="4" w:space="1" w:color="auto"/>
        </w:pBdr>
      </w:pPr>
      <w:r>
        <w:t>t = 0.1 #layer thickness</w:t>
      </w:r>
    </w:p>
    <w:p w14:paraId="156EADC5" w14:textId="77777777" w:rsidR="00CE2261" w:rsidRDefault="00CE2261" w:rsidP="00637588">
      <w:pPr>
        <w:pStyle w:val="NoSpacing"/>
        <w:pBdr>
          <w:top w:val="single" w:sz="4" w:space="1" w:color="auto"/>
          <w:left w:val="single" w:sz="4" w:space="1" w:color="auto"/>
          <w:bottom w:val="single" w:sz="4" w:space="1" w:color="auto"/>
          <w:right w:val="single" w:sz="4" w:space="1" w:color="auto"/>
        </w:pBdr>
      </w:pPr>
      <w:r>
        <w:t>weave = CTextileWeave2</w:t>
      </w:r>
      <w:proofErr w:type="gramStart"/>
      <w:r>
        <w:t>D( 2</w:t>
      </w:r>
      <w:proofErr w:type="gramEnd"/>
      <w:r>
        <w:t>, 2, 0.8, t, True )</w:t>
      </w:r>
    </w:p>
    <w:p w14:paraId="520D1796" w14:textId="77777777" w:rsidR="00CE2261" w:rsidRDefault="00CE2261" w:rsidP="00637588">
      <w:pPr>
        <w:pStyle w:val="NoSpacing"/>
        <w:pBdr>
          <w:top w:val="single" w:sz="4" w:space="1" w:color="auto"/>
          <w:left w:val="single" w:sz="4" w:space="1" w:color="auto"/>
          <w:bottom w:val="single" w:sz="4" w:space="1" w:color="auto"/>
          <w:right w:val="single" w:sz="4" w:space="1" w:color="auto"/>
        </w:pBdr>
      </w:pPr>
      <w:proofErr w:type="spellStart"/>
      <w:proofErr w:type="gramStart"/>
      <w:r>
        <w:t>weave.SwapPosition</w:t>
      </w:r>
      <w:proofErr w:type="spellEnd"/>
      <w:proofErr w:type="gramEnd"/>
      <w:r>
        <w:t xml:space="preserve">(0, 0) </w:t>
      </w:r>
    </w:p>
    <w:p w14:paraId="5B4EB819" w14:textId="77777777" w:rsidR="00CE2261" w:rsidRDefault="00CE2261" w:rsidP="00637588">
      <w:pPr>
        <w:pStyle w:val="NoSpacing"/>
        <w:pBdr>
          <w:top w:val="single" w:sz="4" w:space="1" w:color="auto"/>
          <w:left w:val="single" w:sz="4" w:space="1" w:color="auto"/>
          <w:bottom w:val="single" w:sz="4" w:space="1" w:color="auto"/>
          <w:right w:val="single" w:sz="4" w:space="1" w:color="auto"/>
        </w:pBdr>
      </w:pPr>
      <w:proofErr w:type="spellStart"/>
      <w:proofErr w:type="gramStart"/>
      <w:r>
        <w:t>weave.SwapPosition</w:t>
      </w:r>
      <w:proofErr w:type="spellEnd"/>
      <w:proofErr w:type="gramEnd"/>
      <w:r>
        <w:t>(1, 1)</w:t>
      </w:r>
    </w:p>
    <w:p w14:paraId="75F9726B" w14:textId="77777777" w:rsidR="00CE2261" w:rsidRDefault="00CE2261" w:rsidP="00637588">
      <w:pPr>
        <w:pStyle w:val="NoSpacing"/>
        <w:pBdr>
          <w:top w:val="single" w:sz="4" w:space="1" w:color="auto"/>
          <w:left w:val="single" w:sz="4" w:space="1" w:color="auto"/>
          <w:bottom w:val="single" w:sz="4" w:space="1" w:color="auto"/>
          <w:right w:val="single" w:sz="4" w:space="1" w:color="auto"/>
        </w:pBdr>
      </w:pPr>
      <w:proofErr w:type="spellStart"/>
      <w:proofErr w:type="gramStart"/>
      <w:r>
        <w:t>weave.SetGapSize</w:t>
      </w:r>
      <w:proofErr w:type="spellEnd"/>
      <w:proofErr w:type="gramEnd"/>
      <w:r>
        <w:t>(0.01) # set a gap between yarns</w:t>
      </w:r>
    </w:p>
    <w:p w14:paraId="7DA75CD1" w14:textId="77777777" w:rsidR="00CE2261" w:rsidRDefault="00CE2261" w:rsidP="00637588">
      <w:pPr>
        <w:pStyle w:val="NoSpacing"/>
        <w:pBdr>
          <w:top w:val="single" w:sz="4" w:space="1" w:color="auto"/>
          <w:left w:val="single" w:sz="4" w:space="1" w:color="auto"/>
          <w:bottom w:val="single" w:sz="4" w:space="1" w:color="auto"/>
          <w:right w:val="single" w:sz="4" w:space="1" w:color="auto"/>
        </w:pBdr>
      </w:pPr>
    </w:p>
    <w:p w14:paraId="18A0B823" w14:textId="77777777" w:rsidR="00CE2261" w:rsidRDefault="00CE2261" w:rsidP="00637588">
      <w:pPr>
        <w:pStyle w:val="NoSpacing"/>
        <w:pBdr>
          <w:top w:val="single" w:sz="4" w:space="1" w:color="auto"/>
          <w:left w:val="single" w:sz="4" w:space="1" w:color="auto"/>
          <w:bottom w:val="single" w:sz="4" w:space="1" w:color="auto"/>
          <w:right w:val="single" w:sz="4" w:space="1" w:color="auto"/>
        </w:pBdr>
      </w:pPr>
      <w:r>
        <w:t>#Create the layered textile</w:t>
      </w:r>
    </w:p>
    <w:p w14:paraId="68C4D414" w14:textId="77777777" w:rsidR="00CE2261" w:rsidRDefault="00CE2261" w:rsidP="00637588">
      <w:pPr>
        <w:pStyle w:val="NoSpacing"/>
        <w:pBdr>
          <w:top w:val="single" w:sz="4" w:space="1" w:color="auto"/>
          <w:left w:val="single" w:sz="4" w:space="1" w:color="auto"/>
          <w:bottom w:val="single" w:sz="4" w:space="1" w:color="auto"/>
          <w:right w:val="single" w:sz="4" w:space="1" w:color="auto"/>
        </w:pBdr>
      </w:pPr>
      <w:proofErr w:type="spellStart"/>
      <w:r>
        <w:t>LTextile</w:t>
      </w:r>
      <w:proofErr w:type="spellEnd"/>
      <w:r>
        <w:t xml:space="preserve"> = </w:t>
      </w:r>
      <w:proofErr w:type="spellStart"/>
      <w:proofErr w:type="gramStart"/>
      <w:r>
        <w:t>CTextileLayered</w:t>
      </w:r>
      <w:proofErr w:type="spellEnd"/>
      <w:r>
        <w:t>(</w:t>
      </w:r>
      <w:proofErr w:type="gramEnd"/>
      <w:r>
        <w:t>)</w:t>
      </w:r>
    </w:p>
    <w:p w14:paraId="6208FA66" w14:textId="77777777" w:rsidR="00CE2261" w:rsidRDefault="00CE2261" w:rsidP="00637588">
      <w:pPr>
        <w:pStyle w:val="NoSpacing"/>
        <w:pBdr>
          <w:top w:val="single" w:sz="4" w:space="1" w:color="auto"/>
          <w:left w:val="single" w:sz="4" w:space="1" w:color="auto"/>
          <w:bottom w:val="single" w:sz="4" w:space="1" w:color="auto"/>
          <w:right w:val="single" w:sz="4" w:space="1" w:color="auto"/>
        </w:pBdr>
      </w:pPr>
    </w:p>
    <w:p w14:paraId="0D7B13EB" w14:textId="77777777" w:rsidR="00CE2261" w:rsidRDefault="00CE2261" w:rsidP="00637588">
      <w:pPr>
        <w:pStyle w:val="NoSpacing"/>
        <w:pBdr>
          <w:top w:val="single" w:sz="4" w:space="1" w:color="auto"/>
          <w:left w:val="single" w:sz="4" w:space="1" w:color="auto"/>
          <w:bottom w:val="single" w:sz="4" w:space="1" w:color="auto"/>
          <w:right w:val="single" w:sz="4" w:space="1" w:color="auto"/>
        </w:pBdr>
      </w:pPr>
      <w:r>
        <w:t># Add a plain weave layer with no offsets</w:t>
      </w:r>
    </w:p>
    <w:p w14:paraId="45B7D153" w14:textId="77777777" w:rsidR="00CE2261" w:rsidRDefault="00CE2261" w:rsidP="00637588">
      <w:pPr>
        <w:pStyle w:val="NoSpacing"/>
        <w:pBdr>
          <w:top w:val="single" w:sz="4" w:space="1" w:color="auto"/>
          <w:left w:val="single" w:sz="4" w:space="1" w:color="auto"/>
          <w:bottom w:val="single" w:sz="4" w:space="1" w:color="auto"/>
          <w:right w:val="single" w:sz="4" w:space="1" w:color="auto"/>
        </w:pBdr>
      </w:pPr>
      <w:proofErr w:type="spellStart"/>
      <w:r>
        <w:lastRenderedPageBreak/>
        <w:t>LTextile.AddLayer</w:t>
      </w:r>
      <w:proofErr w:type="spellEnd"/>
      <w:proofErr w:type="gramStart"/>
      <w:r>
        <w:t>( weave</w:t>
      </w:r>
      <w:proofErr w:type="gramEnd"/>
      <w:r>
        <w:t>, XYZ(0, 0, 0) )</w:t>
      </w:r>
    </w:p>
    <w:p w14:paraId="37E62469" w14:textId="77777777" w:rsidR="00CE2261" w:rsidRDefault="00CE2261" w:rsidP="00637588">
      <w:pPr>
        <w:pStyle w:val="NoSpacing"/>
        <w:pBdr>
          <w:top w:val="single" w:sz="4" w:space="1" w:color="auto"/>
          <w:left w:val="single" w:sz="4" w:space="1" w:color="auto"/>
          <w:bottom w:val="single" w:sz="4" w:space="1" w:color="auto"/>
          <w:right w:val="single" w:sz="4" w:space="1" w:color="auto"/>
        </w:pBdr>
      </w:pPr>
    </w:p>
    <w:p w14:paraId="130FA005" w14:textId="77777777" w:rsidR="00CE2261" w:rsidRDefault="00CE2261" w:rsidP="00637588">
      <w:pPr>
        <w:pStyle w:val="NoSpacing"/>
        <w:pBdr>
          <w:top w:val="single" w:sz="4" w:space="1" w:color="auto"/>
          <w:left w:val="single" w:sz="4" w:space="1" w:color="auto"/>
          <w:bottom w:val="single" w:sz="4" w:space="1" w:color="auto"/>
          <w:right w:val="single" w:sz="4" w:space="1" w:color="auto"/>
        </w:pBdr>
      </w:pPr>
      <w:r>
        <w:t># Add a second plain weave layer, offset in the z-direction</w:t>
      </w:r>
    </w:p>
    <w:p w14:paraId="597AAB6B" w14:textId="77777777" w:rsidR="00CE2261" w:rsidRDefault="00CE2261" w:rsidP="00637588">
      <w:pPr>
        <w:pStyle w:val="NoSpacing"/>
        <w:pBdr>
          <w:top w:val="single" w:sz="4" w:space="1" w:color="auto"/>
          <w:left w:val="single" w:sz="4" w:space="1" w:color="auto"/>
          <w:bottom w:val="single" w:sz="4" w:space="1" w:color="auto"/>
          <w:right w:val="single" w:sz="4" w:space="1" w:color="auto"/>
        </w:pBdr>
      </w:pPr>
      <w:r>
        <w:t xml:space="preserve"># </w:t>
      </w:r>
      <w:proofErr w:type="gramStart"/>
      <w:r>
        <w:t>by</w:t>
      </w:r>
      <w:proofErr w:type="gramEnd"/>
      <w:r>
        <w:t xml:space="preserve"> the textile thickness and by 0.5 and 0.5 in the x and y directions</w:t>
      </w:r>
    </w:p>
    <w:p w14:paraId="520F0C46" w14:textId="77777777" w:rsidR="00CE2261" w:rsidRDefault="00CE2261" w:rsidP="00637588">
      <w:pPr>
        <w:pStyle w:val="NoSpacing"/>
        <w:pBdr>
          <w:top w:val="single" w:sz="4" w:space="1" w:color="auto"/>
          <w:left w:val="single" w:sz="4" w:space="1" w:color="auto"/>
          <w:bottom w:val="single" w:sz="4" w:space="1" w:color="auto"/>
          <w:right w:val="single" w:sz="4" w:space="1" w:color="auto"/>
        </w:pBdr>
      </w:pPr>
      <w:proofErr w:type="spellStart"/>
      <w:r>
        <w:t>LTextile.AddLayer</w:t>
      </w:r>
      <w:proofErr w:type="spellEnd"/>
      <w:proofErr w:type="gramStart"/>
      <w:r>
        <w:t>( weave</w:t>
      </w:r>
      <w:proofErr w:type="gramEnd"/>
      <w:r>
        <w:t>, XYZ(0.5, 0.5, t) )</w:t>
      </w:r>
    </w:p>
    <w:p w14:paraId="2656C28E" w14:textId="77777777" w:rsidR="00CE2261" w:rsidRDefault="00CE2261" w:rsidP="00637588">
      <w:pPr>
        <w:pStyle w:val="NoSpacing"/>
        <w:pBdr>
          <w:top w:val="single" w:sz="4" w:space="1" w:color="auto"/>
          <w:left w:val="single" w:sz="4" w:space="1" w:color="auto"/>
          <w:bottom w:val="single" w:sz="4" w:space="1" w:color="auto"/>
          <w:right w:val="single" w:sz="4" w:space="1" w:color="auto"/>
        </w:pBdr>
      </w:pPr>
    </w:p>
    <w:p w14:paraId="6972955B" w14:textId="77777777" w:rsidR="00CE2261" w:rsidRDefault="00CE2261" w:rsidP="00637588">
      <w:pPr>
        <w:pStyle w:val="NoSpacing"/>
        <w:pBdr>
          <w:top w:val="single" w:sz="4" w:space="1" w:color="auto"/>
          <w:left w:val="single" w:sz="4" w:space="1" w:color="auto"/>
          <w:bottom w:val="single" w:sz="4" w:space="1" w:color="auto"/>
          <w:right w:val="single" w:sz="4" w:space="1" w:color="auto"/>
        </w:pBdr>
      </w:pPr>
      <w:r>
        <w:t># Get the default domain of the plain weave and its min and max coordinates</w:t>
      </w:r>
    </w:p>
    <w:p w14:paraId="6BD8A0BE" w14:textId="77777777" w:rsidR="00CE2261" w:rsidRDefault="00CE2261" w:rsidP="00637588">
      <w:pPr>
        <w:pStyle w:val="NoSpacing"/>
        <w:pBdr>
          <w:top w:val="single" w:sz="4" w:space="1" w:color="auto"/>
          <w:left w:val="single" w:sz="4" w:space="1" w:color="auto"/>
          <w:bottom w:val="single" w:sz="4" w:space="1" w:color="auto"/>
          <w:right w:val="single" w:sz="4" w:space="1" w:color="auto"/>
        </w:pBdr>
      </w:pPr>
      <w:r>
        <w:t xml:space="preserve">Domain = </w:t>
      </w:r>
      <w:proofErr w:type="spellStart"/>
      <w:proofErr w:type="gramStart"/>
      <w:r>
        <w:t>weave.GetDefaultDomain</w:t>
      </w:r>
      <w:proofErr w:type="spellEnd"/>
      <w:proofErr w:type="gramEnd"/>
      <w:r>
        <w:t>()</w:t>
      </w:r>
    </w:p>
    <w:p w14:paraId="709B8D4F" w14:textId="77777777" w:rsidR="00CE2261" w:rsidRDefault="00CE2261" w:rsidP="00637588">
      <w:pPr>
        <w:pStyle w:val="NoSpacing"/>
        <w:pBdr>
          <w:top w:val="single" w:sz="4" w:space="1" w:color="auto"/>
          <w:left w:val="single" w:sz="4" w:space="1" w:color="auto"/>
          <w:bottom w:val="single" w:sz="4" w:space="1" w:color="auto"/>
          <w:right w:val="single" w:sz="4" w:space="1" w:color="auto"/>
        </w:pBdr>
      </w:pPr>
      <w:r>
        <w:t xml:space="preserve">Min = </w:t>
      </w:r>
      <w:proofErr w:type="gramStart"/>
      <w:r>
        <w:t>XYZ(</w:t>
      </w:r>
      <w:proofErr w:type="gramEnd"/>
      <w:r>
        <w:t>)</w:t>
      </w:r>
    </w:p>
    <w:p w14:paraId="1A890C4F" w14:textId="77777777" w:rsidR="00CE2261" w:rsidRDefault="00CE2261" w:rsidP="00637588">
      <w:pPr>
        <w:pStyle w:val="NoSpacing"/>
        <w:pBdr>
          <w:top w:val="single" w:sz="4" w:space="1" w:color="auto"/>
          <w:left w:val="single" w:sz="4" w:space="1" w:color="auto"/>
          <w:bottom w:val="single" w:sz="4" w:space="1" w:color="auto"/>
          <w:right w:val="single" w:sz="4" w:space="1" w:color="auto"/>
        </w:pBdr>
      </w:pPr>
      <w:r>
        <w:t xml:space="preserve">Max = </w:t>
      </w:r>
      <w:proofErr w:type="gramStart"/>
      <w:r>
        <w:t>XYZ(</w:t>
      </w:r>
      <w:proofErr w:type="gramEnd"/>
      <w:r>
        <w:t>)</w:t>
      </w:r>
    </w:p>
    <w:p w14:paraId="16A9E8E0" w14:textId="77777777" w:rsidR="00CE2261" w:rsidRDefault="00CE2261" w:rsidP="00637588">
      <w:pPr>
        <w:pStyle w:val="NoSpacing"/>
        <w:pBdr>
          <w:top w:val="single" w:sz="4" w:space="1" w:color="auto"/>
          <w:left w:val="single" w:sz="4" w:space="1" w:color="auto"/>
          <w:bottom w:val="single" w:sz="4" w:space="1" w:color="auto"/>
          <w:right w:val="single" w:sz="4" w:space="1" w:color="auto"/>
        </w:pBdr>
      </w:pPr>
      <w:proofErr w:type="spellStart"/>
      <w:r>
        <w:t>Domain.GetBoxLimits</w:t>
      </w:r>
      <w:proofErr w:type="spellEnd"/>
      <w:proofErr w:type="gramStart"/>
      <w:r>
        <w:t>( Min</w:t>
      </w:r>
      <w:proofErr w:type="gramEnd"/>
      <w:r>
        <w:t>, Max )</w:t>
      </w:r>
    </w:p>
    <w:p w14:paraId="0F57995E" w14:textId="77777777" w:rsidR="00CE2261" w:rsidRDefault="00CE2261" w:rsidP="00637588">
      <w:pPr>
        <w:pStyle w:val="NoSpacing"/>
        <w:pBdr>
          <w:top w:val="single" w:sz="4" w:space="1" w:color="auto"/>
          <w:left w:val="single" w:sz="4" w:space="1" w:color="auto"/>
          <w:bottom w:val="single" w:sz="4" w:space="1" w:color="auto"/>
          <w:right w:val="single" w:sz="4" w:space="1" w:color="auto"/>
        </w:pBdr>
      </w:pPr>
    </w:p>
    <w:p w14:paraId="2EA36345" w14:textId="77777777" w:rsidR="00CE2261" w:rsidRDefault="00CE2261" w:rsidP="00637588">
      <w:pPr>
        <w:pStyle w:val="NoSpacing"/>
        <w:pBdr>
          <w:top w:val="single" w:sz="4" w:space="1" w:color="auto"/>
          <w:left w:val="single" w:sz="4" w:space="1" w:color="auto"/>
          <w:bottom w:val="single" w:sz="4" w:space="1" w:color="auto"/>
          <w:right w:val="single" w:sz="4" w:space="1" w:color="auto"/>
        </w:pBdr>
      </w:pPr>
      <w:r>
        <w:t># Get the domain upper surface</w:t>
      </w:r>
    </w:p>
    <w:p w14:paraId="4D2429C7" w14:textId="77777777" w:rsidR="00CE2261" w:rsidRDefault="00CE2261" w:rsidP="00637588">
      <w:pPr>
        <w:pStyle w:val="NoSpacing"/>
        <w:pBdr>
          <w:top w:val="single" w:sz="4" w:space="1" w:color="auto"/>
          <w:left w:val="single" w:sz="4" w:space="1" w:color="auto"/>
          <w:bottom w:val="single" w:sz="4" w:space="1" w:color="auto"/>
          <w:right w:val="single" w:sz="4" w:space="1" w:color="auto"/>
        </w:pBdr>
      </w:pPr>
      <w:r>
        <w:t xml:space="preserve">Plane = </w:t>
      </w:r>
      <w:proofErr w:type="gramStart"/>
      <w:r>
        <w:t>PLANE(</w:t>
      </w:r>
      <w:proofErr w:type="gramEnd"/>
      <w:r>
        <w:t>)</w:t>
      </w:r>
    </w:p>
    <w:p w14:paraId="7F639DB7" w14:textId="77777777" w:rsidR="00CE2261" w:rsidRDefault="00CE2261" w:rsidP="00637588">
      <w:pPr>
        <w:pStyle w:val="NoSpacing"/>
        <w:pBdr>
          <w:top w:val="single" w:sz="4" w:space="1" w:color="auto"/>
          <w:left w:val="single" w:sz="4" w:space="1" w:color="auto"/>
          <w:bottom w:val="single" w:sz="4" w:space="1" w:color="auto"/>
          <w:right w:val="single" w:sz="4" w:space="1" w:color="auto"/>
        </w:pBdr>
      </w:pPr>
      <w:r>
        <w:t xml:space="preserve">index = </w:t>
      </w:r>
      <w:proofErr w:type="spellStart"/>
      <w:r>
        <w:t>Domain.GetPlane</w:t>
      </w:r>
      <w:proofErr w:type="spellEnd"/>
      <w:proofErr w:type="gramStart"/>
      <w:r>
        <w:t>( XYZ</w:t>
      </w:r>
      <w:proofErr w:type="gramEnd"/>
      <w:r>
        <w:t>(0,0,-1), Plane )</w:t>
      </w:r>
    </w:p>
    <w:p w14:paraId="2BA6814C" w14:textId="77777777" w:rsidR="00CE2261" w:rsidRDefault="00CE2261" w:rsidP="00637588">
      <w:pPr>
        <w:pStyle w:val="NoSpacing"/>
        <w:pBdr>
          <w:top w:val="single" w:sz="4" w:space="1" w:color="auto"/>
          <w:left w:val="single" w:sz="4" w:space="1" w:color="auto"/>
          <w:bottom w:val="single" w:sz="4" w:space="1" w:color="auto"/>
          <w:right w:val="single" w:sz="4" w:space="1" w:color="auto"/>
        </w:pBdr>
      </w:pPr>
      <w:r>
        <w:t># Offset the top surface of the domain by the depth of the plain weave domain</w:t>
      </w:r>
    </w:p>
    <w:p w14:paraId="2DBB185A" w14:textId="77777777" w:rsidR="00CE2261" w:rsidRDefault="00CE2261" w:rsidP="00637588">
      <w:pPr>
        <w:pStyle w:val="NoSpacing"/>
        <w:pBdr>
          <w:top w:val="single" w:sz="4" w:space="1" w:color="auto"/>
          <w:left w:val="single" w:sz="4" w:space="1" w:color="auto"/>
          <w:bottom w:val="single" w:sz="4" w:space="1" w:color="auto"/>
          <w:right w:val="single" w:sz="4" w:space="1" w:color="auto"/>
        </w:pBdr>
      </w:pPr>
      <w:proofErr w:type="spellStart"/>
      <w:r>
        <w:t>Plane.d</w:t>
      </w:r>
      <w:proofErr w:type="spellEnd"/>
      <w:r>
        <w:t xml:space="preserve"> -= </w:t>
      </w:r>
      <w:proofErr w:type="spellStart"/>
      <w:r>
        <w:t>Max.z</w:t>
      </w:r>
      <w:proofErr w:type="spellEnd"/>
      <w:r>
        <w:t xml:space="preserve"> - </w:t>
      </w:r>
      <w:proofErr w:type="spellStart"/>
      <w:r>
        <w:t>Min.z</w:t>
      </w:r>
      <w:proofErr w:type="spellEnd"/>
    </w:p>
    <w:p w14:paraId="7DA20311" w14:textId="77777777" w:rsidR="00CE2261" w:rsidRDefault="00CE2261" w:rsidP="00637588">
      <w:pPr>
        <w:pStyle w:val="NoSpacing"/>
        <w:pBdr>
          <w:top w:val="single" w:sz="4" w:space="1" w:color="auto"/>
          <w:left w:val="single" w:sz="4" w:space="1" w:color="auto"/>
          <w:bottom w:val="single" w:sz="4" w:space="1" w:color="auto"/>
          <w:right w:val="single" w:sz="4" w:space="1" w:color="auto"/>
        </w:pBdr>
      </w:pPr>
      <w:proofErr w:type="spellStart"/>
      <w:r>
        <w:t>Domain.SetPlane</w:t>
      </w:r>
      <w:proofErr w:type="spellEnd"/>
      <w:proofErr w:type="gramStart"/>
      <w:r>
        <w:t>( index</w:t>
      </w:r>
      <w:proofErr w:type="gramEnd"/>
      <w:r>
        <w:t>, Plane )</w:t>
      </w:r>
    </w:p>
    <w:p w14:paraId="4B5CA33A" w14:textId="77777777" w:rsidR="00CE2261" w:rsidRDefault="00CE2261" w:rsidP="00637588">
      <w:pPr>
        <w:pStyle w:val="NoSpacing"/>
        <w:pBdr>
          <w:top w:val="single" w:sz="4" w:space="1" w:color="auto"/>
          <w:left w:val="single" w:sz="4" w:space="1" w:color="auto"/>
          <w:bottom w:val="single" w:sz="4" w:space="1" w:color="auto"/>
          <w:right w:val="single" w:sz="4" w:space="1" w:color="auto"/>
        </w:pBdr>
      </w:pPr>
    </w:p>
    <w:p w14:paraId="3BEED23F" w14:textId="77777777" w:rsidR="00CE2261" w:rsidRDefault="00CE2261" w:rsidP="00637588">
      <w:pPr>
        <w:pStyle w:val="NoSpacing"/>
        <w:pBdr>
          <w:top w:val="single" w:sz="4" w:space="1" w:color="auto"/>
          <w:left w:val="single" w:sz="4" w:space="1" w:color="auto"/>
          <w:bottom w:val="single" w:sz="4" w:space="1" w:color="auto"/>
          <w:right w:val="single" w:sz="4" w:space="1" w:color="auto"/>
        </w:pBdr>
      </w:pPr>
      <w:r>
        <w:t># Assign the extended domain to the layered textile</w:t>
      </w:r>
    </w:p>
    <w:p w14:paraId="54047D1F" w14:textId="77777777" w:rsidR="00CE2261" w:rsidRDefault="00CE2261" w:rsidP="00637588">
      <w:pPr>
        <w:pStyle w:val="NoSpacing"/>
        <w:pBdr>
          <w:top w:val="single" w:sz="4" w:space="1" w:color="auto"/>
          <w:left w:val="single" w:sz="4" w:space="1" w:color="auto"/>
          <w:bottom w:val="single" w:sz="4" w:space="1" w:color="auto"/>
          <w:right w:val="single" w:sz="4" w:space="1" w:color="auto"/>
        </w:pBdr>
      </w:pPr>
      <w:proofErr w:type="spellStart"/>
      <w:r>
        <w:t>LTextile.AssignDomain</w:t>
      </w:r>
      <w:proofErr w:type="spellEnd"/>
      <w:proofErr w:type="gramStart"/>
      <w:r>
        <w:t>( Domain</w:t>
      </w:r>
      <w:proofErr w:type="gramEnd"/>
      <w:r>
        <w:t xml:space="preserve"> )</w:t>
      </w:r>
    </w:p>
    <w:p w14:paraId="4B40FDFB" w14:textId="77777777" w:rsidR="00CE2261" w:rsidRDefault="00CE2261" w:rsidP="00637588">
      <w:pPr>
        <w:pStyle w:val="NoSpacing"/>
        <w:pBdr>
          <w:top w:val="single" w:sz="4" w:space="1" w:color="auto"/>
          <w:left w:val="single" w:sz="4" w:space="1" w:color="auto"/>
          <w:bottom w:val="single" w:sz="4" w:space="1" w:color="auto"/>
          <w:right w:val="single" w:sz="4" w:space="1" w:color="auto"/>
        </w:pBdr>
      </w:pPr>
    </w:p>
    <w:p w14:paraId="175C595B" w14:textId="77777777" w:rsidR="00CE2261" w:rsidRDefault="00CE2261" w:rsidP="00637588">
      <w:pPr>
        <w:pStyle w:val="NoSpacing"/>
        <w:pBdr>
          <w:top w:val="single" w:sz="4" w:space="1" w:color="auto"/>
          <w:left w:val="single" w:sz="4" w:space="1" w:color="auto"/>
          <w:bottom w:val="single" w:sz="4" w:space="1" w:color="auto"/>
          <w:right w:val="single" w:sz="4" w:space="1" w:color="auto"/>
        </w:pBdr>
      </w:pPr>
      <w:r>
        <w:t>#Add the textile to the database</w:t>
      </w:r>
    </w:p>
    <w:p w14:paraId="43BE5E8D" w14:textId="79C7F82C" w:rsidR="00CE2261" w:rsidRDefault="00CE2261" w:rsidP="00637588">
      <w:pPr>
        <w:pStyle w:val="NoSpacing"/>
        <w:pBdr>
          <w:top w:val="single" w:sz="4" w:space="1" w:color="auto"/>
          <w:left w:val="single" w:sz="4" w:space="1" w:color="auto"/>
          <w:bottom w:val="single" w:sz="4" w:space="1" w:color="auto"/>
          <w:right w:val="single" w:sz="4" w:space="1" w:color="auto"/>
        </w:pBdr>
      </w:pPr>
      <w:proofErr w:type="spellStart"/>
      <w:r>
        <w:t>AddTextile</w:t>
      </w:r>
      <w:proofErr w:type="spellEnd"/>
      <w:r w:rsidR="00806C9D">
        <w:fldChar w:fldCharType="begin"/>
      </w:r>
      <w:r w:rsidR="00806C9D">
        <w:instrText xml:space="preserve"> XE "</w:instrText>
      </w:r>
      <w:r w:rsidR="00806C9D" w:rsidRPr="00A96470">
        <w:instrText>AddTextile</w:instrText>
      </w:r>
      <w:r w:rsidR="00806C9D">
        <w:instrText xml:space="preserve">" </w:instrText>
      </w:r>
      <w:r w:rsidR="00806C9D">
        <w:fldChar w:fldCharType="end"/>
      </w:r>
      <w:r>
        <w:t>( "</w:t>
      </w:r>
      <w:proofErr w:type="spellStart"/>
      <w:r>
        <w:t>LayeredTex</w:t>
      </w:r>
      <w:proofErr w:type="spellEnd"/>
      <w:r>
        <w:t xml:space="preserve">", </w:t>
      </w:r>
      <w:proofErr w:type="spellStart"/>
      <w:proofErr w:type="gramStart"/>
      <w:r>
        <w:t>LTextile</w:t>
      </w:r>
      <w:proofErr w:type="spellEnd"/>
      <w:r>
        <w:t xml:space="preserve"> )</w:t>
      </w:r>
      <w:proofErr w:type="gramEnd"/>
    </w:p>
    <w:p w14:paraId="7072B835" w14:textId="77777777" w:rsidR="001152F5" w:rsidRDefault="001152F5" w:rsidP="00637588">
      <w:pPr>
        <w:pBdr>
          <w:top w:val="single" w:sz="4" w:space="1" w:color="auto"/>
          <w:left w:val="single" w:sz="4" w:space="1" w:color="auto"/>
          <w:bottom w:val="single" w:sz="4" w:space="1" w:color="auto"/>
          <w:right w:val="single" w:sz="4" w:space="1" w:color="auto"/>
        </w:pBdr>
      </w:pPr>
    </w:p>
    <w:p w14:paraId="51D79A56" w14:textId="0619EBEE" w:rsidR="005A03E7" w:rsidRDefault="005A03E7" w:rsidP="00637588">
      <w:pPr>
        <w:pBdr>
          <w:top w:val="single" w:sz="4" w:space="1" w:color="auto"/>
          <w:left w:val="single" w:sz="4" w:space="1" w:color="auto"/>
          <w:bottom w:val="single" w:sz="4" w:space="1" w:color="auto"/>
          <w:right w:val="single" w:sz="4" w:space="1" w:color="auto"/>
        </w:pBdr>
      </w:pPr>
      <w:r>
        <w:t>Th</w:t>
      </w:r>
      <w:r w:rsidR="00461903">
        <w:t>e</w:t>
      </w:r>
      <w:r>
        <w:t xml:space="preserve"> result</w:t>
      </w:r>
      <w:r w:rsidR="00461903">
        <w:t>ing</w:t>
      </w:r>
      <w:r>
        <w:t xml:space="preserve"> </w:t>
      </w:r>
      <w:r w:rsidR="00461903">
        <w:t>l</w:t>
      </w:r>
      <w:r>
        <w:t>ayere</w:t>
      </w:r>
      <w:r w:rsidR="00F604C4">
        <w:t xml:space="preserve">d textile </w:t>
      </w:r>
      <w:r w:rsidR="00FE4FA3">
        <w:t>is sho</w:t>
      </w:r>
      <w:r>
        <w:t xml:space="preserve">wn </w:t>
      </w:r>
      <w:r w:rsidR="001152F5">
        <w:t xml:space="preserve">in </w:t>
      </w:r>
      <w:r w:rsidR="006E715F">
        <w:fldChar w:fldCharType="begin"/>
      </w:r>
      <w:r w:rsidR="006E715F">
        <w:instrText xml:space="preserve"> REF _Ref419994035 \h </w:instrText>
      </w:r>
      <w:r w:rsidR="006E715F">
        <w:fldChar w:fldCharType="separate"/>
      </w:r>
      <w:r w:rsidR="00353CD5">
        <w:t xml:space="preserve">Figure </w:t>
      </w:r>
      <w:r w:rsidR="00353CD5">
        <w:rPr>
          <w:noProof/>
        </w:rPr>
        <w:t>19</w:t>
      </w:r>
      <w:r w:rsidR="006E715F">
        <w:fldChar w:fldCharType="end"/>
      </w:r>
      <w:r w:rsidR="006E715F">
        <w:t>.</w:t>
      </w:r>
    </w:p>
    <w:p w14:paraId="1AF5C45B" w14:textId="041210EA" w:rsidR="002167B7" w:rsidRDefault="002167B7" w:rsidP="00637588">
      <w:pPr>
        <w:pBdr>
          <w:top w:val="single" w:sz="4" w:space="1" w:color="auto"/>
          <w:left w:val="single" w:sz="4" w:space="1" w:color="auto"/>
          <w:bottom w:val="single" w:sz="4" w:space="1" w:color="auto"/>
          <w:right w:val="single" w:sz="4" w:space="1" w:color="auto"/>
        </w:pBdr>
        <w:jc w:val="center"/>
      </w:pPr>
      <w:r>
        <w:rPr>
          <w:noProof/>
          <w:lang w:eastAsia="en-GB"/>
        </w:rPr>
        <mc:AlternateContent>
          <mc:Choice Requires="wpg">
            <w:drawing>
              <wp:anchor distT="0" distB="0" distL="114300" distR="114300" simplePos="0" relativeHeight="251679744" behindDoc="0" locked="0" layoutInCell="1" allowOverlap="1" wp14:anchorId="46C8EC64" wp14:editId="25218A9A">
                <wp:simplePos x="0" y="0"/>
                <wp:positionH relativeFrom="column">
                  <wp:posOffset>4456513</wp:posOffset>
                </wp:positionH>
                <wp:positionV relativeFrom="paragraph">
                  <wp:posOffset>6019</wp:posOffset>
                </wp:positionV>
                <wp:extent cx="497205" cy="2080646"/>
                <wp:effectExtent l="0" t="0" r="0" b="15240"/>
                <wp:wrapNone/>
                <wp:docPr id="36" name="Group 36"/>
                <wp:cNvGraphicFramePr/>
                <a:graphic xmlns:a="http://schemas.openxmlformats.org/drawingml/2006/main">
                  <a:graphicData uri="http://schemas.microsoft.com/office/word/2010/wordprocessingGroup">
                    <wpg:wgp>
                      <wpg:cNvGrpSpPr/>
                      <wpg:grpSpPr>
                        <a:xfrm>
                          <a:off x="0" y="0"/>
                          <a:ext cx="497205" cy="2080646"/>
                          <a:chOff x="0" y="0"/>
                          <a:chExt cx="497205" cy="2080646"/>
                        </a:xfrm>
                      </wpg:grpSpPr>
                      <wps:wsp>
                        <wps:cNvPr id="34" name="Text Box 34"/>
                        <wps:cNvSpPr txBox="1"/>
                        <wps:spPr>
                          <a:xfrm>
                            <a:off x="0" y="0"/>
                            <a:ext cx="497205" cy="21209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AAA02F0" w14:textId="77777777" w:rsidR="007E550C" w:rsidRPr="00D91BA8" w:rsidRDefault="007E550C" w:rsidP="002167B7">
                              <w:r>
                                <w:t>A)</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35" name="Text Box 35"/>
                        <wps:cNvSpPr txBox="1"/>
                        <wps:spPr>
                          <a:xfrm>
                            <a:off x="0" y="1868556"/>
                            <a:ext cx="497205" cy="21209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05A2874" w14:textId="77777777" w:rsidR="007E550C" w:rsidRPr="00D91BA8" w:rsidRDefault="007E550C" w:rsidP="002167B7">
                              <w: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46C8EC64" id="Group 36" o:spid="_x0000_s1064" style="position:absolute;left:0;text-align:left;margin-left:350.9pt;margin-top:.45pt;width:39.15pt;height:163.85pt;z-index:251679744" coordsize="4972,2080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">
                <v:shape id="Text Box 34" o:spid="_x0000_s1065" type="#_x0000_t202" style="position:absolute;width:4972;height:21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" filled="f" stroked="f" strokeweight=".5pt">
                  <v:textbox inset="0,0,0,0">
                    <w:txbxContent>
                      <w:p w14:paraId="6AAA02F0" w14:textId="77777777" w:rsidR="007E550C" w:rsidRPr="00D91BA8" w:rsidRDefault="007E550C" w:rsidP="002167B7">
                        <w:r>
                          <w:t>A)</w:t>
                        </w:r>
                      </w:p>
                    </w:txbxContent>
                  </v:textbox>
                </v:shape>
                <v:shape id="Text Box 35" o:spid="_x0000_s1066" type="#_x0000_t202" style="position:absolute;top:18685;width:4972;height:21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" filled="f" stroked="f" strokeweight=".5pt">
                  <v:textbox inset="0,0,0,0">
                    <w:txbxContent>
                      <w:p w14:paraId="005A2874" w14:textId="77777777" w:rsidR="007E550C" w:rsidRPr="00D91BA8" w:rsidRDefault="007E550C" w:rsidP="002167B7">
                        <w:r>
                          <w:t>B)</w:t>
                        </w:r>
                      </w:p>
                    </w:txbxContent>
                  </v:textbox>
                </v:shape>
              </v:group>
            </w:pict>
          </mc:Fallback>
        </mc:AlternateContent>
      </w:r>
      <w:r w:rsidR="00CE2261">
        <w:rPr>
          <w:noProof/>
          <w:lang w:eastAsia="en-GB"/>
        </w:rPr>
        <w:drawing>
          <wp:inline distT="0" distB="0" distL="0" distR="0" wp14:anchorId="399349BC" wp14:editId="4C974465">
            <wp:extent cx="3886200" cy="1821299"/>
            <wp:effectExtent l="0" t="0" r="0" b="7620"/>
            <wp:docPr id="193" name="Picture 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 name="LayeredTextile.png"/>
                    <pic:cNvPicPr/>
                  </pic:nvPicPr>
                  <pic:blipFill>
                    <a:blip r:embed="rId48" cstate="print">
                      <a:extLst>
                        <a:ext uri="{28A0092B-C50C-407E-A947-70E740481C1C}">
                          <a14:useLocalDpi xmlns:a14="http://schemas.microsoft.com/office/drawing/2010/main" val="0"/>
                        </a:ext>
                      </a:extLst>
                    </a:blip>
                    <a:stretch>
                      <a:fillRect/>
                    </a:stretch>
                  </pic:blipFill>
                  <pic:spPr>
                    <a:xfrm>
                      <a:off x="0" y="0"/>
                      <a:ext cx="3904592" cy="1829919"/>
                    </a:xfrm>
                    <a:prstGeom prst="rect">
                      <a:avLst/>
                    </a:prstGeom>
                  </pic:spPr>
                </pic:pic>
              </a:graphicData>
            </a:graphic>
          </wp:inline>
        </w:drawing>
      </w:r>
    </w:p>
    <w:p w14:paraId="617A8C55" w14:textId="6E4A47CE" w:rsidR="005A03E7" w:rsidRDefault="00DB5766" w:rsidP="00637588">
      <w:pPr>
        <w:pBdr>
          <w:top w:val="single" w:sz="4" w:space="1" w:color="auto"/>
          <w:left w:val="single" w:sz="4" w:space="1" w:color="auto"/>
          <w:bottom w:val="single" w:sz="4" w:space="1" w:color="auto"/>
          <w:right w:val="single" w:sz="4" w:space="1" w:color="auto"/>
        </w:pBdr>
        <w:jc w:val="center"/>
      </w:pPr>
      <w:r>
        <w:rPr>
          <w:noProof/>
          <w:lang w:eastAsia="en-GB"/>
        </w:rPr>
        <w:drawing>
          <wp:inline distT="0" distB="0" distL="0" distR="0" wp14:anchorId="2F5B92AB" wp14:editId="694DA801">
            <wp:extent cx="3629025" cy="1726806"/>
            <wp:effectExtent l="0" t="0" r="0" b="6985"/>
            <wp:docPr id="194" name="Picture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 name="LayeredTextileNodes.png"/>
                    <pic:cNvPicPr/>
                  </pic:nvPicPr>
                  <pic:blipFill>
                    <a:blip r:embed="rId49" cstate="print">
                      <a:extLst>
                        <a:ext uri="{28A0092B-C50C-407E-A947-70E740481C1C}">
                          <a14:useLocalDpi xmlns:a14="http://schemas.microsoft.com/office/drawing/2010/main" val="0"/>
                        </a:ext>
                      </a:extLst>
                    </a:blip>
                    <a:stretch>
                      <a:fillRect/>
                    </a:stretch>
                  </pic:blipFill>
                  <pic:spPr>
                    <a:xfrm>
                      <a:off x="0" y="0"/>
                      <a:ext cx="3639198" cy="1731647"/>
                    </a:xfrm>
                    <a:prstGeom prst="rect">
                      <a:avLst/>
                    </a:prstGeom>
                  </pic:spPr>
                </pic:pic>
              </a:graphicData>
            </a:graphic>
          </wp:inline>
        </w:drawing>
      </w:r>
    </w:p>
    <w:p w14:paraId="35667857" w14:textId="1CFEE02D" w:rsidR="002167B7" w:rsidRDefault="002167B7" w:rsidP="00637588">
      <w:pPr>
        <w:pStyle w:val="Caption"/>
        <w:pBdr>
          <w:top w:val="single" w:sz="4" w:space="1" w:color="auto"/>
          <w:left w:val="single" w:sz="4" w:space="1" w:color="auto"/>
          <w:bottom w:val="single" w:sz="4" w:space="1" w:color="auto"/>
          <w:right w:val="single" w:sz="4" w:space="1" w:color="auto"/>
        </w:pBdr>
      </w:pPr>
      <w:bookmarkStart w:id="87" w:name="_Ref419994035"/>
      <w:r>
        <w:t xml:space="preserve">Figure </w:t>
      </w:r>
      <w:r w:rsidR="000C3F0F">
        <w:rPr>
          <w:noProof/>
        </w:rPr>
        <w:fldChar w:fldCharType="begin"/>
      </w:r>
      <w:r w:rsidR="000C3F0F">
        <w:rPr>
          <w:noProof/>
        </w:rPr>
        <w:instrText xml:space="preserve"> SEQ Figure \* ARABIC </w:instrText>
      </w:r>
      <w:r w:rsidR="000C3F0F">
        <w:rPr>
          <w:noProof/>
        </w:rPr>
        <w:fldChar w:fldCharType="separate"/>
      </w:r>
      <w:r w:rsidR="00353CD5">
        <w:rPr>
          <w:noProof/>
        </w:rPr>
        <w:t>19</w:t>
      </w:r>
      <w:r w:rsidR="000C3F0F">
        <w:rPr>
          <w:noProof/>
        </w:rPr>
        <w:fldChar w:fldCharType="end"/>
      </w:r>
      <w:bookmarkEnd w:id="87"/>
      <w:r>
        <w:t xml:space="preserve">: </w:t>
      </w:r>
      <w:proofErr w:type="gramStart"/>
      <w:r>
        <w:t>Two layer</w:t>
      </w:r>
      <w:proofErr w:type="gramEnd"/>
      <w:r>
        <w:t xml:space="preserve"> plain weave example. A) the surfaces of the yarns and B) the yarn paths and master nodes are shown.</w:t>
      </w:r>
      <w:r w:rsidRPr="002167B7">
        <w:rPr>
          <w:noProof/>
          <w:lang w:eastAsia="en-GB"/>
        </w:rPr>
        <w:t xml:space="preserve"> </w:t>
      </w:r>
    </w:p>
    <w:p w14:paraId="372364D1" w14:textId="77777777" w:rsidR="005A03E7" w:rsidRDefault="005A03E7" w:rsidP="0022103D"/>
    <w:p w14:paraId="789E6CAA" w14:textId="77777777" w:rsidR="00B54BCD" w:rsidRDefault="00B54BCD" w:rsidP="0022103D"/>
    <w:p w14:paraId="63DF7D24" w14:textId="109386C9" w:rsidR="00823389" w:rsidRDefault="002C434B" w:rsidP="001511F9">
      <w:pPr>
        <w:pStyle w:val="Heading2"/>
      </w:pPr>
      <w:bookmarkStart w:id="88" w:name="_Ref495998027"/>
      <w:bookmarkStart w:id="89" w:name="_Ref427158595"/>
      <w:bookmarkStart w:id="90" w:name="_Toc76652645"/>
      <w:r>
        <w:t xml:space="preserve">7.4 </w:t>
      </w:r>
      <w:r w:rsidR="00823389">
        <w:t xml:space="preserve">3D </w:t>
      </w:r>
      <w:r w:rsidR="00D96004">
        <w:t>T</w:t>
      </w:r>
      <w:r w:rsidR="00823389">
        <w:t>extiles</w:t>
      </w:r>
      <w:bookmarkEnd w:id="88"/>
      <w:bookmarkEnd w:id="90"/>
      <w:r w:rsidR="00823389">
        <w:t xml:space="preserve">  </w:t>
      </w:r>
      <w:bookmarkEnd w:id="89"/>
    </w:p>
    <w:p w14:paraId="24F2609F" w14:textId="083330B9" w:rsidR="00583806" w:rsidRDefault="00667833" w:rsidP="003A56F4">
      <w:r>
        <w:t xml:space="preserve">There are three types of automatically generated 3D weaves which all use the CTextile3DWeave base class. This contains the information about the number of warp and weft yarns, number of warp and weft layers and the number of binder yarns as well as a </w:t>
      </w:r>
      <w:proofErr w:type="gramStart"/>
      <w:r>
        <w:t>three dimensional</w:t>
      </w:r>
      <w:proofErr w:type="gramEnd"/>
      <w:r>
        <w:t xml:space="preserve"> grid whi</w:t>
      </w:r>
      <w:bookmarkStart w:id="91" w:name="_Ref427855922"/>
      <w:r w:rsidR="003A56F4">
        <w:t>ch defines the weave structure.</w:t>
      </w:r>
      <w:r w:rsidR="00897258">
        <w:t xml:space="preserve"> The grid contains integers which define whether the yarn at that point is a warp,</w:t>
      </w:r>
      <w:r w:rsidR="004617F6">
        <w:t xml:space="preserve"> </w:t>
      </w:r>
      <w:r w:rsidR="00897258">
        <w:t xml:space="preserve">weft or </w:t>
      </w:r>
      <w:r w:rsidR="004617F6">
        <w:t xml:space="preserve">there is </w:t>
      </w:r>
      <w:r w:rsidR="00897258">
        <w:t>no yarn</w:t>
      </w:r>
      <w:r w:rsidR="004617F6">
        <w:t xml:space="preserve"> at that point</w:t>
      </w:r>
      <w:r w:rsidR="00583806">
        <w:t xml:space="preserve">.  This is illustrated in </w:t>
      </w:r>
      <w:r w:rsidR="008F6EF0">
        <w:fldChar w:fldCharType="begin"/>
      </w:r>
      <w:r w:rsidR="008F6EF0">
        <w:instrText xml:space="preserve"> REF _Ref487115961 \h </w:instrText>
      </w:r>
      <w:r w:rsidR="008F6EF0">
        <w:fldChar w:fldCharType="separate"/>
      </w:r>
      <w:r w:rsidR="00353CD5">
        <w:t xml:space="preserve">Figure </w:t>
      </w:r>
      <w:r w:rsidR="00353CD5">
        <w:rPr>
          <w:noProof/>
        </w:rPr>
        <w:t>20</w:t>
      </w:r>
      <w:r w:rsidR="008F6EF0">
        <w:fldChar w:fldCharType="end"/>
      </w:r>
      <w:r w:rsidR="008F6EF0">
        <w:t xml:space="preserve"> </w:t>
      </w:r>
      <w:r w:rsidR="00583806">
        <w:t xml:space="preserve">where the initial setup for a layer-to-layer textile has been carried out and the grid indices are shown. </w:t>
      </w:r>
    </w:p>
    <w:p w14:paraId="1B5C965F" w14:textId="3C3C8274" w:rsidR="00C2748E" w:rsidRDefault="00583806" w:rsidP="00C2748E">
      <w:r>
        <w:t xml:space="preserve">When constructing a textile using these classes the textile is built up </w:t>
      </w:r>
      <w:r w:rsidR="00A2716F">
        <w:t xml:space="preserve">from </w:t>
      </w:r>
      <w:r>
        <w:t xml:space="preserve">layers of straight warp and weft yarns with an extra layer at the top and bottom to allow for binders to pass over and under the warp/weft stacks. </w:t>
      </w:r>
      <w:r w:rsidR="008F6EF0">
        <w:fldChar w:fldCharType="begin"/>
      </w:r>
      <w:r w:rsidR="008F6EF0">
        <w:instrText xml:space="preserve"> REF _Ref487115961 \h </w:instrText>
      </w:r>
      <w:r w:rsidR="008F6EF0">
        <w:fldChar w:fldCharType="separate"/>
      </w:r>
      <w:r w:rsidR="00353CD5">
        <w:t xml:space="preserve">Figure </w:t>
      </w:r>
      <w:r w:rsidR="00353CD5">
        <w:rPr>
          <w:noProof/>
        </w:rPr>
        <w:t>20</w:t>
      </w:r>
      <w:r w:rsidR="008F6EF0">
        <w:fldChar w:fldCharType="end"/>
      </w:r>
      <w:r w:rsidR="008F6EF0">
        <w:t xml:space="preserve"> </w:t>
      </w:r>
      <w:r w:rsidR="00C2748E">
        <w:t xml:space="preserve">illustrates the empty layer with a z index of 0 which creates space for binder yarns to be placed at the bottom of the stack, </w:t>
      </w:r>
      <w:proofErr w:type="spellStart"/>
      <w:proofErr w:type="gramStart"/>
      <w:r w:rsidR="00C2748E">
        <w:t>ie</w:t>
      </w:r>
      <w:proofErr w:type="spellEnd"/>
      <w:proofErr w:type="gramEnd"/>
      <w:r w:rsidR="00C2748E">
        <w:t xml:space="preserve"> underneath the bottom weft yarn.</w:t>
      </w:r>
    </w:p>
    <w:p w14:paraId="773079B7" w14:textId="2023E8A8" w:rsidR="00583806" w:rsidRDefault="00583806" w:rsidP="00583806">
      <w:r>
        <w:t>In the warp direction a ratio of warp to binder yarns specifies the locations of the warp stacks and the through thickness binder yarns.</w:t>
      </w:r>
      <w:r w:rsidR="00C2748E">
        <w:t xml:space="preserve"> </w:t>
      </w:r>
      <w:r w:rsidR="00A2716F">
        <w:fldChar w:fldCharType="begin"/>
      </w:r>
      <w:r w:rsidR="00A2716F">
        <w:instrText xml:space="preserve"> REF _Ref487115961 \h </w:instrText>
      </w:r>
      <w:r w:rsidR="00A2716F">
        <w:fldChar w:fldCharType="separate"/>
      </w:r>
      <w:r w:rsidR="00353CD5">
        <w:t xml:space="preserve">Figure </w:t>
      </w:r>
      <w:r w:rsidR="00353CD5">
        <w:rPr>
          <w:noProof/>
        </w:rPr>
        <w:t>20</w:t>
      </w:r>
      <w:r w:rsidR="00A2716F">
        <w:fldChar w:fldCharType="end"/>
      </w:r>
      <w:r w:rsidR="006E715F">
        <w:t xml:space="preserve"> </w:t>
      </w:r>
      <w:r w:rsidR="00C2748E">
        <w:t xml:space="preserve">shows a </w:t>
      </w:r>
      <w:proofErr w:type="spellStart"/>
      <w:r w:rsidR="00C2748E">
        <w:t>warp:binder</w:t>
      </w:r>
      <w:proofErr w:type="spellEnd"/>
      <w:r w:rsidR="00C2748E">
        <w:t xml:space="preserve"> ratio of 1:2.</w:t>
      </w:r>
    </w:p>
    <w:p w14:paraId="63710356" w14:textId="4AE6236C" w:rsidR="00583806" w:rsidRDefault="00583806" w:rsidP="00583806"/>
    <w:p w14:paraId="0199DFA0" w14:textId="77777777" w:rsidR="00583806" w:rsidRDefault="00583806" w:rsidP="00583806"/>
    <w:p w14:paraId="0724A763" w14:textId="77777777" w:rsidR="00583806" w:rsidRDefault="00583806" w:rsidP="00583806">
      <w:pPr>
        <w:jc w:val="center"/>
      </w:pPr>
      <w:r>
        <w:rPr>
          <w:noProof/>
          <w:lang w:eastAsia="en-GB"/>
        </w:rPr>
        <mc:AlternateContent>
          <mc:Choice Requires="wpg">
            <w:drawing>
              <wp:anchor distT="0" distB="0" distL="114300" distR="114300" simplePos="0" relativeHeight="251916288" behindDoc="0" locked="0" layoutInCell="1" allowOverlap="1" wp14:anchorId="56D9B1D1" wp14:editId="7887764A">
                <wp:simplePos x="0" y="0"/>
                <wp:positionH relativeFrom="column">
                  <wp:posOffset>-107950</wp:posOffset>
                </wp:positionH>
                <wp:positionV relativeFrom="paragraph">
                  <wp:posOffset>715010</wp:posOffset>
                </wp:positionV>
                <wp:extent cx="776605" cy="1332865"/>
                <wp:effectExtent l="0" t="0" r="61595" b="635"/>
                <wp:wrapNone/>
                <wp:docPr id="464" name="Group 464"/>
                <wp:cNvGraphicFramePr/>
                <a:graphic xmlns:a="http://schemas.openxmlformats.org/drawingml/2006/main">
                  <a:graphicData uri="http://schemas.microsoft.com/office/word/2010/wordprocessingGroup">
                    <wpg:wgp>
                      <wpg:cNvGrpSpPr/>
                      <wpg:grpSpPr>
                        <a:xfrm>
                          <a:off x="0" y="0"/>
                          <a:ext cx="776605" cy="1332865"/>
                          <a:chOff x="-76033" y="0"/>
                          <a:chExt cx="776963" cy="1333113"/>
                        </a:xfrm>
                      </wpg:grpSpPr>
                      <wps:wsp>
                        <wps:cNvPr id="465" name="Text Box 465"/>
                        <wps:cNvSpPr txBox="1"/>
                        <wps:spPr>
                          <a:xfrm>
                            <a:off x="159026" y="795130"/>
                            <a:ext cx="414020" cy="27559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7A24006" w14:textId="77777777" w:rsidR="007E550C" w:rsidRPr="00A85BFE" w:rsidRDefault="007E550C" w:rsidP="00583806">
                              <w:pPr>
                                <w:jc w:val="center"/>
                              </w:pPr>
                              <w:r>
                                <w:t>2</w:t>
                              </w:r>
                            </w:p>
                          </w:txbxContent>
                        </wps:txbx>
                        <wps:bodyPr rot="0" spcFirstLastPara="0" vertOverflow="overflow" horzOverflow="overflow" vert="horz" wrap="square" lIns="18000" tIns="18000" rIns="18000" bIns="18000" numCol="1" spcCol="0" rtlCol="0" fromWordArt="0" anchor="t" anchorCtr="0" forceAA="0" compatLnSpc="1">
                          <a:prstTxWarp prst="textNoShape">
                            <a:avLst/>
                          </a:prstTxWarp>
                          <a:noAutofit/>
                        </wps:bodyPr>
                      </wps:wsp>
                      <wps:wsp>
                        <wps:cNvPr id="466" name="Text Box 466"/>
                        <wps:cNvSpPr txBox="1"/>
                        <wps:spPr>
                          <a:xfrm>
                            <a:off x="159026" y="262393"/>
                            <a:ext cx="414020" cy="27559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67F2C28" w14:textId="77777777" w:rsidR="007E550C" w:rsidRPr="00A85BFE" w:rsidRDefault="007E550C" w:rsidP="00583806">
                              <w:pPr>
                                <w:jc w:val="center"/>
                              </w:pPr>
                              <w:r>
                                <w:t>6</w:t>
                              </w:r>
                            </w:p>
                          </w:txbxContent>
                        </wps:txbx>
                        <wps:bodyPr rot="0" spcFirstLastPara="0" vertOverflow="overflow" horzOverflow="overflow" vert="horz" wrap="square" lIns="18000" tIns="18000" rIns="18000" bIns="18000" numCol="1" spcCol="0" rtlCol="0" fromWordArt="0" anchor="t" anchorCtr="0" forceAA="0" compatLnSpc="1">
                          <a:prstTxWarp prst="textNoShape">
                            <a:avLst/>
                          </a:prstTxWarp>
                          <a:noAutofit/>
                        </wps:bodyPr>
                      </wps:wsp>
                      <wps:wsp>
                        <wps:cNvPr id="467" name="Text Box 467"/>
                        <wps:cNvSpPr txBox="1"/>
                        <wps:spPr>
                          <a:xfrm>
                            <a:off x="159026" y="548640"/>
                            <a:ext cx="414020" cy="27559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7CDB0DA" w14:textId="77777777" w:rsidR="007E550C" w:rsidRPr="00A85BFE" w:rsidRDefault="007E550C" w:rsidP="00583806">
                              <w:pPr>
                                <w:jc w:val="center"/>
                              </w:pPr>
                              <w:r>
                                <w:t>4</w:t>
                              </w:r>
                            </w:p>
                          </w:txbxContent>
                        </wps:txbx>
                        <wps:bodyPr rot="0" spcFirstLastPara="0" vertOverflow="overflow" horzOverflow="overflow" vert="horz" wrap="square" lIns="18000" tIns="18000" rIns="18000" bIns="18000" numCol="1" spcCol="0" rtlCol="0" fromWordArt="0" anchor="t" anchorCtr="0" forceAA="0" compatLnSpc="1">
                          <a:prstTxWarp prst="textNoShape">
                            <a:avLst/>
                          </a:prstTxWarp>
                          <a:noAutofit/>
                        </wps:bodyPr>
                      </wps:wsp>
                      <wps:wsp>
                        <wps:cNvPr id="468" name="Text Box 468"/>
                        <wps:cNvSpPr txBox="1"/>
                        <wps:spPr>
                          <a:xfrm>
                            <a:off x="159026" y="0"/>
                            <a:ext cx="414020" cy="27559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9068F7C" w14:textId="77777777" w:rsidR="007E550C" w:rsidRPr="00A85BFE" w:rsidRDefault="007E550C" w:rsidP="00583806">
                              <w:pPr>
                                <w:jc w:val="center"/>
                              </w:pPr>
                              <w:r>
                                <w:t>8</w:t>
                              </w:r>
                            </w:p>
                          </w:txbxContent>
                        </wps:txbx>
                        <wps:bodyPr rot="0" spcFirstLastPara="0" vertOverflow="overflow" horzOverflow="overflow" vert="horz" wrap="square" lIns="18000" tIns="18000" rIns="18000" bIns="18000" numCol="1" spcCol="0" rtlCol="0" fromWordArt="0" anchor="t" anchorCtr="0" forceAA="0" compatLnSpc="1">
                          <a:prstTxWarp prst="textNoShape">
                            <a:avLst/>
                          </a:prstTxWarp>
                          <a:noAutofit/>
                        </wps:bodyPr>
                      </wps:wsp>
                      <wps:wsp>
                        <wps:cNvPr id="469" name="Text Box 469"/>
                        <wps:cNvSpPr txBox="1"/>
                        <wps:spPr>
                          <a:xfrm>
                            <a:off x="159026" y="1057523"/>
                            <a:ext cx="414020" cy="27559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BBB5E49" w14:textId="77777777" w:rsidR="007E550C" w:rsidRPr="00A85BFE" w:rsidRDefault="007E550C" w:rsidP="00583806">
                              <w:pPr>
                                <w:jc w:val="center"/>
                              </w:pPr>
                              <w:r>
                                <w:t>0</w:t>
                              </w:r>
                            </w:p>
                          </w:txbxContent>
                        </wps:txbx>
                        <wps:bodyPr rot="0" spcFirstLastPara="0" vertOverflow="overflow" horzOverflow="overflow" vert="horz" wrap="square" lIns="18000" tIns="18000" rIns="18000" bIns="18000" numCol="1" spcCol="0" rtlCol="0" fromWordArt="0" anchor="t" anchorCtr="0" forceAA="0" compatLnSpc="1">
                          <a:prstTxWarp prst="textNoShape">
                            <a:avLst/>
                          </a:prstTxWarp>
                          <a:noAutofit/>
                        </wps:bodyPr>
                      </wps:wsp>
                      <wps:wsp>
                        <wps:cNvPr id="470" name="Straight Arrow Connector 470"/>
                        <wps:cNvCnPr/>
                        <wps:spPr>
                          <a:xfrm>
                            <a:off x="437322" y="127221"/>
                            <a:ext cx="215900" cy="0"/>
                          </a:xfrm>
                          <a:prstGeom prst="straightConnector1">
                            <a:avLst/>
                          </a:prstGeom>
                          <a:ln w="190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471" name="Straight Arrow Connector 471"/>
                        <wps:cNvCnPr/>
                        <wps:spPr>
                          <a:xfrm>
                            <a:off x="453225" y="389614"/>
                            <a:ext cx="215900" cy="0"/>
                          </a:xfrm>
                          <a:prstGeom prst="straightConnector1">
                            <a:avLst/>
                          </a:prstGeom>
                          <a:ln w="190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472" name="Straight Arrow Connector 472"/>
                        <wps:cNvCnPr/>
                        <wps:spPr>
                          <a:xfrm>
                            <a:off x="485030" y="1184744"/>
                            <a:ext cx="215900" cy="0"/>
                          </a:xfrm>
                          <a:prstGeom prst="straightConnector1">
                            <a:avLst/>
                          </a:prstGeom>
                          <a:ln w="190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473" name="Straight Arrow Connector 473"/>
                        <wps:cNvCnPr/>
                        <wps:spPr>
                          <a:xfrm>
                            <a:off x="469127" y="922351"/>
                            <a:ext cx="215900" cy="0"/>
                          </a:xfrm>
                          <a:prstGeom prst="straightConnector1">
                            <a:avLst/>
                          </a:prstGeom>
                          <a:ln w="190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474" name="Straight Arrow Connector 474"/>
                        <wps:cNvCnPr/>
                        <wps:spPr>
                          <a:xfrm>
                            <a:off x="461176" y="675861"/>
                            <a:ext cx="215900" cy="0"/>
                          </a:xfrm>
                          <a:prstGeom prst="straightConnector1">
                            <a:avLst/>
                          </a:prstGeom>
                          <a:ln w="190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475" name="Text Box 475"/>
                        <wps:cNvSpPr txBox="1"/>
                        <wps:spPr>
                          <a:xfrm>
                            <a:off x="-76033" y="564476"/>
                            <a:ext cx="414020" cy="27559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E1D1958" w14:textId="77777777" w:rsidR="007E550C" w:rsidRPr="00A026FA" w:rsidRDefault="007E550C" w:rsidP="00583806">
                              <w:pPr>
                                <w:jc w:val="center"/>
                                <w:rPr>
                                  <w:i/>
                                </w:rPr>
                              </w:pPr>
                              <w:proofErr w:type="spellStart"/>
                              <w:r>
                                <w:rPr>
                                  <w:i/>
                                </w:rPr>
                                <w:t>i</w:t>
                              </w:r>
                              <w:r>
                                <w:rPr>
                                  <w:i/>
                                  <w:vertAlign w:val="subscript"/>
                                </w:rPr>
                                <w:t>z</w:t>
                              </w:r>
                              <w:proofErr w:type="spellEnd"/>
                            </w:p>
                          </w:txbxContent>
                        </wps:txbx>
                        <wps:bodyPr rot="0" spcFirstLastPara="0" vertOverflow="overflow" horzOverflow="overflow" vert="horz" wrap="square" lIns="18000" tIns="18000" rIns="18000" bIns="18000" numCol="1" spcCol="0" rtlCol="0" fromWordArt="0" anchor="t" anchorCtr="0" forceAA="0" compatLnSpc="1">
                          <a:prstTxWarp prst="textNoShape">
                            <a:avLst/>
                          </a:prstTxWarp>
                          <a:noAutofit/>
                        </wps:bodyPr>
                      </wps:wsp>
                    </wpg:wgp>
                  </a:graphicData>
                </a:graphic>
                <wp14:sizeRelH relativeFrom="margin">
                  <wp14:pctWidth>0</wp14:pctWidth>
                </wp14:sizeRelH>
              </wp:anchor>
            </w:drawing>
          </mc:Choice>
          <mc:Fallback>
            <w:pict>
              <v:group w14:anchorId="56D9B1D1" id="Group 464" o:spid="_x0000_s1067" style="position:absolute;left:0;text-align:left;margin-left:-8.5pt;margin-top:56.3pt;width:61.15pt;height:104.95pt;z-index:251916288;mso-width-relative:margin" coordorigin="-760" coordsize="7769,1333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">
                <v:shape id="Text Box 465" o:spid="_x0000_s1068" type="#_x0000_t202" style="position:absolute;left:1590;top:7951;width:4140;height:27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" filled="f" stroked="f" strokeweight=".5pt">
                  <v:textbox inset=".5mm,.5mm,.5mm,.5mm">
                    <w:txbxContent>
                      <w:p w14:paraId="77A24006" w14:textId="77777777" w:rsidR="007E550C" w:rsidRPr="00A85BFE" w:rsidRDefault="007E550C" w:rsidP="00583806">
                        <w:pPr>
                          <w:jc w:val="center"/>
                        </w:pPr>
                        <w:r>
                          <w:t>2</w:t>
                        </w:r>
                      </w:p>
                    </w:txbxContent>
                  </v:textbox>
                </v:shape>
                <v:shape id="Text Box 466" o:spid="_x0000_s1069" type="#_x0000_t202" style="position:absolute;left:1590;top:2623;width:4140;height:27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" filled="f" stroked="f" strokeweight=".5pt">
                  <v:textbox inset=".5mm,.5mm,.5mm,.5mm">
                    <w:txbxContent>
                      <w:p w14:paraId="267F2C28" w14:textId="77777777" w:rsidR="007E550C" w:rsidRPr="00A85BFE" w:rsidRDefault="007E550C" w:rsidP="00583806">
                        <w:pPr>
                          <w:jc w:val="center"/>
                        </w:pPr>
                        <w:r>
                          <w:t>6</w:t>
                        </w:r>
                      </w:p>
                    </w:txbxContent>
                  </v:textbox>
                </v:shape>
                <v:shape id="Text Box 467" o:spid="_x0000_s1070" type="#_x0000_t202" style="position:absolute;left:1590;top:5486;width:4140;height:27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" filled="f" stroked="f" strokeweight=".5pt">
                  <v:textbox inset=".5mm,.5mm,.5mm,.5mm">
                    <w:txbxContent>
                      <w:p w14:paraId="77CDB0DA" w14:textId="77777777" w:rsidR="007E550C" w:rsidRPr="00A85BFE" w:rsidRDefault="007E550C" w:rsidP="00583806">
                        <w:pPr>
                          <w:jc w:val="center"/>
                        </w:pPr>
                        <w:r>
                          <w:t>4</w:t>
                        </w:r>
                      </w:p>
                    </w:txbxContent>
                  </v:textbox>
                </v:shape>
                <v:shape id="Text Box 468" o:spid="_x0000_s1071" type="#_x0000_t202" style="position:absolute;left:1590;width:4140;height:27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" filled="f" stroked="f" strokeweight=".5pt">
                  <v:textbox inset=".5mm,.5mm,.5mm,.5mm">
                    <w:txbxContent>
                      <w:p w14:paraId="29068F7C" w14:textId="77777777" w:rsidR="007E550C" w:rsidRPr="00A85BFE" w:rsidRDefault="007E550C" w:rsidP="00583806">
                        <w:pPr>
                          <w:jc w:val="center"/>
                        </w:pPr>
                        <w:r>
                          <w:t>8</w:t>
                        </w:r>
                      </w:p>
                    </w:txbxContent>
                  </v:textbox>
                </v:shape>
                <v:shape id="Text Box 469" o:spid="_x0000_s1072" type="#_x0000_t202" style="position:absolute;left:1590;top:10575;width:4140;height:27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" filled="f" stroked="f" strokeweight=".5pt">
                  <v:textbox inset=".5mm,.5mm,.5mm,.5mm">
                    <w:txbxContent>
                      <w:p w14:paraId="7BBB5E49" w14:textId="77777777" w:rsidR="007E550C" w:rsidRPr="00A85BFE" w:rsidRDefault="007E550C" w:rsidP="00583806">
                        <w:pPr>
                          <w:jc w:val="center"/>
                        </w:pPr>
                        <w:r>
                          <w:t>0</w:t>
                        </w:r>
                      </w:p>
                    </w:txbxContent>
                  </v:textbox>
                </v:shape>
                <v:shape id="Straight Arrow Connector 470" o:spid="_x0000_s1073" type="#_x0000_t32" style="position:absolute;left:4373;top:1272;width:2159;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" strokecolor="black [3213]" strokeweight="1.5pt">
                  <v:stroke endarrow="open"/>
                </v:shape>
                <v:shape id="Straight Arrow Connector 471" o:spid="_x0000_s1074" type="#_x0000_t32" style="position:absolute;left:4532;top:3896;width:2159;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" strokecolor="black [3213]" strokeweight="1.5pt">
                  <v:stroke endarrow="open"/>
                </v:shape>
                <v:shape id="Straight Arrow Connector 472" o:spid="_x0000_s1075" type="#_x0000_t32" style="position:absolute;left:4850;top:11847;width:2159;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" strokecolor="black [3213]" strokeweight="1.5pt">
                  <v:stroke endarrow="open"/>
                </v:shape>
                <v:shape id="Straight Arrow Connector 473" o:spid="_x0000_s1076" type="#_x0000_t32" style="position:absolute;left:4691;top:9223;width:2159;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" strokecolor="black [3213]" strokeweight="1.5pt">
                  <v:stroke endarrow="open"/>
                </v:shape>
                <v:shape id="Straight Arrow Connector 474" o:spid="_x0000_s1077" type="#_x0000_t32" style="position:absolute;left:4611;top:6758;width:2159;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" strokecolor="black [3213]" strokeweight="1.5pt">
                  <v:stroke endarrow="open"/>
                </v:shape>
                <v:shape id="Text Box 475" o:spid="_x0000_s1078" type="#_x0000_t202" style="position:absolute;left:-760;top:5644;width:4139;height:27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" filled="f" stroked="f" strokeweight=".5pt">
                  <v:textbox inset=".5mm,.5mm,.5mm,.5mm">
                    <w:txbxContent>
                      <w:p w14:paraId="5E1D1958" w14:textId="77777777" w:rsidR="007E550C" w:rsidRPr="00A026FA" w:rsidRDefault="007E550C" w:rsidP="00583806">
                        <w:pPr>
                          <w:jc w:val="center"/>
                          <w:rPr>
                            <w:i/>
                          </w:rPr>
                        </w:pPr>
                        <w:proofErr w:type="spellStart"/>
                        <w:r>
                          <w:rPr>
                            <w:i/>
                          </w:rPr>
                          <w:t>i</w:t>
                        </w:r>
                        <w:r>
                          <w:rPr>
                            <w:i/>
                            <w:vertAlign w:val="subscript"/>
                          </w:rPr>
                          <w:t>z</w:t>
                        </w:r>
                        <w:proofErr w:type="spellEnd"/>
                      </w:p>
                    </w:txbxContent>
                  </v:textbox>
                </v:shape>
              </v:group>
            </w:pict>
          </mc:Fallback>
        </mc:AlternateContent>
      </w:r>
      <w:r>
        <w:rPr>
          <w:noProof/>
          <w:lang w:eastAsia="en-GB"/>
        </w:rPr>
        <mc:AlternateContent>
          <mc:Choice Requires="wpg">
            <w:drawing>
              <wp:anchor distT="0" distB="0" distL="114300" distR="114300" simplePos="0" relativeHeight="251917312" behindDoc="0" locked="0" layoutInCell="1" allowOverlap="1" wp14:anchorId="7FD1ED24" wp14:editId="33836C73">
                <wp:simplePos x="0" y="0"/>
                <wp:positionH relativeFrom="column">
                  <wp:posOffset>464808</wp:posOffset>
                </wp:positionH>
                <wp:positionV relativeFrom="paragraph">
                  <wp:posOffset>-244822</wp:posOffset>
                </wp:positionV>
                <wp:extent cx="1518920" cy="1090295"/>
                <wp:effectExtent l="0" t="0" r="5080" b="52705"/>
                <wp:wrapNone/>
                <wp:docPr id="476" name="Group 476"/>
                <wp:cNvGraphicFramePr/>
                <a:graphic xmlns:a="http://schemas.openxmlformats.org/drawingml/2006/main">
                  <a:graphicData uri="http://schemas.microsoft.com/office/word/2010/wordprocessingGroup">
                    <wpg:wgp>
                      <wpg:cNvGrpSpPr/>
                      <wpg:grpSpPr>
                        <a:xfrm>
                          <a:off x="0" y="0"/>
                          <a:ext cx="1518920" cy="1090295"/>
                          <a:chOff x="0" y="0"/>
                          <a:chExt cx="1518920" cy="1090295"/>
                        </a:xfrm>
                      </wpg:grpSpPr>
                      <wps:wsp>
                        <wps:cNvPr id="477" name="Text Box 477"/>
                        <wps:cNvSpPr txBox="1"/>
                        <wps:spPr>
                          <a:xfrm>
                            <a:off x="362309" y="310550"/>
                            <a:ext cx="414020" cy="27559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D622481" w14:textId="77777777" w:rsidR="007E550C" w:rsidRPr="00A026FA" w:rsidRDefault="007E550C" w:rsidP="00583806">
                              <w:pPr>
                                <w:jc w:val="center"/>
                                <w:rPr>
                                  <w:i/>
                                </w:rPr>
                              </w:pPr>
                              <w:proofErr w:type="spellStart"/>
                              <w:r>
                                <w:rPr>
                                  <w:i/>
                                </w:rPr>
                                <w:t>i</w:t>
                              </w:r>
                              <w:r w:rsidRPr="00A85BFE">
                                <w:rPr>
                                  <w:i/>
                                  <w:vertAlign w:val="subscript"/>
                                </w:rPr>
                                <w:t>y</w:t>
                              </w:r>
                              <w:proofErr w:type="spellEnd"/>
                            </w:p>
                          </w:txbxContent>
                        </wps:txbx>
                        <wps:bodyPr rot="0" spcFirstLastPara="0" vertOverflow="overflow" horzOverflow="overflow" vert="horz" wrap="square" lIns="18000" tIns="18000" rIns="18000" bIns="18000" numCol="1" spcCol="0" rtlCol="0" fromWordArt="0" anchor="t" anchorCtr="0" forceAA="0" compatLnSpc="1">
                          <a:prstTxWarp prst="textNoShape">
                            <a:avLst/>
                          </a:prstTxWarp>
                          <a:noAutofit/>
                        </wps:bodyPr>
                      </wps:wsp>
                      <wpg:grpSp>
                        <wpg:cNvPr id="478" name="Group 478"/>
                        <wpg:cNvGrpSpPr/>
                        <wpg:grpSpPr>
                          <a:xfrm>
                            <a:off x="0" y="0"/>
                            <a:ext cx="1518920" cy="1090295"/>
                            <a:chOff x="0" y="0"/>
                            <a:chExt cx="1519252" cy="1090644"/>
                          </a:xfrm>
                        </wpg:grpSpPr>
                        <wps:wsp>
                          <wps:cNvPr id="479" name="Text Box 479"/>
                          <wps:cNvSpPr txBox="1"/>
                          <wps:spPr>
                            <a:xfrm>
                              <a:off x="0" y="675861"/>
                              <a:ext cx="414020" cy="27559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91F330B" w14:textId="77777777" w:rsidR="007E550C" w:rsidRPr="00A85BFE" w:rsidRDefault="007E550C" w:rsidP="00583806">
                                <w:pPr>
                                  <w:jc w:val="center"/>
                                </w:pPr>
                                <w:r w:rsidRPr="00A85BFE">
                                  <w:t>0</w:t>
                                </w:r>
                              </w:p>
                            </w:txbxContent>
                          </wps:txbx>
                          <wps:bodyPr rot="0" spcFirstLastPara="0" vertOverflow="overflow" horzOverflow="overflow" vert="horz" wrap="square" lIns="18000" tIns="18000" rIns="18000" bIns="18000" numCol="1" spcCol="0" rtlCol="0" fromWordArt="0" anchor="t" anchorCtr="0" forceAA="0" compatLnSpc="1">
                            <a:prstTxWarp prst="textNoShape">
                              <a:avLst/>
                            </a:prstTxWarp>
                            <a:noAutofit/>
                          </wps:bodyPr>
                        </wps:wsp>
                        <wps:wsp>
                          <wps:cNvPr id="480" name="Text Box 480"/>
                          <wps:cNvSpPr txBox="1"/>
                          <wps:spPr>
                            <a:xfrm>
                              <a:off x="580445" y="254442"/>
                              <a:ext cx="414020" cy="27559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CF60018" w14:textId="77777777" w:rsidR="007E550C" w:rsidRPr="00A85BFE" w:rsidRDefault="007E550C" w:rsidP="00583806">
                                <w:pPr>
                                  <w:jc w:val="center"/>
                                </w:pPr>
                                <w:r w:rsidRPr="00A85BFE">
                                  <w:t>1</w:t>
                                </w:r>
                              </w:p>
                            </w:txbxContent>
                          </wps:txbx>
                          <wps:bodyPr rot="0" spcFirstLastPara="0" vertOverflow="overflow" horzOverflow="overflow" vert="horz" wrap="square" lIns="18000" tIns="18000" rIns="18000" bIns="18000" numCol="1" spcCol="0" rtlCol="0" fromWordArt="0" anchor="t" anchorCtr="0" forceAA="0" compatLnSpc="1">
                            <a:prstTxWarp prst="textNoShape">
                              <a:avLst/>
                            </a:prstTxWarp>
                            <a:noAutofit/>
                          </wps:bodyPr>
                        </wps:wsp>
                        <wps:wsp>
                          <wps:cNvPr id="481" name="Text Box 481"/>
                          <wps:cNvSpPr txBox="1"/>
                          <wps:spPr>
                            <a:xfrm>
                              <a:off x="1105232" y="0"/>
                              <a:ext cx="414020" cy="27559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46E5D0E" w14:textId="77777777" w:rsidR="007E550C" w:rsidRPr="00A85BFE" w:rsidRDefault="007E550C" w:rsidP="00583806">
                                <w:pPr>
                                  <w:jc w:val="center"/>
                                </w:pPr>
                                <w:r w:rsidRPr="00A85BFE">
                                  <w:t>2</w:t>
                                </w:r>
                              </w:p>
                            </w:txbxContent>
                          </wps:txbx>
                          <wps:bodyPr rot="0" spcFirstLastPara="0" vertOverflow="overflow" horzOverflow="overflow" vert="horz" wrap="square" lIns="18000" tIns="18000" rIns="18000" bIns="18000" numCol="1" spcCol="0" rtlCol="0" fromWordArt="0" anchor="t" anchorCtr="0" forceAA="0" compatLnSpc="1">
                            <a:prstTxWarp prst="textNoShape">
                              <a:avLst/>
                            </a:prstTxWarp>
                            <a:noAutofit/>
                          </wps:bodyPr>
                        </wps:wsp>
                        <wps:wsp>
                          <wps:cNvPr id="482" name="Straight Arrow Connector 482"/>
                          <wps:cNvCnPr/>
                          <wps:spPr>
                            <a:xfrm>
                              <a:off x="206734" y="874644"/>
                              <a:ext cx="0" cy="216000"/>
                            </a:xfrm>
                            <a:prstGeom prst="straightConnector1">
                              <a:avLst/>
                            </a:prstGeom>
                            <a:ln w="190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483" name="Straight Arrow Connector 483"/>
                          <wps:cNvCnPr/>
                          <wps:spPr>
                            <a:xfrm>
                              <a:off x="779228" y="461176"/>
                              <a:ext cx="0" cy="215900"/>
                            </a:xfrm>
                            <a:prstGeom prst="straightConnector1">
                              <a:avLst/>
                            </a:prstGeom>
                            <a:ln w="190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484" name="Straight Arrow Connector 484"/>
                          <wps:cNvCnPr/>
                          <wps:spPr>
                            <a:xfrm>
                              <a:off x="1311966" y="198783"/>
                              <a:ext cx="0" cy="216000"/>
                            </a:xfrm>
                            <a:prstGeom prst="straightConnector1">
                              <a:avLst/>
                            </a:prstGeom>
                            <a:ln w="190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g:grpSp>
                    </wpg:wgp>
                  </a:graphicData>
                </a:graphic>
              </wp:anchor>
            </w:drawing>
          </mc:Choice>
          <mc:Fallback>
            <w:pict>
              <v:group w14:anchorId="7FD1ED24" id="Group 476" o:spid="_x0000_s1079" style="position:absolute;left:0;text-align:left;margin-left:36.6pt;margin-top:-19.3pt;width:119.6pt;height:85.85pt;z-index:251917312" coordsize="15189,109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">
                <v:shape id="Text Box 477" o:spid="_x0000_s1080" type="#_x0000_t202" style="position:absolute;left:3623;top:3105;width:4140;height:27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" filled="f" stroked="f" strokeweight=".5pt">
                  <v:textbox inset=".5mm,.5mm,.5mm,.5mm">
                    <w:txbxContent>
                      <w:p w14:paraId="1D622481" w14:textId="77777777" w:rsidR="007E550C" w:rsidRPr="00A026FA" w:rsidRDefault="007E550C" w:rsidP="00583806">
                        <w:pPr>
                          <w:jc w:val="center"/>
                          <w:rPr>
                            <w:i/>
                          </w:rPr>
                        </w:pPr>
                        <w:proofErr w:type="spellStart"/>
                        <w:r>
                          <w:rPr>
                            <w:i/>
                          </w:rPr>
                          <w:t>i</w:t>
                        </w:r>
                        <w:r w:rsidRPr="00A85BFE">
                          <w:rPr>
                            <w:i/>
                            <w:vertAlign w:val="subscript"/>
                          </w:rPr>
                          <w:t>y</w:t>
                        </w:r>
                        <w:proofErr w:type="spellEnd"/>
                      </w:p>
                    </w:txbxContent>
                  </v:textbox>
                </v:shape>
                <v:group id="Group 478" o:spid="_x0000_s1081" style="position:absolute;width:15189;height:10902" coordsize="15192,1090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">
                  <v:shape id="Text Box 479" o:spid="_x0000_s1082" type="#_x0000_t202" style="position:absolute;top:6758;width:4140;height:27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" filled="f" stroked="f" strokeweight=".5pt">
                    <v:textbox inset=".5mm,.5mm,.5mm,.5mm">
                      <w:txbxContent>
                        <w:p w14:paraId="591F330B" w14:textId="77777777" w:rsidR="007E550C" w:rsidRPr="00A85BFE" w:rsidRDefault="007E550C" w:rsidP="00583806">
                          <w:pPr>
                            <w:jc w:val="center"/>
                          </w:pPr>
                          <w:r w:rsidRPr="00A85BFE">
                            <w:t>0</w:t>
                          </w:r>
                        </w:p>
                      </w:txbxContent>
                    </v:textbox>
                  </v:shape>
                  <v:shape id="Text Box 480" o:spid="_x0000_s1083" type="#_x0000_t202" style="position:absolute;left:5804;top:2544;width:4140;height:27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" filled="f" stroked="f" strokeweight=".5pt">
                    <v:textbox inset=".5mm,.5mm,.5mm,.5mm">
                      <w:txbxContent>
                        <w:p w14:paraId="1CF60018" w14:textId="77777777" w:rsidR="007E550C" w:rsidRPr="00A85BFE" w:rsidRDefault="007E550C" w:rsidP="00583806">
                          <w:pPr>
                            <w:jc w:val="center"/>
                          </w:pPr>
                          <w:r w:rsidRPr="00A85BFE">
                            <w:t>1</w:t>
                          </w:r>
                        </w:p>
                      </w:txbxContent>
                    </v:textbox>
                  </v:shape>
                  <v:shape id="Text Box 481" o:spid="_x0000_s1084" type="#_x0000_t202" style="position:absolute;left:11052;width:4140;height:27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" filled="f" stroked="f" strokeweight=".5pt">
                    <v:textbox inset=".5mm,.5mm,.5mm,.5mm">
                      <w:txbxContent>
                        <w:p w14:paraId="246E5D0E" w14:textId="77777777" w:rsidR="007E550C" w:rsidRPr="00A85BFE" w:rsidRDefault="007E550C" w:rsidP="00583806">
                          <w:pPr>
                            <w:jc w:val="center"/>
                          </w:pPr>
                          <w:r w:rsidRPr="00A85BFE">
                            <w:t>2</w:t>
                          </w:r>
                        </w:p>
                      </w:txbxContent>
                    </v:textbox>
                  </v:shape>
                  <v:shape id="Straight Arrow Connector 482" o:spid="_x0000_s1085" type="#_x0000_t32" style="position:absolute;left:2067;top:8746;width:0;height:216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" strokecolor="black [3213]" strokeweight="1.5pt">
                    <v:stroke endarrow="open"/>
                  </v:shape>
                  <v:shape id="Straight Arrow Connector 483" o:spid="_x0000_s1086" type="#_x0000_t32" style="position:absolute;left:7792;top:4611;width:0;height:215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" strokecolor="black [3213]" strokeweight="1.5pt">
                    <v:stroke endarrow="open"/>
                  </v:shape>
                  <v:shape id="Straight Arrow Connector 484" o:spid="_x0000_s1087" type="#_x0000_t32" style="position:absolute;left:13119;top:1987;width:0;height:216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" strokecolor="black [3213]" strokeweight="1.5pt">
                    <v:stroke endarrow="open"/>
                  </v:shape>
                </v:group>
              </v:group>
            </w:pict>
          </mc:Fallback>
        </mc:AlternateContent>
      </w:r>
      <w:r>
        <w:rPr>
          <w:noProof/>
          <w:lang w:eastAsia="en-GB"/>
        </w:rPr>
        <mc:AlternateContent>
          <mc:Choice Requires="wpg">
            <w:drawing>
              <wp:anchor distT="0" distB="0" distL="114300" distR="114300" simplePos="0" relativeHeight="251915264" behindDoc="0" locked="0" layoutInCell="1" allowOverlap="1" wp14:anchorId="53E440AF" wp14:editId="7692494B">
                <wp:simplePos x="0" y="0"/>
                <wp:positionH relativeFrom="column">
                  <wp:posOffset>2174488</wp:posOffset>
                </wp:positionH>
                <wp:positionV relativeFrom="paragraph">
                  <wp:posOffset>-137105</wp:posOffset>
                </wp:positionV>
                <wp:extent cx="2401847" cy="840133"/>
                <wp:effectExtent l="0" t="0" r="0" b="0"/>
                <wp:wrapNone/>
                <wp:docPr id="485" name="Group 485"/>
                <wp:cNvGraphicFramePr/>
                <a:graphic xmlns:a="http://schemas.openxmlformats.org/drawingml/2006/main">
                  <a:graphicData uri="http://schemas.microsoft.com/office/word/2010/wordprocessingGroup">
                    <wpg:wgp>
                      <wpg:cNvGrpSpPr/>
                      <wpg:grpSpPr>
                        <a:xfrm>
                          <a:off x="0" y="0"/>
                          <a:ext cx="2401847" cy="840133"/>
                          <a:chOff x="0" y="0"/>
                          <a:chExt cx="2401847" cy="840133"/>
                        </a:xfrm>
                      </wpg:grpSpPr>
                      <wps:wsp>
                        <wps:cNvPr id="486" name="Text Box 486"/>
                        <wps:cNvSpPr txBox="1"/>
                        <wps:spPr>
                          <a:xfrm>
                            <a:off x="1987827" y="564543"/>
                            <a:ext cx="414020" cy="27559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8F4AEBD" w14:textId="77777777" w:rsidR="007E550C" w:rsidRPr="00A85BFE" w:rsidRDefault="007E550C" w:rsidP="00583806">
                              <w:pPr>
                                <w:jc w:val="center"/>
                              </w:pPr>
                              <w:r w:rsidRPr="00A85BFE">
                                <w:t>3</w:t>
                              </w:r>
                            </w:p>
                          </w:txbxContent>
                        </wps:txbx>
                        <wps:bodyPr rot="0" spcFirstLastPara="0" vertOverflow="overflow" horzOverflow="overflow" vert="horz" wrap="square" lIns="18000" tIns="18000" rIns="18000" bIns="18000" numCol="1" spcCol="0" rtlCol="0" fromWordArt="0" anchor="t" anchorCtr="0" forceAA="0" compatLnSpc="1">
                          <a:prstTxWarp prst="textNoShape">
                            <a:avLst/>
                          </a:prstTxWarp>
                          <a:noAutofit/>
                        </wps:bodyPr>
                      </wps:wsp>
                      <wps:wsp>
                        <wps:cNvPr id="487" name="Text Box 487"/>
                        <wps:cNvSpPr txBox="1"/>
                        <wps:spPr>
                          <a:xfrm>
                            <a:off x="1160891" y="71562"/>
                            <a:ext cx="414020" cy="27559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DE05B89" w14:textId="77777777" w:rsidR="007E550C" w:rsidRPr="00A026FA" w:rsidRDefault="007E550C" w:rsidP="00583806">
                              <w:pPr>
                                <w:jc w:val="center"/>
                                <w:rPr>
                                  <w:i/>
                                </w:rPr>
                              </w:pPr>
                              <w:r>
                                <w:rPr>
                                  <w:i/>
                                </w:rPr>
                                <w:t>i</w:t>
                              </w:r>
                              <w:r>
                                <w:rPr>
                                  <w:i/>
                                  <w:vertAlign w:val="subscript"/>
                                </w:rPr>
                                <w:t>x</w:t>
                              </w:r>
                            </w:p>
                          </w:txbxContent>
                        </wps:txbx>
                        <wps:bodyPr rot="0" spcFirstLastPara="0" vertOverflow="overflow" horzOverflow="overflow" vert="horz" wrap="square" lIns="18000" tIns="18000" rIns="18000" bIns="18000" numCol="1" spcCol="0" rtlCol="0" fromWordArt="0" anchor="t" anchorCtr="0" forceAA="0" compatLnSpc="1">
                          <a:prstTxWarp prst="textNoShape">
                            <a:avLst/>
                          </a:prstTxWarp>
                          <a:noAutofit/>
                        </wps:bodyPr>
                      </wps:wsp>
                      <wps:wsp>
                        <wps:cNvPr id="488" name="Text Box 488"/>
                        <wps:cNvSpPr txBox="1"/>
                        <wps:spPr>
                          <a:xfrm>
                            <a:off x="0" y="0"/>
                            <a:ext cx="414020" cy="27559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3244633" w14:textId="77777777" w:rsidR="007E550C" w:rsidRPr="00A85BFE" w:rsidRDefault="007E550C" w:rsidP="00583806">
                              <w:pPr>
                                <w:jc w:val="center"/>
                              </w:pPr>
                              <w:r w:rsidRPr="00A85BFE">
                                <w:t>0</w:t>
                              </w:r>
                            </w:p>
                          </w:txbxContent>
                        </wps:txbx>
                        <wps:bodyPr rot="0" spcFirstLastPara="0" vertOverflow="overflow" horzOverflow="overflow" vert="horz" wrap="square" lIns="18000" tIns="18000" rIns="18000" bIns="18000" numCol="1" spcCol="0" rtlCol="0" fromWordArt="0" anchor="t" anchorCtr="0" forceAA="0" compatLnSpc="1">
                          <a:prstTxWarp prst="textNoShape">
                            <a:avLst/>
                          </a:prstTxWarp>
                          <a:noAutofit/>
                        </wps:bodyPr>
                      </wps:wsp>
                      <wps:wsp>
                        <wps:cNvPr id="489" name="Text Box 489"/>
                        <wps:cNvSpPr txBox="1"/>
                        <wps:spPr>
                          <a:xfrm>
                            <a:off x="604300" y="182880"/>
                            <a:ext cx="414020" cy="27559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1A5EB8A" w14:textId="77777777" w:rsidR="007E550C" w:rsidRPr="00A85BFE" w:rsidRDefault="007E550C" w:rsidP="00583806">
                              <w:pPr>
                                <w:jc w:val="center"/>
                              </w:pPr>
                              <w:r w:rsidRPr="00A85BFE">
                                <w:t>1</w:t>
                              </w:r>
                            </w:p>
                          </w:txbxContent>
                        </wps:txbx>
                        <wps:bodyPr rot="0" spcFirstLastPara="0" vertOverflow="overflow" horzOverflow="overflow" vert="horz" wrap="square" lIns="18000" tIns="18000" rIns="18000" bIns="18000" numCol="1" spcCol="0" rtlCol="0" fromWordArt="0" anchor="t" anchorCtr="0" forceAA="0" compatLnSpc="1">
                          <a:prstTxWarp prst="textNoShape">
                            <a:avLst/>
                          </a:prstTxWarp>
                          <a:noAutofit/>
                        </wps:bodyPr>
                      </wps:wsp>
                      <wps:wsp>
                        <wps:cNvPr id="490" name="Text Box 490"/>
                        <wps:cNvSpPr txBox="1"/>
                        <wps:spPr>
                          <a:xfrm>
                            <a:off x="1256307" y="349858"/>
                            <a:ext cx="414020" cy="27559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54A053E" w14:textId="77777777" w:rsidR="007E550C" w:rsidRPr="00A85BFE" w:rsidRDefault="007E550C" w:rsidP="00583806">
                              <w:pPr>
                                <w:jc w:val="center"/>
                              </w:pPr>
                              <w:r w:rsidRPr="00A85BFE">
                                <w:t>2</w:t>
                              </w:r>
                            </w:p>
                          </w:txbxContent>
                        </wps:txbx>
                        <wps:bodyPr rot="0" spcFirstLastPara="0" vertOverflow="overflow" horzOverflow="overflow" vert="horz" wrap="square" lIns="18000" tIns="18000" rIns="18000" bIns="18000" numCol="1" spcCol="0" rtlCol="0" fromWordArt="0" anchor="t" anchorCtr="0" forceAA="0" compatLnSpc="1">
                          <a:prstTxWarp prst="textNoShape">
                            <a:avLst/>
                          </a:prstTxWarp>
                          <a:noAutofit/>
                        </wps:bodyPr>
                      </wps:wsp>
                    </wpg:wgp>
                  </a:graphicData>
                </a:graphic>
              </wp:anchor>
            </w:drawing>
          </mc:Choice>
          <mc:Fallback>
            <w:pict>
              <v:group w14:anchorId="53E440AF" id="Group 485" o:spid="_x0000_s1088" style="position:absolute;left:0;text-align:left;margin-left:171.2pt;margin-top:-10.8pt;width:189.1pt;height:66.15pt;z-index:251915264" coordsize="24018,84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">
                <v:shape id="Text Box 486" o:spid="_x0000_s1089" type="#_x0000_t202" style="position:absolute;left:19878;top:5645;width:4140;height:27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" filled="f" stroked="f" strokeweight=".5pt">
                  <v:textbox inset=".5mm,.5mm,.5mm,.5mm">
                    <w:txbxContent>
                      <w:p w14:paraId="38F4AEBD" w14:textId="77777777" w:rsidR="007E550C" w:rsidRPr="00A85BFE" w:rsidRDefault="007E550C" w:rsidP="00583806">
                        <w:pPr>
                          <w:jc w:val="center"/>
                        </w:pPr>
                        <w:r w:rsidRPr="00A85BFE">
                          <w:t>3</w:t>
                        </w:r>
                      </w:p>
                    </w:txbxContent>
                  </v:textbox>
                </v:shape>
                <v:shape id="Text Box 487" o:spid="_x0000_s1090" type="#_x0000_t202" style="position:absolute;left:11608;top:715;width:4141;height:27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" filled="f" stroked="f" strokeweight=".5pt">
                  <v:textbox inset=".5mm,.5mm,.5mm,.5mm">
                    <w:txbxContent>
                      <w:p w14:paraId="1DE05B89" w14:textId="77777777" w:rsidR="007E550C" w:rsidRPr="00A026FA" w:rsidRDefault="007E550C" w:rsidP="00583806">
                        <w:pPr>
                          <w:jc w:val="center"/>
                          <w:rPr>
                            <w:i/>
                          </w:rPr>
                        </w:pPr>
                        <w:r>
                          <w:rPr>
                            <w:i/>
                          </w:rPr>
                          <w:t>i</w:t>
                        </w:r>
                        <w:r>
                          <w:rPr>
                            <w:i/>
                            <w:vertAlign w:val="subscript"/>
                          </w:rPr>
                          <w:t>x</w:t>
                        </w:r>
                      </w:p>
                    </w:txbxContent>
                  </v:textbox>
                </v:shape>
                <v:shape id="Text Box 488" o:spid="_x0000_s1091" type="#_x0000_t202" style="position:absolute;width:4140;height:27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" filled="f" stroked="f" strokeweight=".5pt">
                  <v:textbox inset=".5mm,.5mm,.5mm,.5mm">
                    <w:txbxContent>
                      <w:p w14:paraId="43244633" w14:textId="77777777" w:rsidR="007E550C" w:rsidRPr="00A85BFE" w:rsidRDefault="007E550C" w:rsidP="00583806">
                        <w:pPr>
                          <w:jc w:val="center"/>
                        </w:pPr>
                        <w:r w:rsidRPr="00A85BFE">
                          <w:t>0</w:t>
                        </w:r>
                      </w:p>
                    </w:txbxContent>
                  </v:textbox>
                </v:shape>
                <v:shape id="Text Box 489" o:spid="_x0000_s1092" type="#_x0000_t202" style="position:absolute;left:6043;top:1828;width:4140;height:27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" filled="f" stroked="f" strokeweight=".5pt">
                  <v:textbox inset=".5mm,.5mm,.5mm,.5mm">
                    <w:txbxContent>
                      <w:p w14:paraId="61A5EB8A" w14:textId="77777777" w:rsidR="007E550C" w:rsidRPr="00A85BFE" w:rsidRDefault="007E550C" w:rsidP="00583806">
                        <w:pPr>
                          <w:jc w:val="center"/>
                        </w:pPr>
                        <w:r w:rsidRPr="00A85BFE">
                          <w:t>1</w:t>
                        </w:r>
                      </w:p>
                    </w:txbxContent>
                  </v:textbox>
                </v:shape>
                <v:shape id="Text Box 490" o:spid="_x0000_s1093" type="#_x0000_t202" style="position:absolute;left:12563;top:3498;width:4140;height:27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" filled="f" stroked="f" strokeweight=".5pt">
                  <v:textbox inset=".5mm,.5mm,.5mm,.5mm">
                    <w:txbxContent>
                      <w:p w14:paraId="354A053E" w14:textId="77777777" w:rsidR="007E550C" w:rsidRPr="00A85BFE" w:rsidRDefault="007E550C" w:rsidP="00583806">
                        <w:pPr>
                          <w:jc w:val="center"/>
                        </w:pPr>
                        <w:r w:rsidRPr="00A85BFE">
                          <w:t>2</w:t>
                        </w:r>
                      </w:p>
                    </w:txbxContent>
                  </v:textbox>
                </v:shape>
              </v:group>
            </w:pict>
          </mc:Fallback>
        </mc:AlternateContent>
      </w:r>
      <w:r>
        <w:rPr>
          <w:noProof/>
          <w:lang w:eastAsia="en-GB"/>
        </w:rPr>
        <mc:AlternateContent>
          <mc:Choice Requires="wpg">
            <w:drawing>
              <wp:anchor distT="0" distB="0" distL="114300" distR="114300" simplePos="0" relativeHeight="251914240" behindDoc="0" locked="0" layoutInCell="1" allowOverlap="1" wp14:anchorId="6512CCA3" wp14:editId="1D4175F0">
                <wp:simplePos x="0" y="0"/>
                <wp:positionH relativeFrom="column">
                  <wp:posOffset>27940</wp:posOffset>
                </wp:positionH>
                <wp:positionV relativeFrom="paragraph">
                  <wp:posOffset>2118360</wp:posOffset>
                </wp:positionV>
                <wp:extent cx="1064260" cy="922020"/>
                <wp:effectExtent l="0" t="0" r="21590" b="106680"/>
                <wp:wrapNone/>
                <wp:docPr id="491" name="Group 491"/>
                <wp:cNvGraphicFramePr/>
                <a:graphic xmlns:a="http://schemas.openxmlformats.org/drawingml/2006/main">
                  <a:graphicData uri="http://schemas.microsoft.com/office/word/2010/wordprocessingGroup">
                    <wpg:wgp>
                      <wpg:cNvGrpSpPr/>
                      <wpg:grpSpPr>
                        <a:xfrm>
                          <a:off x="0" y="0"/>
                          <a:ext cx="1064260" cy="922020"/>
                          <a:chOff x="0" y="0"/>
                          <a:chExt cx="1064785" cy="922323"/>
                        </a:xfrm>
                      </wpg:grpSpPr>
                      <wps:wsp>
                        <wps:cNvPr id="492" name="Text Box 492"/>
                        <wps:cNvSpPr txBox="1"/>
                        <wps:spPr>
                          <a:xfrm rot="1226761">
                            <a:off x="71562" y="723568"/>
                            <a:ext cx="631190" cy="19875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3B7FBE1" w14:textId="77777777" w:rsidR="007E550C" w:rsidRDefault="007E550C" w:rsidP="00583806">
                              <w:r>
                                <w:t>Warp (x)</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493" name="Text Box 493"/>
                        <wps:cNvSpPr txBox="1"/>
                        <wps:spPr>
                          <a:xfrm rot="19862080">
                            <a:off x="485030" y="357808"/>
                            <a:ext cx="579755" cy="18034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446D734" w14:textId="77777777" w:rsidR="007E550C" w:rsidRDefault="007E550C" w:rsidP="00583806">
                              <w:r>
                                <w:t>Weft (y)</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grpSp>
                        <wpg:cNvPr id="494" name="Group 494"/>
                        <wpg:cNvGrpSpPr/>
                        <wpg:grpSpPr>
                          <a:xfrm>
                            <a:off x="198783" y="182880"/>
                            <a:ext cx="508635" cy="601345"/>
                            <a:chOff x="0" y="0"/>
                            <a:chExt cx="509049" cy="601760"/>
                          </a:xfrm>
                        </wpg:grpSpPr>
                        <wps:wsp>
                          <wps:cNvPr id="495" name="Straight Arrow Connector 495"/>
                          <wps:cNvCnPr/>
                          <wps:spPr>
                            <a:xfrm flipV="1">
                              <a:off x="0" y="159027"/>
                              <a:ext cx="469127" cy="266121"/>
                            </a:xfrm>
                            <a:prstGeom prst="straightConnector1">
                              <a:avLst/>
                            </a:prstGeom>
                            <a:ln w="190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496" name="Straight Arrow Connector 496"/>
                          <wps:cNvCnPr/>
                          <wps:spPr>
                            <a:xfrm>
                              <a:off x="0" y="421420"/>
                              <a:ext cx="509049" cy="180340"/>
                            </a:xfrm>
                            <a:prstGeom prst="straightConnector1">
                              <a:avLst/>
                            </a:prstGeom>
                            <a:ln w="190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497" name="Straight Arrow Connector 497"/>
                          <wps:cNvCnPr/>
                          <wps:spPr>
                            <a:xfrm flipV="1">
                              <a:off x="0" y="0"/>
                              <a:ext cx="0" cy="422206"/>
                            </a:xfrm>
                            <a:prstGeom prst="straightConnector1">
                              <a:avLst/>
                            </a:prstGeom>
                            <a:ln w="190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g:grpSp>
                      <wps:wsp>
                        <wps:cNvPr id="498" name="Text Box 498"/>
                        <wps:cNvSpPr txBox="1"/>
                        <wps:spPr>
                          <a:xfrm>
                            <a:off x="0" y="0"/>
                            <a:ext cx="706755" cy="18034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CBAD874" w14:textId="77777777" w:rsidR="007E550C" w:rsidRDefault="007E550C" w:rsidP="00583806">
                              <w:r>
                                <w:t>Layers (z)</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6512CCA3" id="Group 491" o:spid="_x0000_s1094" style="position:absolute;left:0;text-align:left;margin-left:2.2pt;margin-top:166.8pt;width:83.8pt;height:72.6pt;z-index:251914240" coordsize="10647,922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">
                <v:shape id="Text Box 492" o:spid="_x0000_s1095" type="#_x0000_t202" style="position:absolute;left:715;top:7235;width:6312;height:1988;rotation:1339950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" filled="f" stroked="f" strokeweight=".5pt">
                  <v:textbox inset="0,0,0,0">
                    <w:txbxContent>
                      <w:p w14:paraId="73B7FBE1" w14:textId="77777777" w:rsidR="007E550C" w:rsidRDefault="007E550C" w:rsidP="00583806">
                        <w:r>
                          <w:t>Warp (x)</w:t>
                        </w:r>
                      </w:p>
                    </w:txbxContent>
                  </v:textbox>
                </v:shape>
                <v:shape id="Text Box 493" o:spid="_x0000_s1096" type="#_x0000_t202" style="position:absolute;left:4850;top:3578;width:5797;height:1803;rotation:-1898272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" filled="f" stroked="f" strokeweight=".5pt">
                  <v:textbox inset="0,0,0,0">
                    <w:txbxContent>
                      <w:p w14:paraId="7446D734" w14:textId="77777777" w:rsidR="007E550C" w:rsidRDefault="007E550C" w:rsidP="00583806">
                        <w:r>
                          <w:t>Weft (y)</w:t>
                        </w:r>
                      </w:p>
                    </w:txbxContent>
                  </v:textbox>
                </v:shape>
                <v:group id="Group 494" o:spid="_x0000_s1097" style="position:absolute;left:1987;top:1828;width:5087;height:6014" coordsize="5090,60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">
                  <v:shape id="Straight Arrow Connector 495" o:spid="_x0000_s1098" type="#_x0000_t32" style="position:absolute;top:1590;width:4691;height:266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" strokecolor="black [3213]" strokeweight="1.5pt">
                    <v:stroke endarrow="open"/>
                  </v:shape>
                  <v:shape id="Straight Arrow Connector 496" o:spid="_x0000_s1099" type="#_x0000_t32" style="position:absolute;top:4214;width:5090;height:180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" strokecolor="black [3213]" strokeweight="1.5pt">
                    <v:stroke endarrow="open"/>
                  </v:shape>
                  <v:shape id="Straight Arrow Connector 497" o:spid="_x0000_s1100" type="#_x0000_t32" style="position:absolute;width:0;height:422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" strokecolor="black [3213]" strokeweight="1.5pt">
                    <v:stroke endarrow="open"/>
                  </v:shape>
                </v:group>
                <v:shape id="Text Box 498" o:spid="_x0000_s1101" type="#_x0000_t202" style="position:absolute;width:7067;height:18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" filled="f" stroked="f" strokeweight=".5pt">
                  <v:textbox inset="0,0,0,0">
                    <w:txbxContent>
                      <w:p w14:paraId="5CBAD874" w14:textId="77777777" w:rsidR="007E550C" w:rsidRDefault="007E550C" w:rsidP="00583806">
                        <w:r>
                          <w:t>Layers (z)</w:t>
                        </w:r>
                      </w:p>
                    </w:txbxContent>
                  </v:textbox>
                </v:shape>
              </v:group>
            </w:pict>
          </mc:Fallback>
        </mc:AlternateContent>
      </w:r>
      <w:r>
        <w:rPr>
          <w:noProof/>
          <w:lang w:eastAsia="en-GB"/>
        </w:rPr>
        <w:drawing>
          <wp:inline distT="0" distB="0" distL="0" distR="0" wp14:anchorId="7356412A" wp14:editId="4F0EE550">
            <wp:extent cx="4277801" cy="3045271"/>
            <wp:effectExtent l="0" t="0" r="8890" b="3175"/>
            <wp:docPr id="499" name="Picture 4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ndexing SetBinderPosition.png"/>
                    <pic:cNvPicPr/>
                  </pic:nvPicPr>
                  <pic:blipFill rotWithShape="1">
                    <a:blip r:embed="rId50" cstate="print">
                      <a:extLst>
                        <a:ext uri="{28A0092B-C50C-407E-A947-70E740481C1C}">
                          <a14:useLocalDpi xmlns:a14="http://schemas.microsoft.com/office/drawing/2010/main" val="0"/>
                        </a:ext>
                      </a:extLst>
                    </a:blip>
                    <a:srcRect l="9871" t="30320" r="6884" b="25132"/>
                    <a:stretch/>
                  </pic:blipFill>
                  <pic:spPr bwMode="auto">
                    <a:xfrm>
                      <a:off x="0" y="0"/>
                      <a:ext cx="4285899" cy="3051036"/>
                    </a:xfrm>
                    <a:prstGeom prst="rect">
                      <a:avLst/>
                    </a:prstGeom>
                    <a:ln>
                      <a:noFill/>
                    </a:ln>
                    <a:extLst>
                      <a:ext uri="{53640926-AAD7-44D8-BBD7-CCE9431645EC}">
                        <a14:shadowObscured xmlns:a14="http://schemas.microsoft.com/office/drawing/2010/main"/>
                      </a:ext>
                    </a:extLst>
                  </pic:spPr>
                </pic:pic>
              </a:graphicData>
            </a:graphic>
          </wp:inline>
        </w:drawing>
      </w:r>
    </w:p>
    <w:p w14:paraId="24364587" w14:textId="77777777" w:rsidR="00583806" w:rsidRDefault="00583806" w:rsidP="00583806">
      <w:pPr>
        <w:jc w:val="center"/>
      </w:pPr>
    </w:p>
    <w:p w14:paraId="723A0604" w14:textId="6976879C" w:rsidR="00D85B37" w:rsidRDefault="00583806" w:rsidP="00D027BD">
      <w:pPr>
        <w:pStyle w:val="Caption"/>
      </w:pPr>
      <w:bookmarkStart w:id="92" w:name="_Ref487115961"/>
      <w:r>
        <w:t xml:space="preserve">Figure </w:t>
      </w:r>
      <w:r w:rsidR="000C3F0F">
        <w:rPr>
          <w:noProof/>
        </w:rPr>
        <w:fldChar w:fldCharType="begin"/>
      </w:r>
      <w:r w:rsidR="000C3F0F">
        <w:rPr>
          <w:noProof/>
        </w:rPr>
        <w:instrText xml:space="preserve"> SEQ Figure \* ARABIC </w:instrText>
      </w:r>
      <w:r w:rsidR="000C3F0F">
        <w:rPr>
          <w:noProof/>
        </w:rPr>
        <w:fldChar w:fldCharType="separate"/>
      </w:r>
      <w:r w:rsidR="00353CD5">
        <w:rPr>
          <w:noProof/>
        </w:rPr>
        <w:t>20</w:t>
      </w:r>
      <w:r w:rsidR="000C3F0F">
        <w:rPr>
          <w:noProof/>
        </w:rPr>
        <w:fldChar w:fldCharType="end"/>
      </w:r>
      <w:bookmarkEnd w:id="92"/>
      <w:r>
        <w:t xml:space="preserve">: Example yarn paths and nodes of a 3D weave before weave positions are swapped. The basic parameters for </w:t>
      </w:r>
      <w:proofErr w:type="spellStart"/>
      <w:r w:rsidRPr="00206885">
        <w:t>CTextileLayerToLayer</w:t>
      </w:r>
      <w:proofErr w:type="spellEnd"/>
      <w:r>
        <w:rPr>
          <w:bCs w:val="0"/>
        </w:rPr>
        <w:fldChar w:fldCharType="begin"/>
      </w:r>
      <w:r>
        <w:instrText xml:space="preserve"> XE "</w:instrText>
      </w:r>
      <w:r w:rsidRPr="00CF2156">
        <w:instrText>CTextileLayerToLayer</w:instrText>
      </w:r>
      <w:r>
        <w:instrText xml:space="preserve">" </w:instrText>
      </w:r>
      <w:r>
        <w:rPr>
          <w:bCs w:val="0"/>
        </w:rPr>
        <w:fldChar w:fldCharType="end"/>
      </w:r>
      <w:r>
        <w:t xml:space="preserve">( ) are </w:t>
      </w:r>
      <w:proofErr w:type="spellStart"/>
      <w:r w:rsidRPr="00206885">
        <w:rPr>
          <w:i/>
        </w:rPr>
        <w:t>n</w:t>
      </w:r>
      <w:r w:rsidRPr="00206885">
        <w:rPr>
          <w:i/>
          <w:vertAlign w:val="subscript"/>
        </w:rPr>
        <w:t>x</w:t>
      </w:r>
      <w:proofErr w:type="spellEnd"/>
      <w:r>
        <w:t xml:space="preserve"> = 3, </w:t>
      </w:r>
      <w:proofErr w:type="spellStart"/>
      <w:r w:rsidRPr="00206885">
        <w:rPr>
          <w:i/>
        </w:rPr>
        <w:t>n</w:t>
      </w:r>
      <w:r w:rsidRPr="00206885">
        <w:rPr>
          <w:i/>
          <w:vertAlign w:val="subscript"/>
        </w:rPr>
        <w:t>y</w:t>
      </w:r>
      <w:proofErr w:type="spellEnd"/>
      <w:r>
        <w:t xml:space="preserve"> = 4, </w:t>
      </w:r>
      <w:proofErr w:type="spellStart"/>
      <w:r w:rsidRPr="00206885">
        <w:rPr>
          <w:i/>
        </w:rPr>
        <w:t>n</w:t>
      </w:r>
      <w:r w:rsidRPr="00206885">
        <w:rPr>
          <w:i/>
          <w:vertAlign w:val="subscript"/>
        </w:rPr>
        <w:t>bl</w:t>
      </w:r>
      <w:proofErr w:type="spellEnd"/>
      <w:r>
        <w:t xml:space="preserve"> = 2, </w:t>
      </w:r>
      <w:proofErr w:type="spellStart"/>
      <w:r w:rsidRPr="00206885">
        <w:rPr>
          <w:i/>
        </w:rPr>
        <w:t>n</w:t>
      </w:r>
      <w:r>
        <w:rPr>
          <w:i/>
          <w:vertAlign w:val="subscript"/>
        </w:rPr>
        <w:t>weft</w:t>
      </w:r>
      <w:proofErr w:type="spellEnd"/>
      <w:r w:rsidRPr="00206885">
        <w:t>=4</w:t>
      </w:r>
      <w:r>
        <w:t>. The grid indices are displayed.</w:t>
      </w:r>
    </w:p>
    <w:p w14:paraId="1273CD10" w14:textId="77777777" w:rsidR="003A56F4" w:rsidRDefault="003A56F4" w:rsidP="003A56F4"/>
    <w:p w14:paraId="4DDF9595" w14:textId="54262CA9" w:rsidR="003A56F4" w:rsidRDefault="002C434B" w:rsidP="003A56F4">
      <w:pPr>
        <w:pStyle w:val="Heading3"/>
      </w:pPr>
      <w:bookmarkStart w:id="93" w:name="_Toc76652646"/>
      <w:r>
        <w:t>7</w:t>
      </w:r>
      <w:r w:rsidR="003A56F4">
        <w:t>.</w:t>
      </w:r>
      <w:r w:rsidR="00607163">
        <w:t>4</w:t>
      </w:r>
      <w:r w:rsidR="003A56F4">
        <w:t xml:space="preserve">.1 </w:t>
      </w:r>
      <w:r w:rsidR="003A56F4" w:rsidRPr="00607163">
        <w:t>Orthogonal 3D Textile</w:t>
      </w:r>
      <w:bookmarkEnd w:id="91"/>
      <w:bookmarkEnd w:id="93"/>
    </w:p>
    <w:p w14:paraId="157A56D7" w14:textId="4EDE223D" w:rsidR="003A56F4" w:rsidRPr="00BC69CB" w:rsidRDefault="003A56F4" w:rsidP="003A56F4">
      <w:r>
        <w:t>In an orthogonal textile it is assumed that the binder yarns pass through the stack vertically.  The grid defining the weave structure contains an entry at each crossing of the warp and weft stacks and there are therefore only two p</w:t>
      </w:r>
      <w:r w:rsidR="00450C08">
        <w:t>ossible positions for the binder yarns in the grid, either at the top or bottom.</w:t>
      </w:r>
    </w:p>
    <w:p w14:paraId="00B398FE" w14:textId="77777777" w:rsidR="00450C08" w:rsidRDefault="00450C08" w:rsidP="003A56F4"/>
    <w:p w14:paraId="11622431" w14:textId="32B28C6E" w:rsidR="003A56F4" w:rsidRDefault="00450C08" w:rsidP="003A56F4">
      <w:r>
        <w:t xml:space="preserve">To create an orthogonal 3D </w:t>
      </w:r>
      <w:proofErr w:type="gramStart"/>
      <w:r>
        <w:t>textile</w:t>
      </w:r>
      <w:proofErr w:type="gramEnd"/>
      <w:r>
        <w:t xml:space="preserve"> use the </w:t>
      </w:r>
      <w:proofErr w:type="spellStart"/>
      <w:r w:rsidR="003A56F4" w:rsidRPr="00A655BD">
        <w:t>CTextile</w:t>
      </w:r>
      <w:r w:rsidR="003A56F4">
        <w:t>Orthogonal</w:t>
      </w:r>
      <w:proofErr w:type="spellEnd"/>
      <w:r w:rsidR="003A56F4">
        <w:fldChar w:fldCharType="begin"/>
      </w:r>
      <w:r w:rsidR="003A56F4">
        <w:instrText xml:space="preserve"> XE "</w:instrText>
      </w:r>
      <w:r w:rsidR="003A56F4" w:rsidRPr="00CF2156">
        <w:instrText>CTextileLayerToLayer</w:instrText>
      </w:r>
      <w:r w:rsidR="003A56F4">
        <w:instrText xml:space="preserve">" </w:instrText>
      </w:r>
      <w:r w:rsidR="003A56F4">
        <w:fldChar w:fldCharType="end"/>
      </w:r>
      <w:r w:rsidR="003A56F4">
        <w:t xml:space="preserve">() class: </w:t>
      </w:r>
    </w:p>
    <w:p w14:paraId="7D13141C" w14:textId="77777777" w:rsidR="003A56F4" w:rsidRDefault="003A56F4" w:rsidP="003A56F4">
      <w:pPr>
        <w:pStyle w:val="NoSpacing"/>
      </w:pPr>
      <w:r w:rsidRPr="00A655BD">
        <w:t xml:space="preserve">weave = </w:t>
      </w:r>
      <w:proofErr w:type="spellStart"/>
      <w:r w:rsidRPr="00A655BD">
        <w:t>CTextile</w:t>
      </w:r>
      <w:r>
        <w:t>Orthogonal</w:t>
      </w:r>
      <w:proofErr w:type="spellEnd"/>
      <w:r>
        <w:fldChar w:fldCharType="begin"/>
      </w:r>
      <w:r>
        <w:instrText xml:space="preserve"> XE "</w:instrText>
      </w:r>
      <w:r w:rsidRPr="00CF2156">
        <w:instrText>CTextileLayerToLayer</w:instrText>
      </w:r>
      <w:r>
        <w:instrText xml:space="preserve">" </w:instrText>
      </w:r>
      <w:r>
        <w:fldChar w:fldCharType="end"/>
      </w:r>
      <w:r w:rsidRPr="00A655BD">
        <w:t>(</w:t>
      </w:r>
      <w:proofErr w:type="spellStart"/>
      <w:r w:rsidRPr="00A655BD">
        <w:t>n</w:t>
      </w:r>
      <w:r w:rsidRPr="00CD4207">
        <w:rPr>
          <w:vertAlign w:val="subscript"/>
        </w:rPr>
        <w:t>x</w:t>
      </w:r>
      <w:proofErr w:type="spellEnd"/>
      <w:r w:rsidRPr="00A655BD">
        <w:t xml:space="preserve">, </w:t>
      </w:r>
      <w:proofErr w:type="spellStart"/>
      <w:r w:rsidRPr="00A655BD">
        <w:t>n</w:t>
      </w:r>
      <w:r w:rsidRPr="00CD4207">
        <w:rPr>
          <w:vertAlign w:val="subscript"/>
        </w:rPr>
        <w:t>y</w:t>
      </w:r>
      <w:proofErr w:type="spellEnd"/>
      <w:r w:rsidRPr="00A655BD">
        <w:t xml:space="preserve">, </w:t>
      </w:r>
      <w:proofErr w:type="spellStart"/>
      <w:r w:rsidRPr="00A655BD">
        <w:t>s</w:t>
      </w:r>
      <w:r w:rsidRPr="00CD4207">
        <w:rPr>
          <w:vertAlign w:val="subscript"/>
        </w:rPr>
        <w:t>x</w:t>
      </w:r>
      <w:proofErr w:type="spellEnd"/>
      <w:r w:rsidRPr="00A655BD">
        <w:t xml:space="preserve">, </w:t>
      </w:r>
      <w:proofErr w:type="spellStart"/>
      <w:r w:rsidRPr="00A655BD">
        <w:t>s</w:t>
      </w:r>
      <w:r w:rsidRPr="00CD4207">
        <w:rPr>
          <w:vertAlign w:val="subscript"/>
        </w:rPr>
        <w:t>y</w:t>
      </w:r>
      <w:proofErr w:type="spellEnd"/>
      <w:r w:rsidRPr="00A655BD">
        <w:t>, h</w:t>
      </w:r>
      <w:r w:rsidRPr="00CD4207">
        <w:rPr>
          <w:vertAlign w:val="subscript"/>
        </w:rPr>
        <w:t>x</w:t>
      </w:r>
      <w:r w:rsidRPr="00A655BD">
        <w:t xml:space="preserve">, </w:t>
      </w:r>
      <w:proofErr w:type="spellStart"/>
      <w:r w:rsidRPr="00A655BD">
        <w:t>h</w:t>
      </w:r>
      <w:r w:rsidRPr="00CD4207">
        <w:rPr>
          <w:vertAlign w:val="subscript"/>
        </w:rPr>
        <w:t>y</w:t>
      </w:r>
      <w:proofErr w:type="spellEnd"/>
      <w:r w:rsidRPr="00A655BD">
        <w:t xml:space="preserve">, </w:t>
      </w:r>
      <w:r>
        <w:t>ref)</w:t>
      </w:r>
    </w:p>
    <w:p w14:paraId="5FF76BBC" w14:textId="77777777" w:rsidR="003A56F4" w:rsidRDefault="003A56F4" w:rsidP="003A56F4"/>
    <w:p w14:paraId="31ECE4FD" w14:textId="6F492EDD" w:rsidR="003A56F4" w:rsidRDefault="00450C08" w:rsidP="003A56F4">
      <w:r>
        <w:t>where:</w:t>
      </w:r>
    </w:p>
    <w:p w14:paraId="681981A5" w14:textId="77777777" w:rsidR="003A56F4" w:rsidRDefault="003A56F4" w:rsidP="003A56F4">
      <w:proofErr w:type="spellStart"/>
      <w:r w:rsidRPr="00CD4207">
        <w:rPr>
          <w:i/>
        </w:rPr>
        <w:lastRenderedPageBreak/>
        <w:t>n</w:t>
      </w:r>
      <w:r w:rsidRPr="00CD4207">
        <w:rPr>
          <w:i/>
          <w:vertAlign w:val="subscript"/>
        </w:rPr>
        <w:t>x</w:t>
      </w:r>
      <w:proofErr w:type="spellEnd"/>
      <w:r>
        <w:t xml:space="preserve"> – number of x (warp &amp; binder) yarns</w:t>
      </w:r>
    </w:p>
    <w:p w14:paraId="358F7893" w14:textId="77777777" w:rsidR="003A56F4" w:rsidRDefault="003A56F4" w:rsidP="003A56F4">
      <w:proofErr w:type="spellStart"/>
      <w:r w:rsidRPr="00CD4207">
        <w:rPr>
          <w:i/>
        </w:rPr>
        <w:t>n</w:t>
      </w:r>
      <w:r w:rsidRPr="00CD4207">
        <w:rPr>
          <w:i/>
          <w:vertAlign w:val="subscript"/>
        </w:rPr>
        <w:t>y</w:t>
      </w:r>
      <w:proofErr w:type="spellEnd"/>
      <w:r>
        <w:t xml:space="preserve"> – number of y (weft) yarns</w:t>
      </w:r>
    </w:p>
    <w:p w14:paraId="5C116CE0" w14:textId="77777777" w:rsidR="003A56F4" w:rsidRDefault="003A56F4" w:rsidP="003A56F4">
      <w:proofErr w:type="spellStart"/>
      <w:r w:rsidRPr="00CD4207">
        <w:rPr>
          <w:i/>
        </w:rPr>
        <w:t>s</w:t>
      </w:r>
      <w:r w:rsidRPr="00CD4207">
        <w:rPr>
          <w:i/>
          <w:vertAlign w:val="subscript"/>
        </w:rPr>
        <w:t>x</w:t>
      </w:r>
      <w:proofErr w:type="spellEnd"/>
      <w:r>
        <w:t xml:space="preserve"> – x (warp / binder) yarn spacing</w:t>
      </w:r>
    </w:p>
    <w:p w14:paraId="238AC689" w14:textId="77777777" w:rsidR="003A56F4" w:rsidRDefault="003A56F4" w:rsidP="003A56F4">
      <w:proofErr w:type="spellStart"/>
      <w:r w:rsidRPr="00CD4207">
        <w:rPr>
          <w:i/>
        </w:rPr>
        <w:t>s</w:t>
      </w:r>
      <w:r w:rsidRPr="00CD4207">
        <w:rPr>
          <w:i/>
          <w:vertAlign w:val="subscript"/>
        </w:rPr>
        <w:t>y</w:t>
      </w:r>
      <w:proofErr w:type="spellEnd"/>
      <w:r>
        <w:t xml:space="preserve"> – y (weft) yarn spacing</w:t>
      </w:r>
    </w:p>
    <w:p w14:paraId="1DEF4499" w14:textId="77777777" w:rsidR="003A56F4" w:rsidRDefault="003A56F4" w:rsidP="003A56F4">
      <w:r w:rsidRPr="00CD4207">
        <w:rPr>
          <w:i/>
        </w:rPr>
        <w:t>h</w:t>
      </w:r>
      <w:r w:rsidRPr="00CD4207">
        <w:rPr>
          <w:i/>
          <w:vertAlign w:val="subscript"/>
        </w:rPr>
        <w:t>x</w:t>
      </w:r>
      <w:r>
        <w:t xml:space="preserve"> – x (warp) yarn heights</w:t>
      </w:r>
    </w:p>
    <w:p w14:paraId="7F27585A" w14:textId="77777777" w:rsidR="003A56F4" w:rsidRDefault="003A56F4" w:rsidP="003A56F4">
      <w:proofErr w:type="spellStart"/>
      <w:r w:rsidRPr="00CD4207">
        <w:rPr>
          <w:i/>
        </w:rPr>
        <w:t>h</w:t>
      </w:r>
      <w:r w:rsidRPr="00CD4207">
        <w:rPr>
          <w:i/>
          <w:vertAlign w:val="subscript"/>
        </w:rPr>
        <w:t>y</w:t>
      </w:r>
      <w:proofErr w:type="spellEnd"/>
      <w:r>
        <w:t xml:space="preserve"> – y (weft) yarn heights</w:t>
      </w:r>
    </w:p>
    <w:p w14:paraId="23756C6F" w14:textId="77777777" w:rsidR="003A56F4" w:rsidRDefault="003A56F4" w:rsidP="003A56F4">
      <w:r w:rsidRPr="00AD380F">
        <w:rPr>
          <w:i/>
        </w:rPr>
        <w:t>ref</w:t>
      </w:r>
      <w:r>
        <w:t xml:space="preserve"> – a Boolean variable showing whether geometry refinement is required or not</w:t>
      </w:r>
    </w:p>
    <w:p w14:paraId="6ACD9BFD" w14:textId="77777777" w:rsidR="003A56F4" w:rsidRDefault="003A56F4" w:rsidP="003A56F4"/>
    <w:p w14:paraId="5EFBC51F" w14:textId="13ADCF47" w:rsidR="00897258" w:rsidRDefault="00897258" w:rsidP="00897258">
      <w:r>
        <w:t>The ratio of warp to binder yarns must be specified and this pattern will be repeated to give the total number of yarns in the warp direction. Setting up the ratio 1:1 will give equal number of warp and binder yarns repeating one after the other.</w:t>
      </w:r>
      <w:r w:rsidRPr="00836089">
        <w:t xml:space="preserve"> </w:t>
      </w:r>
      <w:r>
        <w:t xml:space="preserve">If the warp ratio is set to </w:t>
      </w:r>
      <w:proofErr w:type="gramStart"/>
      <w:r>
        <w:t>zero</w:t>
      </w:r>
      <w:proofErr w:type="gramEnd"/>
      <w:r>
        <w:t xml:space="preserve"> then all yarns in the </w:t>
      </w:r>
      <w:r>
        <w:rPr>
          <w:i/>
        </w:rPr>
        <w:t>x</w:t>
      </w:r>
      <w:r>
        <w:t xml:space="preserve"> direction will be binders.</w:t>
      </w:r>
    </w:p>
    <w:p w14:paraId="7743470E" w14:textId="77777777" w:rsidR="00BF5790" w:rsidRPr="00897258" w:rsidRDefault="00BF5790" w:rsidP="00897258"/>
    <w:p w14:paraId="7BC61B43" w14:textId="77777777" w:rsidR="00897258" w:rsidRDefault="00897258" w:rsidP="00897258">
      <w:pPr>
        <w:pStyle w:val="NoSpacing"/>
      </w:pPr>
      <w:proofErr w:type="spellStart"/>
      <w:proofErr w:type="gramStart"/>
      <w:r>
        <w:t>weave.SetWarpRatio</w:t>
      </w:r>
      <w:proofErr w:type="spellEnd"/>
      <w:proofErr w:type="gramEnd"/>
      <w:r>
        <w:fldChar w:fldCharType="begin"/>
      </w:r>
      <w:r>
        <w:instrText xml:space="preserve"> XE "</w:instrText>
      </w:r>
      <w:r w:rsidRPr="00FB7394">
        <w:instrText>SetWarpRatio</w:instrText>
      </w:r>
      <w:r>
        <w:instrText xml:space="preserve">" </w:instrText>
      </w:r>
      <w:r>
        <w:fldChar w:fldCharType="end"/>
      </w:r>
      <w:r>
        <w:t>( 1 )</w:t>
      </w:r>
    </w:p>
    <w:p w14:paraId="7A10D3D8" w14:textId="77777777" w:rsidR="00897258" w:rsidRDefault="00897258" w:rsidP="00897258">
      <w:pPr>
        <w:pStyle w:val="NoSpacing"/>
      </w:pPr>
      <w:proofErr w:type="spellStart"/>
      <w:proofErr w:type="gramStart"/>
      <w:r>
        <w:t>weave.SetBinderRatio</w:t>
      </w:r>
      <w:proofErr w:type="spellEnd"/>
      <w:proofErr w:type="gramEnd"/>
      <w:r>
        <w:fldChar w:fldCharType="begin"/>
      </w:r>
      <w:r>
        <w:instrText xml:space="preserve"> XE "</w:instrText>
      </w:r>
      <w:r w:rsidRPr="00FB7394">
        <w:instrText>SetBinderRatio</w:instrText>
      </w:r>
      <w:r>
        <w:instrText xml:space="preserve">" </w:instrText>
      </w:r>
      <w:r>
        <w:fldChar w:fldCharType="end"/>
      </w:r>
      <w:r>
        <w:t>( 1 )</w:t>
      </w:r>
    </w:p>
    <w:p w14:paraId="2CEFA8F8" w14:textId="77777777" w:rsidR="00361C00" w:rsidRDefault="00361C00" w:rsidP="003A56F4"/>
    <w:p w14:paraId="0131F143" w14:textId="54E6BFA3" w:rsidR="00361C00" w:rsidRDefault="00897258" w:rsidP="003A56F4">
      <w:r>
        <w:t>L</w:t>
      </w:r>
      <w:r w:rsidR="00A03719">
        <w:t xml:space="preserve">ayers </w:t>
      </w:r>
      <w:r>
        <w:t xml:space="preserve">are added to the grid weave pattern </w:t>
      </w:r>
      <w:r w:rsidR="00A03719">
        <w:t>as required</w:t>
      </w:r>
      <w:r>
        <w:t xml:space="preserve"> and the yarns are subsequently </w:t>
      </w:r>
      <w:proofErr w:type="gramStart"/>
      <w:r>
        <w:t>created</w:t>
      </w:r>
      <w:proofErr w:type="gramEnd"/>
      <w:r>
        <w:t xml:space="preserve"> and their node positions allocated using this information</w:t>
      </w:r>
      <w:r w:rsidR="00A03719">
        <w:t xml:space="preserve">. </w:t>
      </w:r>
      <w:r w:rsidR="00361C00">
        <w:t xml:space="preserve">There are two ways of building up the layers.  The simpler way is to specify </w:t>
      </w:r>
      <w:proofErr w:type="gramStart"/>
      <w:r w:rsidR="00361C00">
        <w:t>a number of</w:t>
      </w:r>
      <w:proofErr w:type="gramEnd"/>
      <w:r w:rsidR="00361C00">
        <w:t xml:space="preserve"> warp and weft layers and then use the </w:t>
      </w:r>
      <w:proofErr w:type="spellStart"/>
      <w:r w:rsidR="00361C00">
        <w:t>SetupLayers</w:t>
      </w:r>
      <w:proofErr w:type="spellEnd"/>
      <w:r w:rsidR="00806C9D">
        <w:fldChar w:fldCharType="begin"/>
      </w:r>
      <w:r w:rsidR="00806C9D">
        <w:instrText xml:space="preserve"> XE "</w:instrText>
      </w:r>
      <w:r w:rsidR="00806C9D" w:rsidRPr="00F06B24">
        <w:instrText>SetupLayers</w:instrText>
      </w:r>
      <w:r w:rsidR="00806C9D">
        <w:instrText xml:space="preserve">" </w:instrText>
      </w:r>
      <w:r w:rsidR="00806C9D">
        <w:fldChar w:fldCharType="end"/>
      </w:r>
      <w:r w:rsidR="00361C00">
        <w:t xml:space="preserve"> function to automatically generate them.</w:t>
      </w:r>
    </w:p>
    <w:p w14:paraId="71551D73" w14:textId="77777777" w:rsidR="00361C00" w:rsidRDefault="00361C00" w:rsidP="003A56F4"/>
    <w:p w14:paraId="186260D1" w14:textId="77777777" w:rsidR="00361C00" w:rsidRDefault="00361C00" w:rsidP="00A26D79">
      <w:pPr>
        <w:pStyle w:val="NoSpacing"/>
      </w:pPr>
      <w:proofErr w:type="spellStart"/>
      <w:r>
        <w:t>NumWarpLayers</w:t>
      </w:r>
      <w:proofErr w:type="spellEnd"/>
      <w:r>
        <w:t xml:space="preserve"> = 2</w:t>
      </w:r>
    </w:p>
    <w:p w14:paraId="1128EE2C" w14:textId="77777777" w:rsidR="00361C00" w:rsidRDefault="00361C00" w:rsidP="00A26D79">
      <w:pPr>
        <w:pStyle w:val="NoSpacing"/>
      </w:pPr>
      <w:proofErr w:type="spellStart"/>
      <w:r>
        <w:t>NumWeftLayers</w:t>
      </w:r>
      <w:proofErr w:type="spellEnd"/>
      <w:r>
        <w:t xml:space="preserve"> = 3</w:t>
      </w:r>
    </w:p>
    <w:p w14:paraId="6957B2B2" w14:textId="4CB6C490" w:rsidR="00361C00" w:rsidRDefault="00361C00" w:rsidP="00A26D79">
      <w:pPr>
        <w:pStyle w:val="NoSpacing"/>
      </w:pPr>
      <w:proofErr w:type="spellStart"/>
      <w:r>
        <w:t>Textile.SetupLayers</w:t>
      </w:r>
      <w:proofErr w:type="spellEnd"/>
      <w:r w:rsidR="00806C9D">
        <w:fldChar w:fldCharType="begin"/>
      </w:r>
      <w:r w:rsidR="00806C9D">
        <w:instrText xml:space="preserve"> XE "</w:instrText>
      </w:r>
      <w:r w:rsidR="00806C9D" w:rsidRPr="00F06B24">
        <w:instrText>SetupLayers</w:instrText>
      </w:r>
      <w:r w:rsidR="00806C9D">
        <w:instrText xml:space="preserve">" </w:instrText>
      </w:r>
      <w:r w:rsidR="00806C9D">
        <w:fldChar w:fldCharType="end"/>
      </w:r>
      <w:r>
        <w:t xml:space="preserve">( </w:t>
      </w:r>
      <w:proofErr w:type="spellStart"/>
      <w:r>
        <w:t>NumWarpLayers</w:t>
      </w:r>
      <w:proofErr w:type="spellEnd"/>
      <w:r>
        <w:t xml:space="preserve">, </w:t>
      </w:r>
      <w:proofErr w:type="spellStart"/>
      <w:proofErr w:type="gramStart"/>
      <w:r>
        <w:t>NumWeftLayers</w:t>
      </w:r>
      <w:proofErr w:type="spellEnd"/>
      <w:r>
        <w:t xml:space="preserve"> )</w:t>
      </w:r>
      <w:proofErr w:type="gramEnd"/>
    </w:p>
    <w:p w14:paraId="646F427C" w14:textId="77777777" w:rsidR="00361C00" w:rsidRDefault="00361C00" w:rsidP="003A56F4"/>
    <w:p w14:paraId="6E46727A" w14:textId="282B2619" w:rsidR="00A03719" w:rsidRDefault="00361C00" w:rsidP="003A56F4">
      <w:proofErr w:type="gramStart"/>
      <w:r>
        <w:t>Alternatively</w:t>
      </w:r>
      <w:proofErr w:type="gramEnd"/>
      <w:r>
        <w:t xml:space="preserve"> the stack can be built manually giving more control over the positioning of the layers. (The </w:t>
      </w:r>
      <w:proofErr w:type="spellStart"/>
      <w:r>
        <w:t>Se</w:t>
      </w:r>
      <w:r w:rsidR="006A66E5">
        <w:t>t</w:t>
      </w:r>
      <w:r>
        <w:t>upLayers</w:t>
      </w:r>
      <w:proofErr w:type="spellEnd"/>
      <w:r>
        <w:t xml:space="preserve"> function will generate alternating warp and weft layers). </w:t>
      </w:r>
      <w:r w:rsidR="00A03719">
        <w:t xml:space="preserve">The stack is built up from the bottom so, </w:t>
      </w:r>
      <w:proofErr w:type="gramStart"/>
      <w:r w:rsidR="00A03719">
        <w:t>in order to</w:t>
      </w:r>
      <w:proofErr w:type="gramEnd"/>
      <w:r w:rsidR="00A03719">
        <w:t xml:space="preserve"> leave space in the grid for the binder yarn when it passes underneath the stack an empty layer should be added first.</w:t>
      </w:r>
    </w:p>
    <w:p w14:paraId="6B09CB2F" w14:textId="77777777" w:rsidR="00BF5790" w:rsidRDefault="00BF5790" w:rsidP="003A56F4"/>
    <w:p w14:paraId="6BF727A4" w14:textId="5D71AC92" w:rsidR="00A03719" w:rsidRDefault="00A03719" w:rsidP="003A56F4">
      <w:pPr>
        <w:pStyle w:val="NoSpacing"/>
      </w:pPr>
      <w:proofErr w:type="spellStart"/>
      <w:r>
        <w:t>Weave.AddNoYarnLayer</w:t>
      </w:r>
      <w:proofErr w:type="spellEnd"/>
      <w:r w:rsidR="00806C9D">
        <w:fldChar w:fldCharType="begin"/>
      </w:r>
      <w:r w:rsidR="00806C9D">
        <w:instrText xml:space="preserve"> XE "</w:instrText>
      </w:r>
      <w:r w:rsidR="00806C9D" w:rsidRPr="00F843E4">
        <w:instrText>AddNoYarnLayer</w:instrText>
      </w:r>
      <w:r w:rsidR="00806C9D">
        <w:instrText xml:space="preserve">" </w:instrText>
      </w:r>
      <w:r w:rsidR="00806C9D">
        <w:fldChar w:fldCharType="end"/>
      </w:r>
      <w:r>
        <w:t>()</w:t>
      </w:r>
    </w:p>
    <w:p w14:paraId="543BA11C" w14:textId="0DF586FA" w:rsidR="003A56F4" w:rsidRDefault="003A56F4" w:rsidP="003A56F4">
      <w:pPr>
        <w:pStyle w:val="NoSpacing"/>
      </w:pPr>
      <w:proofErr w:type="spellStart"/>
      <w:proofErr w:type="gramStart"/>
      <w:r>
        <w:t>weave.AddYLayer</w:t>
      </w:r>
      <w:proofErr w:type="spellEnd"/>
      <w:proofErr w:type="gramEnd"/>
      <w:r>
        <w:fldChar w:fldCharType="begin"/>
      </w:r>
      <w:r>
        <w:instrText xml:space="preserve"> XE "</w:instrText>
      </w:r>
      <w:r w:rsidRPr="00FB7394">
        <w:instrText>AddYLayers</w:instrText>
      </w:r>
      <w:r>
        <w:instrText xml:space="preserve">" </w:instrText>
      </w:r>
      <w:r>
        <w:fldChar w:fldCharType="end"/>
      </w:r>
      <w:r>
        <w:t>()</w:t>
      </w:r>
    </w:p>
    <w:p w14:paraId="0EA09800" w14:textId="77777777" w:rsidR="003A56F4" w:rsidRDefault="003A56F4" w:rsidP="003A56F4">
      <w:pPr>
        <w:pStyle w:val="NoSpacing"/>
      </w:pPr>
      <w:proofErr w:type="spellStart"/>
      <w:proofErr w:type="gramStart"/>
      <w:r>
        <w:t>weave.AddWarpLayer</w:t>
      </w:r>
      <w:proofErr w:type="spellEnd"/>
      <w:proofErr w:type="gramEnd"/>
      <w:r>
        <w:fldChar w:fldCharType="begin"/>
      </w:r>
      <w:r>
        <w:instrText xml:space="preserve"> XE "</w:instrText>
      </w:r>
      <w:r w:rsidRPr="00FB7394">
        <w:instrText>AddWarpLayer</w:instrText>
      </w:r>
      <w:r>
        <w:instrText xml:space="preserve">" </w:instrText>
      </w:r>
      <w:r>
        <w:fldChar w:fldCharType="end"/>
      </w:r>
      <w:r>
        <w:t>()</w:t>
      </w:r>
    </w:p>
    <w:p w14:paraId="71C4C7E0" w14:textId="77777777" w:rsidR="00BF5790" w:rsidRDefault="00BF5790" w:rsidP="00897258"/>
    <w:p w14:paraId="05F36D39" w14:textId="40B1D870" w:rsidR="00897258" w:rsidRPr="00897258" w:rsidRDefault="00897258" w:rsidP="00897258">
      <w:r>
        <w:t xml:space="preserve">The </w:t>
      </w:r>
      <w:r>
        <w:rPr>
          <w:i/>
        </w:rPr>
        <w:t>x</w:t>
      </w:r>
      <w:r>
        <w:t xml:space="preserve"> and </w:t>
      </w:r>
      <w:r>
        <w:rPr>
          <w:i/>
        </w:rPr>
        <w:t xml:space="preserve">y </w:t>
      </w:r>
      <w:r>
        <w:t xml:space="preserve">dimensions of the grid are governed by </w:t>
      </w:r>
      <w:proofErr w:type="spellStart"/>
      <w:r w:rsidRPr="00CD4207">
        <w:rPr>
          <w:i/>
        </w:rPr>
        <w:t>n</w:t>
      </w:r>
      <w:r w:rsidRPr="00CD4207">
        <w:rPr>
          <w:i/>
          <w:vertAlign w:val="subscript"/>
        </w:rPr>
        <w:t>x</w:t>
      </w:r>
      <w:proofErr w:type="spellEnd"/>
      <w:r>
        <w:rPr>
          <w:vertAlign w:val="subscript"/>
        </w:rPr>
        <w:t xml:space="preserve"> </w:t>
      </w:r>
      <w:r>
        <w:t xml:space="preserve">and </w:t>
      </w:r>
      <w:proofErr w:type="spellStart"/>
      <w:r w:rsidRPr="00CD4207">
        <w:rPr>
          <w:i/>
        </w:rPr>
        <w:t>n</w:t>
      </w:r>
      <w:r w:rsidRPr="00CD4207">
        <w:rPr>
          <w:i/>
          <w:vertAlign w:val="subscript"/>
        </w:rPr>
        <w:t>y</w:t>
      </w:r>
      <w:proofErr w:type="spellEnd"/>
      <w:r>
        <w:rPr>
          <w:vertAlign w:val="subscript"/>
        </w:rPr>
        <w:t xml:space="preserve">, </w:t>
      </w:r>
      <w:r>
        <w:t xml:space="preserve">the </w:t>
      </w:r>
      <w:r>
        <w:rPr>
          <w:i/>
        </w:rPr>
        <w:t>z</w:t>
      </w:r>
      <w:r>
        <w:t xml:space="preserve"> dimension being the total number of layers added.</w:t>
      </w:r>
    </w:p>
    <w:p w14:paraId="41F3EFE6" w14:textId="77777777" w:rsidR="003A56F4" w:rsidRDefault="003A56F4" w:rsidP="003A56F4"/>
    <w:p w14:paraId="4647115D" w14:textId="2F9F0824" w:rsidR="003A56F4" w:rsidRDefault="003A56F4" w:rsidP="003A56F4">
      <w:r w:rsidRPr="00836089">
        <w:t xml:space="preserve">Alternatively, if needed </w:t>
      </w:r>
      <w:proofErr w:type="spellStart"/>
      <w:r w:rsidRPr="00836089">
        <w:rPr>
          <w:i/>
        </w:rPr>
        <w:t>numLayers</w:t>
      </w:r>
      <w:proofErr w:type="spellEnd"/>
      <w:r w:rsidRPr="00836089">
        <w:t xml:space="preserve"> weft layers can be added simultaneously with no space left for warp layers:</w:t>
      </w:r>
    </w:p>
    <w:p w14:paraId="2534DBAE" w14:textId="77777777" w:rsidR="00BF5790" w:rsidRPr="00836089" w:rsidRDefault="00BF5790" w:rsidP="003A56F4"/>
    <w:p w14:paraId="2F71E937" w14:textId="77777777" w:rsidR="003A56F4" w:rsidRDefault="003A56F4" w:rsidP="003A56F4">
      <w:pPr>
        <w:pStyle w:val="NoSpacing"/>
      </w:pPr>
      <w:proofErr w:type="spellStart"/>
      <w:proofErr w:type="gramStart"/>
      <w:r w:rsidRPr="00836089">
        <w:t>weave.AddYLayers</w:t>
      </w:r>
      <w:proofErr w:type="spellEnd"/>
      <w:proofErr w:type="gramEnd"/>
      <w:r w:rsidRPr="00836089">
        <w:fldChar w:fldCharType="begin"/>
      </w:r>
      <w:r w:rsidRPr="00836089">
        <w:instrText xml:space="preserve"> XE "AddYLayers" </w:instrText>
      </w:r>
      <w:r w:rsidRPr="00836089">
        <w:fldChar w:fldCharType="end"/>
      </w:r>
      <w:r w:rsidRPr="00836089">
        <w:t>(</w:t>
      </w:r>
      <w:proofErr w:type="spellStart"/>
      <w:r w:rsidRPr="00836089">
        <w:t>numLayers</w:t>
      </w:r>
      <w:proofErr w:type="spellEnd"/>
      <w:r w:rsidRPr="00836089">
        <w:t>)</w:t>
      </w:r>
    </w:p>
    <w:p w14:paraId="1C39FEE1" w14:textId="77777777" w:rsidR="003A56F4" w:rsidRDefault="003A56F4" w:rsidP="003A56F4"/>
    <w:p w14:paraId="77F3C238" w14:textId="5ECE0FFC" w:rsidR="003A56F4" w:rsidRDefault="003A56F4" w:rsidP="003A56F4">
      <w:r w:rsidRPr="00836089">
        <w:t xml:space="preserve">The binder yarns are added by calling </w:t>
      </w:r>
      <w:r w:rsidR="0022510D">
        <w:t>the</w:t>
      </w:r>
      <w:r w:rsidRPr="00836089">
        <w:t xml:space="preserve"> function</w:t>
      </w:r>
    </w:p>
    <w:p w14:paraId="77DC6D10" w14:textId="77777777" w:rsidR="00BF5790" w:rsidRPr="00836089" w:rsidRDefault="00BF5790" w:rsidP="003A56F4"/>
    <w:p w14:paraId="5D6EDF4B" w14:textId="77777777" w:rsidR="003A56F4" w:rsidRPr="00836089" w:rsidRDefault="003A56F4" w:rsidP="003A56F4">
      <w:pPr>
        <w:pStyle w:val="NoSpacing"/>
      </w:pPr>
      <w:proofErr w:type="spellStart"/>
      <w:proofErr w:type="gramStart"/>
      <w:r w:rsidRPr="00836089">
        <w:t>weave.AddBinderLayer</w:t>
      </w:r>
      <w:proofErr w:type="spellEnd"/>
      <w:proofErr w:type="gramEnd"/>
      <w:r w:rsidRPr="00836089">
        <w:fldChar w:fldCharType="begin"/>
      </w:r>
      <w:r w:rsidRPr="00836089">
        <w:instrText xml:space="preserve"> XE "AddYLayers" </w:instrText>
      </w:r>
      <w:r w:rsidRPr="00836089">
        <w:fldChar w:fldCharType="end"/>
      </w:r>
      <w:r w:rsidRPr="00836089">
        <w:t>()</w:t>
      </w:r>
    </w:p>
    <w:p w14:paraId="5E50EA42" w14:textId="77777777" w:rsidR="00BF5790" w:rsidRDefault="00BF5790" w:rsidP="003A56F4"/>
    <w:p w14:paraId="01793151" w14:textId="156C06CF" w:rsidR="003A56F4" w:rsidRDefault="003A56F4" w:rsidP="003A56F4">
      <w:r w:rsidRPr="00836089">
        <w:t xml:space="preserve">which adds </w:t>
      </w:r>
      <w:r w:rsidR="0022510D">
        <w:t xml:space="preserve">a </w:t>
      </w:r>
      <w:r w:rsidRPr="00836089">
        <w:t xml:space="preserve">layer of binder yarns parallel to warp yarns. </w:t>
      </w:r>
      <w:r w:rsidR="0022510D">
        <w:t>In the case of an orthogonal weave there will be one binder layer at the top of the stack.</w:t>
      </w:r>
    </w:p>
    <w:p w14:paraId="2165A793" w14:textId="77777777" w:rsidR="003A56F4" w:rsidRDefault="003A56F4" w:rsidP="003A56F4"/>
    <w:p w14:paraId="53DA8041" w14:textId="7C67E633" w:rsidR="003A56F4" w:rsidRDefault="0022510D" w:rsidP="003A56F4">
      <w:r>
        <w:t>T</w:t>
      </w:r>
      <w:r w:rsidR="003A56F4">
        <w:t>he dimensions of warp, weft and binder yarns</w:t>
      </w:r>
      <w:r>
        <w:t xml:space="preserve"> are assigned as well as the spacing between them</w:t>
      </w:r>
      <w:r w:rsidR="003A56F4">
        <w:t>:</w:t>
      </w:r>
    </w:p>
    <w:p w14:paraId="6137D219" w14:textId="77777777" w:rsidR="00BF5790" w:rsidRDefault="00BF5790" w:rsidP="003A56F4"/>
    <w:p w14:paraId="00771865" w14:textId="77777777" w:rsidR="003A56F4" w:rsidRDefault="003A56F4" w:rsidP="003A56F4">
      <w:pPr>
        <w:pStyle w:val="NoSpacing"/>
      </w:pPr>
      <w:proofErr w:type="spellStart"/>
      <w:proofErr w:type="gramStart"/>
      <w:r>
        <w:t>weave.SetWarpYarnWidths</w:t>
      </w:r>
      <w:proofErr w:type="spellEnd"/>
      <w:proofErr w:type="gramEnd"/>
      <w:r>
        <w:fldChar w:fldCharType="begin"/>
      </w:r>
      <w:r>
        <w:instrText xml:space="preserve"> XE "</w:instrText>
      </w:r>
      <w:r w:rsidRPr="00FB7394">
        <w:instrText>SetWarpYarnWidths</w:instrText>
      </w:r>
      <w:r>
        <w:instrText xml:space="preserve">" </w:instrText>
      </w:r>
      <w:r>
        <w:fldChar w:fldCharType="end"/>
      </w:r>
      <w:r>
        <w:t xml:space="preserve">( </w:t>
      </w:r>
      <w:proofErr w:type="spellStart"/>
      <w:r>
        <w:t>warp_width</w:t>
      </w:r>
      <w:proofErr w:type="spellEnd"/>
      <w:r>
        <w:t xml:space="preserve"> )</w:t>
      </w:r>
    </w:p>
    <w:p w14:paraId="73EF7D28" w14:textId="77777777" w:rsidR="003A56F4" w:rsidRDefault="003A56F4" w:rsidP="003A56F4">
      <w:pPr>
        <w:pStyle w:val="NoSpacing"/>
      </w:pPr>
      <w:proofErr w:type="spellStart"/>
      <w:proofErr w:type="gramStart"/>
      <w:r>
        <w:t>weave.SetBinderYarnWidths</w:t>
      </w:r>
      <w:proofErr w:type="spellEnd"/>
      <w:proofErr w:type="gramEnd"/>
      <w:r>
        <w:fldChar w:fldCharType="begin"/>
      </w:r>
      <w:r>
        <w:instrText xml:space="preserve"> XE "</w:instrText>
      </w:r>
      <w:r w:rsidRPr="00FB7394">
        <w:instrText>SetBinderYarnWidths</w:instrText>
      </w:r>
      <w:r>
        <w:instrText xml:space="preserve">" </w:instrText>
      </w:r>
      <w:r>
        <w:fldChar w:fldCharType="end"/>
      </w:r>
      <w:r>
        <w:t xml:space="preserve">( </w:t>
      </w:r>
      <w:proofErr w:type="spellStart"/>
      <w:r>
        <w:t>binder_width</w:t>
      </w:r>
      <w:proofErr w:type="spellEnd"/>
      <w:r>
        <w:t xml:space="preserve"> )</w:t>
      </w:r>
    </w:p>
    <w:p w14:paraId="45A156A7" w14:textId="77777777" w:rsidR="003A56F4" w:rsidRDefault="003A56F4" w:rsidP="003A56F4">
      <w:pPr>
        <w:pStyle w:val="NoSpacing"/>
      </w:pPr>
      <w:proofErr w:type="spellStart"/>
      <w:proofErr w:type="gramStart"/>
      <w:r>
        <w:t>weave.SetBinderYarnHeights</w:t>
      </w:r>
      <w:proofErr w:type="spellEnd"/>
      <w:proofErr w:type="gramEnd"/>
      <w:r>
        <w:fldChar w:fldCharType="begin"/>
      </w:r>
      <w:r>
        <w:instrText xml:space="preserve"> XE "</w:instrText>
      </w:r>
      <w:r w:rsidRPr="00FB7394">
        <w:instrText>SetBinderYarnHeights</w:instrText>
      </w:r>
      <w:r>
        <w:instrText xml:space="preserve">" </w:instrText>
      </w:r>
      <w:r>
        <w:fldChar w:fldCharType="end"/>
      </w:r>
      <w:r>
        <w:t xml:space="preserve">( </w:t>
      </w:r>
      <w:proofErr w:type="spellStart"/>
      <w:r>
        <w:t>binder_height</w:t>
      </w:r>
      <w:proofErr w:type="spellEnd"/>
      <w:r>
        <w:t xml:space="preserve"> )</w:t>
      </w:r>
    </w:p>
    <w:p w14:paraId="59861211" w14:textId="77777777" w:rsidR="003A56F4" w:rsidRDefault="003A56F4" w:rsidP="003A56F4">
      <w:pPr>
        <w:pStyle w:val="NoSpacing"/>
      </w:pPr>
      <w:proofErr w:type="spellStart"/>
      <w:proofErr w:type="gramStart"/>
      <w:r>
        <w:t>weave.SetBinderYarnSpacings</w:t>
      </w:r>
      <w:proofErr w:type="spellEnd"/>
      <w:proofErr w:type="gramEnd"/>
      <w:r>
        <w:fldChar w:fldCharType="begin"/>
      </w:r>
      <w:r>
        <w:instrText xml:space="preserve"> XE "</w:instrText>
      </w:r>
      <w:r w:rsidRPr="00FB7394">
        <w:instrText>SetBinderYarnSpacings</w:instrText>
      </w:r>
      <w:r>
        <w:instrText xml:space="preserve">" </w:instrText>
      </w:r>
      <w:r>
        <w:fldChar w:fldCharType="end"/>
      </w:r>
      <w:r>
        <w:t xml:space="preserve">( </w:t>
      </w:r>
      <w:proofErr w:type="spellStart"/>
      <w:r>
        <w:t>binder_spacing</w:t>
      </w:r>
      <w:proofErr w:type="spellEnd"/>
      <w:r>
        <w:t xml:space="preserve"> )</w:t>
      </w:r>
    </w:p>
    <w:p w14:paraId="0770085F" w14:textId="77777777" w:rsidR="003A56F4" w:rsidRDefault="003A56F4" w:rsidP="003A56F4">
      <w:pPr>
        <w:pStyle w:val="NoSpacing"/>
      </w:pPr>
      <w:proofErr w:type="spellStart"/>
      <w:proofErr w:type="gramStart"/>
      <w:r>
        <w:t>weave</w:t>
      </w:r>
      <w:r w:rsidRPr="005A29D9">
        <w:t>.SetYYarnWidths</w:t>
      </w:r>
      <w:proofErr w:type="spellEnd"/>
      <w:proofErr w:type="gramEnd"/>
      <w:r>
        <w:fldChar w:fldCharType="begin"/>
      </w:r>
      <w:r>
        <w:instrText xml:space="preserve"> XE "</w:instrText>
      </w:r>
      <w:r w:rsidRPr="00FB7394">
        <w:instrText>SetYYarnWidths</w:instrText>
      </w:r>
      <w:r>
        <w:instrText xml:space="preserve">" </w:instrText>
      </w:r>
      <w:r>
        <w:fldChar w:fldCharType="end"/>
      </w:r>
      <w:r w:rsidRPr="005A29D9">
        <w:t xml:space="preserve">( </w:t>
      </w:r>
      <w:proofErr w:type="spellStart"/>
      <w:r w:rsidRPr="005A29D9">
        <w:t>weft_width</w:t>
      </w:r>
      <w:proofErr w:type="spellEnd"/>
      <w:r w:rsidRPr="005A29D9">
        <w:t xml:space="preserve"> )</w:t>
      </w:r>
    </w:p>
    <w:p w14:paraId="6FFDD117" w14:textId="77777777" w:rsidR="003A56F4" w:rsidRDefault="003A56F4" w:rsidP="003A56F4"/>
    <w:p w14:paraId="774B627A" w14:textId="3F632346" w:rsidR="003A56F4" w:rsidRDefault="003A56F4" w:rsidP="003A56F4">
      <w:r>
        <w:t xml:space="preserve">Cross-sections of the all yarns are power-ellipses </w:t>
      </w:r>
      <w:r w:rsidR="0022510D">
        <w:t xml:space="preserve">by default </w:t>
      </w:r>
      <w:r>
        <w:t>and their shape should be defined by a power-parameter α (with value of 0 giving a rectangle, value of 1 giving an ellipse and value higher giving a lenticular cross-section):</w:t>
      </w:r>
    </w:p>
    <w:p w14:paraId="3583E70B" w14:textId="77777777" w:rsidR="00BF5790" w:rsidRDefault="00BF5790" w:rsidP="003A56F4"/>
    <w:p w14:paraId="220DDDBB" w14:textId="77777777" w:rsidR="003A56F4" w:rsidRDefault="003A56F4" w:rsidP="003A56F4">
      <w:pPr>
        <w:pStyle w:val="NoSpacing"/>
      </w:pPr>
      <w:proofErr w:type="spellStart"/>
      <w:proofErr w:type="gramStart"/>
      <w:r>
        <w:t>weave.SetWarpYarnPower</w:t>
      </w:r>
      <w:proofErr w:type="spellEnd"/>
      <w:proofErr w:type="gramEnd"/>
      <w:r>
        <w:fldChar w:fldCharType="begin"/>
      </w:r>
      <w:r>
        <w:instrText xml:space="preserve"> XE "</w:instrText>
      </w:r>
      <w:r w:rsidRPr="00FB7394">
        <w:instrText>SetWarpYarnPower</w:instrText>
      </w:r>
      <w:r>
        <w:instrText xml:space="preserve">" </w:instrText>
      </w:r>
      <w:r>
        <w:fldChar w:fldCharType="end"/>
      </w:r>
      <w:r>
        <w:t>( α</w:t>
      </w:r>
      <w:r w:rsidRPr="00F25D85">
        <w:rPr>
          <w:vertAlign w:val="subscript"/>
        </w:rPr>
        <w:t>warp</w:t>
      </w:r>
      <w:r>
        <w:rPr>
          <w:vertAlign w:val="subscript"/>
        </w:rPr>
        <w:t xml:space="preserve"> </w:t>
      </w:r>
      <w:r>
        <w:t>)</w:t>
      </w:r>
    </w:p>
    <w:p w14:paraId="090008B5" w14:textId="77777777" w:rsidR="003A56F4" w:rsidRDefault="003A56F4" w:rsidP="003A56F4">
      <w:pPr>
        <w:pStyle w:val="NoSpacing"/>
      </w:pPr>
      <w:proofErr w:type="spellStart"/>
      <w:proofErr w:type="gramStart"/>
      <w:r>
        <w:t>weave.SetWeftYarnPower</w:t>
      </w:r>
      <w:proofErr w:type="spellEnd"/>
      <w:proofErr w:type="gramEnd"/>
      <w:r>
        <w:fldChar w:fldCharType="begin"/>
      </w:r>
      <w:r>
        <w:instrText xml:space="preserve"> XE "</w:instrText>
      </w:r>
      <w:r w:rsidRPr="00FB7394">
        <w:instrText>SetWeftYarnPower</w:instrText>
      </w:r>
      <w:r>
        <w:instrText xml:space="preserve">" </w:instrText>
      </w:r>
      <w:r>
        <w:fldChar w:fldCharType="end"/>
      </w:r>
      <w:r>
        <w:t>( α</w:t>
      </w:r>
      <w:r w:rsidRPr="00F25D85">
        <w:rPr>
          <w:vertAlign w:val="subscript"/>
        </w:rPr>
        <w:t>weft</w:t>
      </w:r>
      <w:r>
        <w:rPr>
          <w:vertAlign w:val="subscript"/>
        </w:rPr>
        <w:t xml:space="preserve"> </w:t>
      </w:r>
      <w:r>
        <w:t>)</w:t>
      </w:r>
    </w:p>
    <w:p w14:paraId="615ABCF4" w14:textId="77777777" w:rsidR="003A56F4" w:rsidRDefault="003A56F4" w:rsidP="003A56F4">
      <w:pPr>
        <w:pStyle w:val="NoSpacing"/>
      </w:pPr>
      <w:proofErr w:type="spellStart"/>
      <w:proofErr w:type="gramStart"/>
      <w:r>
        <w:t>weave.SetBinderYarnPower</w:t>
      </w:r>
      <w:proofErr w:type="spellEnd"/>
      <w:proofErr w:type="gramEnd"/>
      <w:r>
        <w:fldChar w:fldCharType="begin"/>
      </w:r>
      <w:r>
        <w:instrText xml:space="preserve"> XE "</w:instrText>
      </w:r>
      <w:r w:rsidRPr="00FB7394">
        <w:instrText>SetBinderYarnPower</w:instrText>
      </w:r>
      <w:r>
        <w:instrText xml:space="preserve">" </w:instrText>
      </w:r>
      <w:r>
        <w:fldChar w:fldCharType="end"/>
      </w:r>
      <w:r>
        <w:t>( α</w:t>
      </w:r>
      <w:r w:rsidRPr="00F25D85">
        <w:rPr>
          <w:vertAlign w:val="subscript"/>
        </w:rPr>
        <w:t>binder</w:t>
      </w:r>
      <w:r>
        <w:rPr>
          <w:vertAlign w:val="subscript"/>
        </w:rPr>
        <w:t xml:space="preserve"> </w:t>
      </w:r>
      <w:r>
        <w:t>)</w:t>
      </w:r>
    </w:p>
    <w:p w14:paraId="710FB521" w14:textId="77777777" w:rsidR="003A56F4" w:rsidRDefault="003A56F4" w:rsidP="003A56F4"/>
    <w:p w14:paraId="02A4A0B0" w14:textId="4C502903" w:rsidR="003A56F4" w:rsidRDefault="003A56F4" w:rsidP="003A56F4">
      <w:r>
        <w:t xml:space="preserve">In order to create </w:t>
      </w:r>
      <w:r w:rsidR="0022510D">
        <w:t xml:space="preserve">the binder yarn </w:t>
      </w:r>
      <w:proofErr w:type="gramStart"/>
      <w:r w:rsidR="0022510D">
        <w:t>path</w:t>
      </w:r>
      <w:proofErr w:type="gramEnd"/>
      <w:r w:rsidR="0022510D">
        <w:t xml:space="preserve"> the binder position is specified to be at either the top or bottom of the stack at</w:t>
      </w:r>
      <w:r>
        <w:t xml:space="preserve"> each intersection of the binder yarn with </w:t>
      </w:r>
      <w:r w:rsidR="0022510D">
        <w:t xml:space="preserve">the </w:t>
      </w:r>
      <w:r>
        <w:t xml:space="preserve">weft yarns. </w:t>
      </w:r>
      <w:r w:rsidR="0022510D">
        <w:t xml:space="preserve">The binder yarns are initialised in the top stack and therefore the positions where they are at the bottom of the stack should be specified. For each position in the </w:t>
      </w:r>
      <w:proofErr w:type="spellStart"/>
      <w:proofErr w:type="gramStart"/>
      <w:r w:rsidR="0022510D">
        <w:rPr>
          <w:i/>
        </w:rPr>
        <w:t>x,y</w:t>
      </w:r>
      <w:proofErr w:type="spellEnd"/>
      <w:proofErr w:type="gramEnd"/>
      <w:r w:rsidR="0022510D">
        <w:rPr>
          <w:i/>
        </w:rPr>
        <w:t xml:space="preserve"> </w:t>
      </w:r>
      <w:r w:rsidR="0022510D">
        <w:t xml:space="preserve"> plane (</w:t>
      </w:r>
      <w:proofErr w:type="spellStart"/>
      <w:r w:rsidR="0022510D">
        <w:rPr>
          <w:i/>
        </w:rPr>
        <w:t>i,j</w:t>
      </w:r>
      <w:proofErr w:type="spellEnd"/>
      <w:r w:rsidR="0022510D">
        <w:rPr>
          <w:i/>
        </w:rPr>
        <w:t xml:space="preserve">) </w:t>
      </w:r>
      <w:r w:rsidR="0022510D">
        <w:t>of the grid the binder location can be swapped between the top and bottom position using:</w:t>
      </w:r>
      <w:r>
        <w:t xml:space="preserve"> </w:t>
      </w:r>
    </w:p>
    <w:p w14:paraId="2043624C" w14:textId="77777777" w:rsidR="00BF5790" w:rsidRDefault="00BF5790" w:rsidP="003A56F4"/>
    <w:p w14:paraId="00B5306C" w14:textId="77777777" w:rsidR="003A56F4" w:rsidRDefault="003A56F4" w:rsidP="003A56F4">
      <w:pPr>
        <w:pStyle w:val="NoSpacing"/>
      </w:pPr>
      <w:proofErr w:type="spellStart"/>
      <w:proofErr w:type="gramStart"/>
      <w:r>
        <w:t>weave.SwapBinderPosition</w:t>
      </w:r>
      <w:proofErr w:type="spellEnd"/>
      <w:proofErr w:type="gramEnd"/>
      <w:r>
        <w:fldChar w:fldCharType="begin"/>
      </w:r>
      <w:r>
        <w:instrText xml:space="preserve"> XE "</w:instrText>
      </w:r>
      <w:r w:rsidRPr="00FB7394">
        <w:instrText>SwapBinderPosition</w:instrText>
      </w:r>
      <w:r>
        <w:instrText xml:space="preserve">" </w:instrText>
      </w:r>
      <w:r>
        <w:fldChar w:fldCharType="end"/>
      </w:r>
      <w:r>
        <w:t xml:space="preserve">( </w:t>
      </w:r>
      <w:proofErr w:type="spellStart"/>
      <w:r>
        <w:t>i</w:t>
      </w:r>
      <w:proofErr w:type="spellEnd"/>
      <w:r>
        <w:t>, j )</w:t>
      </w:r>
    </w:p>
    <w:p w14:paraId="420F405B" w14:textId="77777777" w:rsidR="003A56F4" w:rsidRDefault="003A56F4" w:rsidP="003A56F4"/>
    <w:p w14:paraId="0673B995" w14:textId="16A117DD" w:rsidR="00933687" w:rsidRDefault="00933687" w:rsidP="00933687">
      <w:r>
        <w:t xml:space="preserve">When the grid of information about positions of warp, weft and binder yarns has been established TexGen then uses that information to automatically generate a textile.  In the first instance one node is generated for each grid location, specifying nodal positions at the point where yarns cross, shown by the red yarn in the foreground of </w:t>
      </w:r>
      <w:r w:rsidR="00A2716F">
        <w:fldChar w:fldCharType="begin"/>
      </w:r>
      <w:r w:rsidR="00A2716F">
        <w:instrText xml:space="preserve"> REF _Ref487116047 \h </w:instrText>
      </w:r>
      <w:r w:rsidR="00A2716F">
        <w:fldChar w:fldCharType="separate"/>
      </w:r>
      <w:r w:rsidR="00353CD5">
        <w:t xml:space="preserve">Figure </w:t>
      </w:r>
      <w:r w:rsidR="00353CD5">
        <w:rPr>
          <w:noProof/>
        </w:rPr>
        <w:t>21</w:t>
      </w:r>
      <w:r w:rsidR="00A2716F">
        <w:fldChar w:fldCharType="end"/>
      </w:r>
      <w:r>
        <w:t>.  This results in large intersections between the binder yarn and top and bottom weft yarns.  Additional nodes are added to the binder yarns such that they follow the contour of the weft yarns around which they pass. This is illustrated by the green yarn at the rear of</w:t>
      </w:r>
      <w:r w:rsidR="008F6EF0">
        <w:t xml:space="preserve"> </w:t>
      </w:r>
      <w:r w:rsidR="00A2716F">
        <w:fldChar w:fldCharType="begin"/>
      </w:r>
      <w:r w:rsidR="00A2716F">
        <w:instrText xml:space="preserve"> REF _Ref487116047 \h </w:instrText>
      </w:r>
      <w:r w:rsidR="00A2716F">
        <w:fldChar w:fldCharType="separate"/>
      </w:r>
      <w:r w:rsidR="00353CD5">
        <w:t xml:space="preserve">Figure </w:t>
      </w:r>
      <w:r w:rsidR="00353CD5">
        <w:rPr>
          <w:noProof/>
        </w:rPr>
        <w:t>21</w:t>
      </w:r>
      <w:r w:rsidR="00A2716F">
        <w:fldChar w:fldCharType="end"/>
      </w:r>
      <w:r>
        <w:t>.</w:t>
      </w:r>
    </w:p>
    <w:p w14:paraId="20A32D79" w14:textId="77777777" w:rsidR="00933687" w:rsidRDefault="00933687" w:rsidP="00933687">
      <w:pPr>
        <w:jc w:val="right"/>
      </w:pPr>
      <w:r>
        <w:rPr>
          <w:noProof/>
          <w:lang w:eastAsia="en-GB"/>
        </w:rPr>
        <mc:AlternateContent>
          <mc:Choice Requires="wpg">
            <w:drawing>
              <wp:anchor distT="0" distB="0" distL="114300" distR="114300" simplePos="0" relativeHeight="251912192" behindDoc="0" locked="0" layoutInCell="1" allowOverlap="1" wp14:anchorId="1E4039AC" wp14:editId="20F135B5">
                <wp:simplePos x="0" y="0"/>
                <wp:positionH relativeFrom="column">
                  <wp:posOffset>-18111</wp:posOffset>
                </wp:positionH>
                <wp:positionV relativeFrom="paragraph">
                  <wp:posOffset>939165</wp:posOffset>
                </wp:positionV>
                <wp:extent cx="1064260" cy="922020"/>
                <wp:effectExtent l="0" t="0" r="21590" b="106680"/>
                <wp:wrapNone/>
                <wp:docPr id="195" name="Group 195"/>
                <wp:cNvGraphicFramePr/>
                <a:graphic xmlns:a="http://schemas.openxmlformats.org/drawingml/2006/main">
                  <a:graphicData uri="http://schemas.microsoft.com/office/word/2010/wordprocessingGroup">
                    <wpg:wgp>
                      <wpg:cNvGrpSpPr/>
                      <wpg:grpSpPr>
                        <a:xfrm>
                          <a:off x="0" y="0"/>
                          <a:ext cx="1064260" cy="922020"/>
                          <a:chOff x="0" y="0"/>
                          <a:chExt cx="1064785" cy="922323"/>
                        </a:xfrm>
                      </wpg:grpSpPr>
                      <wps:wsp>
                        <wps:cNvPr id="196" name="Text Box 196"/>
                        <wps:cNvSpPr txBox="1"/>
                        <wps:spPr>
                          <a:xfrm rot="1226761">
                            <a:off x="71562" y="723568"/>
                            <a:ext cx="631190" cy="19875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BF6BA2A" w14:textId="77777777" w:rsidR="007E550C" w:rsidRDefault="007E550C" w:rsidP="00933687">
                              <w:r>
                                <w:t>Warp (x)</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197" name="Text Box 197"/>
                        <wps:cNvSpPr txBox="1"/>
                        <wps:spPr>
                          <a:xfrm rot="19862080">
                            <a:off x="485030" y="357808"/>
                            <a:ext cx="579755" cy="18034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9EF09DE" w14:textId="77777777" w:rsidR="007E550C" w:rsidRDefault="007E550C" w:rsidP="00933687">
                              <w:r>
                                <w:t>Weft (y)</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grpSp>
                        <wpg:cNvPr id="198" name="Group 198"/>
                        <wpg:cNvGrpSpPr/>
                        <wpg:grpSpPr>
                          <a:xfrm>
                            <a:off x="198783" y="182880"/>
                            <a:ext cx="508635" cy="601345"/>
                            <a:chOff x="0" y="0"/>
                            <a:chExt cx="509049" cy="601760"/>
                          </a:xfrm>
                        </wpg:grpSpPr>
                        <wps:wsp>
                          <wps:cNvPr id="199" name="Straight Arrow Connector 199"/>
                          <wps:cNvCnPr/>
                          <wps:spPr>
                            <a:xfrm flipV="1">
                              <a:off x="0" y="159027"/>
                              <a:ext cx="469127" cy="266121"/>
                            </a:xfrm>
                            <a:prstGeom prst="straightConnector1">
                              <a:avLst/>
                            </a:prstGeom>
                            <a:ln w="190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200" name="Straight Arrow Connector 200"/>
                          <wps:cNvCnPr/>
                          <wps:spPr>
                            <a:xfrm>
                              <a:off x="0" y="421420"/>
                              <a:ext cx="509049" cy="180340"/>
                            </a:xfrm>
                            <a:prstGeom prst="straightConnector1">
                              <a:avLst/>
                            </a:prstGeom>
                            <a:ln w="190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201" name="Straight Arrow Connector 201"/>
                          <wps:cNvCnPr/>
                          <wps:spPr>
                            <a:xfrm flipV="1">
                              <a:off x="0" y="0"/>
                              <a:ext cx="0" cy="422206"/>
                            </a:xfrm>
                            <a:prstGeom prst="straightConnector1">
                              <a:avLst/>
                            </a:prstGeom>
                            <a:ln w="190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g:grpSp>
                      <wps:wsp>
                        <wps:cNvPr id="202" name="Text Box 202"/>
                        <wps:cNvSpPr txBox="1"/>
                        <wps:spPr>
                          <a:xfrm>
                            <a:off x="0" y="0"/>
                            <a:ext cx="706755" cy="18034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473185F" w14:textId="77777777" w:rsidR="007E550C" w:rsidRDefault="007E550C" w:rsidP="00933687">
                              <w:r>
                                <w:t>Layers (z)</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1E4039AC" id="Group 195" o:spid="_x0000_s1102" style="position:absolute;left:0;text-align:left;margin-left:-1.45pt;margin-top:73.95pt;width:83.8pt;height:72.6pt;z-index:251912192" coordsize="10647,922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">
                <v:shape id="Text Box 196" o:spid="_x0000_s1103" type="#_x0000_t202" style="position:absolute;left:715;top:7235;width:6312;height:1988;rotation:1339950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" filled="f" stroked="f" strokeweight=".5pt">
                  <v:textbox inset="0,0,0,0">
                    <w:txbxContent>
                      <w:p w14:paraId="5BF6BA2A" w14:textId="77777777" w:rsidR="007E550C" w:rsidRDefault="007E550C" w:rsidP="00933687">
                        <w:r>
                          <w:t>Warp (x)</w:t>
                        </w:r>
                      </w:p>
                    </w:txbxContent>
                  </v:textbox>
                </v:shape>
                <v:shape id="Text Box 197" o:spid="_x0000_s1104" type="#_x0000_t202" style="position:absolute;left:4850;top:3578;width:5797;height:1803;rotation:-1898272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" filled="f" stroked="f" strokeweight=".5pt">
                  <v:textbox inset="0,0,0,0">
                    <w:txbxContent>
                      <w:p w14:paraId="69EF09DE" w14:textId="77777777" w:rsidR="007E550C" w:rsidRDefault="007E550C" w:rsidP="00933687">
                        <w:r>
                          <w:t>Weft (y)</w:t>
                        </w:r>
                      </w:p>
                    </w:txbxContent>
                  </v:textbox>
                </v:shape>
                <v:group id="Group 198" o:spid="_x0000_s1105" style="position:absolute;left:1987;top:1828;width:5087;height:6014" coordsize="5090,60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">
                  <v:shape id="Straight Arrow Connector 199" o:spid="_x0000_s1106" type="#_x0000_t32" style="position:absolute;top:1590;width:4691;height:266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" strokecolor="black [3213]" strokeweight="1.5pt">
                    <v:stroke endarrow="open"/>
                  </v:shape>
                  <v:shape id="Straight Arrow Connector 200" o:spid="_x0000_s1107" type="#_x0000_t32" style="position:absolute;top:4214;width:5090;height:180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" strokecolor="black [3213]" strokeweight="1.5pt">
                    <v:stroke endarrow="open"/>
                  </v:shape>
                  <v:shape id="Straight Arrow Connector 201" o:spid="_x0000_s1108" type="#_x0000_t32" style="position:absolute;width:0;height:422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" strokecolor="black [3213]" strokeweight="1.5pt">
                    <v:stroke endarrow="open"/>
                  </v:shape>
                </v:group>
                <v:shape id="Text Box 202" o:spid="_x0000_s1109" type="#_x0000_t202" style="position:absolute;width:7067;height:18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" filled="f" stroked="f" strokeweight=".5pt">
                  <v:textbox inset="0,0,0,0">
                    <w:txbxContent>
                      <w:p w14:paraId="3473185F" w14:textId="77777777" w:rsidR="007E550C" w:rsidRDefault="007E550C" w:rsidP="00933687">
                        <w:r>
                          <w:t>Layers (z)</w:t>
                        </w:r>
                      </w:p>
                    </w:txbxContent>
                  </v:textbox>
                </v:shape>
              </v:group>
            </w:pict>
          </mc:Fallback>
        </mc:AlternateContent>
      </w:r>
      <w:r>
        <w:rPr>
          <w:noProof/>
          <w:lang w:eastAsia="en-GB"/>
        </w:rPr>
        <w:drawing>
          <wp:inline distT="0" distB="0" distL="0" distR="0" wp14:anchorId="60A61966" wp14:editId="5F29442E">
            <wp:extent cx="4554747" cy="1984076"/>
            <wp:effectExtent l="0" t="0" r="0" b="0"/>
            <wp:docPr id="203" name="Picture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twarpratio - diff binder vs warp.png"/>
                    <pic:cNvPicPr/>
                  </pic:nvPicPr>
                  <pic:blipFill rotWithShape="1">
                    <a:blip r:embed="rId51" cstate="print">
                      <a:extLst>
                        <a:ext uri="{28A0092B-C50C-407E-A947-70E740481C1C}">
                          <a14:useLocalDpi xmlns:a14="http://schemas.microsoft.com/office/drawing/2010/main" val="0"/>
                        </a:ext>
                      </a:extLst>
                    </a:blip>
                    <a:srcRect l="10400" t="33478" r="5120" b="33308"/>
                    <a:stretch/>
                  </pic:blipFill>
                  <pic:spPr bwMode="auto">
                    <a:xfrm>
                      <a:off x="0" y="0"/>
                      <a:ext cx="4561418" cy="1986982"/>
                    </a:xfrm>
                    <a:prstGeom prst="rect">
                      <a:avLst/>
                    </a:prstGeom>
                    <a:ln>
                      <a:noFill/>
                    </a:ln>
                    <a:extLst>
                      <a:ext uri="{53640926-AAD7-44D8-BBD7-CCE9431645EC}">
                        <a14:shadowObscured xmlns:a14="http://schemas.microsoft.com/office/drawing/2010/main"/>
                      </a:ext>
                    </a:extLst>
                  </pic:spPr>
                </pic:pic>
              </a:graphicData>
            </a:graphic>
          </wp:inline>
        </w:drawing>
      </w:r>
    </w:p>
    <w:p w14:paraId="2F14321B" w14:textId="7292A424" w:rsidR="00933687" w:rsidRDefault="00933687" w:rsidP="00933687">
      <w:pPr>
        <w:pStyle w:val="Caption"/>
      </w:pPr>
      <w:bookmarkStart w:id="94" w:name="_Ref487116047"/>
      <w:r>
        <w:t xml:space="preserve">Figure </w:t>
      </w:r>
      <w:r w:rsidR="000C3F0F">
        <w:rPr>
          <w:noProof/>
        </w:rPr>
        <w:fldChar w:fldCharType="begin"/>
      </w:r>
      <w:r w:rsidR="000C3F0F">
        <w:rPr>
          <w:noProof/>
        </w:rPr>
        <w:instrText xml:space="preserve"> SEQ Figure \* ARABIC </w:instrText>
      </w:r>
      <w:r w:rsidR="000C3F0F">
        <w:rPr>
          <w:noProof/>
        </w:rPr>
        <w:fldChar w:fldCharType="separate"/>
      </w:r>
      <w:r w:rsidR="00353CD5">
        <w:rPr>
          <w:noProof/>
        </w:rPr>
        <w:t>21</w:t>
      </w:r>
      <w:r w:rsidR="000C3F0F">
        <w:rPr>
          <w:noProof/>
        </w:rPr>
        <w:fldChar w:fldCharType="end"/>
      </w:r>
      <w:bookmarkEnd w:id="94"/>
      <w:r>
        <w:t>: Difference between warp and binder (</w:t>
      </w:r>
      <w:r w:rsidRPr="00ED040C">
        <w:rPr>
          <w:i/>
        </w:rPr>
        <w:t>x</w:t>
      </w:r>
      <w:r>
        <w:t>) yarns with a similar path – note the different number of nodes at the yarn intersections: green yarn defined as binder yarn, red: yarn defined as warp yarn. The additional nodes of the binder yarn allow better refinement of the binder path.</w:t>
      </w:r>
    </w:p>
    <w:p w14:paraId="34D303A9" w14:textId="77777777" w:rsidR="00933687" w:rsidRDefault="00933687" w:rsidP="00933687"/>
    <w:p w14:paraId="0E4EE22A" w14:textId="77777777" w:rsidR="00933687" w:rsidRDefault="00933687" w:rsidP="003A56F4"/>
    <w:p w14:paraId="034728D9" w14:textId="77777777" w:rsidR="00933687" w:rsidRDefault="00933687" w:rsidP="003A56F4"/>
    <w:p w14:paraId="5E24B878" w14:textId="4D35683E" w:rsidR="003A56F4" w:rsidRDefault="003A56F4" w:rsidP="003A56F4">
      <w:r>
        <w:t xml:space="preserve">When a textile is </w:t>
      </w:r>
      <w:r w:rsidR="00BF5790">
        <w:t xml:space="preserve">required </w:t>
      </w:r>
      <w:r>
        <w:t xml:space="preserve">to have a certain thickness, </w:t>
      </w:r>
      <w:proofErr w:type="spellStart"/>
      <w:r w:rsidRPr="00F7597F">
        <w:rPr>
          <w:i/>
        </w:rPr>
        <w:t>t</w:t>
      </w:r>
      <w:r w:rsidRPr="00F7597F">
        <w:rPr>
          <w:i/>
          <w:vertAlign w:val="subscript"/>
        </w:rPr>
        <w:t>textile</w:t>
      </w:r>
      <w:proofErr w:type="spellEnd"/>
      <w:r>
        <w:t xml:space="preserve">, it is possible to use </w:t>
      </w:r>
      <w:r w:rsidR="00BF5790">
        <w:t xml:space="preserve">the </w:t>
      </w:r>
      <w:r>
        <w:t xml:space="preserve">refinement option </w:t>
      </w:r>
      <w:r w:rsidR="00BF5790">
        <w:t xml:space="preserve">in </w:t>
      </w:r>
      <w:r>
        <w:t>TexGen which automatically adjust</w:t>
      </w:r>
      <w:r w:rsidR="00BF5790">
        <w:t>s</w:t>
      </w:r>
      <w:r>
        <w:t xml:space="preserve"> yarn dimensions (width and </w:t>
      </w:r>
      <w:r>
        <w:lastRenderedPageBreak/>
        <w:t xml:space="preserve">height) </w:t>
      </w:r>
      <w:r w:rsidR="00BF5790">
        <w:t xml:space="preserve">and shape </w:t>
      </w:r>
      <w:proofErr w:type="gramStart"/>
      <w:r>
        <w:t>in order to</w:t>
      </w:r>
      <w:proofErr w:type="gramEnd"/>
      <w:r>
        <w:t xml:space="preserve"> achieve targeted thickness</w:t>
      </w:r>
      <w:r w:rsidR="00BF5790">
        <w:t>. The algorithm aims to</w:t>
      </w:r>
      <w:r>
        <w:t xml:space="preserve"> keep intra-yarn fibre volume fraction unchanged whe</w:t>
      </w:r>
      <w:r w:rsidR="00BF5790">
        <w:t>re</w:t>
      </w:r>
      <w:r>
        <w:t xml:space="preserve"> possible</w:t>
      </w:r>
      <w:r w:rsidR="00BF5790">
        <w:t xml:space="preserve"> but, where necessary </w:t>
      </w:r>
      <w:proofErr w:type="gramStart"/>
      <w:r w:rsidR="00BF5790">
        <w:t>in order to</w:t>
      </w:r>
      <w:proofErr w:type="gramEnd"/>
      <w:r w:rsidR="00BF5790">
        <w:t xml:space="preserve"> achieve the target thickness, the dimensions of the yarn cross-sections may be changed such that the volume fraction is increased.  </w:t>
      </w:r>
      <w:r w:rsidR="00AA70D2">
        <w:t>Checks are made to ensure that realistic volume fractions are maintained.  If this is not possible an error message will be generated when the script is executed.</w:t>
      </w:r>
    </w:p>
    <w:p w14:paraId="4DA771FD" w14:textId="77777777" w:rsidR="00AA70D2" w:rsidRDefault="00AA70D2" w:rsidP="003A56F4"/>
    <w:p w14:paraId="0A1EDA4E" w14:textId="5CA99D01" w:rsidR="00AA70D2" w:rsidRDefault="003A56F4" w:rsidP="003A56F4">
      <w:pPr>
        <w:pStyle w:val="NoSpacing"/>
      </w:pPr>
      <w:proofErr w:type="spellStart"/>
      <w:r>
        <w:t>Textile.SetThickness</w:t>
      </w:r>
      <w:proofErr w:type="spellEnd"/>
      <w:r>
        <w:fldChar w:fldCharType="begin"/>
      </w:r>
      <w:r>
        <w:instrText xml:space="preserve"> XE "</w:instrText>
      </w:r>
      <w:r w:rsidRPr="00FB7394">
        <w:instrText>SetThickness</w:instrText>
      </w:r>
      <w:r>
        <w:instrText xml:space="preserve">" </w:instrText>
      </w:r>
      <w:r>
        <w:fldChar w:fldCharType="end"/>
      </w:r>
      <w:r>
        <w:t xml:space="preserve">( </w:t>
      </w:r>
      <w:proofErr w:type="spellStart"/>
      <w:r>
        <w:t>t</w:t>
      </w:r>
      <w:r w:rsidRPr="00F7597F">
        <w:rPr>
          <w:vertAlign w:val="subscript"/>
        </w:rPr>
        <w:t>textile</w:t>
      </w:r>
      <w:proofErr w:type="spellEnd"/>
      <w:r>
        <w:rPr>
          <w:vertAlign w:val="subscript"/>
        </w:rPr>
        <w:t xml:space="preserve"> </w:t>
      </w:r>
      <w:r>
        <w:t>)</w:t>
      </w:r>
    </w:p>
    <w:p w14:paraId="71F911D1" w14:textId="77777777" w:rsidR="00AA70D2" w:rsidRDefault="00AA70D2" w:rsidP="003A56F4"/>
    <w:p w14:paraId="5AE5871A" w14:textId="00FB3B74" w:rsidR="003A56F4" w:rsidRDefault="003A56F4" w:rsidP="00610A40">
      <w:r>
        <w:t xml:space="preserve">Note that </w:t>
      </w:r>
      <w:proofErr w:type="spellStart"/>
      <w:r>
        <w:t>SetThickness</w:t>
      </w:r>
      <w:proofErr w:type="spellEnd"/>
      <w:r w:rsidR="00806C9D">
        <w:fldChar w:fldCharType="begin"/>
      </w:r>
      <w:r w:rsidR="00806C9D">
        <w:instrText xml:space="preserve"> XE "</w:instrText>
      </w:r>
      <w:r w:rsidR="00806C9D" w:rsidRPr="00D85643">
        <w:instrText>SetThickness</w:instrText>
      </w:r>
      <w:r w:rsidR="00806C9D">
        <w:instrText xml:space="preserve">" </w:instrText>
      </w:r>
      <w:r w:rsidR="00806C9D">
        <w:fldChar w:fldCharType="end"/>
      </w:r>
      <w:r>
        <w:t xml:space="preserve">() requires the refinement option </w:t>
      </w:r>
      <w:r w:rsidRPr="00AD380F">
        <w:rPr>
          <w:i/>
        </w:rPr>
        <w:t>ref</w:t>
      </w:r>
      <w:r w:rsidRPr="005551DD">
        <w:t xml:space="preserve"> to be set </w:t>
      </w:r>
      <w:r w:rsidR="00AA70D2">
        <w:t>to</w:t>
      </w:r>
      <w:r w:rsidR="000A0436">
        <w:t xml:space="preserve"> </w:t>
      </w:r>
      <w:r w:rsidRPr="005551DD">
        <w:t>True</w:t>
      </w:r>
      <w:r w:rsidR="00AA70D2">
        <w:t xml:space="preserve"> and for yarn properties to be set</w:t>
      </w:r>
      <w:r w:rsidRPr="005551DD">
        <w:t>.</w:t>
      </w:r>
    </w:p>
    <w:p w14:paraId="327CDDFE" w14:textId="77777777" w:rsidR="003A56F4" w:rsidRDefault="003A56F4" w:rsidP="00610A40"/>
    <w:p w14:paraId="21590751" w14:textId="7CB80E0D" w:rsidR="00AA70D2" w:rsidRDefault="003A56F4" w:rsidP="00927CFA">
      <w:pPr>
        <w:pBdr>
          <w:top w:val="single" w:sz="4" w:space="1" w:color="auto"/>
          <w:left w:val="single" w:sz="4" w:space="1" w:color="auto"/>
          <w:bottom w:val="single" w:sz="4" w:space="1" w:color="auto"/>
          <w:right w:val="single" w:sz="4" w:space="1" w:color="auto"/>
        </w:pBdr>
      </w:pPr>
      <w:r w:rsidRPr="00E06E17">
        <w:t>Example script to create a 3D</w:t>
      </w:r>
      <w:r w:rsidR="00F55AEA">
        <w:t xml:space="preserve"> orthogonal</w:t>
      </w:r>
      <w:r w:rsidRPr="00E06E17">
        <w:t xml:space="preserve"> weave with </w:t>
      </w:r>
      <w:r w:rsidR="00F55AEA">
        <w:t>4</w:t>
      </w:r>
      <w:r w:rsidRPr="00E06E17">
        <w:t xml:space="preserve"> warp and 2 binder yarns in </w:t>
      </w:r>
      <w:r w:rsidRPr="00E06E17">
        <w:rPr>
          <w:i/>
        </w:rPr>
        <w:t>x</w:t>
      </w:r>
      <w:r w:rsidRPr="00E06E17">
        <w:t>-direction</w:t>
      </w:r>
      <w:r w:rsidR="00AA70D2">
        <w:t xml:space="preserve">, </w:t>
      </w:r>
      <w:r w:rsidR="00F55AEA">
        <w:t>4</w:t>
      </w:r>
      <w:r w:rsidR="00AA70D2">
        <w:t xml:space="preserve"> weft yarns and </w:t>
      </w:r>
      <w:r w:rsidR="00F55AEA">
        <w:t>3</w:t>
      </w:r>
      <w:r w:rsidR="00AA70D2">
        <w:t xml:space="preserve"> weft layers</w:t>
      </w:r>
    </w:p>
    <w:p w14:paraId="7B5D222D" w14:textId="64BA2801" w:rsidR="003A56F4" w:rsidRDefault="003A56F4">
      <w:pPr>
        <w:pBdr>
          <w:top w:val="single" w:sz="4" w:space="1" w:color="auto"/>
          <w:left w:val="single" w:sz="4" w:space="1" w:color="auto"/>
          <w:bottom w:val="single" w:sz="4" w:space="1" w:color="auto"/>
          <w:right w:val="single" w:sz="4" w:space="1" w:color="auto"/>
        </w:pBdr>
      </w:pPr>
    </w:p>
    <w:p w14:paraId="265C7E47" w14:textId="45652AC1" w:rsidR="00E1164F" w:rsidRDefault="00E1164F">
      <w:pPr>
        <w:pStyle w:val="NoSpacing"/>
        <w:pBdr>
          <w:top w:val="single" w:sz="4" w:space="1" w:color="auto"/>
          <w:left w:val="single" w:sz="4" w:space="1" w:color="auto"/>
          <w:bottom w:val="single" w:sz="4" w:space="1" w:color="auto"/>
          <w:right w:val="single" w:sz="4" w:space="1" w:color="auto"/>
        </w:pBdr>
      </w:pPr>
      <w:r>
        <w:t># Orthogonal.py</w:t>
      </w:r>
    </w:p>
    <w:p w14:paraId="4300ED0C" w14:textId="549D8F78" w:rsidR="00610347" w:rsidRDefault="00610347">
      <w:pPr>
        <w:pStyle w:val="NoSpacing"/>
        <w:pBdr>
          <w:top w:val="single" w:sz="4" w:space="1" w:color="auto"/>
          <w:left w:val="single" w:sz="4" w:space="1" w:color="auto"/>
          <w:bottom w:val="single" w:sz="4" w:space="1" w:color="auto"/>
          <w:right w:val="single" w:sz="4" w:space="1" w:color="auto"/>
        </w:pBdr>
      </w:pPr>
      <w:r>
        <w:t xml:space="preserve"># Create an orthogonal textile with 6 warp and 4 weft yarns, 1.0 warp and weft spacing, </w:t>
      </w:r>
    </w:p>
    <w:p w14:paraId="1592B6E2" w14:textId="77777777" w:rsidR="00610347" w:rsidRDefault="00610347">
      <w:pPr>
        <w:pStyle w:val="NoSpacing"/>
        <w:pBdr>
          <w:top w:val="single" w:sz="4" w:space="1" w:color="auto"/>
          <w:left w:val="single" w:sz="4" w:space="1" w:color="auto"/>
          <w:bottom w:val="single" w:sz="4" w:space="1" w:color="auto"/>
          <w:right w:val="single" w:sz="4" w:space="1" w:color="auto"/>
        </w:pBdr>
      </w:pPr>
      <w:r>
        <w:t xml:space="preserve"># </w:t>
      </w:r>
      <w:proofErr w:type="gramStart"/>
      <w:r>
        <w:t>warp</w:t>
      </w:r>
      <w:proofErr w:type="gramEnd"/>
      <w:r>
        <w:t xml:space="preserve"> height 0.35 and weft height 0.25. True/False selects refinement</w:t>
      </w:r>
    </w:p>
    <w:p w14:paraId="387EC78E" w14:textId="00EEE2EE" w:rsidR="00610347" w:rsidRDefault="00610347">
      <w:pPr>
        <w:pStyle w:val="NoSpacing"/>
        <w:pBdr>
          <w:top w:val="single" w:sz="4" w:space="1" w:color="auto"/>
          <w:left w:val="single" w:sz="4" w:space="1" w:color="auto"/>
          <w:bottom w:val="single" w:sz="4" w:space="1" w:color="auto"/>
          <w:right w:val="single" w:sz="4" w:space="1" w:color="auto"/>
        </w:pBdr>
      </w:pPr>
      <w:r>
        <w:t xml:space="preserve">Textile = </w:t>
      </w:r>
      <w:proofErr w:type="spellStart"/>
      <w:r>
        <w:t>CTextileOrthogonal</w:t>
      </w:r>
      <w:proofErr w:type="spellEnd"/>
      <w:r w:rsidR="00806C9D">
        <w:fldChar w:fldCharType="begin"/>
      </w:r>
      <w:r w:rsidR="00806C9D">
        <w:instrText xml:space="preserve"> XE "</w:instrText>
      </w:r>
      <w:r w:rsidR="00806C9D" w:rsidRPr="009520BE">
        <w:instrText>CTextileOrthogonal</w:instrText>
      </w:r>
      <w:r w:rsidR="00806C9D">
        <w:instrText xml:space="preserve">" </w:instrText>
      </w:r>
      <w:r w:rsidR="00806C9D">
        <w:fldChar w:fldCharType="end"/>
      </w:r>
      <w:r>
        <w:t>( 6, 4, 1.0, 1.0, 0.35, 0.25, True)</w:t>
      </w:r>
    </w:p>
    <w:p w14:paraId="72BA690D" w14:textId="77777777" w:rsidR="00610347" w:rsidRDefault="00610347">
      <w:pPr>
        <w:pStyle w:val="NoSpacing"/>
        <w:pBdr>
          <w:top w:val="single" w:sz="4" w:space="1" w:color="auto"/>
          <w:left w:val="single" w:sz="4" w:space="1" w:color="auto"/>
          <w:bottom w:val="single" w:sz="4" w:space="1" w:color="auto"/>
          <w:right w:val="single" w:sz="4" w:space="1" w:color="auto"/>
        </w:pBdr>
      </w:pPr>
    </w:p>
    <w:p w14:paraId="745D0916" w14:textId="77777777" w:rsidR="00610347" w:rsidRDefault="00610347">
      <w:pPr>
        <w:pStyle w:val="NoSpacing"/>
        <w:pBdr>
          <w:top w:val="single" w:sz="4" w:space="1" w:color="auto"/>
          <w:left w:val="single" w:sz="4" w:space="1" w:color="auto"/>
          <w:bottom w:val="single" w:sz="4" w:space="1" w:color="auto"/>
          <w:right w:val="single" w:sz="4" w:space="1" w:color="auto"/>
        </w:pBdr>
      </w:pPr>
      <w:r>
        <w:t># Set the ratio of warp/binder yarns</w:t>
      </w:r>
    </w:p>
    <w:p w14:paraId="30328A74" w14:textId="78E79B18" w:rsidR="00610347" w:rsidRDefault="00610347">
      <w:pPr>
        <w:pStyle w:val="NoSpacing"/>
        <w:pBdr>
          <w:top w:val="single" w:sz="4" w:space="1" w:color="auto"/>
          <w:left w:val="single" w:sz="4" w:space="1" w:color="auto"/>
          <w:bottom w:val="single" w:sz="4" w:space="1" w:color="auto"/>
          <w:right w:val="single" w:sz="4" w:space="1" w:color="auto"/>
        </w:pBdr>
      </w:pPr>
      <w:proofErr w:type="spellStart"/>
      <w:r>
        <w:t>Textile.SetWarpRatio</w:t>
      </w:r>
      <w:proofErr w:type="spellEnd"/>
      <w:r w:rsidR="00806C9D">
        <w:fldChar w:fldCharType="begin"/>
      </w:r>
      <w:r w:rsidR="00806C9D">
        <w:instrText xml:space="preserve"> XE "</w:instrText>
      </w:r>
      <w:r w:rsidR="00806C9D" w:rsidRPr="00835DEB">
        <w:instrText>SetWarpRatio</w:instrText>
      </w:r>
      <w:r w:rsidR="00806C9D">
        <w:instrText xml:space="preserve">" </w:instrText>
      </w:r>
      <w:r w:rsidR="00806C9D">
        <w:fldChar w:fldCharType="end"/>
      </w:r>
      <w:r>
        <w:t>( 2 )</w:t>
      </w:r>
    </w:p>
    <w:p w14:paraId="1DF6488D" w14:textId="26CC8E2F" w:rsidR="00610347" w:rsidRDefault="00610347">
      <w:pPr>
        <w:pStyle w:val="NoSpacing"/>
        <w:pBdr>
          <w:top w:val="single" w:sz="4" w:space="1" w:color="auto"/>
          <w:left w:val="single" w:sz="4" w:space="1" w:color="auto"/>
          <w:bottom w:val="single" w:sz="4" w:space="1" w:color="auto"/>
          <w:right w:val="single" w:sz="4" w:space="1" w:color="auto"/>
        </w:pBdr>
      </w:pPr>
      <w:proofErr w:type="spellStart"/>
      <w:r>
        <w:t>Textile.SetBinderRatio</w:t>
      </w:r>
      <w:proofErr w:type="spellEnd"/>
      <w:r w:rsidR="00806C9D">
        <w:fldChar w:fldCharType="begin"/>
      </w:r>
      <w:r w:rsidR="00806C9D">
        <w:instrText xml:space="preserve"> XE "</w:instrText>
      </w:r>
      <w:r w:rsidR="00806C9D" w:rsidRPr="009B39A7">
        <w:instrText>SetBinderRatio</w:instrText>
      </w:r>
      <w:r w:rsidR="00806C9D">
        <w:instrText xml:space="preserve">" </w:instrText>
      </w:r>
      <w:r w:rsidR="00806C9D">
        <w:fldChar w:fldCharType="end"/>
      </w:r>
      <w:r>
        <w:t>( 1 )</w:t>
      </w:r>
    </w:p>
    <w:p w14:paraId="0C4A1CD9" w14:textId="77777777" w:rsidR="00610347" w:rsidRDefault="00610347">
      <w:pPr>
        <w:pStyle w:val="NoSpacing"/>
        <w:pBdr>
          <w:top w:val="single" w:sz="4" w:space="1" w:color="auto"/>
          <w:left w:val="single" w:sz="4" w:space="1" w:color="auto"/>
          <w:bottom w:val="single" w:sz="4" w:space="1" w:color="auto"/>
          <w:right w:val="single" w:sz="4" w:space="1" w:color="auto"/>
        </w:pBdr>
      </w:pPr>
    </w:p>
    <w:p w14:paraId="6753EF92" w14:textId="093D3158" w:rsidR="00196C4C" w:rsidRDefault="00196C4C">
      <w:pPr>
        <w:pStyle w:val="NoSpacing"/>
        <w:pBdr>
          <w:top w:val="single" w:sz="4" w:space="1" w:color="auto"/>
          <w:left w:val="single" w:sz="4" w:space="1" w:color="auto"/>
          <w:bottom w:val="single" w:sz="4" w:space="1" w:color="auto"/>
          <w:right w:val="single" w:sz="4" w:space="1" w:color="auto"/>
        </w:pBdr>
      </w:pPr>
      <w:r>
        <w:t xml:space="preserve"># Add yarn layers. </w:t>
      </w:r>
    </w:p>
    <w:p w14:paraId="1A1A97C5" w14:textId="475623C2" w:rsidR="00196C4C" w:rsidRDefault="00196C4C">
      <w:pPr>
        <w:pStyle w:val="NoSpacing"/>
        <w:pBdr>
          <w:top w:val="single" w:sz="4" w:space="1" w:color="auto"/>
          <w:left w:val="single" w:sz="4" w:space="1" w:color="auto"/>
          <w:bottom w:val="single" w:sz="4" w:space="1" w:color="auto"/>
          <w:right w:val="single" w:sz="4" w:space="1" w:color="auto"/>
        </w:pBdr>
      </w:pPr>
      <w:r>
        <w:t># Set up numbers of warp and weft layers</w:t>
      </w:r>
    </w:p>
    <w:p w14:paraId="14924423" w14:textId="77777777" w:rsidR="00196C4C" w:rsidRDefault="00196C4C">
      <w:pPr>
        <w:pStyle w:val="NoSpacing"/>
        <w:pBdr>
          <w:top w:val="single" w:sz="4" w:space="1" w:color="auto"/>
          <w:left w:val="single" w:sz="4" w:space="1" w:color="auto"/>
          <w:bottom w:val="single" w:sz="4" w:space="1" w:color="auto"/>
          <w:right w:val="single" w:sz="4" w:space="1" w:color="auto"/>
        </w:pBdr>
      </w:pPr>
      <w:proofErr w:type="spellStart"/>
      <w:r>
        <w:t>NumWarpLayers</w:t>
      </w:r>
      <w:proofErr w:type="spellEnd"/>
      <w:r>
        <w:t xml:space="preserve"> = 2</w:t>
      </w:r>
    </w:p>
    <w:p w14:paraId="4A4CBD1E" w14:textId="77777777" w:rsidR="00196C4C" w:rsidRDefault="00196C4C">
      <w:pPr>
        <w:pStyle w:val="NoSpacing"/>
        <w:pBdr>
          <w:top w:val="single" w:sz="4" w:space="1" w:color="auto"/>
          <w:left w:val="single" w:sz="4" w:space="1" w:color="auto"/>
          <w:bottom w:val="single" w:sz="4" w:space="1" w:color="auto"/>
          <w:right w:val="single" w:sz="4" w:space="1" w:color="auto"/>
        </w:pBdr>
      </w:pPr>
      <w:proofErr w:type="spellStart"/>
      <w:r>
        <w:t>NumWeftLayers</w:t>
      </w:r>
      <w:proofErr w:type="spellEnd"/>
      <w:r>
        <w:t xml:space="preserve"> = 3</w:t>
      </w:r>
    </w:p>
    <w:p w14:paraId="0B9AA91B" w14:textId="77EAC246" w:rsidR="00196C4C" w:rsidRDefault="00196C4C">
      <w:pPr>
        <w:pStyle w:val="NoSpacing"/>
        <w:pBdr>
          <w:top w:val="single" w:sz="4" w:space="1" w:color="auto"/>
          <w:left w:val="single" w:sz="4" w:space="1" w:color="auto"/>
          <w:bottom w:val="single" w:sz="4" w:space="1" w:color="auto"/>
          <w:right w:val="single" w:sz="4" w:space="1" w:color="auto"/>
        </w:pBdr>
      </w:pPr>
      <w:proofErr w:type="spellStart"/>
      <w:r>
        <w:t>Textile.SetupLayers</w:t>
      </w:r>
      <w:proofErr w:type="spellEnd"/>
      <w:r w:rsidR="00806C9D">
        <w:fldChar w:fldCharType="begin"/>
      </w:r>
      <w:r w:rsidR="00806C9D">
        <w:instrText xml:space="preserve"> XE "</w:instrText>
      </w:r>
      <w:r w:rsidR="00806C9D" w:rsidRPr="00F06B24">
        <w:instrText>SetupLayers</w:instrText>
      </w:r>
      <w:r w:rsidR="00806C9D">
        <w:instrText xml:space="preserve">" </w:instrText>
      </w:r>
      <w:r w:rsidR="00806C9D">
        <w:fldChar w:fldCharType="end"/>
      </w:r>
      <w:r>
        <w:t xml:space="preserve">( </w:t>
      </w:r>
      <w:proofErr w:type="spellStart"/>
      <w:r>
        <w:t>NumWarpLayers</w:t>
      </w:r>
      <w:proofErr w:type="spellEnd"/>
      <w:r>
        <w:t xml:space="preserve">, </w:t>
      </w:r>
      <w:proofErr w:type="spellStart"/>
      <w:proofErr w:type="gramStart"/>
      <w:r>
        <w:t>NumWeftLayers</w:t>
      </w:r>
      <w:proofErr w:type="spellEnd"/>
      <w:r>
        <w:t xml:space="preserve"> )</w:t>
      </w:r>
      <w:proofErr w:type="gramEnd"/>
    </w:p>
    <w:p w14:paraId="066EC8E5" w14:textId="77777777" w:rsidR="00196C4C" w:rsidRDefault="00196C4C">
      <w:pPr>
        <w:pStyle w:val="NoSpacing"/>
        <w:pBdr>
          <w:top w:val="single" w:sz="4" w:space="1" w:color="auto"/>
          <w:left w:val="single" w:sz="4" w:space="1" w:color="auto"/>
          <w:bottom w:val="single" w:sz="4" w:space="1" w:color="auto"/>
          <w:right w:val="single" w:sz="4" w:space="1" w:color="auto"/>
        </w:pBdr>
      </w:pPr>
    </w:p>
    <w:p w14:paraId="12415939" w14:textId="329E676E" w:rsidR="00610347" w:rsidRDefault="00610347">
      <w:pPr>
        <w:pStyle w:val="NoSpacing"/>
        <w:pBdr>
          <w:top w:val="single" w:sz="4" w:space="1" w:color="auto"/>
          <w:left w:val="single" w:sz="4" w:space="1" w:color="auto"/>
          <w:bottom w:val="single" w:sz="4" w:space="1" w:color="auto"/>
          <w:right w:val="single" w:sz="4" w:space="1" w:color="auto"/>
        </w:pBdr>
      </w:pPr>
      <w:r>
        <w:t xml:space="preserve"># </w:t>
      </w:r>
      <w:proofErr w:type="gramStart"/>
      <w:r w:rsidR="00196C4C">
        <w:t>Alternatively</w:t>
      </w:r>
      <w:proofErr w:type="gramEnd"/>
      <w:r w:rsidR="00196C4C">
        <w:t xml:space="preserve"> the </w:t>
      </w:r>
      <w:r>
        <w:t>layers</w:t>
      </w:r>
      <w:r w:rsidR="00196C4C">
        <w:t xml:space="preserve"> can be added manually if a different configuration # to the standard alternating warp and weft layers is required</w:t>
      </w:r>
      <w:r>
        <w:t xml:space="preserve">.  There must </w:t>
      </w:r>
      <w:proofErr w:type="gramStart"/>
      <w:r w:rsidR="00196C4C">
        <w:t xml:space="preserve">#  </w:t>
      </w:r>
      <w:r>
        <w:t>always</w:t>
      </w:r>
      <w:proofErr w:type="gramEnd"/>
      <w:r>
        <w:t xml:space="preserve"> be one </w:t>
      </w:r>
      <w:proofErr w:type="spellStart"/>
      <w:r>
        <w:t>NoYarn</w:t>
      </w:r>
      <w:proofErr w:type="spellEnd"/>
      <w:r>
        <w:t xml:space="preserve"> layer and one Binder layer</w:t>
      </w:r>
    </w:p>
    <w:p w14:paraId="70088F82" w14:textId="1A760B86" w:rsidR="00610347" w:rsidRDefault="00196C4C">
      <w:pPr>
        <w:pStyle w:val="NoSpacing"/>
        <w:pBdr>
          <w:top w:val="single" w:sz="4" w:space="1" w:color="auto"/>
          <w:left w:val="single" w:sz="4" w:space="1" w:color="auto"/>
          <w:bottom w:val="single" w:sz="4" w:space="1" w:color="auto"/>
          <w:right w:val="single" w:sz="4" w:space="1" w:color="auto"/>
        </w:pBdr>
      </w:pPr>
      <w:r>
        <w:t xml:space="preserve"># </w:t>
      </w:r>
      <w:proofErr w:type="spellStart"/>
      <w:r w:rsidR="00610347">
        <w:t>Textile.AddNoYarnLayer</w:t>
      </w:r>
      <w:proofErr w:type="spellEnd"/>
      <w:r w:rsidR="00806C9D">
        <w:fldChar w:fldCharType="begin"/>
      </w:r>
      <w:r w:rsidR="00806C9D">
        <w:instrText xml:space="preserve"> XE "</w:instrText>
      </w:r>
      <w:r w:rsidR="00806C9D" w:rsidRPr="00F843E4">
        <w:instrText>AddNoYarnLayer</w:instrText>
      </w:r>
      <w:r w:rsidR="00806C9D">
        <w:instrText xml:space="preserve">" </w:instrText>
      </w:r>
      <w:r w:rsidR="00806C9D">
        <w:fldChar w:fldCharType="end"/>
      </w:r>
      <w:r w:rsidR="00610347">
        <w:t>()</w:t>
      </w:r>
    </w:p>
    <w:p w14:paraId="13766A16" w14:textId="793D620B" w:rsidR="00610347" w:rsidRDefault="00196C4C">
      <w:pPr>
        <w:pStyle w:val="NoSpacing"/>
        <w:pBdr>
          <w:top w:val="single" w:sz="4" w:space="1" w:color="auto"/>
          <w:left w:val="single" w:sz="4" w:space="1" w:color="auto"/>
          <w:bottom w:val="single" w:sz="4" w:space="1" w:color="auto"/>
          <w:right w:val="single" w:sz="4" w:space="1" w:color="auto"/>
        </w:pBdr>
      </w:pPr>
      <w:r>
        <w:t xml:space="preserve"># </w:t>
      </w:r>
      <w:proofErr w:type="spellStart"/>
      <w:r w:rsidR="00610347">
        <w:t>Textile.AddYLayers</w:t>
      </w:r>
      <w:proofErr w:type="spellEnd"/>
      <w:r w:rsidR="00806C9D">
        <w:fldChar w:fldCharType="begin"/>
      </w:r>
      <w:r w:rsidR="00806C9D">
        <w:instrText xml:space="preserve"> XE "</w:instrText>
      </w:r>
      <w:r w:rsidR="00806C9D" w:rsidRPr="00866F92">
        <w:instrText>AddYLayers</w:instrText>
      </w:r>
      <w:r w:rsidR="00806C9D">
        <w:instrText xml:space="preserve">" </w:instrText>
      </w:r>
      <w:r w:rsidR="00806C9D">
        <w:fldChar w:fldCharType="end"/>
      </w:r>
      <w:r w:rsidR="00610347">
        <w:t>()</w:t>
      </w:r>
    </w:p>
    <w:p w14:paraId="40D08B35" w14:textId="40135553" w:rsidR="00610347" w:rsidRDefault="00196C4C">
      <w:pPr>
        <w:pStyle w:val="NoSpacing"/>
        <w:pBdr>
          <w:top w:val="single" w:sz="4" w:space="1" w:color="auto"/>
          <w:left w:val="single" w:sz="4" w:space="1" w:color="auto"/>
          <w:bottom w:val="single" w:sz="4" w:space="1" w:color="auto"/>
          <w:right w:val="single" w:sz="4" w:space="1" w:color="auto"/>
        </w:pBdr>
      </w:pPr>
      <w:r>
        <w:t xml:space="preserve"># </w:t>
      </w:r>
      <w:proofErr w:type="spellStart"/>
      <w:r w:rsidR="00610347">
        <w:t>Textile.AddWarpLayer</w:t>
      </w:r>
      <w:proofErr w:type="spellEnd"/>
      <w:r w:rsidR="00806C9D">
        <w:fldChar w:fldCharType="begin"/>
      </w:r>
      <w:r w:rsidR="00806C9D">
        <w:instrText xml:space="preserve"> XE "</w:instrText>
      </w:r>
      <w:r w:rsidR="00806C9D" w:rsidRPr="00345816">
        <w:instrText>AddWarpLayer</w:instrText>
      </w:r>
      <w:r w:rsidR="00806C9D">
        <w:instrText xml:space="preserve">" </w:instrText>
      </w:r>
      <w:r w:rsidR="00806C9D">
        <w:fldChar w:fldCharType="end"/>
      </w:r>
      <w:r w:rsidR="00610347">
        <w:t>()</w:t>
      </w:r>
    </w:p>
    <w:p w14:paraId="1B795975" w14:textId="0F20E97D" w:rsidR="00610347" w:rsidRDefault="00196C4C">
      <w:pPr>
        <w:pStyle w:val="NoSpacing"/>
        <w:pBdr>
          <w:top w:val="single" w:sz="4" w:space="1" w:color="auto"/>
          <w:left w:val="single" w:sz="4" w:space="1" w:color="auto"/>
          <w:bottom w:val="single" w:sz="4" w:space="1" w:color="auto"/>
          <w:right w:val="single" w:sz="4" w:space="1" w:color="auto"/>
        </w:pBdr>
      </w:pPr>
      <w:r>
        <w:t xml:space="preserve"># </w:t>
      </w:r>
      <w:proofErr w:type="spellStart"/>
      <w:r w:rsidR="00610347">
        <w:t>Textile.AddYLayers</w:t>
      </w:r>
      <w:proofErr w:type="spellEnd"/>
      <w:r w:rsidR="00806C9D">
        <w:fldChar w:fldCharType="begin"/>
      </w:r>
      <w:r w:rsidR="00806C9D">
        <w:instrText xml:space="preserve"> XE "</w:instrText>
      </w:r>
      <w:r w:rsidR="00806C9D" w:rsidRPr="00866F92">
        <w:instrText>AddYLayers</w:instrText>
      </w:r>
      <w:r w:rsidR="00806C9D">
        <w:instrText xml:space="preserve">" </w:instrText>
      </w:r>
      <w:r w:rsidR="00806C9D">
        <w:fldChar w:fldCharType="end"/>
      </w:r>
      <w:r w:rsidR="00610347">
        <w:t>()</w:t>
      </w:r>
    </w:p>
    <w:p w14:paraId="196991E2" w14:textId="0C2D65EB" w:rsidR="00610347" w:rsidRDefault="00196C4C">
      <w:pPr>
        <w:pStyle w:val="NoSpacing"/>
        <w:pBdr>
          <w:top w:val="single" w:sz="4" w:space="1" w:color="auto"/>
          <w:left w:val="single" w:sz="4" w:space="1" w:color="auto"/>
          <w:bottom w:val="single" w:sz="4" w:space="1" w:color="auto"/>
          <w:right w:val="single" w:sz="4" w:space="1" w:color="auto"/>
        </w:pBdr>
      </w:pPr>
      <w:r>
        <w:t xml:space="preserve"># </w:t>
      </w:r>
      <w:proofErr w:type="spellStart"/>
      <w:r w:rsidR="00610347">
        <w:t>Textile.AddWarpLayer</w:t>
      </w:r>
      <w:proofErr w:type="spellEnd"/>
      <w:r w:rsidR="00806C9D">
        <w:fldChar w:fldCharType="begin"/>
      </w:r>
      <w:r w:rsidR="00806C9D">
        <w:instrText xml:space="preserve"> XE "</w:instrText>
      </w:r>
      <w:r w:rsidR="00806C9D" w:rsidRPr="00345816">
        <w:instrText>AddWarpLayer</w:instrText>
      </w:r>
      <w:r w:rsidR="00806C9D">
        <w:instrText xml:space="preserve">" </w:instrText>
      </w:r>
      <w:r w:rsidR="00806C9D">
        <w:fldChar w:fldCharType="end"/>
      </w:r>
      <w:r w:rsidR="00610347">
        <w:t>()</w:t>
      </w:r>
    </w:p>
    <w:p w14:paraId="020E3D4F" w14:textId="02E4238F" w:rsidR="00610347" w:rsidRDefault="00196C4C">
      <w:pPr>
        <w:pStyle w:val="NoSpacing"/>
        <w:pBdr>
          <w:top w:val="single" w:sz="4" w:space="1" w:color="auto"/>
          <w:left w:val="single" w:sz="4" w:space="1" w:color="auto"/>
          <w:bottom w:val="single" w:sz="4" w:space="1" w:color="auto"/>
          <w:right w:val="single" w:sz="4" w:space="1" w:color="auto"/>
        </w:pBdr>
      </w:pPr>
      <w:r>
        <w:t xml:space="preserve"># </w:t>
      </w:r>
      <w:proofErr w:type="spellStart"/>
      <w:r w:rsidR="00610347">
        <w:t>Textile.AddYLayers</w:t>
      </w:r>
      <w:proofErr w:type="spellEnd"/>
      <w:r w:rsidR="00806C9D">
        <w:fldChar w:fldCharType="begin"/>
      </w:r>
      <w:r w:rsidR="00806C9D">
        <w:instrText xml:space="preserve"> XE "</w:instrText>
      </w:r>
      <w:r w:rsidR="00806C9D" w:rsidRPr="00866F92">
        <w:instrText>AddYLayers</w:instrText>
      </w:r>
      <w:r w:rsidR="00806C9D">
        <w:instrText xml:space="preserve">" </w:instrText>
      </w:r>
      <w:r w:rsidR="00806C9D">
        <w:fldChar w:fldCharType="end"/>
      </w:r>
      <w:r w:rsidR="00610347">
        <w:t>()</w:t>
      </w:r>
    </w:p>
    <w:p w14:paraId="7752A7A2" w14:textId="43712168" w:rsidR="00610347" w:rsidRDefault="00196C4C">
      <w:pPr>
        <w:pStyle w:val="NoSpacing"/>
        <w:pBdr>
          <w:top w:val="single" w:sz="4" w:space="1" w:color="auto"/>
          <w:left w:val="single" w:sz="4" w:space="1" w:color="auto"/>
          <w:bottom w:val="single" w:sz="4" w:space="1" w:color="auto"/>
          <w:right w:val="single" w:sz="4" w:space="1" w:color="auto"/>
        </w:pBdr>
      </w:pPr>
      <w:r>
        <w:t xml:space="preserve"># </w:t>
      </w:r>
      <w:proofErr w:type="spellStart"/>
      <w:r w:rsidR="00610347">
        <w:t>Textile.AddBinderLayer</w:t>
      </w:r>
      <w:proofErr w:type="spellEnd"/>
      <w:r w:rsidR="00806C9D">
        <w:fldChar w:fldCharType="begin"/>
      </w:r>
      <w:r w:rsidR="00806C9D">
        <w:instrText xml:space="preserve"> XE "</w:instrText>
      </w:r>
      <w:r w:rsidR="00806C9D" w:rsidRPr="00AB078F">
        <w:instrText>AddBinderLayer</w:instrText>
      </w:r>
      <w:r w:rsidR="00806C9D">
        <w:instrText xml:space="preserve">" </w:instrText>
      </w:r>
      <w:r w:rsidR="00806C9D">
        <w:fldChar w:fldCharType="end"/>
      </w:r>
      <w:r w:rsidR="00610347">
        <w:t>()</w:t>
      </w:r>
    </w:p>
    <w:p w14:paraId="38F5EAF0" w14:textId="77777777" w:rsidR="00610347" w:rsidRDefault="00610347">
      <w:pPr>
        <w:pStyle w:val="NoSpacing"/>
        <w:pBdr>
          <w:top w:val="single" w:sz="4" w:space="1" w:color="auto"/>
          <w:left w:val="single" w:sz="4" w:space="1" w:color="auto"/>
          <w:bottom w:val="single" w:sz="4" w:space="1" w:color="auto"/>
          <w:right w:val="single" w:sz="4" w:space="1" w:color="auto"/>
        </w:pBdr>
      </w:pPr>
    </w:p>
    <w:p w14:paraId="4D42D81F" w14:textId="77777777" w:rsidR="00610347" w:rsidRDefault="00610347">
      <w:pPr>
        <w:pStyle w:val="NoSpacing"/>
        <w:pBdr>
          <w:top w:val="single" w:sz="4" w:space="1" w:color="auto"/>
          <w:left w:val="single" w:sz="4" w:space="1" w:color="auto"/>
          <w:bottom w:val="single" w:sz="4" w:space="1" w:color="auto"/>
          <w:right w:val="single" w:sz="4" w:space="1" w:color="auto"/>
        </w:pBdr>
      </w:pPr>
      <w:r>
        <w:t># Adjust the yarn widths, heights and spacings</w:t>
      </w:r>
    </w:p>
    <w:p w14:paraId="1869FC6C" w14:textId="67546AA1" w:rsidR="00610347" w:rsidRDefault="00610347">
      <w:pPr>
        <w:pStyle w:val="NoSpacing"/>
        <w:pBdr>
          <w:top w:val="single" w:sz="4" w:space="1" w:color="auto"/>
          <w:left w:val="single" w:sz="4" w:space="1" w:color="auto"/>
          <w:bottom w:val="single" w:sz="4" w:space="1" w:color="auto"/>
          <w:right w:val="single" w:sz="4" w:space="1" w:color="auto"/>
        </w:pBdr>
      </w:pPr>
      <w:proofErr w:type="spellStart"/>
      <w:r>
        <w:t>Textile.SetWarpYarnWidths</w:t>
      </w:r>
      <w:proofErr w:type="spellEnd"/>
      <w:r w:rsidR="00806C9D">
        <w:fldChar w:fldCharType="begin"/>
      </w:r>
      <w:r w:rsidR="00806C9D">
        <w:instrText xml:space="preserve"> XE "</w:instrText>
      </w:r>
      <w:r w:rsidR="00806C9D" w:rsidRPr="001A42F7">
        <w:instrText>SetWarpYarnWidths</w:instrText>
      </w:r>
      <w:r w:rsidR="00806C9D">
        <w:instrText xml:space="preserve">" </w:instrText>
      </w:r>
      <w:r w:rsidR="00806C9D">
        <w:fldChar w:fldCharType="end"/>
      </w:r>
      <w:r>
        <w:t>( 3.6 )</w:t>
      </w:r>
    </w:p>
    <w:p w14:paraId="350588F0" w14:textId="23370164" w:rsidR="00610347" w:rsidRDefault="00610347">
      <w:pPr>
        <w:pStyle w:val="NoSpacing"/>
        <w:pBdr>
          <w:top w:val="single" w:sz="4" w:space="1" w:color="auto"/>
          <w:left w:val="single" w:sz="4" w:space="1" w:color="auto"/>
          <w:bottom w:val="single" w:sz="4" w:space="1" w:color="auto"/>
          <w:right w:val="single" w:sz="4" w:space="1" w:color="auto"/>
        </w:pBdr>
      </w:pPr>
      <w:proofErr w:type="spellStart"/>
      <w:r>
        <w:t>Textile.SetWarpYarnHeights</w:t>
      </w:r>
      <w:proofErr w:type="spellEnd"/>
      <w:r w:rsidR="00806C9D">
        <w:fldChar w:fldCharType="begin"/>
      </w:r>
      <w:r w:rsidR="00806C9D">
        <w:instrText xml:space="preserve"> XE "</w:instrText>
      </w:r>
      <w:r w:rsidR="00806C9D" w:rsidRPr="008B0010">
        <w:instrText>SetWarpYarnHeights</w:instrText>
      </w:r>
      <w:r w:rsidR="00806C9D">
        <w:instrText xml:space="preserve">" </w:instrText>
      </w:r>
      <w:r w:rsidR="00806C9D">
        <w:fldChar w:fldCharType="end"/>
      </w:r>
      <w:r>
        <w:t>( 0.35 )</w:t>
      </w:r>
    </w:p>
    <w:p w14:paraId="30632087" w14:textId="413F2FC3" w:rsidR="00610347" w:rsidRDefault="00610347">
      <w:pPr>
        <w:pStyle w:val="NoSpacing"/>
        <w:pBdr>
          <w:top w:val="single" w:sz="4" w:space="1" w:color="auto"/>
          <w:left w:val="single" w:sz="4" w:space="1" w:color="auto"/>
          <w:bottom w:val="single" w:sz="4" w:space="1" w:color="auto"/>
          <w:right w:val="single" w:sz="4" w:space="1" w:color="auto"/>
        </w:pBdr>
      </w:pPr>
      <w:proofErr w:type="spellStart"/>
      <w:r>
        <w:t>Textile.SetWarpYarnSpacings</w:t>
      </w:r>
      <w:proofErr w:type="spellEnd"/>
      <w:r w:rsidR="00806C9D">
        <w:fldChar w:fldCharType="begin"/>
      </w:r>
      <w:r w:rsidR="00806C9D">
        <w:instrText xml:space="preserve"> XE "</w:instrText>
      </w:r>
      <w:r w:rsidR="00806C9D" w:rsidRPr="003D1476">
        <w:instrText>SetWarpYarnSpacings</w:instrText>
      </w:r>
      <w:r w:rsidR="00806C9D">
        <w:instrText xml:space="preserve">" </w:instrText>
      </w:r>
      <w:r w:rsidR="00806C9D">
        <w:fldChar w:fldCharType="end"/>
      </w:r>
      <w:r>
        <w:t>( 3.8 )</w:t>
      </w:r>
    </w:p>
    <w:p w14:paraId="65E39D81" w14:textId="77777777" w:rsidR="00610347" w:rsidRDefault="00610347">
      <w:pPr>
        <w:pStyle w:val="NoSpacing"/>
        <w:pBdr>
          <w:top w:val="single" w:sz="4" w:space="1" w:color="auto"/>
          <w:left w:val="single" w:sz="4" w:space="1" w:color="auto"/>
          <w:bottom w:val="single" w:sz="4" w:space="1" w:color="auto"/>
          <w:right w:val="single" w:sz="4" w:space="1" w:color="auto"/>
        </w:pBdr>
      </w:pPr>
    </w:p>
    <w:p w14:paraId="681E3C1F" w14:textId="004FF299" w:rsidR="00610347" w:rsidRDefault="00610347">
      <w:pPr>
        <w:pStyle w:val="NoSpacing"/>
        <w:pBdr>
          <w:top w:val="single" w:sz="4" w:space="1" w:color="auto"/>
          <w:left w:val="single" w:sz="4" w:space="1" w:color="auto"/>
          <w:bottom w:val="single" w:sz="4" w:space="1" w:color="auto"/>
          <w:right w:val="single" w:sz="4" w:space="1" w:color="auto"/>
        </w:pBdr>
      </w:pPr>
      <w:proofErr w:type="spellStart"/>
      <w:r>
        <w:t>Textile.SetBinderYarnWidths</w:t>
      </w:r>
      <w:proofErr w:type="spellEnd"/>
      <w:r w:rsidR="00806C9D">
        <w:fldChar w:fldCharType="begin"/>
      </w:r>
      <w:r w:rsidR="00806C9D">
        <w:instrText xml:space="preserve"> XE "</w:instrText>
      </w:r>
      <w:r w:rsidR="00806C9D" w:rsidRPr="001728CE">
        <w:instrText>SetBinderYarnWidths</w:instrText>
      </w:r>
      <w:r w:rsidR="00806C9D">
        <w:instrText xml:space="preserve">" </w:instrText>
      </w:r>
      <w:r w:rsidR="00806C9D">
        <w:fldChar w:fldCharType="end"/>
      </w:r>
      <w:r>
        <w:t>( 1.375 )</w:t>
      </w:r>
    </w:p>
    <w:p w14:paraId="6AF55E6E" w14:textId="44221FDC" w:rsidR="00610347" w:rsidRDefault="00610347">
      <w:pPr>
        <w:pStyle w:val="NoSpacing"/>
        <w:pBdr>
          <w:top w:val="single" w:sz="4" w:space="1" w:color="auto"/>
          <w:left w:val="single" w:sz="4" w:space="1" w:color="auto"/>
          <w:bottom w:val="single" w:sz="4" w:space="1" w:color="auto"/>
          <w:right w:val="single" w:sz="4" w:space="1" w:color="auto"/>
        </w:pBdr>
      </w:pPr>
      <w:proofErr w:type="spellStart"/>
      <w:r>
        <w:t>Textile.SetBinderYarnHeights</w:t>
      </w:r>
      <w:proofErr w:type="spellEnd"/>
      <w:r w:rsidR="00806C9D">
        <w:fldChar w:fldCharType="begin"/>
      </w:r>
      <w:r w:rsidR="00806C9D">
        <w:instrText xml:space="preserve"> XE "</w:instrText>
      </w:r>
      <w:r w:rsidR="00806C9D" w:rsidRPr="00D227A8">
        <w:instrText>SetBinderYarnHeights</w:instrText>
      </w:r>
      <w:r w:rsidR="00806C9D">
        <w:instrText xml:space="preserve">" </w:instrText>
      </w:r>
      <w:r w:rsidR="00806C9D">
        <w:fldChar w:fldCharType="end"/>
      </w:r>
      <w:r>
        <w:t>( 0.16 )</w:t>
      </w:r>
    </w:p>
    <w:p w14:paraId="623494C0" w14:textId="21A398BF" w:rsidR="00610347" w:rsidRDefault="00610347">
      <w:pPr>
        <w:pStyle w:val="NoSpacing"/>
        <w:pBdr>
          <w:top w:val="single" w:sz="4" w:space="1" w:color="auto"/>
          <w:left w:val="single" w:sz="4" w:space="1" w:color="auto"/>
          <w:bottom w:val="single" w:sz="4" w:space="1" w:color="auto"/>
          <w:right w:val="single" w:sz="4" w:space="1" w:color="auto"/>
        </w:pBdr>
      </w:pPr>
      <w:proofErr w:type="spellStart"/>
      <w:r>
        <w:t>Textile.SetBinderYarnSpacings</w:t>
      </w:r>
      <w:proofErr w:type="spellEnd"/>
      <w:r w:rsidR="00806C9D">
        <w:fldChar w:fldCharType="begin"/>
      </w:r>
      <w:r w:rsidR="00806C9D">
        <w:instrText xml:space="preserve"> XE "</w:instrText>
      </w:r>
      <w:r w:rsidR="00806C9D" w:rsidRPr="00834C5E">
        <w:instrText>SetBinderYarnSpacings</w:instrText>
      </w:r>
      <w:r w:rsidR="00806C9D">
        <w:instrText xml:space="preserve">" </w:instrText>
      </w:r>
      <w:r w:rsidR="00806C9D">
        <w:fldChar w:fldCharType="end"/>
      </w:r>
      <w:r>
        <w:t>( 1.4 )</w:t>
      </w:r>
    </w:p>
    <w:p w14:paraId="163B6E15" w14:textId="77777777" w:rsidR="00610347" w:rsidRDefault="00610347">
      <w:pPr>
        <w:pStyle w:val="NoSpacing"/>
        <w:pBdr>
          <w:top w:val="single" w:sz="4" w:space="1" w:color="auto"/>
          <w:left w:val="single" w:sz="4" w:space="1" w:color="auto"/>
          <w:bottom w:val="single" w:sz="4" w:space="1" w:color="auto"/>
          <w:right w:val="single" w:sz="4" w:space="1" w:color="auto"/>
        </w:pBdr>
      </w:pPr>
    </w:p>
    <w:p w14:paraId="00FAD76D" w14:textId="77777777" w:rsidR="00610347" w:rsidRDefault="00610347">
      <w:pPr>
        <w:pStyle w:val="NoSpacing"/>
        <w:pBdr>
          <w:top w:val="single" w:sz="4" w:space="1" w:color="auto"/>
          <w:left w:val="single" w:sz="4" w:space="1" w:color="auto"/>
          <w:bottom w:val="single" w:sz="4" w:space="1" w:color="auto"/>
          <w:right w:val="single" w:sz="4" w:space="1" w:color="auto"/>
        </w:pBdr>
      </w:pPr>
      <w:r>
        <w:lastRenderedPageBreak/>
        <w:t># Weft yarns</w:t>
      </w:r>
    </w:p>
    <w:p w14:paraId="32272220" w14:textId="345D1B2F" w:rsidR="00610347" w:rsidRDefault="00610347">
      <w:pPr>
        <w:pStyle w:val="NoSpacing"/>
        <w:pBdr>
          <w:top w:val="single" w:sz="4" w:space="1" w:color="auto"/>
          <w:left w:val="single" w:sz="4" w:space="1" w:color="auto"/>
          <w:bottom w:val="single" w:sz="4" w:space="1" w:color="auto"/>
          <w:right w:val="single" w:sz="4" w:space="1" w:color="auto"/>
        </w:pBdr>
      </w:pPr>
      <w:proofErr w:type="spellStart"/>
      <w:r>
        <w:t>Textile.SetYYarnWidths</w:t>
      </w:r>
      <w:proofErr w:type="spellEnd"/>
      <w:r w:rsidR="00806C9D">
        <w:fldChar w:fldCharType="begin"/>
      </w:r>
      <w:r w:rsidR="00806C9D">
        <w:instrText xml:space="preserve"> XE "</w:instrText>
      </w:r>
      <w:r w:rsidR="00806C9D" w:rsidRPr="0027382B">
        <w:instrText>SetYYarnWidths</w:instrText>
      </w:r>
      <w:r w:rsidR="00806C9D">
        <w:instrText xml:space="preserve">" </w:instrText>
      </w:r>
      <w:r w:rsidR="00806C9D">
        <w:fldChar w:fldCharType="end"/>
      </w:r>
      <w:r>
        <w:t xml:space="preserve">(2.58)  </w:t>
      </w:r>
    </w:p>
    <w:p w14:paraId="225501F1" w14:textId="704B01AD" w:rsidR="00610347" w:rsidRDefault="00610347">
      <w:pPr>
        <w:pStyle w:val="NoSpacing"/>
        <w:pBdr>
          <w:top w:val="single" w:sz="4" w:space="1" w:color="auto"/>
          <w:left w:val="single" w:sz="4" w:space="1" w:color="auto"/>
          <w:bottom w:val="single" w:sz="4" w:space="1" w:color="auto"/>
          <w:right w:val="single" w:sz="4" w:space="1" w:color="auto"/>
        </w:pBdr>
      </w:pPr>
      <w:proofErr w:type="spellStart"/>
      <w:r>
        <w:t>Textile.SetYYarnSpacings</w:t>
      </w:r>
      <w:proofErr w:type="spellEnd"/>
      <w:r w:rsidR="00806C9D">
        <w:fldChar w:fldCharType="begin"/>
      </w:r>
      <w:r w:rsidR="00806C9D">
        <w:instrText xml:space="preserve"> XE "</w:instrText>
      </w:r>
      <w:r w:rsidR="00806C9D" w:rsidRPr="00DF78A7">
        <w:instrText>SetYYarnSpacings</w:instrText>
      </w:r>
      <w:r w:rsidR="00806C9D">
        <w:instrText xml:space="preserve">" </w:instrText>
      </w:r>
      <w:r w:rsidR="00806C9D">
        <w:fldChar w:fldCharType="end"/>
      </w:r>
      <w:r>
        <w:t>(2.8)</w:t>
      </w:r>
    </w:p>
    <w:p w14:paraId="32383123" w14:textId="77777777" w:rsidR="00610347" w:rsidRDefault="00610347">
      <w:pPr>
        <w:pStyle w:val="NoSpacing"/>
        <w:pBdr>
          <w:top w:val="single" w:sz="4" w:space="1" w:color="auto"/>
          <w:left w:val="single" w:sz="4" w:space="1" w:color="auto"/>
          <w:bottom w:val="single" w:sz="4" w:space="1" w:color="auto"/>
          <w:right w:val="single" w:sz="4" w:space="1" w:color="auto"/>
        </w:pBdr>
      </w:pPr>
    </w:p>
    <w:p w14:paraId="30C1DED9" w14:textId="77777777" w:rsidR="00610347" w:rsidRDefault="00610347">
      <w:pPr>
        <w:pStyle w:val="NoSpacing"/>
        <w:pBdr>
          <w:top w:val="single" w:sz="4" w:space="1" w:color="auto"/>
          <w:left w:val="single" w:sz="4" w:space="1" w:color="auto"/>
          <w:bottom w:val="single" w:sz="4" w:space="1" w:color="auto"/>
          <w:right w:val="single" w:sz="4" w:space="1" w:color="auto"/>
        </w:pBdr>
      </w:pPr>
      <w:r>
        <w:t># Set the power of the power ellipses used</w:t>
      </w:r>
    </w:p>
    <w:p w14:paraId="188F05D6" w14:textId="24EFFDE3" w:rsidR="00610347" w:rsidRDefault="00610347">
      <w:pPr>
        <w:pStyle w:val="NoSpacing"/>
        <w:pBdr>
          <w:top w:val="single" w:sz="4" w:space="1" w:color="auto"/>
          <w:left w:val="single" w:sz="4" w:space="1" w:color="auto"/>
          <w:bottom w:val="single" w:sz="4" w:space="1" w:color="auto"/>
          <w:right w:val="single" w:sz="4" w:space="1" w:color="auto"/>
        </w:pBdr>
      </w:pPr>
      <w:proofErr w:type="spellStart"/>
      <w:r>
        <w:t>Textile.SetWarpYarnPower</w:t>
      </w:r>
      <w:proofErr w:type="spellEnd"/>
      <w:r w:rsidR="00806C9D">
        <w:fldChar w:fldCharType="begin"/>
      </w:r>
      <w:r w:rsidR="00806C9D">
        <w:instrText xml:space="preserve"> XE "</w:instrText>
      </w:r>
      <w:r w:rsidR="00806C9D" w:rsidRPr="008C09AB">
        <w:instrText>SetWarpYarnPower</w:instrText>
      </w:r>
      <w:r w:rsidR="00806C9D">
        <w:instrText xml:space="preserve">" </w:instrText>
      </w:r>
      <w:r w:rsidR="00806C9D">
        <w:fldChar w:fldCharType="end"/>
      </w:r>
      <w:r>
        <w:t>(0.6)</w:t>
      </w:r>
    </w:p>
    <w:p w14:paraId="41DF9A27" w14:textId="6EDB48A2" w:rsidR="00610347" w:rsidRDefault="00610347">
      <w:pPr>
        <w:pStyle w:val="NoSpacing"/>
        <w:pBdr>
          <w:top w:val="single" w:sz="4" w:space="1" w:color="auto"/>
          <w:left w:val="single" w:sz="4" w:space="1" w:color="auto"/>
          <w:bottom w:val="single" w:sz="4" w:space="1" w:color="auto"/>
          <w:right w:val="single" w:sz="4" w:space="1" w:color="auto"/>
        </w:pBdr>
      </w:pPr>
      <w:proofErr w:type="spellStart"/>
      <w:r>
        <w:t>Textile.SetWeftYarnPower</w:t>
      </w:r>
      <w:proofErr w:type="spellEnd"/>
      <w:r w:rsidR="00806C9D">
        <w:fldChar w:fldCharType="begin"/>
      </w:r>
      <w:r w:rsidR="00806C9D">
        <w:instrText xml:space="preserve"> XE "</w:instrText>
      </w:r>
      <w:r w:rsidR="00806C9D" w:rsidRPr="00EB5C6F">
        <w:instrText>SetWeftYarnPower</w:instrText>
      </w:r>
      <w:r w:rsidR="00806C9D">
        <w:instrText xml:space="preserve">" </w:instrText>
      </w:r>
      <w:r w:rsidR="00806C9D">
        <w:fldChar w:fldCharType="end"/>
      </w:r>
      <w:r>
        <w:t>(0.6)</w:t>
      </w:r>
    </w:p>
    <w:p w14:paraId="3A299D3A" w14:textId="2FEF0682" w:rsidR="00610347" w:rsidRDefault="00610347">
      <w:pPr>
        <w:pStyle w:val="NoSpacing"/>
        <w:pBdr>
          <w:top w:val="single" w:sz="4" w:space="1" w:color="auto"/>
          <w:left w:val="single" w:sz="4" w:space="1" w:color="auto"/>
          <w:bottom w:val="single" w:sz="4" w:space="1" w:color="auto"/>
          <w:right w:val="single" w:sz="4" w:space="1" w:color="auto"/>
        </w:pBdr>
      </w:pPr>
      <w:proofErr w:type="spellStart"/>
      <w:r>
        <w:t>Textile.SetBinderYarnPower</w:t>
      </w:r>
      <w:proofErr w:type="spellEnd"/>
      <w:r w:rsidR="00806C9D">
        <w:fldChar w:fldCharType="begin"/>
      </w:r>
      <w:r w:rsidR="00806C9D">
        <w:instrText xml:space="preserve"> XE "</w:instrText>
      </w:r>
      <w:r w:rsidR="00806C9D" w:rsidRPr="007D2504">
        <w:instrText>SetBinderYarnPower</w:instrText>
      </w:r>
      <w:r w:rsidR="00806C9D">
        <w:instrText xml:space="preserve">" </w:instrText>
      </w:r>
      <w:r w:rsidR="00806C9D">
        <w:fldChar w:fldCharType="end"/>
      </w:r>
      <w:r>
        <w:t>(0.8)</w:t>
      </w:r>
    </w:p>
    <w:p w14:paraId="69818E23" w14:textId="77777777" w:rsidR="00610347" w:rsidRDefault="00610347">
      <w:pPr>
        <w:pStyle w:val="NoSpacing"/>
        <w:pBdr>
          <w:top w:val="single" w:sz="4" w:space="1" w:color="auto"/>
          <w:left w:val="single" w:sz="4" w:space="1" w:color="auto"/>
          <w:bottom w:val="single" w:sz="4" w:space="1" w:color="auto"/>
          <w:right w:val="single" w:sz="4" w:space="1" w:color="auto"/>
        </w:pBdr>
      </w:pPr>
    </w:p>
    <w:p w14:paraId="2A36CD47" w14:textId="77777777" w:rsidR="00610347" w:rsidRDefault="00610347">
      <w:pPr>
        <w:pStyle w:val="NoSpacing"/>
        <w:pBdr>
          <w:top w:val="single" w:sz="4" w:space="1" w:color="auto"/>
          <w:left w:val="single" w:sz="4" w:space="1" w:color="auto"/>
          <w:bottom w:val="single" w:sz="4" w:space="1" w:color="auto"/>
          <w:right w:val="single" w:sz="4" w:space="1" w:color="auto"/>
        </w:pBdr>
      </w:pPr>
      <w:r>
        <w:t># Binder yarns may only be at top/bottom position in orthogonal</w:t>
      </w:r>
    </w:p>
    <w:p w14:paraId="136DDA3D" w14:textId="77777777" w:rsidR="00610347" w:rsidRDefault="00610347">
      <w:pPr>
        <w:pStyle w:val="NoSpacing"/>
        <w:pBdr>
          <w:top w:val="single" w:sz="4" w:space="1" w:color="auto"/>
          <w:left w:val="single" w:sz="4" w:space="1" w:color="auto"/>
          <w:bottom w:val="single" w:sz="4" w:space="1" w:color="auto"/>
          <w:right w:val="single" w:sz="4" w:space="1" w:color="auto"/>
        </w:pBdr>
      </w:pPr>
      <w:r>
        <w:t># In this case the binder layer was created as the top layer so switching will place them at the bottom</w:t>
      </w:r>
    </w:p>
    <w:p w14:paraId="785A0789" w14:textId="1B3F22A6" w:rsidR="00610347" w:rsidRDefault="00610347">
      <w:pPr>
        <w:pStyle w:val="NoSpacing"/>
        <w:pBdr>
          <w:top w:val="single" w:sz="4" w:space="1" w:color="auto"/>
          <w:left w:val="single" w:sz="4" w:space="1" w:color="auto"/>
          <w:bottom w:val="single" w:sz="4" w:space="1" w:color="auto"/>
          <w:right w:val="single" w:sz="4" w:space="1" w:color="auto"/>
        </w:pBdr>
      </w:pPr>
      <w:proofErr w:type="spellStart"/>
      <w:r>
        <w:t>Textile.SwapBinderPosition</w:t>
      </w:r>
      <w:proofErr w:type="spellEnd"/>
      <w:r w:rsidR="00806C9D">
        <w:fldChar w:fldCharType="begin"/>
      </w:r>
      <w:r w:rsidR="00806C9D">
        <w:instrText xml:space="preserve"> XE "</w:instrText>
      </w:r>
      <w:r w:rsidR="00806C9D" w:rsidRPr="00A4781E">
        <w:instrText>SwapBinderPosition</w:instrText>
      </w:r>
      <w:r w:rsidR="00806C9D">
        <w:instrText xml:space="preserve">" </w:instrText>
      </w:r>
      <w:r w:rsidR="00806C9D">
        <w:fldChar w:fldCharType="end"/>
      </w:r>
      <w:r>
        <w:t>( 0,2)</w:t>
      </w:r>
    </w:p>
    <w:p w14:paraId="30E00782" w14:textId="29F2BDC6" w:rsidR="00610347" w:rsidRDefault="00610347">
      <w:pPr>
        <w:pStyle w:val="NoSpacing"/>
        <w:pBdr>
          <w:top w:val="single" w:sz="4" w:space="1" w:color="auto"/>
          <w:left w:val="single" w:sz="4" w:space="1" w:color="auto"/>
          <w:bottom w:val="single" w:sz="4" w:space="1" w:color="auto"/>
          <w:right w:val="single" w:sz="4" w:space="1" w:color="auto"/>
        </w:pBdr>
      </w:pPr>
      <w:proofErr w:type="spellStart"/>
      <w:r>
        <w:t>Textile.SwapBinderPosition</w:t>
      </w:r>
      <w:proofErr w:type="spellEnd"/>
      <w:r w:rsidR="00806C9D">
        <w:fldChar w:fldCharType="begin"/>
      </w:r>
      <w:r w:rsidR="00806C9D">
        <w:instrText xml:space="preserve"> XE "</w:instrText>
      </w:r>
      <w:r w:rsidR="00806C9D" w:rsidRPr="00A4781E">
        <w:instrText>SwapBinderPosition</w:instrText>
      </w:r>
      <w:r w:rsidR="00806C9D">
        <w:instrText xml:space="preserve">" </w:instrText>
      </w:r>
      <w:r w:rsidR="00806C9D">
        <w:fldChar w:fldCharType="end"/>
      </w:r>
      <w:r>
        <w:t>( 2,2)</w:t>
      </w:r>
    </w:p>
    <w:p w14:paraId="1D8CE011" w14:textId="059ADF20" w:rsidR="00610347" w:rsidRDefault="00610347">
      <w:pPr>
        <w:pStyle w:val="NoSpacing"/>
        <w:pBdr>
          <w:top w:val="single" w:sz="4" w:space="1" w:color="auto"/>
          <w:left w:val="single" w:sz="4" w:space="1" w:color="auto"/>
          <w:bottom w:val="single" w:sz="4" w:space="1" w:color="auto"/>
          <w:right w:val="single" w:sz="4" w:space="1" w:color="auto"/>
        </w:pBdr>
      </w:pPr>
      <w:proofErr w:type="spellStart"/>
      <w:r>
        <w:t>Textile.SwapBinderPosition</w:t>
      </w:r>
      <w:proofErr w:type="spellEnd"/>
      <w:r w:rsidR="00806C9D">
        <w:fldChar w:fldCharType="begin"/>
      </w:r>
      <w:r w:rsidR="00806C9D">
        <w:instrText xml:space="preserve"> XE "</w:instrText>
      </w:r>
      <w:r w:rsidR="00806C9D" w:rsidRPr="00A4781E">
        <w:instrText>SwapBinderPosition</w:instrText>
      </w:r>
      <w:r w:rsidR="00806C9D">
        <w:instrText xml:space="preserve">" </w:instrText>
      </w:r>
      <w:r w:rsidR="00806C9D">
        <w:fldChar w:fldCharType="end"/>
      </w:r>
      <w:r>
        <w:t>( 1,5)</w:t>
      </w:r>
    </w:p>
    <w:p w14:paraId="407CBDD9" w14:textId="4D2BA66A" w:rsidR="00610347" w:rsidRDefault="00610347">
      <w:pPr>
        <w:pStyle w:val="NoSpacing"/>
        <w:pBdr>
          <w:top w:val="single" w:sz="4" w:space="1" w:color="auto"/>
          <w:left w:val="single" w:sz="4" w:space="1" w:color="auto"/>
          <w:bottom w:val="single" w:sz="4" w:space="1" w:color="auto"/>
          <w:right w:val="single" w:sz="4" w:space="1" w:color="auto"/>
        </w:pBdr>
      </w:pPr>
      <w:proofErr w:type="spellStart"/>
      <w:r>
        <w:t>Textile.SwapBinderPosition</w:t>
      </w:r>
      <w:proofErr w:type="spellEnd"/>
      <w:r w:rsidR="00806C9D">
        <w:fldChar w:fldCharType="begin"/>
      </w:r>
      <w:r w:rsidR="00806C9D">
        <w:instrText xml:space="preserve"> XE "</w:instrText>
      </w:r>
      <w:r w:rsidR="00806C9D" w:rsidRPr="00A4781E">
        <w:instrText>SwapBinderPosition</w:instrText>
      </w:r>
      <w:r w:rsidR="00806C9D">
        <w:instrText xml:space="preserve">" </w:instrText>
      </w:r>
      <w:r w:rsidR="00806C9D">
        <w:fldChar w:fldCharType="end"/>
      </w:r>
      <w:r>
        <w:t>( 3,5)</w:t>
      </w:r>
    </w:p>
    <w:p w14:paraId="0C8C073A" w14:textId="77777777" w:rsidR="00610347" w:rsidRDefault="00610347">
      <w:pPr>
        <w:pStyle w:val="NoSpacing"/>
        <w:pBdr>
          <w:top w:val="single" w:sz="4" w:space="1" w:color="auto"/>
          <w:left w:val="single" w:sz="4" w:space="1" w:color="auto"/>
          <w:bottom w:val="single" w:sz="4" w:space="1" w:color="auto"/>
          <w:right w:val="single" w:sz="4" w:space="1" w:color="auto"/>
        </w:pBdr>
      </w:pPr>
    </w:p>
    <w:p w14:paraId="72FDE3EE" w14:textId="77777777" w:rsidR="00610347" w:rsidRDefault="00610347">
      <w:pPr>
        <w:pStyle w:val="NoSpacing"/>
        <w:pBdr>
          <w:top w:val="single" w:sz="4" w:space="1" w:color="auto"/>
          <w:left w:val="single" w:sz="4" w:space="1" w:color="auto"/>
          <w:bottom w:val="single" w:sz="4" w:space="1" w:color="auto"/>
          <w:right w:val="single" w:sz="4" w:space="1" w:color="auto"/>
        </w:pBdr>
      </w:pPr>
      <w:r>
        <w:t># Create a default domain to fit the textile</w:t>
      </w:r>
    </w:p>
    <w:p w14:paraId="111E1394" w14:textId="36326DF7" w:rsidR="00610347" w:rsidRDefault="00610347">
      <w:pPr>
        <w:pStyle w:val="NoSpacing"/>
        <w:pBdr>
          <w:top w:val="single" w:sz="4" w:space="1" w:color="auto"/>
          <w:left w:val="single" w:sz="4" w:space="1" w:color="auto"/>
          <w:bottom w:val="single" w:sz="4" w:space="1" w:color="auto"/>
          <w:right w:val="single" w:sz="4" w:space="1" w:color="auto"/>
        </w:pBdr>
      </w:pPr>
      <w:proofErr w:type="spellStart"/>
      <w:r>
        <w:t>Textile.AssignDefaultDomain</w:t>
      </w:r>
      <w:proofErr w:type="spellEnd"/>
      <w:r w:rsidR="00806C9D">
        <w:fldChar w:fldCharType="begin"/>
      </w:r>
      <w:r w:rsidR="00806C9D">
        <w:instrText xml:space="preserve"> XE "</w:instrText>
      </w:r>
      <w:r w:rsidR="00806C9D" w:rsidRPr="009B6264">
        <w:instrText>AssignDefaultDomain</w:instrText>
      </w:r>
      <w:r w:rsidR="00806C9D">
        <w:instrText xml:space="preserve">" </w:instrText>
      </w:r>
      <w:r w:rsidR="00806C9D">
        <w:fldChar w:fldCharType="end"/>
      </w:r>
      <w:r>
        <w:t>()</w:t>
      </w:r>
    </w:p>
    <w:p w14:paraId="49E1E0D1" w14:textId="77777777" w:rsidR="00610347" w:rsidRDefault="00610347">
      <w:pPr>
        <w:pStyle w:val="NoSpacing"/>
        <w:pBdr>
          <w:top w:val="single" w:sz="4" w:space="1" w:color="auto"/>
          <w:left w:val="single" w:sz="4" w:space="1" w:color="auto"/>
          <w:bottom w:val="single" w:sz="4" w:space="1" w:color="auto"/>
          <w:right w:val="single" w:sz="4" w:space="1" w:color="auto"/>
        </w:pBdr>
      </w:pPr>
    </w:p>
    <w:p w14:paraId="797A99C6" w14:textId="77777777" w:rsidR="00610347" w:rsidRDefault="00610347">
      <w:pPr>
        <w:pStyle w:val="NoSpacing"/>
        <w:pBdr>
          <w:top w:val="single" w:sz="4" w:space="1" w:color="auto"/>
          <w:left w:val="single" w:sz="4" w:space="1" w:color="auto"/>
          <w:bottom w:val="single" w:sz="4" w:space="1" w:color="auto"/>
          <w:right w:val="single" w:sz="4" w:space="1" w:color="auto"/>
        </w:pBdr>
      </w:pPr>
      <w:r>
        <w:t># Set fibre properties</w:t>
      </w:r>
    </w:p>
    <w:p w14:paraId="6F6A37B0" w14:textId="450BB9F0" w:rsidR="00610347" w:rsidRDefault="00610347">
      <w:pPr>
        <w:pStyle w:val="NoSpacing"/>
        <w:pBdr>
          <w:top w:val="single" w:sz="4" w:space="1" w:color="auto"/>
          <w:left w:val="single" w:sz="4" w:space="1" w:color="auto"/>
          <w:bottom w:val="single" w:sz="4" w:space="1" w:color="auto"/>
          <w:right w:val="single" w:sz="4" w:space="1" w:color="auto"/>
        </w:pBdr>
      </w:pPr>
      <w:proofErr w:type="spellStart"/>
      <w:r>
        <w:t>Textile.SetFibreDiameter</w:t>
      </w:r>
      <w:proofErr w:type="spellEnd"/>
      <w:r w:rsidR="00806C9D">
        <w:fldChar w:fldCharType="begin"/>
      </w:r>
      <w:r w:rsidR="00806C9D">
        <w:instrText xml:space="preserve"> XE "</w:instrText>
      </w:r>
      <w:r w:rsidR="00806C9D" w:rsidRPr="00A743E1">
        <w:instrText>SetFibreDiameter</w:instrText>
      </w:r>
      <w:r w:rsidR="00806C9D">
        <w:instrText xml:space="preserve">" </w:instrText>
      </w:r>
      <w:r w:rsidR="00806C9D">
        <w:fldChar w:fldCharType="end"/>
      </w:r>
      <w:r>
        <w:t>( WARP, 0.007, "mm</w:t>
      </w:r>
      <w:proofErr w:type="gramStart"/>
      <w:r>
        <w:t>" )</w:t>
      </w:r>
      <w:proofErr w:type="gramEnd"/>
    </w:p>
    <w:p w14:paraId="58E75764" w14:textId="10CCD173" w:rsidR="00610347" w:rsidRDefault="00610347">
      <w:pPr>
        <w:pStyle w:val="NoSpacing"/>
        <w:pBdr>
          <w:top w:val="single" w:sz="4" w:space="1" w:color="auto"/>
          <w:left w:val="single" w:sz="4" w:space="1" w:color="auto"/>
          <w:bottom w:val="single" w:sz="4" w:space="1" w:color="auto"/>
          <w:right w:val="single" w:sz="4" w:space="1" w:color="auto"/>
        </w:pBdr>
      </w:pPr>
      <w:proofErr w:type="spellStart"/>
      <w:r>
        <w:t>Textile.SetFibreDiameter</w:t>
      </w:r>
      <w:proofErr w:type="spellEnd"/>
      <w:r w:rsidR="00806C9D">
        <w:fldChar w:fldCharType="begin"/>
      </w:r>
      <w:r w:rsidR="00806C9D">
        <w:instrText xml:space="preserve"> XE "</w:instrText>
      </w:r>
      <w:r w:rsidR="00806C9D" w:rsidRPr="00A743E1">
        <w:instrText>SetFibreDiameter</w:instrText>
      </w:r>
      <w:r w:rsidR="00806C9D">
        <w:instrText xml:space="preserve">" </w:instrText>
      </w:r>
      <w:r w:rsidR="00806C9D">
        <w:fldChar w:fldCharType="end"/>
      </w:r>
      <w:r>
        <w:t>( WEFT, 0.007, "mm</w:t>
      </w:r>
      <w:proofErr w:type="gramStart"/>
      <w:r>
        <w:t>" )</w:t>
      </w:r>
      <w:proofErr w:type="gramEnd"/>
    </w:p>
    <w:p w14:paraId="3E108C4B" w14:textId="7A347173" w:rsidR="00610347" w:rsidRDefault="00610347">
      <w:pPr>
        <w:pStyle w:val="NoSpacing"/>
        <w:pBdr>
          <w:top w:val="single" w:sz="4" w:space="1" w:color="auto"/>
          <w:left w:val="single" w:sz="4" w:space="1" w:color="auto"/>
          <w:bottom w:val="single" w:sz="4" w:space="1" w:color="auto"/>
          <w:right w:val="single" w:sz="4" w:space="1" w:color="auto"/>
        </w:pBdr>
      </w:pPr>
      <w:proofErr w:type="spellStart"/>
      <w:r>
        <w:t>Textile.SetFibreDiameter</w:t>
      </w:r>
      <w:proofErr w:type="spellEnd"/>
      <w:r w:rsidR="00806C9D">
        <w:fldChar w:fldCharType="begin"/>
      </w:r>
      <w:r w:rsidR="00806C9D">
        <w:instrText xml:space="preserve"> XE "</w:instrText>
      </w:r>
      <w:r w:rsidR="00806C9D" w:rsidRPr="00A743E1">
        <w:instrText>SetFibreDiameter</w:instrText>
      </w:r>
      <w:r w:rsidR="00806C9D">
        <w:instrText xml:space="preserve">" </w:instrText>
      </w:r>
      <w:r w:rsidR="00806C9D">
        <w:fldChar w:fldCharType="end"/>
      </w:r>
      <w:r>
        <w:t>( BINDER, 0.007, "mm</w:t>
      </w:r>
      <w:proofErr w:type="gramStart"/>
      <w:r>
        <w:t>" )</w:t>
      </w:r>
      <w:proofErr w:type="gramEnd"/>
    </w:p>
    <w:p w14:paraId="1BE2E17B" w14:textId="25651124" w:rsidR="00610347" w:rsidRDefault="00610347">
      <w:pPr>
        <w:pStyle w:val="NoSpacing"/>
        <w:pBdr>
          <w:top w:val="single" w:sz="4" w:space="1" w:color="auto"/>
          <w:left w:val="single" w:sz="4" w:space="1" w:color="auto"/>
          <w:bottom w:val="single" w:sz="4" w:space="1" w:color="auto"/>
          <w:right w:val="single" w:sz="4" w:space="1" w:color="auto"/>
        </w:pBdr>
      </w:pPr>
      <w:proofErr w:type="spellStart"/>
      <w:r>
        <w:t>Textile.SetFibresPerYarn</w:t>
      </w:r>
      <w:proofErr w:type="spellEnd"/>
      <w:r w:rsidR="00806C9D">
        <w:fldChar w:fldCharType="begin"/>
      </w:r>
      <w:r w:rsidR="00806C9D">
        <w:instrText xml:space="preserve"> XE "</w:instrText>
      </w:r>
      <w:r w:rsidR="00806C9D" w:rsidRPr="00B07ECA">
        <w:instrText>SetFibresPerYarn</w:instrText>
      </w:r>
      <w:r w:rsidR="00806C9D">
        <w:instrText xml:space="preserve">" </w:instrText>
      </w:r>
      <w:r w:rsidR="00806C9D">
        <w:fldChar w:fldCharType="end"/>
      </w:r>
      <w:r>
        <w:t xml:space="preserve">( WARP, </w:t>
      </w:r>
      <w:proofErr w:type="gramStart"/>
      <w:r>
        <w:t>5000 )</w:t>
      </w:r>
      <w:proofErr w:type="gramEnd"/>
    </w:p>
    <w:p w14:paraId="69F0E30E" w14:textId="36B4BB3F" w:rsidR="00610347" w:rsidRDefault="00610347">
      <w:pPr>
        <w:pStyle w:val="NoSpacing"/>
        <w:pBdr>
          <w:top w:val="single" w:sz="4" w:space="1" w:color="auto"/>
          <w:left w:val="single" w:sz="4" w:space="1" w:color="auto"/>
          <w:bottom w:val="single" w:sz="4" w:space="1" w:color="auto"/>
          <w:right w:val="single" w:sz="4" w:space="1" w:color="auto"/>
        </w:pBdr>
      </w:pPr>
      <w:proofErr w:type="spellStart"/>
      <w:r>
        <w:t>Textile.SetFibresPerYarn</w:t>
      </w:r>
      <w:proofErr w:type="spellEnd"/>
      <w:r w:rsidR="00806C9D">
        <w:fldChar w:fldCharType="begin"/>
      </w:r>
      <w:r w:rsidR="00806C9D">
        <w:instrText xml:space="preserve"> XE "</w:instrText>
      </w:r>
      <w:r w:rsidR="00806C9D" w:rsidRPr="00B07ECA">
        <w:instrText>SetFibresPerYarn</w:instrText>
      </w:r>
      <w:r w:rsidR="00806C9D">
        <w:instrText xml:space="preserve">" </w:instrText>
      </w:r>
      <w:r w:rsidR="00806C9D">
        <w:fldChar w:fldCharType="end"/>
      </w:r>
      <w:r>
        <w:t xml:space="preserve">( WEFT, </w:t>
      </w:r>
      <w:proofErr w:type="gramStart"/>
      <w:r>
        <w:t>8000 )</w:t>
      </w:r>
      <w:proofErr w:type="gramEnd"/>
    </w:p>
    <w:p w14:paraId="594372D7" w14:textId="023A1D68" w:rsidR="00610347" w:rsidRDefault="00610347">
      <w:pPr>
        <w:pStyle w:val="NoSpacing"/>
        <w:pBdr>
          <w:top w:val="single" w:sz="4" w:space="1" w:color="auto"/>
          <w:left w:val="single" w:sz="4" w:space="1" w:color="auto"/>
          <w:bottom w:val="single" w:sz="4" w:space="1" w:color="auto"/>
          <w:right w:val="single" w:sz="4" w:space="1" w:color="auto"/>
        </w:pBdr>
      </w:pPr>
      <w:proofErr w:type="spellStart"/>
      <w:r>
        <w:t>Textile.SetFibresPerYarn</w:t>
      </w:r>
      <w:proofErr w:type="spellEnd"/>
      <w:r w:rsidR="00806C9D">
        <w:fldChar w:fldCharType="begin"/>
      </w:r>
      <w:r w:rsidR="00806C9D">
        <w:instrText xml:space="preserve"> XE "</w:instrText>
      </w:r>
      <w:r w:rsidR="00806C9D" w:rsidRPr="00B07ECA">
        <w:instrText>SetFibresPerYarn</w:instrText>
      </w:r>
      <w:r w:rsidR="00806C9D">
        <w:instrText xml:space="preserve">" </w:instrText>
      </w:r>
      <w:r w:rsidR="00806C9D">
        <w:fldChar w:fldCharType="end"/>
      </w:r>
      <w:r>
        <w:t xml:space="preserve">( BINDER, </w:t>
      </w:r>
      <w:proofErr w:type="gramStart"/>
      <w:r>
        <w:t>3500 )</w:t>
      </w:r>
      <w:proofErr w:type="gramEnd"/>
    </w:p>
    <w:p w14:paraId="0B998B62" w14:textId="77777777" w:rsidR="00610347" w:rsidRDefault="00610347">
      <w:pPr>
        <w:pStyle w:val="NoSpacing"/>
        <w:pBdr>
          <w:top w:val="single" w:sz="4" w:space="1" w:color="auto"/>
          <w:left w:val="single" w:sz="4" w:space="1" w:color="auto"/>
          <w:bottom w:val="single" w:sz="4" w:space="1" w:color="auto"/>
          <w:right w:val="single" w:sz="4" w:space="1" w:color="auto"/>
        </w:pBdr>
      </w:pPr>
      <w:r>
        <w:t># Set the target thickness for the refined textile</w:t>
      </w:r>
    </w:p>
    <w:p w14:paraId="1C84E9F2" w14:textId="232498B1" w:rsidR="00610347" w:rsidRDefault="00610347">
      <w:pPr>
        <w:pStyle w:val="NoSpacing"/>
        <w:pBdr>
          <w:top w:val="single" w:sz="4" w:space="1" w:color="auto"/>
          <w:left w:val="single" w:sz="4" w:space="1" w:color="auto"/>
          <w:bottom w:val="single" w:sz="4" w:space="1" w:color="auto"/>
          <w:right w:val="single" w:sz="4" w:space="1" w:color="auto"/>
        </w:pBdr>
      </w:pPr>
      <w:proofErr w:type="spellStart"/>
      <w:r>
        <w:t>Textile.SetThickness</w:t>
      </w:r>
      <w:proofErr w:type="spellEnd"/>
      <w:r w:rsidR="00806C9D">
        <w:fldChar w:fldCharType="begin"/>
      </w:r>
      <w:r w:rsidR="00806C9D">
        <w:instrText xml:space="preserve"> XE "</w:instrText>
      </w:r>
      <w:r w:rsidR="00806C9D" w:rsidRPr="00D85643">
        <w:instrText>SetThickness</w:instrText>
      </w:r>
      <w:r w:rsidR="00806C9D">
        <w:instrText xml:space="preserve">" </w:instrText>
      </w:r>
      <w:r w:rsidR="00806C9D">
        <w:fldChar w:fldCharType="end"/>
      </w:r>
      <w:r>
        <w:t>(1.4)</w:t>
      </w:r>
    </w:p>
    <w:p w14:paraId="320FBD5C" w14:textId="77777777" w:rsidR="00610347" w:rsidRDefault="00610347">
      <w:pPr>
        <w:pStyle w:val="NoSpacing"/>
        <w:pBdr>
          <w:top w:val="single" w:sz="4" w:space="1" w:color="auto"/>
          <w:left w:val="single" w:sz="4" w:space="1" w:color="auto"/>
          <w:bottom w:val="single" w:sz="4" w:space="1" w:color="auto"/>
          <w:right w:val="single" w:sz="4" w:space="1" w:color="auto"/>
        </w:pBdr>
      </w:pPr>
      <w:r>
        <w:t># Set the maximum volume fraction allowed in the refine process</w:t>
      </w:r>
    </w:p>
    <w:p w14:paraId="20E04119" w14:textId="4CB0593D" w:rsidR="00610347" w:rsidRDefault="00610347">
      <w:pPr>
        <w:pStyle w:val="NoSpacing"/>
        <w:pBdr>
          <w:top w:val="single" w:sz="4" w:space="1" w:color="auto"/>
          <w:left w:val="single" w:sz="4" w:space="1" w:color="auto"/>
          <w:bottom w:val="single" w:sz="4" w:space="1" w:color="auto"/>
          <w:right w:val="single" w:sz="4" w:space="1" w:color="auto"/>
        </w:pBdr>
      </w:pPr>
      <w:proofErr w:type="spellStart"/>
      <w:r>
        <w:t>Textile.SetMaxVolFraction</w:t>
      </w:r>
      <w:proofErr w:type="spellEnd"/>
      <w:r w:rsidR="00806C9D">
        <w:fldChar w:fldCharType="begin"/>
      </w:r>
      <w:r w:rsidR="00806C9D">
        <w:instrText xml:space="preserve"> XE "</w:instrText>
      </w:r>
      <w:r w:rsidR="00806C9D" w:rsidRPr="0001521D">
        <w:instrText>SetMaxVolFraction</w:instrText>
      </w:r>
      <w:r w:rsidR="00806C9D">
        <w:instrText xml:space="preserve">" </w:instrText>
      </w:r>
      <w:r w:rsidR="00806C9D">
        <w:fldChar w:fldCharType="end"/>
      </w:r>
      <w:r>
        <w:t>(0.78)</w:t>
      </w:r>
    </w:p>
    <w:p w14:paraId="562E2B48" w14:textId="77777777" w:rsidR="00610347" w:rsidRDefault="00610347">
      <w:pPr>
        <w:pStyle w:val="NoSpacing"/>
        <w:pBdr>
          <w:top w:val="single" w:sz="4" w:space="1" w:color="auto"/>
          <w:left w:val="single" w:sz="4" w:space="1" w:color="auto"/>
          <w:bottom w:val="single" w:sz="4" w:space="1" w:color="auto"/>
          <w:right w:val="single" w:sz="4" w:space="1" w:color="auto"/>
        </w:pBdr>
      </w:pPr>
      <w:r>
        <w:t># Reset the domain height to suit the refined textile</w:t>
      </w:r>
    </w:p>
    <w:p w14:paraId="443F42C5" w14:textId="5874E608" w:rsidR="00610347" w:rsidRDefault="00610347">
      <w:pPr>
        <w:pStyle w:val="NoSpacing"/>
        <w:pBdr>
          <w:top w:val="single" w:sz="4" w:space="1" w:color="auto"/>
          <w:left w:val="single" w:sz="4" w:space="1" w:color="auto"/>
          <w:bottom w:val="single" w:sz="4" w:space="1" w:color="auto"/>
          <w:right w:val="single" w:sz="4" w:space="1" w:color="auto"/>
        </w:pBdr>
      </w:pPr>
      <w:proofErr w:type="spellStart"/>
      <w:r>
        <w:t>Textile.SetDomainZValues</w:t>
      </w:r>
      <w:proofErr w:type="spellEnd"/>
      <w:r w:rsidR="00806C9D">
        <w:fldChar w:fldCharType="begin"/>
      </w:r>
      <w:r w:rsidR="00806C9D">
        <w:instrText xml:space="preserve"> XE "</w:instrText>
      </w:r>
      <w:r w:rsidR="00806C9D" w:rsidRPr="005B02EF">
        <w:instrText>SetDomainZValues</w:instrText>
      </w:r>
      <w:r w:rsidR="00806C9D">
        <w:instrText xml:space="preserve">" </w:instrText>
      </w:r>
      <w:r w:rsidR="00806C9D">
        <w:fldChar w:fldCharType="end"/>
      </w:r>
      <w:r>
        <w:t>()</w:t>
      </w:r>
    </w:p>
    <w:p w14:paraId="49F162B2" w14:textId="77777777" w:rsidR="00610347" w:rsidRDefault="00610347">
      <w:pPr>
        <w:pStyle w:val="NoSpacing"/>
        <w:pBdr>
          <w:top w:val="single" w:sz="4" w:space="1" w:color="auto"/>
          <w:left w:val="single" w:sz="4" w:space="1" w:color="auto"/>
          <w:bottom w:val="single" w:sz="4" w:space="1" w:color="auto"/>
          <w:right w:val="single" w:sz="4" w:space="1" w:color="auto"/>
        </w:pBdr>
      </w:pPr>
    </w:p>
    <w:p w14:paraId="4C642C6B" w14:textId="77777777" w:rsidR="00610347" w:rsidRDefault="00610347">
      <w:pPr>
        <w:pStyle w:val="NoSpacing"/>
        <w:pBdr>
          <w:top w:val="single" w:sz="4" w:space="1" w:color="auto"/>
          <w:left w:val="single" w:sz="4" w:space="1" w:color="auto"/>
          <w:bottom w:val="single" w:sz="4" w:space="1" w:color="auto"/>
          <w:right w:val="single" w:sz="4" w:space="1" w:color="auto"/>
        </w:pBdr>
      </w:pPr>
      <w:r>
        <w:t># Add the textile</w:t>
      </w:r>
    </w:p>
    <w:p w14:paraId="602AB3B8" w14:textId="11BF636C" w:rsidR="00610347" w:rsidRDefault="00610347">
      <w:pPr>
        <w:pStyle w:val="NoSpacing"/>
        <w:pBdr>
          <w:top w:val="single" w:sz="4" w:space="1" w:color="auto"/>
          <w:left w:val="single" w:sz="4" w:space="1" w:color="auto"/>
          <w:bottom w:val="single" w:sz="4" w:space="1" w:color="auto"/>
          <w:right w:val="single" w:sz="4" w:space="1" w:color="auto"/>
        </w:pBdr>
      </w:pPr>
      <w:proofErr w:type="spellStart"/>
      <w:r>
        <w:t>AddTextile</w:t>
      </w:r>
      <w:proofErr w:type="spellEnd"/>
      <w:r w:rsidR="00806C9D">
        <w:fldChar w:fldCharType="begin"/>
      </w:r>
      <w:r w:rsidR="00806C9D">
        <w:instrText xml:space="preserve"> XE "</w:instrText>
      </w:r>
      <w:r w:rsidR="00806C9D" w:rsidRPr="00A96470">
        <w:instrText>AddTextile</w:instrText>
      </w:r>
      <w:r w:rsidR="00806C9D">
        <w:instrText xml:space="preserve">" </w:instrText>
      </w:r>
      <w:r w:rsidR="00806C9D">
        <w:fldChar w:fldCharType="end"/>
      </w:r>
      <w:r>
        <w:t>(Textile)</w:t>
      </w:r>
    </w:p>
    <w:p w14:paraId="690AE594" w14:textId="77777777" w:rsidR="003A56F4" w:rsidRDefault="003A56F4">
      <w:pPr>
        <w:pBdr>
          <w:top w:val="single" w:sz="4" w:space="1" w:color="auto"/>
          <w:left w:val="single" w:sz="4" w:space="1" w:color="auto"/>
          <w:bottom w:val="single" w:sz="4" w:space="1" w:color="auto"/>
          <w:right w:val="single" w:sz="4" w:space="1" w:color="auto"/>
        </w:pBdr>
      </w:pPr>
    </w:p>
    <w:p w14:paraId="621641E5" w14:textId="11BF26C2" w:rsidR="003A56F4" w:rsidRPr="00E06E17" w:rsidRDefault="003A56F4">
      <w:pPr>
        <w:pBdr>
          <w:top w:val="single" w:sz="4" w:space="1" w:color="auto"/>
          <w:left w:val="single" w:sz="4" w:space="1" w:color="auto"/>
          <w:bottom w:val="single" w:sz="4" w:space="1" w:color="auto"/>
          <w:right w:val="single" w:sz="4" w:space="1" w:color="auto"/>
        </w:pBdr>
      </w:pPr>
      <w:r w:rsidRPr="00E06E17">
        <w:t xml:space="preserve">The resulting textile and yarn path </w:t>
      </w:r>
      <w:r w:rsidR="00F55AEA">
        <w:t>is shown in</w:t>
      </w:r>
      <w:r>
        <w:t xml:space="preserve"> </w:t>
      </w:r>
      <w:r w:rsidR="00A2716F">
        <w:fldChar w:fldCharType="begin"/>
      </w:r>
      <w:r w:rsidR="00A2716F">
        <w:instrText xml:space="preserve"> REF _Ref423707270 \h </w:instrText>
      </w:r>
      <w:r w:rsidR="00A2716F">
        <w:fldChar w:fldCharType="separate"/>
      </w:r>
      <w:r w:rsidR="00353CD5" w:rsidRPr="00E06E17">
        <w:t xml:space="preserve">Figure </w:t>
      </w:r>
      <w:r w:rsidR="00353CD5">
        <w:rPr>
          <w:noProof/>
        </w:rPr>
        <w:t>22</w:t>
      </w:r>
      <w:r w:rsidR="00A2716F">
        <w:fldChar w:fldCharType="end"/>
      </w:r>
      <w:r>
        <w:fldChar w:fldCharType="begin"/>
      </w:r>
      <w:r>
        <w:instrText xml:space="preserve"> REF _Ref423707270 \h </w:instrText>
      </w:r>
      <w:r>
        <w:fldChar w:fldCharType="separate"/>
      </w:r>
      <w:r w:rsidR="00353CD5" w:rsidRPr="00E06E17">
        <w:t xml:space="preserve">Figure </w:t>
      </w:r>
      <w:r w:rsidR="00353CD5">
        <w:rPr>
          <w:noProof/>
        </w:rPr>
        <w:t>22</w:t>
      </w:r>
      <w:r>
        <w:fldChar w:fldCharType="end"/>
      </w:r>
      <w:r w:rsidRPr="00E06E17">
        <w:t>.</w:t>
      </w:r>
    </w:p>
    <w:p w14:paraId="0AEAD3F3" w14:textId="77777777" w:rsidR="003A56F4" w:rsidRPr="00E06E17" w:rsidRDefault="003A56F4">
      <w:pPr>
        <w:pBdr>
          <w:top w:val="single" w:sz="4" w:space="1" w:color="auto"/>
          <w:left w:val="single" w:sz="4" w:space="1" w:color="auto"/>
          <w:bottom w:val="single" w:sz="4" w:space="1" w:color="auto"/>
          <w:right w:val="single" w:sz="4" w:space="1" w:color="auto"/>
        </w:pBdr>
      </w:pPr>
    </w:p>
    <w:p w14:paraId="6DD1B803" w14:textId="4A9B61F4" w:rsidR="003A56F4" w:rsidRDefault="003A56F4">
      <w:pPr>
        <w:pBdr>
          <w:top w:val="single" w:sz="4" w:space="1" w:color="auto"/>
          <w:left w:val="single" w:sz="4" w:space="1" w:color="auto"/>
          <w:bottom w:val="single" w:sz="4" w:space="1" w:color="auto"/>
          <w:right w:val="single" w:sz="4" w:space="1" w:color="auto"/>
        </w:pBdr>
        <w:jc w:val="center"/>
      </w:pPr>
      <w:r>
        <w:rPr>
          <w:noProof/>
          <w:lang w:eastAsia="en-GB"/>
        </w:rPr>
        <mc:AlternateContent>
          <mc:Choice Requires="wpg">
            <w:drawing>
              <wp:anchor distT="0" distB="0" distL="114300" distR="114300" simplePos="0" relativeHeight="251910144" behindDoc="0" locked="0" layoutInCell="1" allowOverlap="1" wp14:anchorId="3D526996" wp14:editId="1DA974D7">
                <wp:simplePos x="0" y="0"/>
                <wp:positionH relativeFrom="column">
                  <wp:posOffset>4726257</wp:posOffset>
                </wp:positionH>
                <wp:positionV relativeFrom="paragraph">
                  <wp:posOffset>254623</wp:posOffset>
                </wp:positionV>
                <wp:extent cx="497195" cy="2558046"/>
                <wp:effectExtent l="0" t="0" r="0" b="13970"/>
                <wp:wrapNone/>
                <wp:docPr id="346" name="Group 346"/>
                <wp:cNvGraphicFramePr/>
                <a:graphic xmlns:a="http://schemas.openxmlformats.org/drawingml/2006/main">
                  <a:graphicData uri="http://schemas.microsoft.com/office/word/2010/wordprocessingGroup">
                    <wpg:wgp>
                      <wpg:cNvGrpSpPr/>
                      <wpg:grpSpPr>
                        <a:xfrm>
                          <a:off x="0" y="0"/>
                          <a:ext cx="497195" cy="2558046"/>
                          <a:chOff x="4433428" y="-1233880"/>
                          <a:chExt cx="497205" cy="2558679"/>
                        </a:xfrm>
                      </wpg:grpSpPr>
                      <wps:wsp>
                        <wps:cNvPr id="347" name="Text Box 347"/>
                        <wps:cNvSpPr txBox="1"/>
                        <wps:spPr>
                          <a:xfrm>
                            <a:off x="4433428" y="-1233880"/>
                            <a:ext cx="497205" cy="21209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FAAA6CF" w14:textId="77777777" w:rsidR="007E550C" w:rsidRPr="00D91BA8" w:rsidRDefault="007E550C" w:rsidP="003A56F4">
                              <w:r>
                                <w:t>A)</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348" name="Text Box 348"/>
                        <wps:cNvSpPr txBox="1"/>
                        <wps:spPr>
                          <a:xfrm>
                            <a:off x="4433428" y="1112709"/>
                            <a:ext cx="497205" cy="21209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0CE1A9C" w14:textId="77777777" w:rsidR="007E550C" w:rsidRPr="00D91BA8" w:rsidRDefault="007E550C" w:rsidP="003A56F4">
                              <w: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D526996" id="Group 346" o:spid="_x0000_s1110" style="position:absolute;left:0;text-align:left;margin-left:372.15pt;margin-top:20.05pt;width:39.15pt;height:201.4pt;z-index:251910144;mso-width-relative:margin;mso-height-relative:margin" coordorigin="44334,-12338" coordsize="4972,2558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">
                <v:shape id="Text Box 347" o:spid="_x0000_s1111" type="#_x0000_t202" style="position:absolute;left:44334;top:-12338;width:4972;height:21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" filled="f" stroked="f" strokeweight=".5pt">
                  <v:textbox inset="0,0,0,0">
                    <w:txbxContent>
                      <w:p w14:paraId="3FAAA6CF" w14:textId="77777777" w:rsidR="007E550C" w:rsidRPr="00D91BA8" w:rsidRDefault="007E550C" w:rsidP="003A56F4">
                        <w:r>
                          <w:t>A)</w:t>
                        </w:r>
                      </w:p>
                    </w:txbxContent>
                  </v:textbox>
                </v:shape>
                <v:shape id="Text Box 348" o:spid="_x0000_s1112" type="#_x0000_t202" style="position:absolute;left:44334;top:11127;width:4972;height:21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" filled="f" stroked="f" strokeweight=".5pt">
                  <v:textbox inset="0,0,0,0">
                    <w:txbxContent>
                      <w:p w14:paraId="10CE1A9C" w14:textId="77777777" w:rsidR="007E550C" w:rsidRPr="00D91BA8" w:rsidRDefault="007E550C" w:rsidP="003A56F4">
                        <w:r>
                          <w:t>B)</w:t>
                        </w:r>
                      </w:p>
                    </w:txbxContent>
                  </v:textbox>
                </v:shape>
              </v:group>
            </w:pict>
          </mc:Fallback>
        </mc:AlternateContent>
      </w:r>
      <w:r w:rsidR="00F55AEA">
        <w:rPr>
          <w:noProof/>
          <w:lang w:eastAsia="en-GB"/>
        </w:rPr>
        <w:drawing>
          <wp:inline distT="0" distB="0" distL="0" distR="0" wp14:anchorId="1BD7F4EA" wp14:editId="06F99F09">
            <wp:extent cx="3943350" cy="1518814"/>
            <wp:effectExtent l="0" t="0" r="0" b="5715"/>
            <wp:docPr id="443" name="Picture 4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3" name="OrthogonalWeave.png"/>
                    <pic:cNvPicPr/>
                  </pic:nvPicPr>
                  <pic:blipFill>
                    <a:blip r:embed="rId52" cstate="print">
                      <a:extLst>
                        <a:ext uri="{28A0092B-C50C-407E-A947-70E740481C1C}">
                          <a14:useLocalDpi xmlns:a14="http://schemas.microsoft.com/office/drawing/2010/main" val="0"/>
                        </a:ext>
                      </a:extLst>
                    </a:blip>
                    <a:stretch>
                      <a:fillRect/>
                    </a:stretch>
                  </pic:blipFill>
                  <pic:spPr>
                    <a:xfrm>
                      <a:off x="0" y="0"/>
                      <a:ext cx="3957128" cy="1524121"/>
                    </a:xfrm>
                    <a:prstGeom prst="rect">
                      <a:avLst/>
                    </a:prstGeom>
                  </pic:spPr>
                </pic:pic>
              </a:graphicData>
            </a:graphic>
          </wp:inline>
        </w:drawing>
      </w:r>
    </w:p>
    <w:p w14:paraId="218D47C6" w14:textId="77777777" w:rsidR="003A56F4" w:rsidRDefault="003A56F4">
      <w:pPr>
        <w:pBdr>
          <w:top w:val="single" w:sz="4" w:space="1" w:color="auto"/>
          <w:left w:val="single" w:sz="4" w:space="1" w:color="auto"/>
          <w:bottom w:val="single" w:sz="4" w:space="1" w:color="auto"/>
          <w:right w:val="single" w:sz="4" w:space="1" w:color="auto"/>
        </w:pBdr>
        <w:jc w:val="center"/>
      </w:pPr>
    </w:p>
    <w:p w14:paraId="440733FF" w14:textId="4D2149C4" w:rsidR="003A56F4" w:rsidRPr="00E06E17" w:rsidRDefault="00F55AEA">
      <w:pPr>
        <w:pBdr>
          <w:top w:val="single" w:sz="4" w:space="1" w:color="auto"/>
          <w:left w:val="single" w:sz="4" w:space="1" w:color="auto"/>
          <w:bottom w:val="single" w:sz="4" w:space="1" w:color="auto"/>
          <w:right w:val="single" w:sz="4" w:space="1" w:color="auto"/>
        </w:pBdr>
        <w:jc w:val="center"/>
      </w:pPr>
      <w:r>
        <w:rPr>
          <w:noProof/>
          <w:lang w:eastAsia="en-GB"/>
        </w:rPr>
        <w:lastRenderedPageBreak/>
        <w:drawing>
          <wp:inline distT="0" distB="0" distL="0" distR="0" wp14:anchorId="644D1B89" wp14:editId="4B4F6226">
            <wp:extent cx="4762500" cy="1866801"/>
            <wp:effectExtent l="0" t="0" r="0" b="635"/>
            <wp:docPr id="192" name="Picture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 name="OrthogonalWeaveNodesYarns.png"/>
                    <pic:cNvPicPr/>
                  </pic:nvPicPr>
                  <pic:blipFill>
                    <a:blip r:embed="rId53" cstate="print">
                      <a:extLst>
                        <a:ext uri="{28A0092B-C50C-407E-A947-70E740481C1C}">
                          <a14:useLocalDpi xmlns:a14="http://schemas.microsoft.com/office/drawing/2010/main" val="0"/>
                        </a:ext>
                      </a:extLst>
                    </a:blip>
                    <a:stretch>
                      <a:fillRect/>
                    </a:stretch>
                  </pic:blipFill>
                  <pic:spPr>
                    <a:xfrm>
                      <a:off x="0" y="0"/>
                      <a:ext cx="4777699" cy="1872759"/>
                    </a:xfrm>
                    <a:prstGeom prst="rect">
                      <a:avLst/>
                    </a:prstGeom>
                  </pic:spPr>
                </pic:pic>
              </a:graphicData>
            </a:graphic>
          </wp:inline>
        </w:drawing>
      </w:r>
    </w:p>
    <w:p w14:paraId="636298E6" w14:textId="420276FC" w:rsidR="003A56F4" w:rsidRDefault="003A56F4">
      <w:pPr>
        <w:pStyle w:val="Caption"/>
        <w:pBdr>
          <w:top w:val="single" w:sz="4" w:space="1" w:color="auto"/>
          <w:left w:val="single" w:sz="4" w:space="1" w:color="auto"/>
          <w:bottom w:val="single" w:sz="4" w:space="1" w:color="auto"/>
          <w:right w:val="single" w:sz="4" w:space="1" w:color="auto"/>
        </w:pBdr>
      </w:pPr>
      <w:bookmarkStart w:id="95" w:name="_Ref423707270"/>
      <w:r w:rsidRPr="00E06E17">
        <w:t xml:space="preserve">Figure </w:t>
      </w:r>
      <w:r w:rsidR="000C3F0F">
        <w:rPr>
          <w:noProof/>
        </w:rPr>
        <w:fldChar w:fldCharType="begin"/>
      </w:r>
      <w:r w:rsidR="000C3F0F">
        <w:rPr>
          <w:noProof/>
        </w:rPr>
        <w:instrText xml:space="preserve"> SEQ Figure \* ARABIC </w:instrText>
      </w:r>
      <w:r w:rsidR="000C3F0F">
        <w:rPr>
          <w:noProof/>
        </w:rPr>
        <w:fldChar w:fldCharType="separate"/>
      </w:r>
      <w:r w:rsidR="00353CD5">
        <w:rPr>
          <w:noProof/>
        </w:rPr>
        <w:t>22</w:t>
      </w:r>
      <w:r w:rsidR="000C3F0F">
        <w:rPr>
          <w:noProof/>
        </w:rPr>
        <w:fldChar w:fldCharType="end"/>
      </w:r>
      <w:bookmarkEnd w:id="95"/>
      <w:r w:rsidRPr="00E06E17">
        <w:t>: Example 3D weave. A) The geometrical model and B) the yarn paths and nodes.</w:t>
      </w:r>
    </w:p>
    <w:p w14:paraId="58909289" w14:textId="77777777" w:rsidR="003A56F4" w:rsidRDefault="003A56F4" w:rsidP="00610A40">
      <w:pPr>
        <w:pBdr>
          <w:top w:val="single" w:sz="4" w:space="1" w:color="auto"/>
          <w:left w:val="single" w:sz="4" w:space="1" w:color="auto"/>
          <w:bottom w:val="single" w:sz="4" w:space="1" w:color="auto"/>
          <w:right w:val="single" w:sz="4" w:space="1" w:color="auto"/>
        </w:pBdr>
      </w:pPr>
    </w:p>
    <w:p w14:paraId="0FD0B868" w14:textId="77777777" w:rsidR="00823389" w:rsidRDefault="00823389" w:rsidP="0022103D"/>
    <w:p w14:paraId="553F1797" w14:textId="7E314B43" w:rsidR="00C03982" w:rsidRDefault="002C434B">
      <w:pPr>
        <w:pStyle w:val="Heading3"/>
      </w:pPr>
      <w:bookmarkStart w:id="96" w:name="_Toc76652647"/>
      <w:r>
        <w:t>7</w:t>
      </w:r>
      <w:r w:rsidR="00607163">
        <w:t>.4.2</w:t>
      </w:r>
      <w:r w:rsidR="00A2716F">
        <w:t>.</w:t>
      </w:r>
      <w:r w:rsidR="00607163">
        <w:t xml:space="preserve"> </w:t>
      </w:r>
      <w:r w:rsidR="00C03982">
        <w:t xml:space="preserve">Create </w:t>
      </w:r>
      <w:r w:rsidR="00624DFE">
        <w:t>3D</w:t>
      </w:r>
      <w:r w:rsidR="00D96004">
        <w:t xml:space="preserve"> </w:t>
      </w:r>
      <w:r w:rsidR="00DD170D">
        <w:t xml:space="preserve">Layer </w:t>
      </w:r>
      <w:proofErr w:type="gramStart"/>
      <w:r w:rsidR="00DD170D">
        <w:t>To</w:t>
      </w:r>
      <w:proofErr w:type="gramEnd"/>
      <w:r w:rsidR="00DD170D">
        <w:t xml:space="preserve"> Layer </w:t>
      </w:r>
      <w:r w:rsidR="00D96004">
        <w:t>T</w:t>
      </w:r>
      <w:r w:rsidR="00C03982">
        <w:t>extiles</w:t>
      </w:r>
      <w:bookmarkEnd w:id="96"/>
      <w:r w:rsidR="00C03982">
        <w:t xml:space="preserve"> </w:t>
      </w:r>
    </w:p>
    <w:p w14:paraId="68B607CC" w14:textId="335DD893" w:rsidR="00A655BD" w:rsidRDefault="005A6809" w:rsidP="0022103D">
      <w:r>
        <w:t>Layer to layer textiles</w:t>
      </w:r>
      <w:r w:rsidR="00A655BD">
        <w:t xml:space="preserve"> consist of vertically stacked 90° weft </w:t>
      </w:r>
      <w:r w:rsidR="00191B80">
        <w:t>(</w:t>
      </w:r>
      <w:r w:rsidR="00191B80" w:rsidRPr="00191B80">
        <w:rPr>
          <w:i/>
        </w:rPr>
        <w:t>y</w:t>
      </w:r>
      <w:r w:rsidR="00191B80">
        <w:t xml:space="preserve">) </w:t>
      </w:r>
      <w:r w:rsidR="00A655BD">
        <w:t>yarns</w:t>
      </w:r>
      <w:r>
        <w:t xml:space="preserve"> and 0° warp (</w:t>
      </w:r>
      <w:r w:rsidRPr="00191B80">
        <w:rPr>
          <w:i/>
        </w:rPr>
        <w:t>x</w:t>
      </w:r>
      <w:r>
        <w:t>) yarns</w:t>
      </w:r>
      <w:r w:rsidR="00A655BD">
        <w:t xml:space="preserve">, held together by </w:t>
      </w:r>
      <w:r w:rsidR="00191B80">
        <w:t>a single</w:t>
      </w:r>
      <w:r w:rsidR="00A655BD">
        <w:t xml:space="preserve"> or a stack of binder </w:t>
      </w:r>
      <w:r w:rsidR="00191B80">
        <w:t>(</w:t>
      </w:r>
      <w:r w:rsidR="00191B80" w:rsidRPr="00191B80">
        <w:rPr>
          <w:i/>
        </w:rPr>
        <w:t>x</w:t>
      </w:r>
      <w:r w:rsidR="00191B80">
        <w:t xml:space="preserve">) </w:t>
      </w:r>
      <w:r w:rsidR="00A655BD">
        <w:t xml:space="preserve">yarns. For this, the </w:t>
      </w:r>
      <w:proofErr w:type="spellStart"/>
      <w:r w:rsidR="00A655BD" w:rsidRPr="00A655BD">
        <w:t>CTextileLayerToLayer</w:t>
      </w:r>
      <w:proofErr w:type="spellEnd"/>
      <w:r w:rsidR="003603EC">
        <w:fldChar w:fldCharType="begin"/>
      </w:r>
      <w:r w:rsidR="003603EC">
        <w:instrText xml:space="preserve"> XE "</w:instrText>
      </w:r>
      <w:r w:rsidR="003603EC" w:rsidRPr="00CF2156">
        <w:instrText>CTextileLayerToLayer</w:instrText>
      </w:r>
      <w:r w:rsidR="003603EC">
        <w:instrText xml:space="preserve">" </w:instrText>
      </w:r>
      <w:r w:rsidR="003603EC">
        <w:fldChar w:fldCharType="end"/>
      </w:r>
      <w:r w:rsidR="00A655BD">
        <w:t xml:space="preserve">() class </w:t>
      </w:r>
      <w:r w:rsidR="00607163">
        <w:t>is</w:t>
      </w:r>
      <w:r w:rsidR="00A655BD">
        <w:t xml:space="preserve"> used</w:t>
      </w:r>
      <w:r w:rsidR="00474320">
        <w:t xml:space="preserve"> to create a textile</w:t>
      </w:r>
      <w:r w:rsidR="00A655BD">
        <w:t>.</w:t>
      </w:r>
      <w:r w:rsidR="00474320">
        <w:t xml:space="preserve"> </w:t>
      </w:r>
    </w:p>
    <w:p w14:paraId="1288E38E" w14:textId="77777777" w:rsidR="00607163" w:rsidRDefault="00607163" w:rsidP="0022103D"/>
    <w:p w14:paraId="2A5607BC" w14:textId="77777777" w:rsidR="00A655BD" w:rsidRDefault="00A655BD" w:rsidP="00CD4207">
      <w:pPr>
        <w:pStyle w:val="NoSpacing"/>
      </w:pPr>
      <w:r w:rsidRPr="00A655BD">
        <w:t xml:space="preserve">weave = </w:t>
      </w:r>
      <w:proofErr w:type="spellStart"/>
      <w:r w:rsidRPr="00A655BD">
        <w:t>CTextileLayerToLayer</w:t>
      </w:r>
      <w:proofErr w:type="spellEnd"/>
      <w:r w:rsidR="003603EC">
        <w:fldChar w:fldCharType="begin"/>
      </w:r>
      <w:r w:rsidR="003603EC">
        <w:instrText xml:space="preserve"> XE "</w:instrText>
      </w:r>
      <w:r w:rsidR="003603EC" w:rsidRPr="00CF2156">
        <w:instrText>CTextileLayerToLayer</w:instrText>
      </w:r>
      <w:r w:rsidR="003603EC">
        <w:instrText xml:space="preserve">" </w:instrText>
      </w:r>
      <w:r w:rsidR="003603EC">
        <w:fldChar w:fldCharType="end"/>
      </w:r>
      <w:r w:rsidRPr="00A655BD">
        <w:t>(</w:t>
      </w:r>
      <w:proofErr w:type="spellStart"/>
      <w:r w:rsidRPr="00A655BD">
        <w:t>n</w:t>
      </w:r>
      <w:r w:rsidRPr="00CD4207">
        <w:rPr>
          <w:vertAlign w:val="subscript"/>
        </w:rPr>
        <w:t>x</w:t>
      </w:r>
      <w:proofErr w:type="spellEnd"/>
      <w:r w:rsidRPr="00A655BD">
        <w:t xml:space="preserve">, </w:t>
      </w:r>
      <w:proofErr w:type="spellStart"/>
      <w:r w:rsidRPr="00A655BD">
        <w:t>n</w:t>
      </w:r>
      <w:r w:rsidRPr="00CD4207">
        <w:rPr>
          <w:vertAlign w:val="subscript"/>
        </w:rPr>
        <w:t>y</w:t>
      </w:r>
      <w:proofErr w:type="spellEnd"/>
      <w:r w:rsidRPr="00A655BD">
        <w:t xml:space="preserve">, </w:t>
      </w:r>
      <w:proofErr w:type="spellStart"/>
      <w:r w:rsidRPr="00A655BD">
        <w:t>s</w:t>
      </w:r>
      <w:r w:rsidRPr="00CD4207">
        <w:rPr>
          <w:vertAlign w:val="subscript"/>
        </w:rPr>
        <w:t>x</w:t>
      </w:r>
      <w:proofErr w:type="spellEnd"/>
      <w:r w:rsidRPr="00A655BD">
        <w:t xml:space="preserve">, </w:t>
      </w:r>
      <w:proofErr w:type="spellStart"/>
      <w:r w:rsidRPr="00A655BD">
        <w:t>s</w:t>
      </w:r>
      <w:r w:rsidRPr="00CD4207">
        <w:rPr>
          <w:vertAlign w:val="subscript"/>
        </w:rPr>
        <w:t>y</w:t>
      </w:r>
      <w:proofErr w:type="spellEnd"/>
      <w:r w:rsidRPr="00A655BD">
        <w:t>, h</w:t>
      </w:r>
      <w:r w:rsidRPr="00CD4207">
        <w:rPr>
          <w:vertAlign w:val="subscript"/>
        </w:rPr>
        <w:t>x</w:t>
      </w:r>
      <w:r w:rsidRPr="00A655BD">
        <w:t xml:space="preserve">, </w:t>
      </w:r>
      <w:proofErr w:type="spellStart"/>
      <w:r w:rsidRPr="00A655BD">
        <w:t>h</w:t>
      </w:r>
      <w:r w:rsidRPr="00CD4207">
        <w:rPr>
          <w:vertAlign w:val="subscript"/>
        </w:rPr>
        <w:t>y</w:t>
      </w:r>
      <w:proofErr w:type="spellEnd"/>
      <w:r w:rsidRPr="00A655BD">
        <w:t xml:space="preserve">, </w:t>
      </w:r>
      <w:proofErr w:type="spellStart"/>
      <w:r w:rsidRPr="00A655BD">
        <w:t>n</w:t>
      </w:r>
      <w:r w:rsidRPr="00CD4207">
        <w:rPr>
          <w:vertAlign w:val="subscript"/>
        </w:rPr>
        <w:t>bl</w:t>
      </w:r>
      <w:proofErr w:type="spellEnd"/>
      <w:r w:rsidRPr="00A655BD">
        <w:t>)</w:t>
      </w:r>
    </w:p>
    <w:p w14:paraId="41737CFB" w14:textId="77777777" w:rsidR="00C03982" w:rsidRDefault="00C03982" w:rsidP="0022103D"/>
    <w:p w14:paraId="068E802E" w14:textId="77777777" w:rsidR="00CD4207" w:rsidRDefault="00CD4207" w:rsidP="00CD4207">
      <w:r>
        <w:t>For this textile, the following parameters need to be specified:</w:t>
      </w:r>
    </w:p>
    <w:p w14:paraId="23D813C5" w14:textId="77777777" w:rsidR="00CD4207" w:rsidRDefault="00CD4207" w:rsidP="00CD4207">
      <w:proofErr w:type="spellStart"/>
      <w:r w:rsidRPr="00CD4207">
        <w:rPr>
          <w:i/>
        </w:rPr>
        <w:t>n</w:t>
      </w:r>
      <w:r w:rsidRPr="00CD4207">
        <w:rPr>
          <w:i/>
          <w:vertAlign w:val="subscript"/>
        </w:rPr>
        <w:t>x</w:t>
      </w:r>
      <w:proofErr w:type="spellEnd"/>
      <w:r>
        <w:t xml:space="preserve"> – number of x (warp &amp; binder) yarns</w:t>
      </w:r>
    </w:p>
    <w:p w14:paraId="337B22BE" w14:textId="324A3BF2" w:rsidR="00CD4207" w:rsidRDefault="00CD4207" w:rsidP="00CD4207">
      <w:proofErr w:type="spellStart"/>
      <w:r w:rsidRPr="00CD4207">
        <w:rPr>
          <w:i/>
        </w:rPr>
        <w:t>n</w:t>
      </w:r>
      <w:r w:rsidRPr="00CD4207">
        <w:rPr>
          <w:i/>
          <w:vertAlign w:val="subscript"/>
        </w:rPr>
        <w:t>y</w:t>
      </w:r>
      <w:proofErr w:type="spellEnd"/>
      <w:r>
        <w:t xml:space="preserve"> – number of y (weft) yarns</w:t>
      </w:r>
    </w:p>
    <w:p w14:paraId="15F09304" w14:textId="77777777" w:rsidR="00CD4207" w:rsidRDefault="00CD4207" w:rsidP="00CD4207">
      <w:proofErr w:type="spellStart"/>
      <w:r w:rsidRPr="00CD4207">
        <w:rPr>
          <w:i/>
        </w:rPr>
        <w:t>s</w:t>
      </w:r>
      <w:r w:rsidRPr="00CD4207">
        <w:rPr>
          <w:i/>
          <w:vertAlign w:val="subscript"/>
        </w:rPr>
        <w:t>x</w:t>
      </w:r>
      <w:proofErr w:type="spellEnd"/>
      <w:r>
        <w:t xml:space="preserve"> – x (warp / binder) yarn spacing</w:t>
      </w:r>
    </w:p>
    <w:p w14:paraId="4944B893" w14:textId="77777777" w:rsidR="00CD4207" w:rsidRDefault="00CD4207" w:rsidP="00CD4207">
      <w:proofErr w:type="spellStart"/>
      <w:r w:rsidRPr="00CD4207">
        <w:rPr>
          <w:i/>
        </w:rPr>
        <w:t>s</w:t>
      </w:r>
      <w:r w:rsidRPr="00CD4207">
        <w:rPr>
          <w:i/>
          <w:vertAlign w:val="subscript"/>
        </w:rPr>
        <w:t>y</w:t>
      </w:r>
      <w:proofErr w:type="spellEnd"/>
      <w:r>
        <w:t xml:space="preserve"> – y (weft) yarn spacing</w:t>
      </w:r>
    </w:p>
    <w:p w14:paraId="6C69BB1D" w14:textId="77777777" w:rsidR="00CD4207" w:rsidRDefault="00CD4207" w:rsidP="00CD4207">
      <w:r w:rsidRPr="00CD4207">
        <w:rPr>
          <w:i/>
        </w:rPr>
        <w:t>h</w:t>
      </w:r>
      <w:r w:rsidRPr="00CD4207">
        <w:rPr>
          <w:i/>
          <w:vertAlign w:val="subscript"/>
        </w:rPr>
        <w:t>x</w:t>
      </w:r>
      <w:r>
        <w:t xml:space="preserve"> – x (warp / binder) yarn heights</w:t>
      </w:r>
    </w:p>
    <w:p w14:paraId="2F3C2DF7" w14:textId="77777777" w:rsidR="00CD4207" w:rsidRDefault="00CD4207" w:rsidP="00CD4207">
      <w:proofErr w:type="spellStart"/>
      <w:r w:rsidRPr="00CD4207">
        <w:rPr>
          <w:i/>
        </w:rPr>
        <w:t>h</w:t>
      </w:r>
      <w:r w:rsidRPr="00CD4207">
        <w:rPr>
          <w:i/>
          <w:vertAlign w:val="subscript"/>
        </w:rPr>
        <w:t>y</w:t>
      </w:r>
      <w:proofErr w:type="spellEnd"/>
      <w:r>
        <w:t xml:space="preserve"> – y </w:t>
      </w:r>
      <w:proofErr w:type="gramStart"/>
      <w:r>
        <w:t>( weft</w:t>
      </w:r>
      <w:proofErr w:type="gramEnd"/>
      <w:r>
        <w:t>) yarn heights</w:t>
      </w:r>
    </w:p>
    <w:p w14:paraId="32BC1BE5" w14:textId="77777777" w:rsidR="00BB766E" w:rsidRDefault="00CD4207" w:rsidP="0022103D">
      <w:proofErr w:type="spellStart"/>
      <w:r w:rsidRPr="00CD4207">
        <w:rPr>
          <w:i/>
        </w:rPr>
        <w:t>n</w:t>
      </w:r>
      <w:r w:rsidRPr="00CD4207">
        <w:rPr>
          <w:i/>
          <w:vertAlign w:val="subscript"/>
        </w:rPr>
        <w:t>bl</w:t>
      </w:r>
      <w:proofErr w:type="spellEnd"/>
      <w:r>
        <w:t xml:space="preserve"> – number of binder layers</w:t>
      </w:r>
    </w:p>
    <w:p w14:paraId="1A73A9FD" w14:textId="77777777" w:rsidR="007E6ED4" w:rsidRDefault="007E6ED4" w:rsidP="0022103D"/>
    <w:p w14:paraId="43B6EFB8" w14:textId="14206E1E" w:rsidR="007E6ED4" w:rsidRDefault="007E6ED4" w:rsidP="007E6ED4">
      <w:r>
        <w:t xml:space="preserve">The ratio of warp to binder yarns should be specified as described in Section </w:t>
      </w:r>
      <w:r w:rsidR="00630D10">
        <w:fldChar w:fldCharType="begin"/>
      </w:r>
      <w:r w:rsidR="00630D10">
        <w:instrText xml:space="preserve"> REF _Ref495998027 \h </w:instrText>
      </w:r>
      <w:r w:rsidR="00630D10">
        <w:fldChar w:fldCharType="separate"/>
      </w:r>
      <w:r w:rsidR="00353CD5">
        <w:t>7.4 3D Textiles</w:t>
      </w:r>
      <w:r w:rsidR="00630D10">
        <w:fldChar w:fldCharType="end"/>
      </w:r>
      <w:r>
        <w:t>.</w:t>
      </w:r>
    </w:p>
    <w:p w14:paraId="56644C5A" w14:textId="77777777" w:rsidR="007E6ED4" w:rsidRDefault="007E6ED4" w:rsidP="007E6ED4"/>
    <w:p w14:paraId="5C172D66" w14:textId="77777777" w:rsidR="007E6ED4" w:rsidRDefault="007E6ED4" w:rsidP="007E6ED4">
      <w:pPr>
        <w:pStyle w:val="NoSpacing"/>
      </w:pPr>
      <w:proofErr w:type="spellStart"/>
      <w:proofErr w:type="gramStart"/>
      <w:r>
        <w:t>weave.SetWarpRatio</w:t>
      </w:r>
      <w:proofErr w:type="spellEnd"/>
      <w:proofErr w:type="gramEnd"/>
      <w:r>
        <w:fldChar w:fldCharType="begin"/>
      </w:r>
      <w:r>
        <w:instrText xml:space="preserve"> XE "</w:instrText>
      </w:r>
      <w:r w:rsidRPr="00CF2156">
        <w:instrText>SetWarpRatio</w:instrText>
      </w:r>
      <w:r>
        <w:instrText xml:space="preserve">" </w:instrText>
      </w:r>
      <w:r>
        <w:fldChar w:fldCharType="end"/>
      </w:r>
      <w:r>
        <w:t xml:space="preserve">( </w:t>
      </w:r>
      <w:proofErr w:type="spellStart"/>
      <w:r w:rsidRPr="00C635BE">
        <w:rPr>
          <w:i/>
        </w:rPr>
        <w:t>r</w:t>
      </w:r>
      <w:r w:rsidRPr="00C635BE">
        <w:rPr>
          <w:i/>
          <w:vertAlign w:val="subscript"/>
        </w:rPr>
        <w:t>warp</w:t>
      </w:r>
      <w:proofErr w:type="spellEnd"/>
      <w:r>
        <w:t xml:space="preserve"> )</w:t>
      </w:r>
    </w:p>
    <w:p w14:paraId="00358DCE" w14:textId="77777777" w:rsidR="007E6ED4" w:rsidRDefault="007E6ED4" w:rsidP="007E6ED4">
      <w:pPr>
        <w:pStyle w:val="NoSpacing"/>
      </w:pPr>
      <w:proofErr w:type="spellStart"/>
      <w:proofErr w:type="gramStart"/>
      <w:r>
        <w:t>weave.SetBinderRatio</w:t>
      </w:r>
      <w:proofErr w:type="spellEnd"/>
      <w:proofErr w:type="gramEnd"/>
      <w:r>
        <w:fldChar w:fldCharType="begin"/>
      </w:r>
      <w:r>
        <w:instrText xml:space="preserve"> XE "</w:instrText>
      </w:r>
      <w:r w:rsidRPr="00CF2156">
        <w:instrText>SetBinderRatio</w:instrText>
      </w:r>
      <w:r>
        <w:instrText xml:space="preserve">" </w:instrText>
      </w:r>
      <w:r>
        <w:fldChar w:fldCharType="end"/>
      </w:r>
      <w:r>
        <w:t xml:space="preserve">( </w:t>
      </w:r>
      <w:proofErr w:type="spellStart"/>
      <w:r w:rsidRPr="00C635BE">
        <w:rPr>
          <w:i/>
        </w:rPr>
        <w:t>r</w:t>
      </w:r>
      <w:r>
        <w:rPr>
          <w:i/>
          <w:vertAlign w:val="subscript"/>
        </w:rPr>
        <w:t>bind</w:t>
      </w:r>
      <w:proofErr w:type="spellEnd"/>
      <w:r>
        <w:t xml:space="preserve"> )</w:t>
      </w:r>
    </w:p>
    <w:p w14:paraId="7586FEBF" w14:textId="77777777" w:rsidR="007A04FD" w:rsidRDefault="007A04FD" w:rsidP="00E84DA3"/>
    <w:p w14:paraId="56E7EE6E" w14:textId="73A177A7" w:rsidR="005519D7" w:rsidRDefault="00607163" w:rsidP="00E84DA3">
      <w:r>
        <w:t>T</w:t>
      </w:r>
      <w:r w:rsidR="00E84DA3" w:rsidRPr="00E84DA3">
        <w:t xml:space="preserve">he number of layers </w:t>
      </w:r>
      <w:r w:rsidR="003B2DA4">
        <w:t xml:space="preserve">of warp and weft yarns </w:t>
      </w:r>
      <w:r>
        <w:t xml:space="preserve">are then </w:t>
      </w:r>
      <w:proofErr w:type="gramStart"/>
      <w:r>
        <w:t>specified</w:t>
      </w:r>
      <w:proofErr w:type="gramEnd"/>
      <w:r>
        <w:t xml:space="preserve"> and the layers set up as described for the orthogonal yarn in Section</w:t>
      </w:r>
      <w:r w:rsidR="005519D7" w:rsidRPr="00E84DA3">
        <w:t xml:space="preserve"> </w:t>
      </w:r>
      <w:r w:rsidR="007E6ED4">
        <w:t xml:space="preserve">5.4.1. In this case the </w:t>
      </w:r>
      <w:proofErr w:type="spellStart"/>
      <w:r w:rsidR="007E6ED4">
        <w:t>SetupLayers</w:t>
      </w:r>
      <w:proofErr w:type="spellEnd"/>
      <w:r w:rsidR="00806C9D">
        <w:fldChar w:fldCharType="begin"/>
      </w:r>
      <w:r w:rsidR="00806C9D">
        <w:instrText xml:space="preserve"> XE "</w:instrText>
      </w:r>
      <w:r w:rsidR="00806C9D" w:rsidRPr="00F06B24">
        <w:instrText>SetupLayers</w:instrText>
      </w:r>
      <w:r w:rsidR="00806C9D">
        <w:instrText xml:space="preserve">" </w:instrText>
      </w:r>
      <w:r w:rsidR="00806C9D">
        <w:fldChar w:fldCharType="end"/>
      </w:r>
      <w:r w:rsidR="007E6ED4">
        <w:t xml:space="preserve"> function also specifies the number of binder layers</w:t>
      </w:r>
      <w:r w:rsidR="003B2DA4">
        <w:t>:</w:t>
      </w:r>
    </w:p>
    <w:p w14:paraId="5A6662E2" w14:textId="77777777" w:rsidR="007E6ED4" w:rsidRPr="00E84DA3" w:rsidRDefault="007E6ED4" w:rsidP="00E84DA3"/>
    <w:p w14:paraId="1AB2D458" w14:textId="77777777" w:rsidR="00BB766E" w:rsidRPr="00E84DA3" w:rsidRDefault="00ED2CF1" w:rsidP="00ED2CF1">
      <w:pPr>
        <w:pStyle w:val="NoSpacing"/>
      </w:pPr>
      <w:proofErr w:type="spellStart"/>
      <w:proofErr w:type="gramStart"/>
      <w:r>
        <w:t>weave.</w:t>
      </w:r>
      <w:r w:rsidR="00BB766E" w:rsidRPr="00E84DA3">
        <w:t>SetupLayers</w:t>
      </w:r>
      <w:proofErr w:type="spellEnd"/>
      <w:proofErr w:type="gramEnd"/>
      <w:r w:rsidR="003603EC">
        <w:fldChar w:fldCharType="begin"/>
      </w:r>
      <w:r w:rsidR="003603EC">
        <w:instrText xml:space="preserve"> XE "</w:instrText>
      </w:r>
      <w:r w:rsidR="003603EC" w:rsidRPr="00CF2156">
        <w:instrText>SetupLayers</w:instrText>
      </w:r>
      <w:r w:rsidR="003603EC">
        <w:instrText xml:space="preserve">" </w:instrText>
      </w:r>
      <w:r w:rsidR="003603EC">
        <w:fldChar w:fldCharType="end"/>
      </w:r>
      <w:r w:rsidR="00BB766E" w:rsidRPr="00E84DA3">
        <w:t>(</w:t>
      </w:r>
      <w:r>
        <w:t xml:space="preserve"> </w:t>
      </w:r>
      <w:proofErr w:type="spellStart"/>
      <w:r>
        <w:t>n</w:t>
      </w:r>
      <w:r w:rsidRPr="00ED2CF1">
        <w:rPr>
          <w:vertAlign w:val="subscript"/>
        </w:rPr>
        <w:t>warp</w:t>
      </w:r>
      <w:proofErr w:type="spellEnd"/>
      <w:r w:rsidR="00BB766E" w:rsidRPr="00E84DA3">
        <w:t xml:space="preserve">, </w:t>
      </w:r>
      <w:proofErr w:type="spellStart"/>
      <w:r>
        <w:t>n</w:t>
      </w:r>
      <w:r w:rsidRPr="00ED2CF1">
        <w:rPr>
          <w:vertAlign w:val="subscript"/>
        </w:rPr>
        <w:t>weft</w:t>
      </w:r>
      <w:proofErr w:type="spellEnd"/>
      <w:r w:rsidR="00BB766E" w:rsidRPr="00E84DA3">
        <w:t xml:space="preserve">, </w:t>
      </w:r>
      <w:proofErr w:type="spellStart"/>
      <w:r>
        <w:t>n</w:t>
      </w:r>
      <w:r w:rsidRPr="00ED2CF1">
        <w:rPr>
          <w:vertAlign w:val="subscript"/>
        </w:rPr>
        <w:t>bl</w:t>
      </w:r>
      <w:proofErr w:type="spellEnd"/>
      <w:r w:rsidRPr="00ED2CF1">
        <w:t xml:space="preserve"> </w:t>
      </w:r>
      <w:r w:rsidR="00BB766E" w:rsidRPr="00E84DA3">
        <w:t>)</w:t>
      </w:r>
    </w:p>
    <w:p w14:paraId="5988FA66" w14:textId="77777777" w:rsidR="00E84DA3" w:rsidRDefault="00E84DA3" w:rsidP="00E84DA3"/>
    <w:p w14:paraId="76FB115D" w14:textId="77777777" w:rsidR="003B2DA4" w:rsidRDefault="003B2DA4" w:rsidP="00E84DA3">
      <w:r>
        <w:t xml:space="preserve">Here </w:t>
      </w:r>
      <w:proofErr w:type="spellStart"/>
      <w:r w:rsidRPr="003B2DA4">
        <w:rPr>
          <w:i/>
        </w:rPr>
        <w:t>n</w:t>
      </w:r>
      <w:r w:rsidRPr="003B2DA4">
        <w:rPr>
          <w:i/>
          <w:vertAlign w:val="subscript"/>
        </w:rPr>
        <w:t>warp</w:t>
      </w:r>
      <w:proofErr w:type="spellEnd"/>
      <w:r>
        <w:t xml:space="preserve"> and </w:t>
      </w:r>
      <w:proofErr w:type="spellStart"/>
      <w:r w:rsidRPr="003B2DA4">
        <w:rPr>
          <w:i/>
        </w:rPr>
        <w:t>n</w:t>
      </w:r>
      <w:r w:rsidRPr="003B2DA4">
        <w:rPr>
          <w:i/>
          <w:vertAlign w:val="subscript"/>
        </w:rPr>
        <w:t>weft</w:t>
      </w:r>
      <w:proofErr w:type="spellEnd"/>
      <w:r>
        <w:t xml:space="preserve"> are the number of warp</w:t>
      </w:r>
      <w:r w:rsidR="001B6F14">
        <w:t xml:space="preserve"> and weft</w:t>
      </w:r>
      <w:r>
        <w:t xml:space="preserve"> layers, respectively. Whereas </w:t>
      </w:r>
      <w:proofErr w:type="spellStart"/>
      <w:r w:rsidRPr="00ED2CF1">
        <w:rPr>
          <w:i/>
        </w:rPr>
        <w:t>n</w:t>
      </w:r>
      <w:r w:rsidRPr="00ED2CF1">
        <w:rPr>
          <w:i/>
          <w:vertAlign w:val="subscript"/>
        </w:rPr>
        <w:t>weft</w:t>
      </w:r>
      <w:proofErr w:type="spellEnd"/>
      <w:r>
        <w:t xml:space="preserve"> can be chosen as desired, </w:t>
      </w:r>
      <w:proofErr w:type="spellStart"/>
      <w:r w:rsidRPr="00ED2CF1">
        <w:rPr>
          <w:i/>
        </w:rPr>
        <w:t>n</w:t>
      </w:r>
      <w:r w:rsidRPr="00ED2CF1">
        <w:rPr>
          <w:i/>
          <w:vertAlign w:val="subscript"/>
        </w:rPr>
        <w:t>warp</w:t>
      </w:r>
      <w:proofErr w:type="spellEnd"/>
      <w:r>
        <w:t xml:space="preserve"> and </w:t>
      </w:r>
      <w:proofErr w:type="spellStart"/>
      <w:r w:rsidRPr="00ED2CF1">
        <w:rPr>
          <w:i/>
        </w:rPr>
        <w:t>n</w:t>
      </w:r>
      <w:r w:rsidRPr="00ED2CF1">
        <w:rPr>
          <w:i/>
          <w:vertAlign w:val="subscript"/>
        </w:rPr>
        <w:t>bl</w:t>
      </w:r>
      <w:proofErr w:type="spellEnd"/>
      <w:r>
        <w:t xml:space="preserve"> are limited to the following ranges:</w:t>
      </w:r>
    </w:p>
    <w:p w14:paraId="18D615B9" w14:textId="77777777" w:rsidR="003B2DA4" w:rsidRDefault="003B2DA4" w:rsidP="00E84DA3">
      <w:proofErr w:type="spellStart"/>
      <w:r w:rsidRPr="00ED2CF1">
        <w:rPr>
          <w:i/>
        </w:rPr>
        <w:t>n</w:t>
      </w:r>
      <w:r w:rsidRPr="00ED2CF1">
        <w:rPr>
          <w:i/>
          <w:vertAlign w:val="subscript"/>
        </w:rPr>
        <w:t>warp</w:t>
      </w:r>
      <w:proofErr w:type="spellEnd"/>
      <w:r>
        <w:t xml:space="preserve"> = </w:t>
      </w:r>
      <w:proofErr w:type="spellStart"/>
      <w:r w:rsidRPr="00ED2CF1">
        <w:rPr>
          <w:i/>
        </w:rPr>
        <w:t>n</w:t>
      </w:r>
      <w:r w:rsidRPr="00ED2CF1">
        <w:rPr>
          <w:i/>
          <w:vertAlign w:val="subscript"/>
        </w:rPr>
        <w:t>weft</w:t>
      </w:r>
      <w:proofErr w:type="spellEnd"/>
      <w:r w:rsidR="00ED2CF1">
        <w:rPr>
          <w:i/>
          <w:vertAlign w:val="subscript"/>
        </w:rPr>
        <w:t xml:space="preserve"> </w:t>
      </w:r>
      <w:r>
        <w:t>-1</w:t>
      </w:r>
    </w:p>
    <w:p w14:paraId="680C1446" w14:textId="77777777" w:rsidR="003B2DA4" w:rsidRDefault="003B2DA4" w:rsidP="00E84DA3">
      <w:r>
        <w:t>and</w:t>
      </w:r>
    </w:p>
    <w:p w14:paraId="3272B8DE" w14:textId="77777777" w:rsidR="003B2DA4" w:rsidRDefault="003B2DA4" w:rsidP="00E84DA3">
      <w:r>
        <w:t xml:space="preserve">1 ≤ </w:t>
      </w:r>
      <w:proofErr w:type="spellStart"/>
      <w:r w:rsidRPr="003B2DA4">
        <w:rPr>
          <w:i/>
        </w:rPr>
        <w:t>n</w:t>
      </w:r>
      <w:r w:rsidRPr="003B2DA4">
        <w:rPr>
          <w:i/>
          <w:vertAlign w:val="subscript"/>
        </w:rPr>
        <w:t>bl</w:t>
      </w:r>
      <w:proofErr w:type="spellEnd"/>
      <w:r>
        <w:t xml:space="preserve"> ≤ </w:t>
      </w:r>
      <w:proofErr w:type="spellStart"/>
      <w:r>
        <w:rPr>
          <w:i/>
        </w:rPr>
        <w:t>n</w:t>
      </w:r>
      <w:r w:rsidRPr="003B2DA4">
        <w:rPr>
          <w:i/>
          <w:vertAlign w:val="subscript"/>
        </w:rPr>
        <w:t>weft</w:t>
      </w:r>
      <w:proofErr w:type="spellEnd"/>
    </w:p>
    <w:p w14:paraId="762AE4A7" w14:textId="77777777" w:rsidR="003B2DA4" w:rsidRDefault="003B2DA4" w:rsidP="00E84DA3"/>
    <w:p w14:paraId="6692C9DC" w14:textId="41163024" w:rsidR="00ED2CF1" w:rsidRDefault="00245C2C" w:rsidP="00E84DA3">
      <w:r>
        <w:t>Adding a textile set-up with the commands described above will result in a textile geometry such as</w:t>
      </w:r>
      <w:r w:rsidR="007E6ED4">
        <w:t xml:space="preserve"> the one</w:t>
      </w:r>
      <w:r>
        <w:t xml:space="preserve"> shown in</w:t>
      </w:r>
      <w:r w:rsidR="00037429">
        <w:t xml:space="preserve"> </w:t>
      </w:r>
      <w:r w:rsidR="00630D10">
        <w:fldChar w:fldCharType="begin"/>
      </w:r>
      <w:r w:rsidR="00630D10">
        <w:instrText xml:space="preserve"> REF _Ref495998465 \h </w:instrText>
      </w:r>
      <w:r w:rsidR="00630D10">
        <w:fldChar w:fldCharType="separate"/>
      </w:r>
      <w:r w:rsidR="00353CD5">
        <w:t xml:space="preserve">Figure </w:t>
      </w:r>
      <w:r w:rsidR="00353CD5">
        <w:rPr>
          <w:noProof/>
        </w:rPr>
        <w:t>23</w:t>
      </w:r>
      <w:r w:rsidR="00353CD5">
        <w:t xml:space="preserve">: Example 3D textile geometry created with: </w:t>
      </w:r>
      <w:proofErr w:type="spellStart"/>
      <w:r w:rsidR="00353CD5" w:rsidRPr="00037429">
        <w:rPr>
          <w:i/>
        </w:rPr>
        <w:t>n</w:t>
      </w:r>
      <w:r w:rsidR="00353CD5" w:rsidRPr="00037429">
        <w:rPr>
          <w:i/>
          <w:vertAlign w:val="subscript"/>
        </w:rPr>
        <w:t>x</w:t>
      </w:r>
      <w:proofErr w:type="spellEnd"/>
      <w:r w:rsidR="00353CD5">
        <w:t xml:space="preserve"> = 2, </w:t>
      </w:r>
      <w:proofErr w:type="spellStart"/>
      <w:r w:rsidR="00353CD5" w:rsidRPr="00037429">
        <w:rPr>
          <w:i/>
        </w:rPr>
        <w:t>n</w:t>
      </w:r>
      <w:r w:rsidR="00353CD5" w:rsidRPr="00037429">
        <w:rPr>
          <w:i/>
          <w:vertAlign w:val="subscript"/>
        </w:rPr>
        <w:t>y</w:t>
      </w:r>
      <w:proofErr w:type="spellEnd"/>
      <w:r w:rsidR="00353CD5">
        <w:t xml:space="preserve"> = 4, </w:t>
      </w:r>
      <w:proofErr w:type="spellStart"/>
      <w:r w:rsidR="00353CD5" w:rsidRPr="00037429">
        <w:rPr>
          <w:i/>
        </w:rPr>
        <w:t>s</w:t>
      </w:r>
      <w:r w:rsidR="00353CD5" w:rsidRPr="00037429">
        <w:rPr>
          <w:i/>
          <w:vertAlign w:val="subscript"/>
        </w:rPr>
        <w:t>x</w:t>
      </w:r>
      <w:proofErr w:type="spellEnd"/>
      <w:r w:rsidR="00353CD5">
        <w:t xml:space="preserve"> = 1., </w:t>
      </w:r>
      <w:proofErr w:type="spellStart"/>
      <w:r w:rsidR="00353CD5" w:rsidRPr="00037429">
        <w:rPr>
          <w:i/>
        </w:rPr>
        <w:t>s</w:t>
      </w:r>
      <w:r w:rsidR="00353CD5" w:rsidRPr="00037429">
        <w:rPr>
          <w:i/>
          <w:vertAlign w:val="subscript"/>
        </w:rPr>
        <w:t>y</w:t>
      </w:r>
      <w:proofErr w:type="spellEnd"/>
      <w:r w:rsidR="00353CD5">
        <w:t xml:space="preserve"> = 1, </w:t>
      </w:r>
      <w:r w:rsidR="00353CD5" w:rsidRPr="00037429">
        <w:rPr>
          <w:i/>
        </w:rPr>
        <w:t>h</w:t>
      </w:r>
      <w:r w:rsidR="00353CD5" w:rsidRPr="00037429">
        <w:rPr>
          <w:i/>
          <w:vertAlign w:val="subscript"/>
        </w:rPr>
        <w:t>x</w:t>
      </w:r>
      <w:r w:rsidR="00353CD5">
        <w:t xml:space="preserve"> = 0.1, </w:t>
      </w:r>
      <w:proofErr w:type="spellStart"/>
      <w:r w:rsidR="00353CD5" w:rsidRPr="00037429">
        <w:rPr>
          <w:i/>
        </w:rPr>
        <w:t>h</w:t>
      </w:r>
      <w:r w:rsidR="00353CD5" w:rsidRPr="00037429">
        <w:rPr>
          <w:i/>
          <w:vertAlign w:val="subscript"/>
        </w:rPr>
        <w:t>y</w:t>
      </w:r>
      <w:proofErr w:type="spellEnd"/>
      <w:r w:rsidR="00353CD5">
        <w:t xml:space="preserve"> = 0.2,</w:t>
      </w:r>
      <w:r w:rsidR="00630D10">
        <w:fldChar w:fldCharType="end"/>
      </w:r>
      <w:r w:rsidR="00037429">
        <w:fldChar w:fldCharType="begin"/>
      </w:r>
      <w:r w:rsidR="00037429">
        <w:instrText xml:space="preserve"> REF _Ref420613050 \h </w:instrText>
      </w:r>
      <w:r w:rsidR="00037429">
        <w:fldChar w:fldCharType="separate"/>
      </w:r>
      <w:r w:rsidR="00353CD5">
        <w:t xml:space="preserve">Figure </w:t>
      </w:r>
      <w:r w:rsidR="00353CD5">
        <w:rPr>
          <w:noProof/>
        </w:rPr>
        <w:t>23</w:t>
      </w:r>
      <w:r w:rsidR="00037429">
        <w:fldChar w:fldCharType="end"/>
      </w:r>
      <w:r w:rsidR="006E39AD">
        <w:t>.</w:t>
      </w:r>
      <w:r w:rsidR="00C03E96">
        <w:t xml:space="preserve"> This initial lay-up can </w:t>
      </w:r>
      <w:r w:rsidR="00C03E96">
        <w:lastRenderedPageBreak/>
        <w:t xml:space="preserve">then be further </w:t>
      </w:r>
      <w:r w:rsidR="007E6ED4">
        <w:t>modified</w:t>
      </w:r>
      <w:r w:rsidR="00C03E96">
        <w:t xml:space="preserve">, </w:t>
      </w:r>
      <w:proofErr w:type="gramStart"/>
      <w:r w:rsidR="00C03E96">
        <w:t>e.g.</w:t>
      </w:r>
      <w:proofErr w:type="gramEnd"/>
      <w:r w:rsidR="00C03E96">
        <w:t xml:space="preserve"> the interlacing path of the binders be set or the yarn geometries be adjusted.</w:t>
      </w:r>
    </w:p>
    <w:p w14:paraId="2856EC0B" w14:textId="77777777" w:rsidR="000062E0" w:rsidRDefault="000062E0" w:rsidP="00E84DA3"/>
    <w:p w14:paraId="29AA23C9" w14:textId="77777777" w:rsidR="000062E0" w:rsidRDefault="000062E0" w:rsidP="00E84DA3"/>
    <w:p w14:paraId="7F2B9BED" w14:textId="77777777" w:rsidR="000062E0" w:rsidRDefault="000062E0" w:rsidP="00E84DA3"/>
    <w:p w14:paraId="4709BEFF" w14:textId="77777777" w:rsidR="000062E0" w:rsidRDefault="000062E0" w:rsidP="00E84DA3"/>
    <w:p w14:paraId="5BF105B1" w14:textId="7ECDE16F" w:rsidR="001416D3" w:rsidRDefault="001416D3" w:rsidP="00E84DA3"/>
    <w:p w14:paraId="487434F6" w14:textId="31A069DA" w:rsidR="001416D3" w:rsidRDefault="001416D3" w:rsidP="00E84DA3"/>
    <w:p w14:paraId="2D209D28" w14:textId="0479F18D" w:rsidR="001416D3" w:rsidRDefault="001416D3" w:rsidP="00E84DA3"/>
    <w:p w14:paraId="5739CE90" w14:textId="45ECC256" w:rsidR="006E39AD" w:rsidRDefault="006E39AD" w:rsidP="00E84DA3"/>
    <w:p w14:paraId="5FB64BA5" w14:textId="26E8276C" w:rsidR="001416D3" w:rsidRDefault="007E6ED4" w:rsidP="001416D3">
      <w:pPr>
        <w:jc w:val="center"/>
      </w:pPr>
      <w:r>
        <w:rPr>
          <w:noProof/>
          <w:lang w:eastAsia="en-GB"/>
        </w:rPr>
        <mc:AlternateContent>
          <mc:Choice Requires="wpg">
            <w:drawing>
              <wp:anchor distT="0" distB="0" distL="114300" distR="114300" simplePos="0" relativeHeight="251754496" behindDoc="0" locked="0" layoutInCell="1" allowOverlap="1" wp14:anchorId="18A9756A" wp14:editId="78D78FBC">
                <wp:simplePos x="0" y="0"/>
                <wp:positionH relativeFrom="column">
                  <wp:posOffset>331470</wp:posOffset>
                </wp:positionH>
                <wp:positionV relativeFrom="paragraph">
                  <wp:posOffset>-466090</wp:posOffset>
                </wp:positionV>
                <wp:extent cx="4994646" cy="2613348"/>
                <wp:effectExtent l="0" t="0" r="0" b="0"/>
                <wp:wrapNone/>
                <wp:docPr id="384" name="Group 384"/>
                <wp:cNvGraphicFramePr/>
                <a:graphic xmlns:a="http://schemas.openxmlformats.org/drawingml/2006/main">
                  <a:graphicData uri="http://schemas.microsoft.com/office/word/2010/wordprocessingGroup">
                    <wpg:wgp>
                      <wpg:cNvGrpSpPr/>
                      <wpg:grpSpPr>
                        <a:xfrm>
                          <a:off x="0" y="0"/>
                          <a:ext cx="4994646" cy="2613348"/>
                          <a:chOff x="0" y="0"/>
                          <a:chExt cx="4994646" cy="2613348"/>
                        </a:xfrm>
                      </wpg:grpSpPr>
                      <wpg:grpSp>
                        <wpg:cNvPr id="57" name="Group 57"/>
                        <wpg:cNvGrpSpPr/>
                        <wpg:grpSpPr>
                          <a:xfrm>
                            <a:off x="215660" y="638354"/>
                            <a:ext cx="414020" cy="931485"/>
                            <a:chOff x="0" y="0"/>
                            <a:chExt cx="414020" cy="931485"/>
                          </a:xfrm>
                        </wpg:grpSpPr>
                        <wps:wsp>
                          <wps:cNvPr id="42" name="Straight Arrow Connector 42"/>
                          <wps:cNvCnPr/>
                          <wps:spPr>
                            <a:xfrm>
                              <a:off x="0" y="569343"/>
                              <a:ext cx="414020" cy="77470"/>
                            </a:xfrm>
                            <a:prstGeom prst="straightConnector1">
                              <a:avLst/>
                            </a:prstGeom>
                            <a:ln w="190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43" name="Straight Arrow Connector 43"/>
                          <wps:cNvCnPr/>
                          <wps:spPr>
                            <a:xfrm>
                              <a:off x="0" y="8626"/>
                              <a:ext cx="414020" cy="77470"/>
                            </a:xfrm>
                            <a:prstGeom prst="straightConnector1">
                              <a:avLst/>
                            </a:prstGeom>
                            <a:ln w="190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44" name="Straight Arrow Connector 44"/>
                          <wps:cNvCnPr/>
                          <wps:spPr>
                            <a:xfrm>
                              <a:off x="0" y="293298"/>
                              <a:ext cx="414020" cy="77470"/>
                            </a:xfrm>
                            <a:prstGeom prst="straightConnector1">
                              <a:avLst/>
                            </a:prstGeom>
                            <a:ln w="190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39" name="Straight Arrow Connector 39"/>
                          <wps:cNvCnPr/>
                          <wps:spPr>
                            <a:xfrm>
                              <a:off x="0" y="854015"/>
                              <a:ext cx="414020" cy="77470"/>
                            </a:xfrm>
                            <a:prstGeom prst="straightConnector1">
                              <a:avLst/>
                            </a:prstGeom>
                            <a:ln w="190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48" name="Straight Connector 48"/>
                          <wps:cNvCnPr/>
                          <wps:spPr>
                            <a:xfrm>
                              <a:off x="0" y="0"/>
                              <a:ext cx="0" cy="854015"/>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grpSp>
                        <wpg:cNvPr id="58" name="Group 58"/>
                        <wpg:cNvGrpSpPr/>
                        <wpg:grpSpPr>
                          <a:xfrm>
                            <a:off x="845389" y="172528"/>
                            <a:ext cx="603849" cy="378891"/>
                            <a:chOff x="0" y="0"/>
                            <a:chExt cx="603849" cy="378891"/>
                          </a:xfrm>
                        </wpg:grpSpPr>
                        <wps:wsp>
                          <wps:cNvPr id="45" name="Straight Arrow Connector 45"/>
                          <wps:cNvCnPr/>
                          <wps:spPr>
                            <a:xfrm>
                              <a:off x="8626" y="69011"/>
                              <a:ext cx="0" cy="309880"/>
                            </a:xfrm>
                            <a:prstGeom prst="straightConnector1">
                              <a:avLst/>
                            </a:prstGeom>
                            <a:ln w="190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46" name="Straight Arrow Connector 46"/>
                          <wps:cNvCnPr/>
                          <wps:spPr>
                            <a:xfrm>
                              <a:off x="603849" y="0"/>
                              <a:ext cx="0" cy="309880"/>
                            </a:xfrm>
                            <a:prstGeom prst="straightConnector1">
                              <a:avLst/>
                            </a:prstGeom>
                            <a:ln w="190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49" name="Straight Connector 49"/>
                          <wps:cNvCnPr/>
                          <wps:spPr>
                            <a:xfrm flipH="1">
                              <a:off x="0" y="8626"/>
                              <a:ext cx="594995" cy="51435"/>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grpSp>
                        <wpg:cNvPr id="60" name="Group 60"/>
                        <wpg:cNvGrpSpPr/>
                        <wpg:grpSpPr>
                          <a:xfrm>
                            <a:off x="4270075" y="733245"/>
                            <a:ext cx="284480" cy="362479"/>
                            <a:chOff x="0" y="8626"/>
                            <a:chExt cx="284480" cy="362479"/>
                          </a:xfrm>
                        </wpg:grpSpPr>
                        <wps:wsp>
                          <wps:cNvPr id="47" name="Straight Arrow Connector 47"/>
                          <wps:cNvCnPr/>
                          <wps:spPr>
                            <a:xfrm flipH="1">
                              <a:off x="0" y="8626"/>
                              <a:ext cx="284480" cy="169"/>
                            </a:xfrm>
                            <a:prstGeom prst="straightConnector1">
                              <a:avLst/>
                            </a:prstGeom>
                            <a:ln w="190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50" name="Straight Arrow Connector 50"/>
                          <wps:cNvCnPr/>
                          <wps:spPr>
                            <a:xfrm flipH="1">
                              <a:off x="0" y="370936"/>
                              <a:ext cx="284480" cy="169"/>
                            </a:xfrm>
                            <a:prstGeom prst="straightConnector1">
                              <a:avLst/>
                            </a:prstGeom>
                            <a:ln w="190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51" name="Straight Connector 51"/>
                          <wps:cNvCnPr/>
                          <wps:spPr>
                            <a:xfrm>
                              <a:off x="276046" y="17253"/>
                              <a:ext cx="0" cy="353683"/>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grpSp>
                        <wpg:cNvPr id="59" name="Group 59"/>
                        <wpg:cNvGrpSpPr/>
                        <wpg:grpSpPr>
                          <a:xfrm>
                            <a:off x="862641" y="1656271"/>
                            <a:ext cx="1276710" cy="664258"/>
                            <a:chOff x="0" y="0"/>
                            <a:chExt cx="1276710" cy="664258"/>
                          </a:xfrm>
                        </wpg:grpSpPr>
                        <wps:wsp>
                          <wps:cNvPr id="52" name="Straight Arrow Connector 52"/>
                          <wps:cNvCnPr/>
                          <wps:spPr>
                            <a:xfrm flipV="1">
                              <a:off x="0" y="0"/>
                              <a:ext cx="0" cy="250190"/>
                            </a:xfrm>
                            <a:prstGeom prst="straightConnector1">
                              <a:avLst/>
                            </a:prstGeom>
                            <a:ln w="190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53" name="Straight Arrow Connector 53"/>
                          <wps:cNvCnPr/>
                          <wps:spPr>
                            <a:xfrm flipV="1">
                              <a:off x="422695" y="138023"/>
                              <a:ext cx="0" cy="250190"/>
                            </a:xfrm>
                            <a:prstGeom prst="straightConnector1">
                              <a:avLst/>
                            </a:prstGeom>
                            <a:ln w="190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54" name="Straight Arrow Connector 54"/>
                          <wps:cNvCnPr/>
                          <wps:spPr>
                            <a:xfrm flipV="1">
                              <a:off x="845389" y="276045"/>
                              <a:ext cx="0" cy="250190"/>
                            </a:xfrm>
                            <a:prstGeom prst="straightConnector1">
                              <a:avLst/>
                            </a:prstGeom>
                            <a:ln w="190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55" name="Straight Arrow Connector 55"/>
                          <wps:cNvCnPr/>
                          <wps:spPr>
                            <a:xfrm flipV="1">
                              <a:off x="1276710" y="414068"/>
                              <a:ext cx="0" cy="250190"/>
                            </a:xfrm>
                            <a:prstGeom prst="straightConnector1">
                              <a:avLst/>
                            </a:prstGeom>
                            <a:ln w="190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56" name="Straight Connector 56"/>
                          <wps:cNvCnPr/>
                          <wps:spPr>
                            <a:xfrm flipH="1" flipV="1">
                              <a:off x="0" y="250166"/>
                              <a:ext cx="1276709" cy="41402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g:grpSp>
                      <wps:wsp>
                        <wps:cNvPr id="61" name="Text Box 61"/>
                        <wps:cNvSpPr txBox="1"/>
                        <wps:spPr>
                          <a:xfrm>
                            <a:off x="0" y="948905"/>
                            <a:ext cx="414068" cy="2758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B6D3D78" w14:textId="77777777" w:rsidR="007E550C" w:rsidRPr="00A026FA" w:rsidRDefault="007E550C">
                              <w:pPr>
                                <w:rPr>
                                  <w:i/>
                                </w:rPr>
                              </w:pPr>
                              <w:proofErr w:type="spellStart"/>
                              <w:r w:rsidRPr="00A026FA">
                                <w:rPr>
                                  <w:i/>
                                </w:rPr>
                                <w:t>n</w:t>
                              </w:r>
                              <w:r w:rsidRPr="00A026FA">
                                <w:rPr>
                                  <w:i/>
                                  <w:vertAlign w:val="subscript"/>
                                </w:rPr>
                                <w:t>ly</w:t>
                              </w:r>
                              <w:proofErr w:type="spellEnd"/>
                            </w:p>
                          </w:txbxContent>
                        </wps:txbx>
                        <wps:bodyPr rot="0" spcFirstLastPara="0" vertOverflow="overflow" horzOverflow="overflow" vert="horz" wrap="square" lIns="18000" tIns="18000" rIns="18000" bIns="18000" numCol="1" spcCol="0" rtlCol="0" fromWordArt="0" anchor="t" anchorCtr="0" forceAA="0" compatLnSpc="1">
                          <a:prstTxWarp prst="textNoShape">
                            <a:avLst/>
                          </a:prstTxWarp>
                          <a:noAutofit/>
                        </wps:bodyPr>
                      </wps:wsp>
                      <wps:wsp>
                        <wps:cNvPr id="62" name="Text Box 62"/>
                        <wps:cNvSpPr txBox="1"/>
                        <wps:spPr>
                          <a:xfrm>
                            <a:off x="1052423" y="0"/>
                            <a:ext cx="414020" cy="27559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82D577C" w14:textId="77777777" w:rsidR="007E550C" w:rsidRPr="00A026FA" w:rsidRDefault="007E550C" w:rsidP="00A026FA">
                              <w:pPr>
                                <w:rPr>
                                  <w:i/>
                                </w:rPr>
                              </w:pPr>
                              <w:proofErr w:type="spellStart"/>
                              <w:r w:rsidRPr="00A026FA">
                                <w:rPr>
                                  <w:i/>
                                </w:rPr>
                                <w:t>n</w:t>
                              </w:r>
                              <w:r>
                                <w:rPr>
                                  <w:i/>
                                  <w:vertAlign w:val="subscript"/>
                                </w:rPr>
                                <w:t>x</w:t>
                              </w:r>
                              <w:proofErr w:type="spellEnd"/>
                            </w:p>
                          </w:txbxContent>
                        </wps:txbx>
                        <wps:bodyPr rot="0" spcFirstLastPara="0" vertOverflow="overflow" horzOverflow="overflow" vert="horz" wrap="square" lIns="18000" tIns="18000" rIns="18000" bIns="18000" numCol="1" spcCol="0" rtlCol="0" fromWordArt="0" anchor="t" anchorCtr="0" forceAA="0" compatLnSpc="1">
                          <a:prstTxWarp prst="textNoShape">
                            <a:avLst/>
                          </a:prstTxWarp>
                          <a:noAutofit/>
                        </wps:bodyPr>
                      </wps:wsp>
                      <wps:wsp>
                        <wps:cNvPr id="63" name="Text Box 63"/>
                        <wps:cNvSpPr txBox="1"/>
                        <wps:spPr>
                          <a:xfrm>
                            <a:off x="1345721" y="2070339"/>
                            <a:ext cx="414020" cy="27559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AC57D8A" w14:textId="77777777" w:rsidR="007E550C" w:rsidRPr="00A026FA" w:rsidRDefault="007E550C" w:rsidP="00A026FA">
                              <w:pPr>
                                <w:rPr>
                                  <w:i/>
                                </w:rPr>
                              </w:pPr>
                              <w:proofErr w:type="spellStart"/>
                              <w:r w:rsidRPr="00A026FA">
                                <w:rPr>
                                  <w:i/>
                                </w:rPr>
                                <w:t>n</w:t>
                              </w:r>
                              <w:r>
                                <w:rPr>
                                  <w:i/>
                                  <w:vertAlign w:val="subscript"/>
                                </w:rPr>
                                <w:t>y</w:t>
                              </w:r>
                              <w:proofErr w:type="spellEnd"/>
                            </w:p>
                          </w:txbxContent>
                        </wps:txbx>
                        <wps:bodyPr rot="0" spcFirstLastPara="0" vertOverflow="overflow" horzOverflow="overflow" vert="horz" wrap="square" lIns="18000" tIns="18000" rIns="18000" bIns="18000" numCol="1" spcCol="0" rtlCol="0" fromWordArt="0" anchor="t" anchorCtr="0" forceAA="0" compatLnSpc="1">
                          <a:prstTxWarp prst="textNoShape">
                            <a:avLst/>
                          </a:prstTxWarp>
                          <a:noAutofit/>
                        </wps:bodyPr>
                      </wps:wsp>
                      <wps:wsp>
                        <wps:cNvPr id="256" name="Text Box 256"/>
                        <wps:cNvSpPr txBox="1"/>
                        <wps:spPr>
                          <a:xfrm>
                            <a:off x="4580626" y="810883"/>
                            <a:ext cx="414020" cy="27559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33E6F1A" w14:textId="77777777" w:rsidR="007E550C" w:rsidRPr="00A026FA" w:rsidRDefault="007E550C" w:rsidP="00A026FA">
                              <w:pPr>
                                <w:rPr>
                                  <w:i/>
                                </w:rPr>
                              </w:pPr>
                              <w:proofErr w:type="spellStart"/>
                              <w:r>
                                <w:rPr>
                                  <w:i/>
                                </w:rPr>
                                <w:t>n</w:t>
                              </w:r>
                              <w:r>
                                <w:rPr>
                                  <w:i/>
                                  <w:vertAlign w:val="subscript"/>
                                </w:rPr>
                                <w:t>bl</w:t>
                              </w:r>
                              <w:proofErr w:type="spellEnd"/>
                            </w:p>
                          </w:txbxContent>
                        </wps:txbx>
                        <wps:bodyPr rot="0" spcFirstLastPara="0" vertOverflow="overflow" horzOverflow="overflow" vert="horz" wrap="square" lIns="18000" tIns="18000" rIns="18000" bIns="18000" numCol="1" spcCol="0" rtlCol="0" fromWordArt="0" anchor="t" anchorCtr="0" forceAA="0" compatLnSpc="1">
                          <a:prstTxWarp prst="textNoShape">
                            <a:avLst/>
                          </a:prstTxWarp>
                          <a:noAutofit/>
                        </wps:bodyPr>
                      </wps:wsp>
                      <wpg:grpSp>
                        <wpg:cNvPr id="262" name="Group 262"/>
                        <wpg:cNvGrpSpPr/>
                        <wpg:grpSpPr>
                          <a:xfrm>
                            <a:off x="2846717" y="2001328"/>
                            <a:ext cx="1017917" cy="431668"/>
                            <a:chOff x="0" y="0"/>
                            <a:chExt cx="1017917" cy="431668"/>
                          </a:xfrm>
                        </wpg:grpSpPr>
                        <wps:wsp>
                          <wps:cNvPr id="258" name="Straight Arrow Connector 258"/>
                          <wps:cNvCnPr/>
                          <wps:spPr>
                            <a:xfrm flipV="1">
                              <a:off x="0" y="120769"/>
                              <a:ext cx="0" cy="309245"/>
                            </a:xfrm>
                            <a:prstGeom prst="straightConnector1">
                              <a:avLst/>
                            </a:prstGeom>
                            <a:ln w="190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260" name="Straight Connector 260"/>
                          <wps:cNvCnPr/>
                          <wps:spPr>
                            <a:xfrm flipH="1">
                              <a:off x="0" y="310551"/>
                              <a:ext cx="1017917" cy="121117"/>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61" name="Straight Arrow Connector 261"/>
                          <wps:cNvCnPr/>
                          <wps:spPr>
                            <a:xfrm flipV="1">
                              <a:off x="1017917" y="0"/>
                              <a:ext cx="0" cy="309245"/>
                            </a:xfrm>
                            <a:prstGeom prst="straightConnector1">
                              <a:avLst/>
                            </a:prstGeom>
                            <a:ln w="190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g:grpSp>
                      <wps:wsp>
                        <wps:cNvPr id="263" name="Text Box 263"/>
                        <wps:cNvSpPr txBox="1"/>
                        <wps:spPr>
                          <a:xfrm>
                            <a:off x="3303917" y="2337758"/>
                            <a:ext cx="414020" cy="27559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C0A4B0B" w14:textId="77777777" w:rsidR="007E550C" w:rsidRPr="00A026FA" w:rsidRDefault="007E550C" w:rsidP="00832584">
                              <w:pPr>
                                <w:rPr>
                                  <w:i/>
                                </w:rPr>
                              </w:pPr>
                              <w:proofErr w:type="spellStart"/>
                              <w:r w:rsidRPr="00A026FA">
                                <w:rPr>
                                  <w:i/>
                                </w:rPr>
                                <w:t>n</w:t>
                              </w:r>
                              <w:r>
                                <w:rPr>
                                  <w:i/>
                                  <w:vertAlign w:val="subscript"/>
                                </w:rPr>
                                <w:t>x</w:t>
                              </w:r>
                              <w:proofErr w:type="spellEnd"/>
                            </w:p>
                          </w:txbxContent>
                        </wps:txbx>
                        <wps:bodyPr rot="0" spcFirstLastPara="0" vertOverflow="overflow" horzOverflow="overflow" vert="horz" wrap="square" lIns="18000" tIns="18000" rIns="18000" bIns="18000" numCol="1" spcCol="0" rtlCol="0" fromWordArt="0" anchor="t" anchorCtr="0" forceAA="0" compatLnSpc="1">
                          <a:prstTxWarp prst="textNoShape">
                            <a:avLst/>
                          </a:prstTxWarp>
                          <a:noAutofit/>
                        </wps:bodyPr>
                      </wps:wsp>
                      <wps:wsp>
                        <wps:cNvPr id="275" name="Straight Arrow Connector 275"/>
                        <wps:cNvCnPr/>
                        <wps:spPr>
                          <a:xfrm>
                            <a:off x="2251494" y="414068"/>
                            <a:ext cx="0" cy="412750"/>
                          </a:xfrm>
                          <a:prstGeom prst="straightConnector1">
                            <a:avLst/>
                          </a:prstGeom>
                          <a:ln w="19050">
                            <a:solidFill>
                              <a:schemeClr val="tx1"/>
                            </a:solidFill>
                            <a:tailEnd type="none"/>
                          </a:ln>
                        </wps:spPr>
                        <wps:style>
                          <a:lnRef idx="1">
                            <a:schemeClr val="accent1"/>
                          </a:lnRef>
                          <a:fillRef idx="0">
                            <a:schemeClr val="accent1"/>
                          </a:fillRef>
                          <a:effectRef idx="0">
                            <a:schemeClr val="accent1"/>
                          </a:effectRef>
                          <a:fontRef idx="minor">
                            <a:schemeClr val="tx1"/>
                          </a:fontRef>
                        </wps:style>
                        <wps:bodyPr/>
                      </wps:wsp>
                      <wps:wsp>
                        <wps:cNvPr id="276" name="Straight Connector 276"/>
                        <wps:cNvCnPr/>
                        <wps:spPr>
                          <a:xfrm flipH="1" flipV="1">
                            <a:off x="1708030" y="414068"/>
                            <a:ext cx="542925" cy="53975"/>
                          </a:xfrm>
                          <a:prstGeom prst="line">
                            <a:avLst/>
                          </a:prstGeom>
                          <a:ln w="19050">
                            <a:solidFill>
                              <a:schemeClr val="tx1"/>
                            </a:solidFill>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77" name="Straight Arrow Connector 277"/>
                        <wps:cNvCnPr/>
                        <wps:spPr>
                          <a:xfrm>
                            <a:off x="1699404" y="336430"/>
                            <a:ext cx="0" cy="413385"/>
                          </a:xfrm>
                          <a:prstGeom prst="straightConnector1">
                            <a:avLst/>
                          </a:prstGeom>
                          <a:ln w="19050">
                            <a:solidFill>
                              <a:schemeClr val="tx1"/>
                            </a:solidFill>
                            <a:tailEnd type="none"/>
                          </a:ln>
                        </wps:spPr>
                        <wps:style>
                          <a:lnRef idx="1">
                            <a:schemeClr val="accent1"/>
                          </a:lnRef>
                          <a:fillRef idx="0">
                            <a:schemeClr val="accent1"/>
                          </a:fillRef>
                          <a:effectRef idx="0">
                            <a:schemeClr val="accent1"/>
                          </a:effectRef>
                          <a:fontRef idx="minor">
                            <a:schemeClr val="tx1"/>
                          </a:fontRef>
                        </wps:style>
                        <wps:bodyPr/>
                      </wps:wsp>
                      <wps:wsp>
                        <wps:cNvPr id="278" name="Text Box 278"/>
                        <wps:cNvSpPr txBox="1"/>
                        <wps:spPr>
                          <a:xfrm>
                            <a:off x="1906438" y="232913"/>
                            <a:ext cx="414020" cy="27559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D5078C4" w14:textId="77777777" w:rsidR="007E550C" w:rsidRPr="00A026FA" w:rsidRDefault="007E550C" w:rsidP="002F6633">
                              <w:pPr>
                                <w:rPr>
                                  <w:i/>
                                </w:rPr>
                              </w:pPr>
                              <w:proofErr w:type="spellStart"/>
                              <w:r>
                                <w:rPr>
                                  <w:i/>
                                </w:rPr>
                                <w:t>s</w:t>
                              </w:r>
                              <w:r>
                                <w:rPr>
                                  <w:i/>
                                  <w:vertAlign w:val="subscript"/>
                                </w:rPr>
                                <w:t>y</w:t>
                              </w:r>
                              <w:proofErr w:type="spellEnd"/>
                            </w:p>
                          </w:txbxContent>
                        </wps:txbx>
                        <wps:bodyPr rot="0" spcFirstLastPara="0" vertOverflow="overflow" horzOverflow="overflow" vert="horz" wrap="square" lIns="18000" tIns="18000" rIns="18000" bIns="18000" numCol="1" spcCol="0" rtlCol="0" fromWordArt="0" anchor="t" anchorCtr="0" forceAA="0" compatLnSpc="1">
                          <a:prstTxWarp prst="textNoShape">
                            <a:avLst/>
                          </a:prstTxWarp>
                          <a:noAutofit/>
                        </wps:bodyPr>
                      </wps:wsp>
                      <wpg:grpSp>
                        <wpg:cNvPr id="282" name="Group 282"/>
                        <wpg:cNvGrpSpPr/>
                        <wpg:grpSpPr>
                          <a:xfrm>
                            <a:off x="2717321" y="379562"/>
                            <a:ext cx="1086928" cy="717011"/>
                            <a:chOff x="0" y="0"/>
                            <a:chExt cx="1086928" cy="717011"/>
                          </a:xfrm>
                        </wpg:grpSpPr>
                        <wps:wsp>
                          <wps:cNvPr id="279" name="Straight Arrow Connector 279"/>
                          <wps:cNvCnPr/>
                          <wps:spPr>
                            <a:xfrm>
                              <a:off x="0" y="69011"/>
                              <a:ext cx="0" cy="648000"/>
                            </a:xfrm>
                            <a:prstGeom prst="straightConnector1">
                              <a:avLst/>
                            </a:prstGeom>
                            <a:ln w="19050">
                              <a:solidFill>
                                <a:schemeClr val="tx1"/>
                              </a:solidFill>
                              <a:tailEnd type="none"/>
                            </a:ln>
                          </wps:spPr>
                          <wps:style>
                            <a:lnRef idx="1">
                              <a:schemeClr val="accent1"/>
                            </a:lnRef>
                            <a:fillRef idx="0">
                              <a:schemeClr val="accent1"/>
                            </a:fillRef>
                            <a:effectRef idx="0">
                              <a:schemeClr val="accent1"/>
                            </a:effectRef>
                            <a:fontRef idx="minor">
                              <a:schemeClr val="tx1"/>
                            </a:fontRef>
                          </wps:style>
                          <wps:bodyPr/>
                        </wps:wsp>
                        <wps:wsp>
                          <wps:cNvPr id="280" name="Straight Arrow Connector 280"/>
                          <wps:cNvCnPr/>
                          <wps:spPr>
                            <a:xfrm>
                              <a:off x="1086928" y="0"/>
                              <a:ext cx="0" cy="287655"/>
                            </a:xfrm>
                            <a:prstGeom prst="straightConnector1">
                              <a:avLst/>
                            </a:prstGeom>
                            <a:ln w="19050">
                              <a:solidFill>
                                <a:schemeClr val="tx1"/>
                              </a:solidFill>
                              <a:tailEnd type="none"/>
                            </a:ln>
                          </wps:spPr>
                          <wps:style>
                            <a:lnRef idx="1">
                              <a:schemeClr val="accent1"/>
                            </a:lnRef>
                            <a:fillRef idx="0">
                              <a:schemeClr val="accent1"/>
                            </a:fillRef>
                            <a:effectRef idx="0">
                              <a:schemeClr val="accent1"/>
                            </a:effectRef>
                            <a:fontRef idx="minor">
                              <a:schemeClr val="tx1"/>
                            </a:fontRef>
                          </wps:style>
                          <wps:bodyPr/>
                        </wps:wsp>
                        <wps:wsp>
                          <wps:cNvPr id="281" name="Straight Connector 281"/>
                          <wps:cNvCnPr/>
                          <wps:spPr>
                            <a:xfrm flipH="1">
                              <a:off x="8626" y="77637"/>
                              <a:ext cx="1069340" cy="64770"/>
                            </a:xfrm>
                            <a:prstGeom prst="line">
                              <a:avLst/>
                            </a:prstGeom>
                            <a:ln w="19050">
                              <a:solidFill>
                                <a:schemeClr val="tx1"/>
                              </a:solidFill>
                              <a:headEnd type="triangle"/>
                              <a:tailEnd type="triangle"/>
                            </a:ln>
                          </wps:spPr>
                          <wps:style>
                            <a:lnRef idx="1">
                              <a:schemeClr val="accent1"/>
                            </a:lnRef>
                            <a:fillRef idx="0">
                              <a:schemeClr val="accent1"/>
                            </a:fillRef>
                            <a:effectRef idx="0">
                              <a:schemeClr val="accent1"/>
                            </a:effectRef>
                            <a:fontRef idx="minor">
                              <a:schemeClr val="tx1"/>
                            </a:fontRef>
                          </wps:style>
                          <wps:bodyPr/>
                        </wps:wsp>
                      </wpg:grpSp>
                      <wps:wsp>
                        <wps:cNvPr id="283" name="Text Box 283"/>
                        <wps:cNvSpPr txBox="1"/>
                        <wps:spPr>
                          <a:xfrm>
                            <a:off x="3183147" y="267419"/>
                            <a:ext cx="414020" cy="27559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3DAB693" w14:textId="77777777" w:rsidR="007E550C" w:rsidRPr="00A026FA" w:rsidRDefault="007E550C" w:rsidP="00C03E96">
                              <w:pPr>
                                <w:rPr>
                                  <w:i/>
                                </w:rPr>
                              </w:pPr>
                              <w:proofErr w:type="spellStart"/>
                              <w:r>
                                <w:rPr>
                                  <w:i/>
                                </w:rPr>
                                <w:t>s</w:t>
                              </w:r>
                              <w:r>
                                <w:rPr>
                                  <w:i/>
                                  <w:vertAlign w:val="subscript"/>
                                </w:rPr>
                                <w:t>x</w:t>
                              </w:r>
                              <w:proofErr w:type="spellEnd"/>
                            </w:p>
                          </w:txbxContent>
                        </wps:txbx>
                        <wps:bodyPr rot="0" spcFirstLastPara="0" vertOverflow="overflow" horzOverflow="overflow" vert="horz" wrap="square" lIns="18000" tIns="18000" rIns="18000" bIns="18000" numCol="1" spcCol="0" rtlCol="0" fromWordArt="0" anchor="t" anchorCtr="0" forceAA="0" compatLnSpc="1">
                          <a:prstTxWarp prst="textNoShape">
                            <a:avLst/>
                          </a:prstTxWarp>
                          <a:noAutofit/>
                        </wps:bodyPr>
                      </wps:wsp>
                    </wpg:wgp>
                  </a:graphicData>
                </a:graphic>
              </wp:anchor>
            </w:drawing>
          </mc:Choice>
          <mc:Fallback>
            <w:pict>
              <v:group w14:anchorId="18A9756A" id="Group 384" o:spid="_x0000_s1113" style="position:absolute;left:0;text-align:left;margin-left:26.1pt;margin-top:-36.7pt;width:393.3pt;height:205.8pt;z-index:251754496" coordsize="49946,2613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">
                <v:group id="Group 57" o:spid="_x0000_s1114" style="position:absolute;left:2156;top:6383;width:4140;height:9315" coordsize="4140,93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">
                  <v:shape id="Straight Arrow Connector 42" o:spid="_x0000_s1115" type="#_x0000_t32" style="position:absolute;top:5693;width:4140;height:77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" strokecolor="black [3213]" strokeweight="1.5pt">
                    <v:stroke endarrow="open"/>
                  </v:shape>
                  <v:shape id="Straight Arrow Connector 43" o:spid="_x0000_s1116" type="#_x0000_t32" style="position:absolute;top:86;width:4140;height:77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" strokecolor="black [3213]" strokeweight="1.5pt">
                    <v:stroke endarrow="open"/>
                  </v:shape>
                  <v:shape id="Straight Arrow Connector 44" o:spid="_x0000_s1117" type="#_x0000_t32" style="position:absolute;top:2932;width:4140;height:77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" strokecolor="black [3213]" strokeweight="1.5pt">
                    <v:stroke endarrow="open"/>
                  </v:shape>
                  <v:shape id="Straight Arrow Connector 39" o:spid="_x0000_s1118" type="#_x0000_t32" style="position:absolute;top:8540;width:4140;height:77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" strokecolor="black [3213]" strokeweight="1.5pt">
                    <v:stroke endarrow="open"/>
                  </v:shape>
                  <v:line id="Straight Connector 48" o:spid="_x0000_s1119" style="position:absolute;visibility:visible;mso-wrap-style:square" from="0,0" to="0,854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" strokecolor="black [3213]" strokeweight="1.5pt"/>
                </v:group>
                <v:group id="Group 58" o:spid="_x0000_s1120" style="position:absolute;left:8453;top:1725;width:6039;height:3789" coordsize="6038,37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">
                  <v:shape id="Straight Arrow Connector 45" o:spid="_x0000_s1121" type="#_x0000_t32" style="position:absolute;left:86;top:690;width:0;height:309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" strokecolor="black [3213]" strokeweight="1.5pt">
                    <v:stroke endarrow="open"/>
                  </v:shape>
                  <v:shape id="Straight Arrow Connector 46" o:spid="_x0000_s1122" type="#_x0000_t32" style="position:absolute;left:6038;width:0;height:309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" strokecolor="black [3213]" strokeweight="1.5pt">
                    <v:stroke endarrow="open"/>
                  </v:shape>
                  <v:line id="Straight Connector 49" o:spid="_x0000_s1123" style="position:absolute;flip:x;visibility:visible;mso-wrap-style:square" from="0,86" to="5949,60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" strokecolor="black [3213]" strokeweight="1.5pt"/>
                </v:group>
                <v:group id="Group 60" o:spid="_x0000_s1124" style="position:absolute;left:42700;top:7332;width:2845;height:3625" coordorigin=",8626" coordsize="284480,3624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">
                  <v:shape id="Straight Arrow Connector 47" o:spid="_x0000_s1125" type="#_x0000_t32" style="position:absolute;top:8626;width:284480;height:16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" strokecolor="black [3213]" strokeweight="1.5pt">
                    <v:stroke endarrow="open"/>
                  </v:shape>
                  <v:shape id="Straight Arrow Connector 50" o:spid="_x0000_s1126" type="#_x0000_t32" style="position:absolute;top:370936;width:284480;height:16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" strokecolor="black [3213]" strokeweight="1.5pt">
                    <v:stroke endarrow="open"/>
                  </v:shape>
                  <v:line id="Straight Connector 51" o:spid="_x0000_s1127" style="position:absolute;visibility:visible;mso-wrap-style:square" from="276046,17253" to="276046,37093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" strokecolor="black [3213]" strokeweight="1.5pt"/>
                </v:group>
                <v:group id="Group 59" o:spid="_x0000_s1128" style="position:absolute;left:8626;top:16562;width:12767;height:6643" coordsize="12767,66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">
                  <v:shape id="Straight Arrow Connector 52" o:spid="_x0000_s1129" type="#_x0000_t32" style="position:absolute;width:0;height:250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" strokecolor="black [3213]" strokeweight="1.5pt">
                    <v:stroke endarrow="open"/>
                  </v:shape>
                  <v:shape id="Straight Arrow Connector 53" o:spid="_x0000_s1130" type="#_x0000_t32" style="position:absolute;left:4226;top:1380;width:0;height:250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" strokecolor="black [3213]" strokeweight="1.5pt">
                    <v:stroke endarrow="open"/>
                  </v:shape>
                  <v:shape id="Straight Arrow Connector 54" o:spid="_x0000_s1131" type="#_x0000_t32" style="position:absolute;left:8453;top:2760;width:0;height:250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" strokecolor="black [3213]" strokeweight="1.5pt">
                    <v:stroke endarrow="open"/>
                  </v:shape>
                  <v:shape id="Straight Arrow Connector 55" o:spid="_x0000_s1132" type="#_x0000_t32" style="position:absolute;left:12767;top:4140;width:0;height:250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" strokecolor="black [3213]" strokeweight="1.5pt">
                    <v:stroke endarrow="open"/>
                  </v:shape>
                  <v:line id="Straight Connector 56" o:spid="_x0000_s1133" style="position:absolute;flip:x y;visibility:visible;mso-wrap-style:square" from="0,2501" to="12767,664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" strokecolor="black [3213]" strokeweight="1.5pt"/>
                </v:group>
                <v:shape id="Text Box 61" o:spid="_x0000_s1134" type="#_x0000_t202" style="position:absolute;top:9489;width:4140;height:27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" filled="f" stroked="f" strokeweight=".5pt">
                  <v:textbox inset=".5mm,.5mm,.5mm,.5mm">
                    <w:txbxContent>
                      <w:p w14:paraId="1B6D3D78" w14:textId="77777777" w:rsidR="007E550C" w:rsidRPr="00A026FA" w:rsidRDefault="007E550C">
                        <w:pPr>
                          <w:rPr>
                            <w:i/>
                          </w:rPr>
                        </w:pPr>
                        <w:proofErr w:type="spellStart"/>
                        <w:r w:rsidRPr="00A026FA">
                          <w:rPr>
                            <w:i/>
                          </w:rPr>
                          <w:t>n</w:t>
                        </w:r>
                        <w:r w:rsidRPr="00A026FA">
                          <w:rPr>
                            <w:i/>
                            <w:vertAlign w:val="subscript"/>
                          </w:rPr>
                          <w:t>ly</w:t>
                        </w:r>
                        <w:proofErr w:type="spellEnd"/>
                      </w:p>
                    </w:txbxContent>
                  </v:textbox>
                </v:shape>
                <v:shape id="Text Box 62" o:spid="_x0000_s1135" type="#_x0000_t202" style="position:absolute;left:10524;width:4140;height:27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" filled="f" stroked="f" strokeweight=".5pt">
                  <v:textbox inset=".5mm,.5mm,.5mm,.5mm">
                    <w:txbxContent>
                      <w:p w14:paraId="382D577C" w14:textId="77777777" w:rsidR="007E550C" w:rsidRPr="00A026FA" w:rsidRDefault="007E550C" w:rsidP="00A026FA">
                        <w:pPr>
                          <w:rPr>
                            <w:i/>
                          </w:rPr>
                        </w:pPr>
                        <w:proofErr w:type="spellStart"/>
                        <w:r w:rsidRPr="00A026FA">
                          <w:rPr>
                            <w:i/>
                          </w:rPr>
                          <w:t>n</w:t>
                        </w:r>
                        <w:r>
                          <w:rPr>
                            <w:i/>
                            <w:vertAlign w:val="subscript"/>
                          </w:rPr>
                          <w:t>x</w:t>
                        </w:r>
                        <w:proofErr w:type="spellEnd"/>
                      </w:p>
                    </w:txbxContent>
                  </v:textbox>
                </v:shape>
                <v:shape id="Text Box 63" o:spid="_x0000_s1136" type="#_x0000_t202" style="position:absolute;left:13457;top:20703;width:4140;height:27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" filled="f" stroked="f" strokeweight=".5pt">
                  <v:textbox inset=".5mm,.5mm,.5mm,.5mm">
                    <w:txbxContent>
                      <w:p w14:paraId="1AC57D8A" w14:textId="77777777" w:rsidR="007E550C" w:rsidRPr="00A026FA" w:rsidRDefault="007E550C" w:rsidP="00A026FA">
                        <w:pPr>
                          <w:rPr>
                            <w:i/>
                          </w:rPr>
                        </w:pPr>
                        <w:proofErr w:type="spellStart"/>
                        <w:r w:rsidRPr="00A026FA">
                          <w:rPr>
                            <w:i/>
                          </w:rPr>
                          <w:t>n</w:t>
                        </w:r>
                        <w:r>
                          <w:rPr>
                            <w:i/>
                            <w:vertAlign w:val="subscript"/>
                          </w:rPr>
                          <w:t>y</w:t>
                        </w:r>
                        <w:proofErr w:type="spellEnd"/>
                      </w:p>
                    </w:txbxContent>
                  </v:textbox>
                </v:shape>
                <v:shape id="Text Box 256" o:spid="_x0000_s1137" type="#_x0000_t202" style="position:absolute;left:45806;top:8108;width:4140;height:27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" filled="f" stroked="f" strokeweight=".5pt">
                  <v:textbox inset=".5mm,.5mm,.5mm,.5mm">
                    <w:txbxContent>
                      <w:p w14:paraId="033E6F1A" w14:textId="77777777" w:rsidR="007E550C" w:rsidRPr="00A026FA" w:rsidRDefault="007E550C" w:rsidP="00A026FA">
                        <w:pPr>
                          <w:rPr>
                            <w:i/>
                          </w:rPr>
                        </w:pPr>
                        <w:proofErr w:type="spellStart"/>
                        <w:r>
                          <w:rPr>
                            <w:i/>
                          </w:rPr>
                          <w:t>n</w:t>
                        </w:r>
                        <w:r>
                          <w:rPr>
                            <w:i/>
                            <w:vertAlign w:val="subscript"/>
                          </w:rPr>
                          <w:t>bl</w:t>
                        </w:r>
                        <w:proofErr w:type="spellEnd"/>
                      </w:p>
                    </w:txbxContent>
                  </v:textbox>
                </v:shape>
                <v:group id="Group 262" o:spid="_x0000_s1138" style="position:absolute;left:28467;top:20013;width:10179;height:4316" coordsize="10179,43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">
                  <v:shape id="Straight Arrow Connector 258" o:spid="_x0000_s1139" type="#_x0000_t32" style="position:absolute;top:1207;width:0;height:309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" strokecolor="black [3213]" strokeweight="1.5pt">
                    <v:stroke endarrow="open"/>
                  </v:shape>
                  <v:line id="Straight Connector 260" o:spid="_x0000_s1140" style="position:absolute;flip:x;visibility:visible;mso-wrap-style:square" from="0,3105" to="10179,431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" strokecolor="black [3213]" strokeweight="1.5pt"/>
                  <v:shape id="Straight Arrow Connector 261" o:spid="_x0000_s1141" type="#_x0000_t32" style="position:absolute;left:10179;width:0;height:309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" strokecolor="black [3213]" strokeweight="1.5pt">
                    <v:stroke endarrow="open"/>
                  </v:shape>
                </v:group>
                <v:shape id="Text Box 263" o:spid="_x0000_s1142" type="#_x0000_t202" style="position:absolute;left:33039;top:23377;width:4140;height:27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" filled="f" stroked="f" strokeweight=".5pt">
                  <v:textbox inset=".5mm,.5mm,.5mm,.5mm">
                    <w:txbxContent>
                      <w:p w14:paraId="5C0A4B0B" w14:textId="77777777" w:rsidR="007E550C" w:rsidRPr="00A026FA" w:rsidRDefault="007E550C" w:rsidP="00832584">
                        <w:pPr>
                          <w:rPr>
                            <w:i/>
                          </w:rPr>
                        </w:pPr>
                        <w:proofErr w:type="spellStart"/>
                        <w:r w:rsidRPr="00A026FA">
                          <w:rPr>
                            <w:i/>
                          </w:rPr>
                          <w:t>n</w:t>
                        </w:r>
                        <w:r>
                          <w:rPr>
                            <w:i/>
                            <w:vertAlign w:val="subscript"/>
                          </w:rPr>
                          <w:t>x</w:t>
                        </w:r>
                        <w:proofErr w:type="spellEnd"/>
                      </w:p>
                    </w:txbxContent>
                  </v:textbox>
                </v:shape>
                <v:shape id="Straight Arrow Connector 275" o:spid="_x0000_s1143" type="#_x0000_t32" style="position:absolute;left:22514;top:4140;width:0;height:412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" strokecolor="black [3213]" strokeweight="1.5pt"/>
                <v:line id="Straight Connector 276" o:spid="_x0000_s1144" style="position:absolute;flip:x y;visibility:visible;mso-wrap-style:square" from="17080,4140" to="22509,468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" strokecolor="black [3213]" strokeweight="1.5pt">
                  <v:stroke startarrow="block" endarrow="block"/>
                </v:line>
                <v:shape id="Straight Arrow Connector 277" o:spid="_x0000_s1145" type="#_x0000_t32" style="position:absolute;left:16994;top:3364;width:0;height:413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" strokecolor="black [3213]" strokeweight="1.5pt"/>
                <v:shape id="Text Box 278" o:spid="_x0000_s1146" type="#_x0000_t202" style="position:absolute;left:19064;top:2329;width:4140;height:27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" filled="f" stroked="f" strokeweight=".5pt">
                  <v:textbox inset=".5mm,.5mm,.5mm,.5mm">
                    <w:txbxContent>
                      <w:p w14:paraId="6D5078C4" w14:textId="77777777" w:rsidR="007E550C" w:rsidRPr="00A026FA" w:rsidRDefault="007E550C" w:rsidP="002F6633">
                        <w:pPr>
                          <w:rPr>
                            <w:i/>
                          </w:rPr>
                        </w:pPr>
                        <w:proofErr w:type="spellStart"/>
                        <w:r>
                          <w:rPr>
                            <w:i/>
                          </w:rPr>
                          <w:t>s</w:t>
                        </w:r>
                        <w:r>
                          <w:rPr>
                            <w:i/>
                            <w:vertAlign w:val="subscript"/>
                          </w:rPr>
                          <w:t>y</w:t>
                        </w:r>
                        <w:proofErr w:type="spellEnd"/>
                      </w:p>
                    </w:txbxContent>
                  </v:textbox>
                </v:shape>
                <v:group id="Group 282" o:spid="_x0000_s1147" style="position:absolute;left:27173;top:3795;width:10869;height:7170" coordsize="10869,71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">
                  <v:shape id="Straight Arrow Connector 279" o:spid="_x0000_s1148" type="#_x0000_t32" style="position:absolute;top:690;width:0;height:648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" strokecolor="black [3213]" strokeweight="1.5pt"/>
                  <v:shape id="Straight Arrow Connector 280" o:spid="_x0000_s1149" type="#_x0000_t32" style="position:absolute;left:10869;width:0;height:287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" strokecolor="black [3213]" strokeweight="1.5pt"/>
                  <v:line id="Straight Connector 281" o:spid="_x0000_s1150" style="position:absolute;flip:x;visibility:visible;mso-wrap-style:square" from="86,776" to="10779,142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" strokecolor="black [3213]" strokeweight="1.5pt">
                    <v:stroke startarrow="block" endarrow="block"/>
                  </v:line>
                </v:group>
                <v:shape id="Text Box 283" o:spid="_x0000_s1151" type="#_x0000_t202" style="position:absolute;left:31831;top:2674;width:4140;height:27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" filled="f" stroked="f" strokeweight=".5pt">
                  <v:textbox inset=".5mm,.5mm,.5mm,.5mm">
                    <w:txbxContent>
                      <w:p w14:paraId="03DAB693" w14:textId="77777777" w:rsidR="007E550C" w:rsidRPr="00A026FA" w:rsidRDefault="007E550C" w:rsidP="00C03E96">
                        <w:pPr>
                          <w:rPr>
                            <w:i/>
                          </w:rPr>
                        </w:pPr>
                        <w:proofErr w:type="spellStart"/>
                        <w:r>
                          <w:rPr>
                            <w:i/>
                          </w:rPr>
                          <w:t>s</w:t>
                        </w:r>
                        <w:r>
                          <w:rPr>
                            <w:i/>
                            <w:vertAlign w:val="subscript"/>
                          </w:rPr>
                          <w:t>x</w:t>
                        </w:r>
                        <w:proofErr w:type="spellEnd"/>
                      </w:p>
                    </w:txbxContent>
                  </v:textbox>
                </v:shape>
              </v:group>
            </w:pict>
          </mc:Fallback>
        </mc:AlternateContent>
      </w:r>
      <w:r w:rsidR="00832584">
        <w:rPr>
          <w:noProof/>
          <w:lang w:eastAsia="en-GB"/>
        </w:rPr>
        <mc:AlternateContent>
          <mc:Choice Requires="wpg">
            <w:drawing>
              <wp:anchor distT="0" distB="0" distL="114300" distR="114300" simplePos="0" relativeHeight="251738112" behindDoc="0" locked="0" layoutInCell="1" allowOverlap="1" wp14:anchorId="79AA0A7A" wp14:editId="0B60F04C">
                <wp:simplePos x="0" y="0"/>
                <wp:positionH relativeFrom="column">
                  <wp:posOffset>-103939</wp:posOffset>
                </wp:positionH>
                <wp:positionV relativeFrom="paragraph">
                  <wp:posOffset>1305560</wp:posOffset>
                </wp:positionV>
                <wp:extent cx="902745" cy="965183"/>
                <wp:effectExtent l="0" t="0" r="12065" b="178435"/>
                <wp:wrapNone/>
                <wp:docPr id="272" name="Group 272"/>
                <wp:cNvGraphicFramePr/>
                <a:graphic xmlns:a="http://schemas.openxmlformats.org/drawingml/2006/main">
                  <a:graphicData uri="http://schemas.microsoft.com/office/word/2010/wordprocessingGroup">
                    <wpg:wgp>
                      <wpg:cNvGrpSpPr/>
                      <wpg:grpSpPr>
                        <a:xfrm>
                          <a:off x="0" y="0"/>
                          <a:ext cx="902745" cy="965183"/>
                          <a:chOff x="-72189" y="0"/>
                          <a:chExt cx="902745" cy="965183"/>
                        </a:xfrm>
                      </wpg:grpSpPr>
                      <wps:wsp>
                        <wps:cNvPr id="265" name="Straight Arrow Connector 265"/>
                        <wps:cNvCnPr/>
                        <wps:spPr>
                          <a:xfrm flipV="1">
                            <a:off x="163902" y="560717"/>
                            <a:ext cx="517525" cy="52070"/>
                          </a:xfrm>
                          <a:prstGeom prst="straightConnector1">
                            <a:avLst/>
                          </a:prstGeom>
                          <a:ln w="190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g:grpSp>
                        <wpg:cNvPr id="271" name="Group 271"/>
                        <wpg:cNvGrpSpPr/>
                        <wpg:grpSpPr>
                          <a:xfrm>
                            <a:off x="-72189" y="0"/>
                            <a:ext cx="902745" cy="965183"/>
                            <a:chOff x="-72189" y="0"/>
                            <a:chExt cx="902745" cy="965183"/>
                          </a:xfrm>
                        </wpg:grpSpPr>
                        <wps:wsp>
                          <wps:cNvPr id="266" name="Straight Arrow Connector 266"/>
                          <wps:cNvCnPr/>
                          <wps:spPr>
                            <a:xfrm>
                              <a:off x="163781" y="612376"/>
                              <a:ext cx="362042" cy="273449"/>
                            </a:xfrm>
                            <a:prstGeom prst="straightConnector1">
                              <a:avLst/>
                            </a:prstGeom>
                            <a:ln w="190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267" name="Text Box 267"/>
                          <wps:cNvSpPr txBox="1"/>
                          <wps:spPr>
                            <a:xfrm rot="2339761">
                              <a:off x="-72189" y="765793"/>
                              <a:ext cx="631825" cy="19939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91A0EEA" w14:textId="77777777" w:rsidR="007E550C" w:rsidRDefault="007E550C" w:rsidP="00832584">
                                <w:r>
                                  <w:t>Warp (x)</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268" name="Text Box 268"/>
                          <wps:cNvSpPr txBox="1"/>
                          <wps:spPr>
                            <a:xfrm rot="21291442">
                              <a:off x="250166" y="345058"/>
                              <a:ext cx="580390" cy="1809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FB9ECDC" w14:textId="77777777" w:rsidR="007E550C" w:rsidRDefault="007E550C" w:rsidP="00832584">
                                <w:r>
                                  <w:t>Weft (y)</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269" name="Straight Arrow Connector 269"/>
                          <wps:cNvCnPr/>
                          <wps:spPr>
                            <a:xfrm flipV="1">
                              <a:off x="172528" y="189781"/>
                              <a:ext cx="0" cy="422275"/>
                            </a:xfrm>
                            <a:prstGeom prst="straightConnector1">
                              <a:avLst/>
                            </a:prstGeom>
                            <a:ln w="190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270" name="Text Box 270"/>
                          <wps:cNvSpPr txBox="1"/>
                          <wps:spPr>
                            <a:xfrm>
                              <a:off x="0" y="0"/>
                              <a:ext cx="707366" cy="1809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A55A921" w14:textId="77777777" w:rsidR="007E550C" w:rsidRDefault="007E550C" w:rsidP="00832584">
                                <w:r>
                                  <w:t>Layers (z)</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grpSp>
                    </wpg:wgp>
                  </a:graphicData>
                </a:graphic>
                <wp14:sizeRelH relativeFrom="margin">
                  <wp14:pctWidth>0</wp14:pctWidth>
                </wp14:sizeRelH>
                <wp14:sizeRelV relativeFrom="margin">
                  <wp14:pctHeight>0</wp14:pctHeight>
                </wp14:sizeRelV>
              </wp:anchor>
            </w:drawing>
          </mc:Choice>
          <mc:Fallback>
            <w:pict>
              <v:group w14:anchorId="79AA0A7A" id="Group 272" o:spid="_x0000_s1152" style="position:absolute;left:0;text-align:left;margin-left:-8.2pt;margin-top:102.8pt;width:71.1pt;height:76pt;z-index:251738112;mso-width-relative:margin;mso-height-relative:margin" coordorigin="-721" coordsize="9027,965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">
                <v:shape id="Straight Arrow Connector 265" o:spid="_x0000_s1153" type="#_x0000_t32" style="position:absolute;left:1639;top:5607;width:5175;height:52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" strokecolor="black [3213]" strokeweight="1.5pt">
                  <v:stroke endarrow="open"/>
                </v:shape>
                <v:group id="Group 271" o:spid="_x0000_s1154" style="position:absolute;left:-721;width:9026;height:9651" coordorigin="-721" coordsize="9027,965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">
                  <v:shape id="Straight Arrow Connector 266" o:spid="_x0000_s1155" type="#_x0000_t32" style="position:absolute;left:1637;top:6123;width:3621;height:273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" strokecolor="black [3213]" strokeweight="1.5pt">
                    <v:stroke endarrow="open"/>
                  </v:shape>
                  <v:shape id="Text Box 267" o:spid="_x0000_s1156" type="#_x0000_t202" style="position:absolute;left:-721;top:7657;width:6317;height:1994;rotation:2555643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" filled="f" stroked="f" strokeweight=".5pt">
                    <v:textbox inset="0,0,0,0">
                      <w:txbxContent>
                        <w:p w14:paraId="691A0EEA" w14:textId="77777777" w:rsidR="007E550C" w:rsidRDefault="007E550C" w:rsidP="00832584">
                          <w:r>
                            <w:t>Warp (x)</w:t>
                          </w:r>
                        </w:p>
                      </w:txbxContent>
                    </v:textbox>
                  </v:shape>
                  <v:shape id="Text Box 268" o:spid="_x0000_s1157" type="#_x0000_t202" style="position:absolute;left:2501;top:3450;width:5804;height:1810;rotation:-337028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" filled="f" stroked="f" strokeweight=".5pt">
                    <v:textbox inset="0,0,0,0">
                      <w:txbxContent>
                        <w:p w14:paraId="4FB9ECDC" w14:textId="77777777" w:rsidR="007E550C" w:rsidRDefault="007E550C" w:rsidP="00832584">
                          <w:r>
                            <w:t>Weft (y)</w:t>
                          </w:r>
                        </w:p>
                      </w:txbxContent>
                    </v:textbox>
                  </v:shape>
                  <v:shape id="Straight Arrow Connector 269" o:spid="_x0000_s1158" type="#_x0000_t32" style="position:absolute;left:1725;top:1897;width:0;height:422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" strokecolor="black [3213]" strokeweight="1.5pt">
                    <v:stroke endarrow="open"/>
                  </v:shape>
                  <v:shape id="Text Box 270" o:spid="_x0000_s1159" type="#_x0000_t202" style="position:absolute;width:7073;height:18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" filled="f" stroked="f" strokeweight=".5pt">
                    <v:textbox inset="0,0,0,0">
                      <w:txbxContent>
                        <w:p w14:paraId="3A55A921" w14:textId="77777777" w:rsidR="007E550C" w:rsidRDefault="007E550C" w:rsidP="00832584">
                          <w:r>
                            <w:t>Layers (z)</w:t>
                          </w:r>
                        </w:p>
                      </w:txbxContent>
                    </v:textbox>
                  </v:shape>
                </v:group>
              </v:group>
            </w:pict>
          </mc:Fallback>
        </mc:AlternateContent>
      </w:r>
      <w:r w:rsidR="001416D3">
        <w:rPr>
          <w:noProof/>
          <w:lang w:eastAsia="en-GB"/>
        </w:rPr>
        <w:drawing>
          <wp:inline distT="0" distB="0" distL="0" distR="0" wp14:anchorId="20EF3E65" wp14:editId="153977AB">
            <wp:extent cx="4080294" cy="1733909"/>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 weave example.png"/>
                    <pic:cNvPicPr/>
                  </pic:nvPicPr>
                  <pic:blipFill rotWithShape="1">
                    <a:blip r:embed="rId54" cstate="print">
                      <a:extLst>
                        <a:ext uri="{28A0092B-C50C-407E-A947-70E740481C1C}">
                          <a14:useLocalDpi xmlns:a14="http://schemas.microsoft.com/office/drawing/2010/main" val="0"/>
                        </a:ext>
                      </a:extLst>
                    </a:blip>
                    <a:srcRect l="15849" t="37795" r="8430" b="32924"/>
                    <a:stretch/>
                  </pic:blipFill>
                  <pic:spPr bwMode="auto">
                    <a:xfrm>
                      <a:off x="0" y="0"/>
                      <a:ext cx="4088487" cy="1737391"/>
                    </a:xfrm>
                    <a:prstGeom prst="rect">
                      <a:avLst/>
                    </a:prstGeom>
                    <a:ln>
                      <a:noFill/>
                    </a:ln>
                    <a:extLst>
                      <a:ext uri="{53640926-AAD7-44D8-BBD7-CCE9431645EC}">
                        <a14:shadowObscured xmlns:a14="http://schemas.microsoft.com/office/drawing/2010/main"/>
                      </a:ext>
                    </a:extLst>
                  </pic:spPr>
                </pic:pic>
              </a:graphicData>
            </a:graphic>
          </wp:inline>
        </w:drawing>
      </w:r>
    </w:p>
    <w:p w14:paraId="6F80D0E8" w14:textId="77777777" w:rsidR="006E39AD" w:rsidRDefault="006E39AD" w:rsidP="00E84DA3"/>
    <w:p w14:paraId="3BDB3790" w14:textId="77777777" w:rsidR="00245C2C" w:rsidRDefault="00245C2C" w:rsidP="00E84DA3"/>
    <w:p w14:paraId="63EF5CB6" w14:textId="77777777" w:rsidR="006E39AD" w:rsidRDefault="006E39AD" w:rsidP="006E39AD">
      <w:pPr>
        <w:jc w:val="center"/>
      </w:pPr>
    </w:p>
    <w:p w14:paraId="70C4A44E" w14:textId="77777777" w:rsidR="006E39AD" w:rsidRDefault="006E39AD" w:rsidP="006E39AD">
      <w:pPr>
        <w:jc w:val="center"/>
      </w:pPr>
    </w:p>
    <w:p w14:paraId="3C8E7CA9" w14:textId="09427C9D" w:rsidR="00610A40" w:rsidRDefault="00037429" w:rsidP="00037429">
      <w:pPr>
        <w:pStyle w:val="Caption"/>
      </w:pPr>
      <w:bookmarkStart w:id="97" w:name="_Ref420613050"/>
      <w:bookmarkStart w:id="98" w:name="_Ref495998465"/>
      <w:r>
        <w:t xml:space="preserve">Figure </w:t>
      </w:r>
      <w:r w:rsidR="000C3F0F">
        <w:rPr>
          <w:noProof/>
        </w:rPr>
        <w:fldChar w:fldCharType="begin"/>
      </w:r>
      <w:r w:rsidR="000C3F0F">
        <w:rPr>
          <w:noProof/>
        </w:rPr>
        <w:instrText xml:space="preserve"> SEQ Figure \* ARABIC </w:instrText>
      </w:r>
      <w:r w:rsidR="000C3F0F">
        <w:rPr>
          <w:noProof/>
        </w:rPr>
        <w:fldChar w:fldCharType="separate"/>
      </w:r>
      <w:r w:rsidR="00353CD5">
        <w:rPr>
          <w:noProof/>
        </w:rPr>
        <w:t>23</w:t>
      </w:r>
      <w:r w:rsidR="000C3F0F">
        <w:rPr>
          <w:noProof/>
        </w:rPr>
        <w:fldChar w:fldCharType="end"/>
      </w:r>
      <w:bookmarkEnd w:id="97"/>
      <w:r>
        <w:t xml:space="preserve">: </w:t>
      </w:r>
      <w:r w:rsidR="00245C2C">
        <w:t>Example 3D textil</w:t>
      </w:r>
      <w:r>
        <w:t xml:space="preserve">e geometry created with: </w:t>
      </w:r>
      <w:proofErr w:type="spellStart"/>
      <w:r w:rsidRPr="00037429">
        <w:rPr>
          <w:i/>
        </w:rPr>
        <w:t>n</w:t>
      </w:r>
      <w:r w:rsidRPr="00037429">
        <w:rPr>
          <w:i/>
          <w:vertAlign w:val="subscript"/>
        </w:rPr>
        <w:t>x</w:t>
      </w:r>
      <w:proofErr w:type="spellEnd"/>
      <w:r>
        <w:t xml:space="preserve"> = 2, </w:t>
      </w:r>
      <w:proofErr w:type="spellStart"/>
      <w:r w:rsidR="00245C2C" w:rsidRPr="00037429">
        <w:rPr>
          <w:i/>
        </w:rPr>
        <w:t>n</w:t>
      </w:r>
      <w:r w:rsidR="00245C2C" w:rsidRPr="00037429">
        <w:rPr>
          <w:i/>
          <w:vertAlign w:val="subscript"/>
        </w:rPr>
        <w:t>y</w:t>
      </w:r>
      <w:proofErr w:type="spellEnd"/>
      <w:r w:rsidR="00245C2C">
        <w:t xml:space="preserve"> = 4</w:t>
      </w:r>
      <w:r>
        <w:t xml:space="preserve">, </w:t>
      </w:r>
      <w:proofErr w:type="spellStart"/>
      <w:r w:rsidR="00245C2C" w:rsidRPr="00037429">
        <w:rPr>
          <w:i/>
        </w:rPr>
        <w:t>s</w:t>
      </w:r>
      <w:r w:rsidR="00245C2C" w:rsidRPr="00037429">
        <w:rPr>
          <w:i/>
          <w:vertAlign w:val="subscript"/>
        </w:rPr>
        <w:t>x</w:t>
      </w:r>
      <w:proofErr w:type="spellEnd"/>
      <w:r w:rsidR="00245C2C">
        <w:t xml:space="preserve"> = 1.</w:t>
      </w:r>
      <w:r>
        <w:t xml:space="preserve">, </w:t>
      </w:r>
      <w:proofErr w:type="spellStart"/>
      <w:r w:rsidRPr="00037429">
        <w:rPr>
          <w:i/>
        </w:rPr>
        <w:t>s</w:t>
      </w:r>
      <w:r w:rsidR="00245C2C" w:rsidRPr="00037429">
        <w:rPr>
          <w:i/>
          <w:vertAlign w:val="subscript"/>
        </w:rPr>
        <w:t>y</w:t>
      </w:r>
      <w:proofErr w:type="spellEnd"/>
      <w:r w:rsidR="00245C2C">
        <w:t xml:space="preserve"> = 1</w:t>
      </w:r>
      <w:r>
        <w:t>,</w:t>
      </w:r>
      <w:r w:rsidR="00245C2C">
        <w:t xml:space="preserve"> </w:t>
      </w:r>
      <w:r w:rsidR="00245C2C" w:rsidRPr="00037429">
        <w:rPr>
          <w:i/>
        </w:rPr>
        <w:t>h</w:t>
      </w:r>
      <w:r w:rsidR="00245C2C" w:rsidRPr="00037429">
        <w:rPr>
          <w:i/>
          <w:vertAlign w:val="subscript"/>
        </w:rPr>
        <w:t>x</w:t>
      </w:r>
      <w:r w:rsidR="00245C2C">
        <w:t xml:space="preserve"> = 0.1</w:t>
      </w:r>
      <w:r>
        <w:t xml:space="preserve">, </w:t>
      </w:r>
      <w:proofErr w:type="spellStart"/>
      <w:r w:rsidR="00245C2C" w:rsidRPr="00037429">
        <w:rPr>
          <w:i/>
        </w:rPr>
        <w:t>h</w:t>
      </w:r>
      <w:r w:rsidR="00245C2C" w:rsidRPr="00037429">
        <w:rPr>
          <w:i/>
          <w:vertAlign w:val="subscript"/>
        </w:rPr>
        <w:t>y</w:t>
      </w:r>
      <w:proofErr w:type="spellEnd"/>
      <w:r w:rsidR="00245C2C">
        <w:t xml:space="preserve"> = 0.2</w:t>
      </w:r>
      <w:r>
        <w:t>,</w:t>
      </w:r>
      <w:bookmarkEnd w:id="98"/>
      <w:r>
        <w:t xml:space="preserve"> </w:t>
      </w:r>
    </w:p>
    <w:p w14:paraId="42E03DA5" w14:textId="3352A137" w:rsidR="00245C2C" w:rsidRDefault="00037429" w:rsidP="00037429">
      <w:pPr>
        <w:pStyle w:val="Caption"/>
      </w:pPr>
      <w:proofErr w:type="spellStart"/>
      <w:r w:rsidRPr="00037429">
        <w:rPr>
          <w:i/>
        </w:rPr>
        <w:t>n</w:t>
      </w:r>
      <w:r w:rsidRPr="00037429">
        <w:rPr>
          <w:i/>
          <w:vertAlign w:val="subscript"/>
        </w:rPr>
        <w:t>bl</w:t>
      </w:r>
      <w:proofErr w:type="spellEnd"/>
      <w:r>
        <w:t xml:space="preserve"> = </w:t>
      </w:r>
      <w:r w:rsidR="001416D3">
        <w:t>2</w:t>
      </w:r>
      <w:r>
        <w:t xml:space="preserve"> and </w:t>
      </w:r>
      <w:proofErr w:type="spellStart"/>
      <w:r w:rsidR="00245C2C" w:rsidRPr="00037429">
        <w:rPr>
          <w:i/>
        </w:rPr>
        <w:t>n</w:t>
      </w:r>
      <w:r w:rsidR="00973DE4">
        <w:rPr>
          <w:i/>
          <w:vertAlign w:val="subscript"/>
        </w:rPr>
        <w:t>weft</w:t>
      </w:r>
      <w:proofErr w:type="spellEnd"/>
      <w:r w:rsidR="001416D3">
        <w:t>=4</w:t>
      </w:r>
    </w:p>
    <w:p w14:paraId="2FA9BFC7" w14:textId="77777777" w:rsidR="00BB766E" w:rsidRDefault="00BB766E" w:rsidP="0022103D"/>
    <w:p w14:paraId="471F261E" w14:textId="77777777" w:rsidR="00B537D1" w:rsidRPr="00335E7E" w:rsidRDefault="00B537D1" w:rsidP="00C635BE">
      <w:pPr>
        <w:rPr>
          <w:lang w:val="de-DE"/>
        </w:rPr>
      </w:pPr>
    </w:p>
    <w:p w14:paraId="33739F71" w14:textId="0455EE34" w:rsidR="00BF208B" w:rsidRDefault="00BF208B" w:rsidP="0022103D">
      <w:r>
        <w:t>The yarn dimensions and shape can be set in the same way as for the orthogonal textile:</w:t>
      </w:r>
    </w:p>
    <w:p w14:paraId="49EAED9E" w14:textId="77777777" w:rsidR="00BF208B" w:rsidRDefault="00BF208B" w:rsidP="0022103D"/>
    <w:p w14:paraId="51E5BEE5" w14:textId="77777777" w:rsidR="001D218F" w:rsidRDefault="001D218F" w:rsidP="001D218F">
      <w:pPr>
        <w:pStyle w:val="NoSpacing"/>
      </w:pPr>
      <w:proofErr w:type="spellStart"/>
      <w:proofErr w:type="gramStart"/>
      <w:r>
        <w:t>weave.SetYYarnWidths</w:t>
      </w:r>
      <w:proofErr w:type="spellEnd"/>
      <w:proofErr w:type="gramEnd"/>
      <w:r w:rsidR="003603EC">
        <w:fldChar w:fldCharType="begin"/>
      </w:r>
      <w:r w:rsidR="003603EC">
        <w:instrText xml:space="preserve"> XE "</w:instrText>
      </w:r>
      <w:r w:rsidR="003603EC" w:rsidRPr="00CF2156">
        <w:instrText>SetYYarnWidths</w:instrText>
      </w:r>
      <w:r w:rsidR="003603EC">
        <w:instrText xml:space="preserve">" </w:instrText>
      </w:r>
      <w:r w:rsidR="003603EC">
        <w:fldChar w:fldCharType="end"/>
      </w:r>
      <w:r>
        <w:t xml:space="preserve">( </w:t>
      </w:r>
      <w:proofErr w:type="spellStart"/>
      <w:r>
        <w:t>w</w:t>
      </w:r>
      <w:r w:rsidRPr="001D218F">
        <w:rPr>
          <w:vertAlign w:val="subscript"/>
        </w:rPr>
        <w:t>y</w:t>
      </w:r>
      <w:proofErr w:type="spellEnd"/>
      <w:r>
        <w:t xml:space="preserve"> )</w:t>
      </w:r>
    </w:p>
    <w:p w14:paraId="2CE718CB" w14:textId="77777777" w:rsidR="001D218F" w:rsidRDefault="001D218F" w:rsidP="001D218F">
      <w:pPr>
        <w:pStyle w:val="NoSpacing"/>
      </w:pPr>
      <w:proofErr w:type="spellStart"/>
      <w:proofErr w:type="gramStart"/>
      <w:r>
        <w:t>weave.SetBinderYarnWidths</w:t>
      </w:r>
      <w:proofErr w:type="spellEnd"/>
      <w:proofErr w:type="gramEnd"/>
      <w:r w:rsidR="003603EC">
        <w:fldChar w:fldCharType="begin"/>
      </w:r>
      <w:r w:rsidR="003603EC">
        <w:instrText xml:space="preserve"> XE "</w:instrText>
      </w:r>
      <w:r w:rsidR="003603EC" w:rsidRPr="00CF2156">
        <w:instrText>SetBinderYarnWidths</w:instrText>
      </w:r>
      <w:r w:rsidR="003603EC">
        <w:instrText xml:space="preserve">" </w:instrText>
      </w:r>
      <w:r w:rsidR="003603EC">
        <w:fldChar w:fldCharType="end"/>
      </w:r>
      <w:r>
        <w:t xml:space="preserve">(  </w:t>
      </w:r>
      <w:proofErr w:type="spellStart"/>
      <w:r w:rsidRPr="001D218F">
        <w:t>w</w:t>
      </w:r>
      <w:r w:rsidRPr="001D218F">
        <w:rPr>
          <w:vertAlign w:val="subscript"/>
        </w:rPr>
        <w:t>b</w:t>
      </w:r>
      <w:proofErr w:type="spellEnd"/>
      <w:r>
        <w:t xml:space="preserve"> )</w:t>
      </w:r>
    </w:p>
    <w:p w14:paraId="38AF0155" w14:textId="77777777" w:rsidR="00B537D1" w:rsidRDefault="001D218F" w:rsidP="001D218F">
      <w:pPr>
        <w:pStyle w:val="NoSpacing"/>
      </w:pPr>
      <w:proofErr w:type="spellStart"/>
      <w:proofErr w:type="gramStart"/>
      <w:r>
        <w:t>weave.SetBinderYarnHeights</w:t>
      </w:r>
      <w:proofErr w:type="spellEnd"/>
      <w:proofErr w:type="gramEnd"/>
      <w:r w:rsidR="003603EC">
        <w:fldChar w:fldCharType="begin"/>
      </w:r>
      <w:r w:rsidR="003603EC">
        <w:instrText xml:space="preserve"> XE "</w:instrText>
      </w:r>
      <w:r w:rsidR="003603EC" w:rsidRPr="00CF2156">
        <w:instrText>SetBinderYarnHeights</w:instrText>
      </w:r>
      <w:r w:rsidR="003603EC">
        <w:instrText xml:space="preserve">" </w:instrText>
      </w:r>
      <w:r w:rsidR="003603EC">
        <w:fldChar w:fldCharType="end"/>
      </w:r>
      <w:r>
        <w:t xml:space="preserve">( </w:t>
      </w:r>
      <w:proofErr w:type="spellStart"/>
      <w:r w:rsidRPr="001D218F">
        <w:t>h</w:t>
      </w:r>
      <w:r w:rsidRPr="001D218F">
        <w:rPr>
          <w:vertAlign w:val="subscript"/>
        </w:rPr>
        <w:t>b</w:t>
      </w:r>
      <w:proofErr w:type="spellEnd"/>
      <w:r w:rsidRPr="001D218F">
        <w:t xml:space="preserve"> </w:t>
      </w:r>
      <w:r>
        <w:t>)</w:t>
      </w:r>
    </w:p>
    <w:p w14:paraId="573F09AB" w14:textId="77777777" w:rsidR="003E5B27" w:rsidRDefault="003E5B27" w:rsidP="003E5B27">
      <w:pPr>
        <w:pStyle w:val="NoSpacing"/>
      </w:pPr>
      <w:proofErr w:type="spellStart"/>
      <w:proofErr w:type="gramStart"/>
      <w:r>
        <w:t>weave.</w:t>
      </w:r>
      <w:r w:rsidRPr="003E5B27">
        <w:t>SetWarpYarnPower</w:t>
      </w:r>
      <w:proofErr w:type="spellEnd"/>
      <w:proofErr w:type="gramEnd"/>
      <w:r>
        <w:fldChar w:fldCharType="begin"/>
      </w:r>
      <w:r>
        <w:instrText xml:space="preserve"> XE "</w:instrText>
      </w:r>
      <w:r w:rsidRPr="00C1375E">
        <w:instrText>SetWarpYarnPower</w:instrText>
      </w:r>
      <w:r>
        <w:instrText xml:space="preserve">" </w:instrText>
      </w:r>
      <w:r>
        <w:fldChar w:fldCharType="end"/>
      </w:r>
      <w:r>
        <w:t xml:space="preserve">( </w:t>
      </w:r>
      <w:proofErr w:type="spellStart"/>
      <w:r>
        <w:t>pwarp</w:t>
      </w:r>
      <w:proofErr w:type="spellEnd"/>
      <w:r>
        <w:t xml:space="preserve"> )</w:t>
      </w:r>
    </w:p>
    <w:p w14:paraId="2862C09C" w14:textId="77777777" w:rsidR="003E5B27" w:rsidRDefault="003E5B27" w:rsidP="003E5B27">
      <w:pPr>
        <w:pStyle w:val="NoSpacing"/>
      </w:pPr>
      <w:proofErr w:type="spellStart"/>
      <w:proofErr w:type="gramStart"/>
      <w:r>
        <w:t>weave.</w:t>
      </w:r>
      <w:r w:rsidRPr="003E5B27">
        <w:t>SetWeftYarnPower</w:t>
      </w:r>
      <w:proofErr w:type="spellEnd"/>
      <w:proofErr w:type="gramEnd"/>
      <w:r>
        <w:fldChar w:fldCharType="begin"/>
      </w:r>
      <w:r>
        <w:instrText xml:space="preserve"> XE "</w:instrText>
      </w:r>
      <w:r w:rsidRPr="00C1375E">
        <w:instrText>SetWeftYarnPower</w:instrText>
      </w:r>
      <w:r>
        <w:instrText xml:space="preserve">" </w:instrText>
      </w:r>
      <w:r>
        <w:fldChar w:fldCharType="end"/>
      </w:r>
      <w:r>
        <w:t xml:space="preserve">( </w:t>
      </w:r>
      <w:proofErr w:type="spellStart"/>
      <w:r>
        <w:t>pweft</w:t>
      </w:r>
      <w:proofErr w:type="spellEnd"/>
      <w:r>
        <w:t xml:space="preserve"> )</w:t>
      </w:r>
    </w:p>
    <w:p w14:paraId="6F83F231" w14:textId="77777777" w:rsidR="003E5B27" w:rsidRDefault="003E5B27" w:rsidP="003E5B27">
      <w:pPr>
        <w:pStyle w:val="NoSpacing"/>
      </w:pPr>
      <w:proofErr w:type="spellStart"/>
      <w:proofErr w:type="gramStart"/>
      <w:r>
        <w:t>weave.</w:t>
      </w:r>
      <w:r w:rsidRPr="003E5B27">
        <w:t>SetBinderYarnPower</w:t>
      </w:r>
      <w:proofErr w:type="spellEnd"/>
      <w:proofErr w:type="gramEnd"/>
      <w:r>
        <w:fldChar w:fldCharType="begin"/>
      </w:r>
      <w:r>
        <w:instrText xml:space="preserve"> XE "</w:instrText>
      </w:r>
      <w:r w:rsidRPr="00C1375E">
        <w:instrText>SetBinderYarnPower</w:instrText>
      </w:r>
      <w:r>
        <w:instrText xml:space="preserve">" </w:instrText>
      </w:r>
      <w:r>
        <w:fldChar w:fldCharType="end"/>
      </w:r>
      <w:r>
        <w:t xml:space="preserve">( </w:t>
      </w:r>
      <w:proofErr w:type="spellStart"/>
      <w:r>
        <w:t>pbind</w:t>
      </w:r>
      <w:proofErr w:type="spellEnd"/>
      <w:r>
        <w:t xml:space="preserve"> )</w:t>
      </w:r>
    </w:p>
    <w:p w14:paraId="7A9C0AF0" w14:textId="77777777" w:rsidR="003E5B27" w:rsidRDefault="003E5B27" w:rsidP="0022103D"/>
    <w:p w14:paraId="6ED65555" w14:textId="454DD750" w:rsidR="00385EDE" w:rsidRDefault="001D218F" w:rsidP="0022103D">
      <w:r>
        <w:t xml:space="preserve">To </w:t>
      </w:r>
      <w:r w:rsidR="00385EDE">
        <w:t>create</w:t>
      </w:r>
      <w:r>
        <w:t xml:space="preserve"> interlacing </w:t>
      </w:r>
      <w:r w:rsidR="00385EDE">
        <w:t xml:space="preserve">binder yarns the vertical position of the top binder at a given </w:t>
      </w:r>
      <w:proofErr w:type="spellStart"/>
      <w:proofErr w:type="gramStart"/>
      <w:r w:rsidR="00385EDE">
        <w:t>x,y</w:t>
      </w:r>
      <w:proofErr w:type="spellEnd"/>
      <w:proofErr w:type="gramEnd"/>
      <w:r w:rsidR="00385EDE">
        <w:t xml:space="preserve"> position can be specified. The offset from the top of the textile is specified in terms of the possible binder locations not the actual grid coordinate</w:t>
      </w:r>
      <w:r>
        <w:t xml:space="preserve">, </w:t>
      </w:r>
      <w:r w:rsidR="00385EDE">
        <w:t xml:space="preserve">an offset of 0 being at the top and 1 the next position down, underneath the top weft layer. The maximum offset is governed by the number of weft layers and number of binder layers, for example in </w:t>
      </w:r>
      <w:r w:rsidR="00630D10">
        <w:fldChar w:fldCharType="begin"/>
      </w:r>
      <w:r w:rsidR="00630D10">
        <w:instrText xml:space="preserve"> REF _Ref495998465 \h </w:instrText>
      </w:r>
      <w:r w:rsidR="00630D10">
        <w:fldChar w:fldCharType="separate"/>
      </w:r>
      <w:r w:rsidR="00353CD5">
        <w:t xml:space="preserve">Figure </w:t>
      </w:r>
      <w:r w:rsidR="00353CD5">
        <w:rPr>
          <w:noProof/>
        </w:rPr>
        <w:t>23</w:t>
      </w:r>
      <w:r w:rsidR="00353CD5">
        <w:t xml:space="preserve">: Example 3D textile geometry created with: </w:t>
      </w:r>
      <w:proofErr w:type="spellStart"/>
      <w:r w:rsidR="00353CD5" w:rsidRPr="00037429">
        <w:rPr>
          <w:i/>
        </w:rPr>
        <w:t>n</w:t>
      </w:r>
      <w:r w:rsidR="00353CD5" w:rsidRPr="00037429">
        <w:rPr>
          <w:i/>
          <w:vertAlign w:val="subscript"/>
        </w:rPr>
        <w:t>x</w:t>
      </w:r>
      <w:proofErr w:type="spellEnd"/>
      <w:r w:rsidR="00353CD5">
        <w:t xml:space="preserve"> = 2, </w:t>
      </w:r>
      <w:proofErr w:type="spellStart"/>
      <w:r w:rsidR="00353CD5" w:rsidRPr="00037429">
        <w:rPr>
          <w:i/>
        </w:rPr>
        <w:t>n</w:t>
      </w:r>
      <w:r w:rsidR="00353CD5" w:rsidRPr="00037429">
        <w:rPr>
          <w:i/>
          <w:vertAlign w:val="subscript"/>
        </w:rPr>
        <w:t>y</w:t>
      </w:r>
      <w:proofErr w:type="spellEnd"/>
      <w:r w:rsidR="00353CD5">
        <w:t xml:space="preserve"> = 4, </w:t>
      </w:r>
      <w:proofErr w:type="spellStart"/>
      <w:r w:rsidR="00353CD5" w:rsidRPr="00037429">
        <w:rPr>
          <w:i/>
        </w:rPr>
        <w:t>s</w:t>
      </w:r>
      <w:r w:rsidR="00353CD5" w:rsidRPr="00037429">
        <w:rPr>
          <w:i/>
          <w:vertAlign w:val="subscript"/>
        </w:rPr>
        <w:t>x</w:t>
      </w:r>
      <w:proofErr w:type="spellEnd"/>
      <w:r w:rsidR="00353CD5">
        <w:t xml:space="preserve"> = 1., </w:t>
      </w:r>
      <w:proofErr w:type="spellStart"/>
      <w:r w:rsidR="00353CD5" w:rsidRPr="00037429">
        <w:rPr>
          <w:i/>
        </w:rPr>
        <w:t>s</w:t>
      </w:r>
      <w:r w:rsidR="00353CD5" w:rsidRPr="00037429">
        <w:rPr>
          <w:i/>
          <w:vertAlign w:val="subscript"/>
        </w:rPr>
        <w:t>y</w:t>
      </w:r>
      <w:proofErr w:type="spellEnd"/>
      <w:r w:rsidR="00353CD5">
        <w:t xml:space="preserve"> = 1, </w:t>
      </w:r>
      <w:r w:rsidR="00353CD5" w:rsidRPr="00037429">
        <w:rPr>
          <w:i/>
        </w:rPr>
        <w:t>h</w:t>
      </w:r>
      <w:r w:rsidR="00353CD5" w:rsidRPr="00037429">
        <w:rPr>
          <w:i/>
          <w:vertAlign w:val="subscript"/>
        </w:rPr>
        <w:t>x</w:t>
      </w:r>
      <w:r w:rsidR="00353CD5">
        <w:t xml:space="preserve"> = 0.1, </w:t>
      </w:r>
      <w:proofErr w:type="spellStart"/>
      <w:r w:rsidR="00353CD5" w:rsidRPr="00037429">
        <w:rPr>
          <w:i/>
        </w:rPr>
        <w:t>h</w:t>
      </w:r>
      <w:r w:rsidR="00353CD5" w:rsidRPr="00037429">
        <w:rPr>
          <w:i/>
          <w:vertAlign w:val="subscript"/>
        </w:rPr>
        <w:t>y</w:t>
      </w:r>
      <w:proofErr w:type="spellEnd"/>
      <w:r w:rsidR="00353CD5">
        <w:t xml:space="preserve"> = 0.2,</w:t>
      </w:r>
      <w:r w:rsidR="00630D10">
        <w:fldChar w:fldCharType="end"/>
      </w:r>
      <w:r w:rsidR="008F6EF0">
        <w:t xml:space="preserve"> </w:t>
      </w:r>
      <w:r w:rsidR="00385EDE">
        <w:t xml:space="preserve">the maximum possible offset </w:t>
      </w:r>
      <w:r w:rsidR="0006720C">
        <w:t>is 3 which would result in the lower binder yarn being at grid position 0.</w:t>
      </w:r>
    </w:p>
    <w:p w14:paraId="50CFAB5E" w14:textId="77777777" w:rsidR="0006720C" w:rsidRDefault="0006720C" w:rsidP="0022103D"/>
    <w:p w14:paraId="2D4790BB" w14:textId="17D3FA11" w:rsidR="001D218F" w:rsidRDefault="001D218F" w:rsidP="00A34B6C">
      <w:pPr>
        <w:pStyle w:val="NoSpacing"/>
      </w:pPr>
      <w:proofErr w:type="spellStart"/>
      <w:proofErr w:type="gramStart"/>
      <w:r w:rsidRPr="001D218F">
        <w:t>weave.SetBinderPosition</w:t>
      </w:r>
      <w:proofErr w:type="spellEnd"/>
      <w:proofErr w:type="gramEnd"/>
      <w:r w:rsidR="003603EC">
        <w:fldChar w:fldCharType="begin"/>
      </w:r>
      <w:r w:rsidR="003603EC">
        <w:instrText xml:space="preserve"> XE "</w:instrText>
      </w:r>
      <w:r w:rsidR="003603EC" w:rsidRPr="00CF2156">
        <w:instrText>SetBinderPosition</w:instrText>
      </w:r>
      <w:r w:rsidR="003603EC">
        <w:instrText xml:space="preserve">" </w:instrText>
      </w:r>
      <w:r w:rsidR="003603EC">
        <w:fldChar w:fldCharType="end"/>
      </w:r>
      <w:r w:rsidRPr="001D218F">
        <w:t>(</w:t>
      </w:r>
      <w:r>
        <w:t>i</w:t>
      </w:r>
      <w:r w:rsidRPr="001D218F">
        <w:rPr>
          <w:vertAlign w:val="subscript"/>
        </w:rPr>
        <w:t>x</w:t>
      </w:r>
      <w:r w:rsidRPr="001D218F">
        <w:t>,</w:t>
      </w:r>
      <w:r>
        <w:t xml:space="preserve"> </w:t>
      </w:r>
      <w:proofErr w:type="spellStart"/>
      <w:r>
        <w:t>i</w:t>
      </w:r>
      <w:r w:rsidRPr="001D218F">
        <w:rPr>
          <w:vertAlign w:val="subscript"/>
        </w:rPr>
        <w:t>y</w:t>
      </w:r>
      <w:proofErr w:type="spellEnd"/>
      <w:r w:rsidRPr="001D218F">
        <w:t xml:space="preserve">, </w:t>
      </w:r>
      <w:proofErr w:type="spellStart"/>
      <w:r w:rsidR="0006720C">
        <w:t>offset</w:t>
      </w:r>
      <w:r w:rsidR="00624DFE" w:rsidRPr="00624DFE">
        <w:rPr>
          <w:vertAlign w:val="subscript"/>
        </w:rPr>
        <w:t>z</w:t>
      </w:r>
      <w:proofErr w:type="spellEnd"/>
      <w:r w:rsidRPr="001D218F">
        <w:t>)</w:t>
      </w:r>
    </w:p>
    <w:p w14:paraId="2D88219D" w14:textId="2518CA4A" w:rsidR="001D218F" w:rsidRDefault="001D218F" w:rsidP="0022103D"/>
    <w:p w14:paraId="4315374C" w14:textId="77777777" w:rsidR="00DA357B" w:rsidRDefault="00DA357B" w:rsidP="0022103D"/>
    <w:p w14:paraId="44B74DF8" w14:textId="77777777" w:rsidR="00CC370F" w:rsidRDefault="00CC370F" w:rsidP="00206885"/>
    <w:p w14:paraId="4736EB1A" w14:textId="77777777" w:rsidR="0074542E" w:rsidRDefault="0074542E" w:rsidP="00610A40">
      <w:pPr>
        <w:pBdr>
          <w:top w:val="single" w:sz="4" w:space="1" w:color="auto"/>
          <w:left w:val="single" w:sz="4" w:space="4" w:color="auto"/>
          <w:bottom w:val="single" w:sz="4" w:space="1" w:color="auto"/>
          <w:right w:val="single" w:sz="4" w:space="4" w:color="auto"/>
        </w:pBdr>
      </w:pPr>
      <w:r>
        <w:lastRenderedPageBreak/>
        <w:t>Example script to create a 3</w:t>
      </w:r>
      <w:r w:rsidR="00920A9E">
        <w:t>D</w:t>
      </w:r>
      <w:r>
        <w:t xml:space="preserve"> weave with </w:t>
      </w:r>
      <w:r w:rsidR="00920A9E">
        <w:t>1</w:t>
      </w:r>
      <w:r>
        <w:t xml:space="preserve"> warp </w:t>
      </w:r>
      <w:r w:rsidR="002F3575">
        <w:t>and</w:t>
      </w:r>
      <w:r>
        <w:t xml:space="preserve">, </w:t>
      </w:r>
      <w:r w:rsidR="00920A9E">
        <w:t>2</w:t>
      </w:r>
      <w:r>
        <w:t xml:space="preserve"> binder </w:t>
      </w:r>
      <w:r w:rsidR="00920A9E">
        <w:t>yarns</w:t>
      </w:r>
      <w:r w:rsidR="002F3575">
        <w:t xml:space="preserve"> in </w:t>
      </w:r>
      <w:r w:rsidR="002F3575" w:rsidRPr="002F3575">
        <w:rPr>
          <w:i/>
        </w:rPr>
        <w:t>x</w:t>
      </w:r>
      <w:r w:rsidR="002F3575">
        <w:t xml:space="preserve">-direction. The binder layers </w:t>
      </w:r>
      <w:r w:rsidR="00920A9E">
        <w:t xml:space="preserve">consist out of 2 </w:t>
      </w:r>
      <w:r w:rsidR="002F3575">
        <w:t xml:space="preserve">vertically stacked yarns. The 3D weave </w:t>
      </w:r>
      <w:proofErr w:type="gramStart"/>
      <w:r w:rsidR="002F3575">
        <w:t>consist</w:t>
      </w:r>
      <w:proofErr w:type="gramEnd"/>
      <w:r w:rsidR="002F3575">
        <w:t xml:space="preserve"> out of </w:t>
      </w:r>
      <w:r>
        <w:t>4 weft layers. The binder yarn path is adjusted to create an interlock and the yarn widths a</w:t>
      </w:r>
      <w:r w:rsidR="00920A9E">
        <w:t>nd heights are set</w:t>
      </w:r>
      <w:r>
        <w:t>.</w:t>
      </w:r>
    </w:p>
    <w:p w14:paraId="0AC581DD" w14:textId="77777777" w:rsidR="00D23BBF" w:rsidRDefault="00D23BBF" w:rsidP="00610A40">
      <w:pPr>
        <w:pBdr>
          <w:top w:val="single" w:sz="4" w:space="1" w:color="auto"/>
          <w:left w:val="single" w:sz="4" w:space="4" w:color="auto"/>
          <w:bottom w:val="single" w:sz="4" w:space="1" w:color="auto"/>
          <w:right w:val="single" w:sz="4" w:space="4" w:color="auto"/>
        </w:pBdr>
      </w:pPr>
    </w:p>
    <w:p w14:paraId="3DB0DF53" w14:textId="56D4C3C7" w:rsidR="00D23BBF" w:rsidRDefault="00D23BBF" w:rsidP="00610A40">
      <w:pPr>
        <w:pStyle w:val="NoSpacing"/>
        <w:pBdr>
          <w:top w:val="single" w:sz="4" w:space="1" w:color="auto"/>
          <w:left w:val="single" w:sz="4" w:space="4" w:color="auto"/>
          <w:bottom w:val="single" w:sz="4" w:space="1" w:color="auto"/>
          <w:right w:val="single" w:sz="4" w:space="4" w:color="auto"/>
        </w:pBdr>
      </w:pPr>
      <w:r>
        <w:t># LayerToLayerTextile.py</w:t>
      </w:r>
    </w:p>
    <w:p w14:paraId="1B5769D0" w14:textId="77777777" w:rsidR="00D23BBF" w:rsidRDefault="00D23BBF" w:rsidP="00610A40">
      <w:pPr>
        <w:pStyle w:val="NoSpacing"/>
        <w:pBdr>
          <w:top w:val="single" w:sz="4" w:space="1" w:color="auto"/>
          <w:left w:val="single" w:sz="4" w:space="4" w:color="auto"/>
          <w:bottom w:val="single" w:sz="4" w:space="1" w:color="auto"/>
          <w:right w:val="single" w:sz="4" w:space="4" w:color="auto"/>
        </w:pBdr>
      </w:pPr>
      <w:r>
        <w:t>#</w:t>
      </w:r>
      <w:proofErr w:type="gramStart"/>
      <w:r>
        <w:t>create</w:t>
      </w:r>
      <w:proofErr w:type="gramEnd"/>
      <w:r>
        <w:t xml:space="preserve"> textile</w:t>
      </w:r>
    </w:p>
    <w:p w14:paraId="038304A4" w14:textId="77777777" w:rsidR="00D23BBF" w:rsidRDefault="00D23BBF" w:rsidP="00610A40">
      <w:pPr>
        <w:pStyle w:val="NoSpacing"/>
        <w:pBdr>
          <w:top w:val="single" w:sz="4" w:space="1" w:color="auto"/>
          <w:left w:val="single" w:sz="4" w:space="4" w:color="auto"/>
          <w:bottom w:val="single" w:sz="4" w:space="1" w:color="auto"/>
          <w:right w:val="single" w:sz="4" w:space="4" w:color="auto"/>
        </w:pBdr>
      </w:pPr>
      <w:proofErr w:type="spellStart"/>
      <w:r>
        <w:t>NumBinderLayers</w:t>
      </w:r>
      <w:proofErr w:type="spellEnd"/>
      <w:r>
        <w:t xml:space="preserve"> = 2 </w:t>
      </w:r>
    </w:p>
    <w:p w14:paraId="5455C445" w14:textId="77777777" w:rsidR="00D23BBF" w:rsidRDefault="00D23BBF" w:rsidP="00610A40">
      <w:pPr>
        <w:pStyle w:val="NoSpacing"/>
        <w:pBdr>
          <w:top w:val="single" w:sz="4" w:space="1" w:color="auto"/>
          <w:left w:val="single" w:sz="4" w:space="4" w:color="auto"/>
          <w:bottom w:val="single" w:sz="4" w:space="1" w:color="auto"/>
          <w:right w:val="single" w:sz="4" w:space="4" w:color="auto"/>
        </w:pBdr>
      </w:pPr>
      <w:proofErr w:type="spellStart"/>
      <w:r>
        <w:t>NumXYarns</w:t>
      </w:r>
      <w:proofErr w:type="spellEnd"/>
      <w:r>
        <w:t xml:space="preserve"> = 3 </w:t>
      </w:r>
    </w:p>
    <w:p w14:paraId="795769D9" w14:textId="77777777" w:rsidR="00D23BBF" w:rsidRDefault="00D23BBF" w:rsidP="00610A40">
      <w:pPr>
        <w:pStyle w:val="NoSpacing"/>
        <w:pBdr>
          <w:top w:val="single" w:sz="4" w:space="1" w:color="auto"/>
          <w:left w:val="single" w:sz="4" w:space="4" w:color="auto"/>
          <w:bottom w:val="single" w:sz="4" w:space="1" w:color="auto"/>
          <w:right w:val="single" w:sz="4" w:space="4" w:color="auto"/>
        </w:pBdr>
      </w:pPr>
      <w:proofErr w:type="spellStart"/>
      <w:r>
        <w:t>NumYYarns</w:t>
      </w:r>
      <w:proofErr w:type="spellEnd"/>
      <w:r>
        <w:t xml:space="preserve"> = 4 </w:t>
      </w:r>
    </w:p>
    <w:p w14:paraId="2984A16B" w14:textId="77777777" w:rsidR="00D23BBF" w:rsidRDefault="00D23BBF" w:rsidP="00610A40">
      <w:pPr>
        <w:pStyle w:val="NoSpacing"/>
        <w:pBdr>
          <w:top w:val="single" w:sz="4" w:space="1" w:color="auto"/>
          <w:left w:val="single" w:sz="4" w:space="4" w:color="auto"/>
          <w:bottom w:val="single" w:sz="4" w:space="1" w:color="auto"/>
          <w:right w:val="single" w:sz="4" w:space="4" w:color="auto"/>
        </w:pBdr>
      </w:pPr>
      <w:proofErr w:type="spellStart"/>
      <w:r>
        <w:t>XSpacing</w:t>
      </w:r>
      <w:proofErr w:type="spellEnd"/>
      <w:r>
        <w:t xml:space="preserve"> = 1.0</w:t>
      </w:r>
    </w:p>
    <w:p w14:paraId="60315BD0" w14:textId="77777777" w:rsidR="00D23BBF" w:rsidRDefault="00D23BBF" w:rsidP="00610A40">
      <w:pPr>
        <w:pStyle w:val="NoSpacing"/>
        <w:pBdr>
          <w:top w:val="single" w:sz="4" w:space="1" w:color="auto"/>
          <w:left w:val="single" w:sz="4" w:space="4" w:color="auto"/>
          <w:bottom w:val="single" w:sz="4" w:space="1" w:color="auto"/>
          <w:right w:val="single" w:sz="4" w:space="4" w:color="auto"/>
        </w:pBdr>
      </w:pPr>
      <w:proofErr w:type="spellStart"/>
      <w:r>
        <w:t>YSpacing</w:t>
      </w:r>
      <w:proofErr w:type="spellEnd"/>
      <w:r>
        <w:t xml:space="preserve"> = 1.0 </w:t>
      </w:r>
    </w:p>
    <w:p w14:paraId="609C2183" w14:textId="77777777" w:rsidR="00D23BBF" w:rsidRDefault="00D23BBF" w:rsidP="00610A40">
      <w:pPr>
        <w:pStyle w:val="NoSpacing"/>
        <w:pBdr>
          <w:top w:val="single" w:sz="4" w:space="1" w:color="auto"/>
          <w:left w:val="single" w:sz="4" w:space="4" w:color="auto"/>
          <w:bottom w:val="single" w:sz="4" w:space="1" w:color="auto"/>
          <w:right w:val="single" w:sz="4" w:space="4" w:color="auto"/>
        </w:pBdr>
      </w:pPr>
      <w:proofErr w:type="spellStart"/>
      <w:r>
        <w:t>XHeight</w:t>
      </w:r>
      <w:proofErr w:type="spellEnd"/>
      <w:r>
        <w:t xml:space="preserve"> = 0.2 </w:t>
      </w:r>
    </w:p>
    <w:p w14:paraId="60BE8E75" w14:textId="77777777" w:rsidR="00D23BBF" w:rsidRDefault="00D23BBF" w:rsidP="00610A40">
      <w:pPr>
        <w:pStyle w:val="NoSpacing"/>
        <w:pBdr>
          <w:top w:val="single" w:sz="4" w:space="1" w:color="auto"/>
          <w:left w:val="single" w:sz="4" w:space="4" w:color="auto"/>
          <w:bottom w:val="single" w:sz="4" w:space="1" w:color="auto"/>
          <w:right w:val="single" w:sz="4" w:space="4" w:color="auto"/>
        </w:pBdr>
      </w:pPr>
      <w:proofErr w:type="spellStart"/>
      <w:r>
        <w:t>YHeight</w:t>
      </w:r>
      <w:proofErr w:type="spellEnd"/>
      <w:r>
        <w:t xml:space="preserve"> = 0.2 </w:t>
      </w:r>
    </w:p>
    <w:p w14:paraId="096BFF9D" w14:textId="77777777" w:rsidR="00D23BBF" w:rsidRDefault="00D23BBF" w:rsidP="00610A40">
      <w:pPr>
        <w:pStyle w:val="NoSpacing"/>
        <w:pBdr>
          <w:top w:val="single" w:sz="4" w:space="1" w:color="auto"/>
          <w:left w:val="single" w:sz="4" w:space="4" w:color="auto"/>
          <w:bottom w:val="single" w:sz="4" w:space="1" w:color="auto"/>
          <w:right w:val="single" w:sz="4" w:space="4" w:color="auto"/>
        </w:pBdr>
      </w:pPr>
    </w:p>
    <w:p w14:paraId="6135A295" w14:textId="76AA8270" w:rsidR="00D23BBF" w:rsidRDefault="00D23BBF" w:rsidP="00610A40">
      <w:pPr>
        <w:pStyle w:val="NoSpacing"/>
        <w:pBdr>
          <w:top w:val="single" w:sz="4" w:space="1" w:color="auto"/>
          <w:left w:val="single" w:sz="4" w:space="4" w:color="auto"/>
          <w:bottom w:val="single" w:sz="4" w:space="1" w:color="auto"/>
          <w:right w:val="single" w:sz="4" w:space="4" w:color="auto"/>
        </w:pBdr>
      </w:pPr>
      <w:r>
        <w:t xml:space="preserve">weave = </w:t>
      </w:r>
      <w:proofErr w:type="spellStart"/>
      <w:r>
        <w:t>CTextileLayerToLayer</w:t>
      </w:r>
      <w:proofErr w:type="spellEnd"/>
      <w:r w:rsidR="00806C9D">
        <w:fldChar w:fldCharType="begin"/>
      </w:r>
      <w:r w:rsidR="00806C9D">
        <w:instrText xml:space="preserve"> XE "</w:instrText>
      </w:r>
      <w:r w:rsidR="00806C9D" w:rsidRPr="008D377E">
        <w:instrText>CTextileLayerToLayer</w:instrText>
      </w:r>
      <w:r w:rsidR="00806C9D">
        <w:instrText xml:space="preserve">" </w:instrText>
      </w:r>
      <w:r w:rsidR="00806C9D">
        <w:fldChar w:fldCharType="end"/>
      </w:r>
      <w:r>
        <w:t>(</w:t>
      </w:r>
      <w:proofErr w:type="spellStart"/>
      <w:r>
        <w:t>NumXYarns</w:t>
      </w:r>
      <w:proofErr w:type="spellEnd"/>
      <w:r>
        <w:t xml:space="preserve">, </w:t>
      </w:r>
      <w:proofErr w:type="spellStart"/>
      <w:proofErr w:type="gramStart"/>
      <w:r>
        <w:t>NumYYarns,XSpacing</w:t>
      </w:r>
      <w:proofErr w:type="spellEnd"/>
      <w:proofErr w:type="gramEnd"/>
      <w:r>
        <w:t>,</w:t>
      </w:r>
    </w:p>
    <w:p w14:paraId="0F39ED19" w14:textId="7E1A9030" w:rsidR="00D23BBF" w:rsidRDefault="00D23BBF" w:rsidP="00610A40">
      <w:pPr>
        <w:pStyle w:val="NoSpacing"/>
        <w:pBdr>
          <w:top w:val="single" w:sz="4" w:space="1" w:color="auto"/>
          <w:left w:val="single" w:sz="4" w:space="4" w:color="auto"/>
          <w:bottom w:val="single" w:sz="4" w:space="1" w:color="auto"/>
          <w:right w:val="single" w:sz="4" w:space="4" w:color="auto"/>
        </w:pBdr>
      </w:pPr>
      <w:r>
        <w:t xml:space="preserve">                 </w:t>
      </w:r>
      <w:proofErr w:type="spellStart"/>
      <w:r>
        <w:t>YSpacing</w:t>
      </w:r>
      <w:proofErr w:type="spellEnd"/>
      <w:r>
        <w:t xml:space="preserve">, </w:t>
      </w:r>
      <w:proofErr w:type="spellStart"/>
      <w:r>
        <w:t>XHeight</w:t>
      </w:r>
      <w:proofErr w:type="spellEnd"/>
      <w:r>
        <w:t xml:space="preserve">, </w:t>
      </w:r>
      <w:proofErr w:type="spellStart"/>
      <w:r>
        <w:t>YHeight</w:t>
      </w:r>
      <w:proofErr w:type="spellEnd"/>
      <w:r>
        <w:t xml:space="preserve">, </w:t>
      </w:r>
      <w:proofErr w:type="spellStart"/>
      <w:r>
        <w:t>NumBinderLayers</w:t>
      </w:r>
      <w:proofErr w:type="spellEnd"/>
      <w:r>
        <w:t>)</w:t>
      </w:r>
    </w:p>
    <w:p w14:paraId="3C49A15D" w14:textId="77777777" w:rsidR="00D23BBF" w:rsidRDefault="00D23BBF" w:rsidP="00610A40">
      <w:pPr>
        <w:pStyle w:val="NoSpacing"/>
        <w:pBdr>
          <w:top w:val="single" w:sz="4" w:space="1" w:color="auto"/>
          <w:left w:val="single" w:sz="4" w:space="4" w:color="auto"/>
          <w:bottom w:val="single" w:sz="4" w:space="1" w:color="auto"/>
          <w:right w:val="single" w:sz="4" w:space="4" w:color="auto"/>
        </w:pBdr>
      </w:pPr>
    </w:p>
    <w:p w14:paraId="6FC038FC" w14:textId="77777777" w:rsidR="00D23BBF" w:rsidRDefault="00D23BBF" w:rsidP="00610A40">
      <w:pPr>
        <w:pStyle w:val="NoSpacing"/>
        <w:pBdr>
          <w:top w:val="single" w:sz="4" w:space="1" w:color="auto"/>
          <w:left w:val="single" w:sz="4" w:space="4" w:color="auto"/>
          <w:bottom w:val="single" w:sz="4" w:space="1" w:color="auto"/>
          <w:right w:val="single" w:sz="4" w:space="4" w:color="auto"/>
        </w:pBdr>
      </w:pPr>
      <w:r>
        <w:t>#</w:t>
      </w:r>
      <w:proofErr w:type="gramStart"/>
      <w:r>
        <w:t>set</w:t>
      </w:r>
      <w:proofErr w:type="gramEnd"/>
      <w:r>
        <w:t xml:space="preserve"> number of binder / warp yarns</w:t>
      </w:r>
    </w:p>
    <w:p w14:paraId="3C571156" w14:textId="77777777" w:rsidR="00D23BBF" w:rsidRDefault="00D23BBF" w:rsidP="00610A40">
      <w:pPr>
        <w:pStyle w:val="NoSpacing"/>
        <w:pBdr>
          <w:top w:val="single" w:sz="4" w:space="1" w:color="auto"/>
          <w:left w:val="single" w:sz="4" w:space="4" w:color="auto"/>
          <w:bottom w:val="single" w:sz="4" w:space="1" w:color="auto"/>
          <w:right w:val="single" w:sz="4" w:space="4" w:color="auto"/>
        </w:pBdr>
      </w:pPr>
      <w:proofErr w:type="spellStart"/>
      <w:r>
        <w:t>NumBinderYarns</w:t>
      </w:r>
      <w:proofErr w:type="spellEnd"/>
      <w:r>
        <w:t xml:space="preserve"> = 2</w:t>
      </w:r>
    </w:p>
    <w:p w14:paraId="7340D865" w14:textId="77777777" w:rsidR="00D23BBF" w:rsidRDefault="00D23BBF" w:rsidP="00610A40">
      <w:pPr>
        <w:pStyle w:val="NoSpacing"/>
        <w:pBdr>
          <w:top w:val="single" w:sz="4" w:space="1" w:color="auto"/>
          <w:left w:val="single" w:sz="4" w:space="4" w:color="auto"/>
          <w:bottom w:val="single" w:sz="4" w:space="1" w:color="auto"/>
          <w:right w:val="single" w:sz="4" w:space="4" w:color="auto"/>
        </w:pBdr>
      </w:pPr>
      <w:proofErr w:type="spellStart"/>
      <w:r>
        <w:t>NumWarpYarns</w:t>
      </w:r>
      <w:proofErr w:type="spellEnd"/>
      <w:r>
        <w:t xml:space="preserve"> = </w:t>
      </w:r>
      <w:proofErr w:type="spellStart"/>
      <w:r>
        <w:t>NumXYarns</w:t>
      </w:r>
      <w:proofErr w:type="spellEnd"/>
      <w:r>
        <w:t xml:space="preserve"> - </w:t>
      </w:r>
      <w:proofErr w:type="spellStart"/>
      <w:r>
        <w:t>NumBinderYarns</w:t>
      </w:r>
      <w:proofErr w:type="spellEnd"/>
    </w:p>
    <w:p w14:paraId="19BA97D3" w14:textId="571047B3" w:rsidR="00D23BBF" w:rsidRDefault="00D23BBF" w:rsidP="00610A40">
      <w:pPr>
        <w:pStyle w:val="NoSpacing"/>
        <w:pBdr>
          <w:top w:val="single" w:sz="4" w:space="1" w:color="auto"/>
          <w:left w:val="single" w:sz="4" w:space="4" w:color="auto"/>
          <w:bottom w:val="single" w:sz="4" w:space="1" w:color="auto"/>
          <w:right w:val="single" w:sz="4" w:space="4" w:color="auto"/>
        </w:pBdr>
      </w:pPr>
      <w:proofErr w:type="spellStart"/>
      <w:proofErr w:type="gramStart"/>
      <w:r>
        <w:t>weave.SetWarpRatio</w:t>
      </w:r>
      <w:proofErr w:type="spellEnd"/>
      <w:proofErr w:type="gramEnd"/>
      <w:r w:rsidR="00806C9D">
        <w:fldChar w:fldCharType="begin"/>
      </w:r>
      <w:r w:rsidR="00806C9D">
        <w:instrText xml:space="preserve"> XE "</w:instrText>
      </w:r>
      <w:r w:rsidR="00806C9D" w:rsidRPr="00835DEB">
        <w:instrText>SetWarpRatio</w:instrText>
      </w:r>
      <w:r w:rsidR="00806C9D">
        <w:instrText xml:space="preserve">" </w:instrText>
      </w:r>
      <w:r w:rsidR="00806C9D">
        <w:fldChar w:fldCharType="end"/>
      </w:r>
      <w:r>
        <w:t xml:space="preserve">( </w:t>
      </w:r>
      <w:proofErr w:type="spellStart"/>
      <w:r>
        <w:t>NumWarpYarns</w:t>
      </w:r>
      <w:proofErr w:type="spellEnd"/>
      <w:r>
        <w:t xml:space="preserve"> )</w:t>
      </w:r>
    </w:p>
    <w:p w14:paraId="265F3A51" w14:textId="3CAB7B56" w:rsidR="00D23BBF" w:rsidRDefault="00D23BBF" w:rsidP="00610A40">
      <w:pPr>
        <w:pStyle w:val="NoSpacing"/>
        <w:pBdr>
          <w:top w:val="single" w:sz="4" w:space="1" w:color="auto"/>
          <w:left w:val="single" w:sz="4" w:space="4" w:color="auto"/>
          <w:bottom w:val="single" w:sz="4" w:space="1" w:color="auto"/>
          <w:right w:val="single" w:sz="4" w:space="4" w:color="auto"/>
        </w:pBdr>
      </w:pPr>
      <w:proofErr w:type="spellStart"/>
      <w:proofErr w:type="gramStart"/>
      <w:r>
        <w:t>weave.SetBinderRatio</w:t>
      </w:r>
      <w:proofErr w:type="spellEnd"/>
      <w:proofErr w:type="gramEnd"/>
      <w:r w:rsidR="00806C9D">
        <w:fldChar w:fldCharType="begin"/>
      </w:r>
      <w:r w:rsidR="00806C9D">
        <w:instrText xml:space="preserve"> XE "</w:instrText>
      </w:r>
      <w:r w:rsidR="00806C9D" w:rsidRPr="009B39A7">
        <w:instrText>SetBinderRatio</w:instrText>
      </w:r>
      <w:r w:rsidR="00806C9D">
        <w:instrText xml:space="preserve">" </w:instrText>
      </w:r>
      <w:r w:rsidR="00806C9D">
        <w:fldChar w:fldCharType="end"/>
      </w:r>
      <w:r>
        <w:t xml:space="preserve">( </w:t>
      </w:r>
      <w:proofErr w:type="spellStart"/>
      <w:r>
        <w:t>NumBinderYarns</w:t>
      </w:r>
      <w:proofErr w:type="spellEnd"/>
      <w:r>
        <w:t xml:space="preserve"> )</w:t>
      </w:r>
    </w:p>
    <w:p w14:paraId="2E4D05E6" w14:textId="77777777" w:rsidR="00D23BBF" w:rsidRDefault="00D23BBF" w:rsidP="00610A40">
      <w:pPr>
        <w:pStyle w:val="NoSpacing"/>
        <w:pBdr>
          <w:top w:val="single" w:sz="4" w:space="1" w:color="auto"/>
          <w:left w:val="single" w:sz="4" w:space="4" w:color="auto"/>
          <w:bottom w:val="single" w:sz="4" w:space="1" w:color="auto"/>
          <w:right w:val="single" w:sz="4" w:space="4" w:color="auto"/>
        </w:pBdr>
      </w:pPr>
    </w:p>
    <w:p w14:paraId="5BE8258A" w14:textId="77777777" w:rsidR="00D23BBF" w:rsidRDefault="00D23BBF" w:rsidP="00610A40">
      <w:pPr>
        <w:pStyle w:val="NoSpacing"/>
        <w:pBdr>
          <w:top w:val="single" w:sz="4" w:space="1" w:color="auto"/>
          <w:left w:val="single" w:sz="4" w:space="4" w:color="auto"/>
          <w:bottom w:val="single" w:sz="4" w:space="1" w:color="auto"/>
          <w:right w:val="single" w:sz="4" w:space="4" w:color="auto"/>
        </w:pBdr>
      </w:pPr>
      <w:r>
        <w:t>#</w:t>
      </w:r>
      <w:proofErr w:type="gramStart"/>
      <w:r>
        <w:t>setup</w:t>
      </w:r>
      <w:proofErr w:type="gramEnd"/>
      <w:r>
        <w:t xml:space="preserve"> layers: 3 warp, 4 weft</w:t>
      </w:r>
    </w:p>
    <w:p w14:paraId="73F508EE" w14:textId="0ECBBC07" w:rsidR="00D23BBF" w:rsidRDefault="00D23BBF" w:rsidP="00610A40">
      <w:pPr>
        <w:pStyle w:val="NoSpacing"/>
        <w:pBdr>
          <w:top w:val="single" w:sz="4" w:space="1" w:color="auto"/>
          <w:left w:val="single" w:sz="4" w:space="4" w:color="auto"/>
          <w:bottom w:val="single" w:sz="4" w:space="1" w:color="auto"/>
          <w:right w:val="single" w:sz="4" w:space="4" w:color="auto"/>
        </w:pBdr>
      </w:pPr>
      <w:proofErr w:type="spellStart"/>
      <w:proofErr w:type="gramStart"/>
      <w:r>
        <w:t>weave.SetupLayers</w:t>
      </w:r>
      <w:proofErr w:type="spellEnd"/>
      <w:proofErr w:type="gramEnd"/>
      <w:r w:rsidR="00806C9D">
        <w:fldChar w:fldCharType="begin"/>
      </w:r>
      <w:r w:rsidR="00806C9D">
        <w:instrText xml:space="preserve"> XE "</w:instrText>
      </w:r>
      <w:r w:rsidR="00806C9D" w:rsidRPr="00F06B24">
        <w:instrText>SetupLayers</w:instrText>
      </w:r>
      <w:r w:rsidR="00806C9D">
        <w:instrText xml:space="preserve">" </w:instrText>
      </w:r>
      <w:r w:rsidR="00806C9D">
        <w:fldChar w:fldCharType="end"/>
      </w:r>
      <w:r>
        <w:t xml:space="preserve">( 3, 4, </w:t>
      </w:r>
      <w:proofErr w:type="spellStart"/>
      <w:r>
        <w:t>NumBinderLayers</w:t>
      </w:r>
      <w:proofErr w:type="spellEnd"/>
      <w:r>
        <w:t>)</w:t>
      </w:r>
    </w:p>
    <w:p w14:paraId="1A647E96" w14:textId="77777777" w:rsidR="00D23BBF" w:rsidRDefault="00D23BBF" w:rsidP="00610A40">
      <w:pPr>
        <w:pStyle w:val="NoSpacing"/>
        <w:pBdr>
          <w:top w:val="single" w:sz="4" w:space="1" w:color="auto"/>
          <w:left w:val="single" w:sz="4" w:space="4" w:color="auto"/>
          <w:bottom w:val="single" w:sz="4" w:space="1" w:color="auto"/>
          <w:right w:val="single" w:sz="4" w:space="4" w:color="auto"/>
        </w:pBdr>
      </w:pPr>
    </w:p>
    <w:p w14:paraId="1C58F82B" w14:textId="77777777" w:rsidR="00D23BBF" w:rsidRDefault="00D23BBF" w:rsidP="00610A40">
      <w:pPr>
        <w:pStyle w:val="NoSpacing"/>
        <w:pBdr>
          <w:top w:val="single" w:sz="4" w:space="1" w:color="auto"/>
          <w:left w:val="single" w:sz="4" w:space="4" w:color="auto"/>
          <w:bottom w:val="single" w:sz="4" w:space="1" w:color="auto"/>
          <w:right w:val="single" w:sz="4" w:space="4" w:color="auto"/>
        </w:pBdr>
      </w:pPr>
      <w:r>
        <w:t>#</w:t>
      </w:r>
      <w:proofErr w:type="gramStart"/>
      <w:r>
        <w:t>set</w:t>
      </w:r>
      <w:proofErr w:type="gramEnd"/>
      <w:r>
        <w:t xml:space="preserve"> yarn dimensions: widths / heights</w:t>
      </w:r>
    </w:p>
    <w:p w14:paraId="1C353B87" w14:textId="380BBB12" w:rsidR="00D23BBF" w:rsidRDefault="00D23BBF" w:rsidP="00610A40">
      <w:pPr>
        <w:pStyle w:val="NoSpacing"/>
        <w:pBdr>
          <w:top w:val="single" w:sz="4" w:space="1" w:color="auto"/>
          <w:left w:val="single" w:sz="4" w:space="4" w:color="auto"/>
          <w:bottom w:val="single" w:sz="4" w:space="1" w:color="auto"/>
          <w:right w:val="single" w:sz="4" w:space="4" w:color="auto"/>
        </w:pBdr>
      </w:pPr>
      <w:proofErr w:type="spellStart"/>
      <w:proofErr w:type="gramStart"/>
      <w:r>
        <w:t>weave.SetYYarnWidths</w:t>
      </w:r>
      <w:proofErr w:type="spellEnd"/>
      <w:proofErr w:type="gramEnd"/>
      <w:r w:rsidR="00806C9D">
        <w:fldChar w:fldCharType="begin"/>
      </w:r>
      <w:r w:rsidR="00806C9D">
        <w:instrText xml:space="preserve"> XE "</w:instrText>
      </w:r>
      <w:r w:rsidR="00806C9D" w:rsidRPr="0027382B">
        <w:instrText>SetYYarnWidths</w:instrText>
      </w:r>
      <w:r w:rsidR="00806C9D">
        <w:instrText xml:space="preserve">" </w:instrText>
      </w:r>
      <w:r w:rsidR="00806C9D">
        <w:fldChar w:fldCharType="end"/>
      </w:r>
      <w:r>
        <w:t>( 0.8 )</w:t>
      </w:r>
    </w:p>
    <w:p w14:paraId="41395C78" w14:textId="65F2FCFC" w:rsidR="00D23BBF" w:rsidRDefault="00D23BBF" w:rsidP="00610A40">
      <w:pPr>
        <w:pStyle w:val="NoSpacing"/>
        <w:pBdr>
          <w:top w:val="single" w:sz="4" w:space="1" w:color="auto"/>
          <w:left w:val="single" w:sz="4" w:space="4" w:color="auto"/>
          <w:bottom w:val="single" w:sz="4" w:space="1" w:color="auto"/>
          <w:right w:val="single" w:sz="4" w:space="4" w:color="auto"/>
        </w:pBdr>
      </w:pPr>
      <w:proofErr w:type="spellStart"/>
      <w:proofErr w:type="gramStart"/>
      <w:r>
        <w:t>weave.SetYYarnWidths</w:t>
      </w:r>
      <w:proofErr w:type="spellEnd"/>
      <w:proofErr w:type="gramEnd"/>
      <w:r w:rsidR="00806C9D">
        <w:fldChar w:fldCharType="begin"/>
      </w:r>
      <w:r w:rsidR="00806C9D">
        <w:instrText xml:space="preserve"> XE "</w:instrText>
      </w:r>
      <w:r w:rsidR="00806C9D" w:rsidRPr="0027382B">
        <w:instrText>SetYYarnWidths</w:instrText>
      </w:r>
      <w:r w:rsidR="00806C9D">
        <w:instrText xml:space="preserve">" </w:instrText>
      </w:r>
      <w:r w:rsidR="00806C9D">
        <w:fldChar w:fldCharType="end"/>
      </w:r>
      <w:r>
        <w:t>( 0.8 )</w:t>
      </w:r>
    </w:p>
    <w:p w14:paraId="509D4ACC" w14:textId="47A8E12C" w:rsidR="00D23BBF" w:rsidRDefault="00D23BBF" w:rsidP="00610A40">
      <w:pPr>
        <w:pStyle w:val="NoSpacing"/>
        <w:pBdr>
          <w:top w:val="single" w:sz="4" w:space="1" w:color="auto"/>
          <w:left w:val="single" w:sz="4" w:space="4" w:color="auto"/>
          <w:bottom w:val="single" w:sz="4" w:space="1" w:color="auto"/>
          <w:right w:val="single" w:sz="4" w:space="4" w:color="auto"/>
        </w:pBdr>
      </w:pPr>
      <w:proofErr w:type="spellStart"/>
      <w:proofErr w:type="gramStart"/>
      <w:r>
        <w:t>weave.SetBinderYarnWidths</w:t>
      </w:r>
      <w:proofErr w:type="spellEnd"/>
      <w:proofErr w:type="gramEnd"/>
      <w:r w:rsidR="00806C9D">
        <w:fldChar w:fldCharType="begin"/>
      </w:r>
      <w:r w:rsidR="00806C9D">
        <w:instrText xml:space="preserve"> XE "</w:instrText>
      </w:r>
      <w:r w:rsidR="00806C9D" w:rsidRPr="001728CE">
        <w:instrText>SetBinderYarnWidths</w:instrText>
      </w:r>
      <w:r w:rsidR="00806C9D">
        <w:instrText xml:space="preserve">" </w:instrText>
      </w:r>
      <w:r w:rsidR="00806C9D">
        <w:fldChar w:fldCharType="end"/>
      </w:r>
      <w:r>
        <w:t>( 0.4 )</w:t>
      </w:r>
    </w:p>
    <w:p w14:paraId="3D4B60D5" w14:textId="6F5A33D9" w:rsidR="00D23BBF" w:rsidRDefault="00D23BBF" w:rsidP="00610A40">
      <w:pPr>
        <w:pStyle w:val="NoSpacing"/>
        <w:pBdr>
          <w:top w:val="single" w:sz="4" w:space="1" w:color="auto"/>
          <w:left w:val="single" w:sz="4" w:space="4" w:color="auto"/>
          <w:bottom w:val="single" w:sz="4" w:space="1" w:color="auto"/>
          <w:right w:val="single" w:sz="4" w:space="4" w:color="auto"/>
        </w:pBdr>
      </w:pPr>
      <w:proofErr w:type="spellStart"/>
      <w:proofErr w:type="gramStart"/>
      <w:r>
        <w:t>weave.SetBinderYarnHeights</w:t>
      </w:r>
      <w:proofErr w:type="spellEnd"/>
      <w:proofErr w:type="gramEnd"/>
      <w:r w:rsidR="00806C9D">
        <w:fldChar w:fldCharType="begin"/>
      </w:r>
      <w:r w:rsidR="00806C9D">
        <w:instrText xml:space="preserve"> XE "</w:instrText>
      </w:r>
      <w:r w:rsidR="00806C9D" w:rsidRPr="00D227A8">
        <w:instrText>SetBinderYarnHeights</w:instrText>
      </w:r>
      <w:r w:rsidR="00806C9D">
        <w:instrText xml:space="preserve">" </w:instrText>
      </w:r>
      <w:r w:rsidR="00806C9D">
        <w:fldChar w:fldCharType="end"/>
      </w:r>
      <w:r>
        <w:t>( 0.1 )</w:t>
      </w:r>
    </w:p>
    <w:p w14:paraId="0FCE945D" w14:textId="77777777" w:rsidR="00D23BBF" w:rsidRDefault="00D23BBF" w:rsidP="00610A40">
      <w:pPr>
        <w:pStyle w:val="NoSpacing"/>
        <w:pBdr>
          <w:top w:val="single" w:sz="4" w:space="1" w:color="auto"/>
          <w:left w:val="single" w:sz="4" w:space="4" w:color="auto"/>
          <w:bottom w:val="single" w:sz="4" w:space="1" w:color="auto"/>
          <w:right w:val="single" w:sz="4" w:space="4" w:color="auto"/>
        </w:pBdr>
      </w:pPr>
    </w:p>
    <w:p w14:paraId="031E641E" w14:textId="77777777" w:rsidR="00D23BBF" w:rsidRDefault="00D23BBF" w:rsidP="00610A40">
      <w:pPr>
        <w:pStyle w:val="NoSpacing"/>
        <w:pBdr>
          <w:top w:val="single" w:sz="4" w:space="1" w:color="auto"/>
          <w:left w:val="single" w:sz="4" w:space="4" w:color="auto"/>
          <w:bottom w:val="single" w:sz="4" w:space="1" w:color="auto"/>
          <w:right w:val="single" w:sz="4" w:space="4" w:color="auto"/>
        </w:pBdr>
      </w:pPr>
      <w:r>
        <w:t>#</w:t>
      </w:r>
      <w:proofErr w:type="gramStart"/>
      <w:r>
        <w:t>define</w:t>
      </w:r>
      <w:proofErr w:type="gramEnd"/>
      <w:r>
        <w:t xml:space="preserve"> offsets for the two binder yarns</w:t>
      </w:r>
    </w:p>
    <w:p w14:paraId="3FF38C72" w14:textId="77777777" w:rsidR="00D23BBF" w:rsidRDefault="00D23BBF" w:rsidP="00610A40">
      <w:pPr>
        <w:pStyle w:val="NoSpacing"/>
        <w:pBdr>
          <w:top w:val="single" w:sz="4" w:space="1" w:color="auto"/>
          <w:left w:val="single" w:sz="4" w:space="4" w:color="auto"/>
          <w:bottom w:val="single" w:sz="4" w:space="1" w:color="auto"/>
          <w:right w:val="single" w:sz="4" w:space="4" w:color="auto"/>
        </w:pBdr>
      </w:pPr>
      <w:r>
        <w:t>P = [[0, 1, 3, 0</w:t>
      </w:r>
      <w:proofErr w:type="gramStart"/>
      <w:r>
        <w:t>],[</w:t>
      </w:r>
      <w:proofErr w:type="gramEnd"/>
      <w:r>
        <w:t>3, 0, 0, 3]]</w:t>
      </w:r>
    </w:p>
    <w:p w14:paraId="7D5FB812" w14:textId="77777777" w:rsidR="00D23BBF" w:rsidRDefault="00D23BBF" w:rsidP="00610A40">
      <w:pPr>
        <w:pStyle w:val="NoSpacing"/>
        <w:pBdr>
          <w:top w:val="single" w:sz="4" w:space="1" w:color="auto"/>
          <w:left w:val="single" w:sz="4" w:space="4" w:color="auto"/>
          <w:bottom w:val="single" w:sz="4" w:space="1" w:color="auto"/>
          <w:right w:val="single" w:sz="4" w:space="4" w:color="auto"/>
        </w:pBdr>
      </w:pPr>
    </w:p>
    <w:p w14:paraId="5C258665" w14:textId="77777777" w:rsidR="00D23BBF" w:rsidRDefault="00D23BBF" w:rsidP="00610A40">
      <w:pPr>
        <w:pStyle w:val="NoSpacing"/>
        <w:pBdr>
          <w:top w:val="single" w:sz="4" w:space="1" w:color="auto"/>
          <w:left w:val="single" w:sz="4" w:space="4" w:color="auto"/>
          <w:bottom w:val="single" w:sz="4" w:space="1" w:color="auto"/>
          <w:right w:val="single" w:sz="4" w:space="4" w:color="auto"/>
        </w:pBdr>
      </w:pPr>
      <w:r>
        <w:t>#</w:t>
      </w:r>
      <w:proofErr w:type="gramStart"/>
      <w:r>
        <w:t>assign</w:t>
      </w:r>
      <w:proofErr w:type="gramEnd"/>
      <w:r>
        <w:t xml:space="preserve"> the z-positions to the binder yarns</w:t>
      </w:r>
    </w:p>
    <w:p w14:paraId="26A1B446" w14:textId="77777777" w:rsidR="00D23BBF" w:rsidRDefault="00D23BBF" w:rsidP="00610A40">
      <w:pPr>
        <w:pStyle w:val="NoSpacing"/>
        <w:pBdr>
          <w:top w:val="single" w:sz="4" w:space="1" w:color="auto"/>
          <w:left w:val="single" w:sz="4" w:space="4" w:color="auto"/>
          <w:bottom w:val="single" w:sz="4" w:space="1" w:color="auto"/>
          <w:right w:val="single" w:sz="4" w:space="4" w:color="auto"/>
        </w:pBdr>
      </w:pPr>
      <w:r>
        <w:t>for y in range(</w:t>
      </w:r>
      <w:proofErr w:type="spellStart"/>
      <w:proofErr w:type="gramStart"/>
      <w:r>
        <w:t>nwarp,NumXYarns</w:t>
      </w:r>
      <w:proofErr w:type="spellEnd"/>
      <w:proofErr w:type="gramEnd"/>
      <w:r>
        <w:t>): #loop through number of binder yarns</w:t>
      </w:r>
    </w:p>
    <w:p w14:paraId="248DA445" w14:textId="77777777" w:rsidR="00D23BBF" w:rsidRDefault="00D23BBF" w:rsidP="00610A40">
      <w:pPr>
        <w:pStyle w:val="NoSpacing"/>
        <w:pBdr>
          <w:top w:val="single" w:sz="4" w:space="1" w:color="auto"/>
          <w:left w:val="single" w:sz="4" w:space="4" w:color="auto"/>
          <w:bottom w:val="single" w:sz="4" w:space="1" w:color="auto"/>
          <w:right w:val="single" w:sz="4" w:space="4" w:color="auto"/>
        </w:pBdr>
      </w:pPr>
      <w:r>
        <w:tab/>
        <w:t xml:space="preserve">offset = 0 </w:t>
      </w:r>
    </w:p>
    <w:p w14:paraId="68E39F70" w14:textId="77777777" w:rsidR="00D23BBF" w:rsidRDefault="00D23BBF" w:rsidP="00610A40">
      <w:pPr>
        <w:pStyle w:val="NoSpacing"/>
        <w:pBdr>
          <w:top w:val="single" w:sz="4" w:space="1" w:color="auto"/>
          <w:left w:val="single" w:sz="4" w:space="4" w:color="auto"/>
          <w:bottom w:val="single" w:sz="4" w:space="1" w:color="auto"/>
          <w:right w:val="single" w:sz="4" w:space="4" w:color="auto"/>
        </w:pBdr>
      </w:pPr>
      <w:r>
        <w:tab/>
        <w:t>for x in range(</w:t>
      </w:r>
      <w:proofErr w:type="gramStart"/>
      <w:r>
        <w:t>0,NumYYarns</w:t>
      </w:r>
      <w:proofErr w:type="gramEnd"/>
      <w:r>
        <w:t>): #loop through the node positions</w:t>
      </w:r>
      <w:r>
        <w:tab/>
      </w:r>
    </w:p>
    <w:p w14:paraId="7F688A9D" w14:textId="1C052A6F" w:rsidR="00D23BBF" w:rsidRDefault="00D23BBF" w:rsidP="00610A40">
      <w:pPr>
        <w:pStyle w:val="NoSpacing"/>
        <w:pBdr>
          <w:top w:val="single" w:sz="4" w:space="1" w:color="auto"/>
          <w:left w:val="single" w:sz="4" w:space="4" w:color="auto"/>
          <w:bottom w:val="single" w:sz="4" w:space="1" w:color="auto"/>
          <w:right w:val="single" w:sz="4" w:space="4" w:color="auto"/>
        </w:pBdr>
      </w:pPr>
      <w:r>
        <w:tab/>
      </w:r>
      <w:r>
        <w:tab/>
      </w:r>
      <w:proofErr w:type="spellStart"/>
      <w:proofErr w:type="gramStart"/>
      <w:r>
        <w:t>weave.SetBinderPosition</w:t>
      </w:r>
      <w:proofErr w:type="spellEnd"/>
      <w:proofErr w:type="gramEnd"/>
      <w:r w:rsidR="00806C9D">
        <w:fldChar w:fldCharType="begin"/>
      </w:r>
      <w:r w:rsidR="00806C9D">
        <w:instrText xml:space="preserve"> XE "</w:instrText>
      </w:r>
      <w:r w:rsidR="00806C9D" w:rsidRPr="005A6D6A">
        <w:instrText>SetBinderPosition</w:instrText>
      </w:r>
      <w:r w:rsidR="00806C9D">
        <w:instrText xml:space="preserve">" </w:instrText>
      </w:r>
      <w:r w:rsidR="00806C9D">
        <w:fldChar w:fldCharType="end"/>
      </w:r>
      <w:r>
        <w:t>(x, y, P[y-</w:t>
      </w:r>
      <w:proofErr w:type="spellStart"/>
      <w:r>
        <w:t>NumWarpYarns</w:t>
      </w:r>
      <w:proofErr w:type="spellEnd"/>
      <w:r>
        <w:t>][offset])</w:t>
      </w:r>
    </w:p>
    <w:p w14:paraId="689A9DB2" w14:textId="77777777" w:rsidR="00D23BBF" w:rsidRDefault="00D23BBF" w:rsidP="00610A40">
      <w:pPr>
        <w:pStyle w:val="NoSpacing"/>
        <w:pBdr>
          <w:top w:val="single" w:sz="4" w:space="1" w:color="auto"/>
          <w:left w:val="single" w:sz="4" w:space="4" w:color="auto"/>
          <w:bottom w:val="single" w:sz="4" w:space="1" w:color="auto"/>
          <w:right w:val="single" w:sz="4" w:space="4" w:color="auto"/>
        </w:pBdr>
      </w:pPr>
      <w:r>
        <w:tab/>
      </w:r>
      <w:r>
        <w:tab/>
        <w:t>offset = offset+1</w:t>
      </w:r>
    </w:p>
    <w:p w14:paraId="0EA0AED4" w14:textId="77777777" w:rsidR="00D23BBF" w:rsidRDefault="00D23BBF" w:rsidP="00610A40">
      <w:pPr>
        <w:pStyle w:val="NoSpacing"/>
        <w:pBdr>
          <w:top w:val="single" w:sz="4" w:space="1" w:color="auto"/>
          <w:left w:val="single" w:sz="4" w:space="4" w:color="auto"/>
          <w:bottom w:val="single" w:sz="4" w:space="1" w:color="auto"/>
          <w:right w:val="single" w:sz="4" w:space="4" w:color="auto"/>
        </w:pBdr>
      </w:pPr>
      <w:r>
        <w:tab/>
      </w:r>
      <w:r>
        <w:tab/>
      </w:r>
    </w:p>
    <w:p w14:paraId="455FA37A" w14:textId="77777777" w:rsidR="00D23BBF" w:rsidRDefault="00D23BBF" w:rsidP="00610A40">
      <w:pPr>
        <w:pStyle w:val="NoSpacing"/>
        <w:pBdr>
          <w:top w:val="single" w:sz="4" w:space="1" w:color="auto"/>
          <w:left w:val="single" w:sz="4" w:space="4" w:color="auto"/>
          <w:bottom w:val="single" w:sz="4" w:space="1" w:color="auto"/>
          <w:right w:val="single" w:sz="4" w:space="4" w:color="auto"/>
        </w:pBdr>
      </w:pPr>
      <w:r>
        <w:t># Add textile to database</w:t>
      </w:r>
    </w:p>
    <w:p w14:paraId="0F3E8722" w14:textId="0BBAC7C0" w:rsidR="00D23BBF" w:rsidRDefault="00D23BBF" w:rsidP="00610A40">
      <w:pPr>
        <w:pStyle w:val="NoSpacing"/>
        <w:pBdr>
          <w:top w:val="single" w:sz="4" w:space="1" w:color="auto"/>
          <w:left w:val="single" w:sz="4" w:space="4" w:color="auto"/>
          <w:bottom w:val="single" w:sz="4" w:space="1" w:color="auto"/>
          <w:right w:val="single" w:sz="4" w:space="4" w:color="auto"/>
        </w:pBdr>
      </w:pPr>
      <w:proofErr w:type="spellStart"/>
      <w:r>
        <w:t>AddTextile</w:t>
      </w:r>
      <w:proofErr w:type="spellEnd"/>
      <w:r w:rsidR="00806C9D">
        <w:fldChar w:fldCharType="begin"/>
      </w:r>
      <w:r w:rsidR="00806C9D">
        <w:instrText xml:space="preserve"> XE "</w:instrText>
      </w:r>
      <w:r w:rsidR="00806C9D" w:rsidRPr="00A96470">
        <w:instrText>AddTextile</w:instrText>
      </w:r>
      <w:r w:rsidR="00806C9D">
        <w:instrText xml:space="preserve">" </w:instrText>
      </w:r>
      <w:r w:rsidR="00806C9D">
        <w:fldChar w:fldCharType="end"/>
      </w:r>
      <w:r>
        <w:t>('test3D', weave)</w:t>
      </w:r>
    </w:p>
    <w:p w14:paraId="6DE84C7D" w14:textId="77777777" w:rsidR="0074542E" w:rsidRDefault="0074542E" w:rsidP="00610A40">
      <w:pPr>
        <w:pBdr>
          <w:top w:val="single" w:sz="4" w:space="1" w:color="auto"/>
          <w:left w:val="single" w:sz="4" w:space="4" w:color="auto"/>
          <w:bottom w:val="single" w:sz="4" w:space="1" w:color="auto"/>
          <w:right w:val="single" w:sz="4" w:space="4" w:color="auto"/>
        </w:pBdr>
      </w:pPr>
    </w:p>
    <w:p w14:paraId="03CB5B37" w14:textId="7ECD13F6" w:rsidR="007817CC" w:rsidRDefault="007817CC" w:rsidP="00610A40">
      <w:pPr>
        <w:pBdr>
          <w:top w:val="single" w:sz="4" w:space="1" w:color="auto"/>
          <w:left w:val="single" w:sz="4" w:space="4" w:color="auto"/>
          <w:bottom w:val="single" w:sz="4" w:space="1" w:color="auto"/>
          <w:right w:val="single" w:sz="4" w:space="4" w:color="auto"/>
        </w:pBdr>
      </w:pPr>
      <w:r>
        <w:t xml:space="preserve">The resulting textile and yarn path </w:t>
      </w:r>
      <w:r w:rsidR="00D30577">
        <w:t>are shown in</w:t>
      </w:r>
      <w:r>
        <w:t xml:space="preserve"> </w:t>
      </w:r>
      <w:r w:rsidR="00630D10">
        <w:fldChar w:fldCharType="begin"/>
      </w:r>
      <w:r w:rsidR="00630D10">
        <w:instrText xml:space="preserve"> REF _Ref495998571 \h </w:instrText>
      </w:r>
      <w:r w:rsidR="00630D10">
        <w:fldChar w:fldCharType="separate"/>
      </w:r>
      <w:r w:rsidR="00353CD5">
        <w:t xml:space="preserve">Figure </w:t>
      </w:r>
      <w:r w:rsidR="00353CD5">
        <w:rPr>
          <w:noProof/>
        </w:rPr>
        <w:t>24</w:t>
      </w:r>
      <w:r w:rsidR="00353CD5">
        <w:t xml:space="preserve">: Example 3D weave. A) The geometrical model and B) the yarn paths and </w:t>
      </w:r>
      <w:proofErr w:type="spellStart"/>
      <w:r w:rsidR="00353CD5">
        <w:t>nodes.</w:t>
      </w:r>
      <w:r w:rsidR="00630D10">
        <w:fldChar w:fldCharType="end"/>
      </w:r>
      <w:r w:rsidR="009A08E5">
        <w:fldChar w:fldCharType="begin"/>
      </w:r>
      <w:r w:rsidR="009A08E5">
        <w:instrText xml:space="preserve"> REF _Ref420686483 \h </w:instrText>
      </w:r>
      <w:r w:rsidR="009A08E5">
        <w:fldChar w:fldCharType="separate"/>
      </w:r>
      <w:r w:rsidR="00353CD5">
        <w:t>Figure</w:t>
      </w:r>
      <w:proofErr w:type="spellEnd"/>
      <w:r w:rsidR="00353CD5">
        <w:t xml:space="preserve"> </w:t>
      </w:r>
      <w:r w:rsidR="00353CD5">
        <w:rPr>
          <w:noProof/>
        </w:rPr>
        <w:t>24</w:t>
      </w:r>
      <w:r w:rsidR="009A08E5">
        <w:fldChar w:fldCharType="end"/>
      </w:r>
      <w:r w:rsidR="009A08E5">
        <w:t>.</w:t>
      </w:r>
    </w:p>
    <w:p w14:paraId="2B76ED93" w14:textId="77777777" w:rsidR="009A08E5" w:rsidRDefault="009A08E5" w:rsidP="00610A40">
      <w:pPr>
        <w:pBdr>
          <w:top w:val="single" w:sz="4" w:space="1" w:color="auto"/>
          <w:left w:val="single" w:sz="4" w:space="4" w:color="auto"/>
          <w:bottom w:val="single" w:sz="4" w:space="1" w:color="auto"/>
          <w:right w:val="single" w:sz="4" w:space="4" w:color="auto"/>
        </w:pBdr>
      </w:pPr>
    </w:p>
    <w:p w14:paraId="0C84FAC5" w14:textId="77777777" w:rsidR="009A08E5" w:rsidRDefault="00671751" w:rsidP="00610A40">
      <w:pPr>
        <w:pBdr>
          <w:top w:val="single" w:sz="4" w:space="1" w:color="auto"/>
          <w:left w:val="single" w:sz="4" w:space="4" w:color="auto"/>
          <w:bottom w:val="single" w:sz="4" w:space="1" w:color="auto"/>
          <w:right w:val="single" w:sz="4" w:space="4" w:color="auto"/>
        </w:pBdr>
      </w:pPr>
      <w:r>
        <w:rPr>
          <w:noProof/>
          <w:lang w:eastAsia="en-GB"/>
        </w:rPr>
        <w:lastRenderedPageBreak/>
        <mc:AlternateContent>
          <mc:Choice Requires="wpg">
            <w:drawing>
              <wp:anchor distT="0" distB="0" distL="114300" distR="114300" simplePos="0" relativeHeight="251825152" behindDoc="0" locked="0" layoutInCell="1" allowOverlap="1" wp14:anchorId="430BBB8F" wp14:editId="3427228F">
                <wp:simplePos x="0" y="0"/>
                <wp:positionH relativeFrom="column">
                  <wp:posOffset>67393</wp:posOffset>
                </wp:positionH>
                <wp:positionV relativeFrom="paragraph">
                  <wp:posOffset>1103768</wp:posOffset>
                </wp:positionV>
                <wp:extent cx="5434965" cy="212090"/>
                <wp:effectExtent l="0" t="0" r="13335" b="0"/>
                <wp:wrapNone/>
                <wp:docPr id="339" name="Group 339"/>
                <wp:cNvGraphicFramePr/>
                <a:graphic xmlns:a="http://schemas.openxmlformats.org/drawingml/2006/main">
                  <a:graphicData uri="http://schemas.microsoft.com/office/word/2010/wordprocessingGroup">
                    <wpg:wgp>
                      <wpg:cNvGrpSpPr/>
                      <wpg:grpSpPr>
                        <a:xfrm>
                          <a:off x="0" y="0"/>
                          <a:ext cx="5434965" cy="212090"/>
                          <a:chOff x="0" y="0"/>
                          <a:chExt cx="5434965" cy="212090"/>
                        </a:xfrm>
                      </wpg:grpSpPr>
                      <wps:wsp>
                        <wps:cNvPr id="337" name="Text Box 337"/>
                        <wps:cNvSpPr txBox="1"/>
                        <wps:spPr>
                          <a:xfrm>
                            <a:off x="0" y="0"/>
                            <a:ext cx="497205" cy="21209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BC19616" w14:textId="77777777" w:rsidR="007E550C" w:rsidRPr="00D91BA8" w:rsidRDefault="007E550C" w:rsidP="00671751">
                              <w:r>
                                <w:t>A)</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338" name="Text Box 338"/>
                        <wps:cNvSpPr txBox="1"/>
                        <wps:spPr>
                          <a:xfrm>
                            <a:off x="4937760" y="0"/>
                            <a:ext cx="497205" cy="21209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3A45251" w14:textId="77777777" w:rsidR="007E550C" w:rsidRPr="00D91BA8" w:rsidRDefault="007E550C" w:rsidP="00671751">
                              <w: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430BBB8F" id="Group 339" o:spid="_x0000_s1160" style="position:absolute;margin-left:5.3pt;margin-top:86.9pt;width:427.95pt;height:16.7pt;z-index:251825152" coordsize="54349,21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">
                <v:shape id="Text Box 337" o:spid="_x0000_s1161" type="#_x0000_t202" style="position:absolute;width:4972;height:21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" filled="f" stroked="f" strokeweight=".5pt">
                  <v:textbox inset="0,0,0,0">
                    <w:txbxContent>
                      <w:p w14:paraId="2BC19616" w14:textId="77777777" w:rsidR="007E550C" w:rsidRPr="00D91BA8" w:rsidRDefault="007E550C" w:rsidP="00671751">
                        <w:r>
                          <w:t>A)</w:t>
                        </w:r>
                      </w:p>
                    </w:txbxContent>
                  </v:textbox>
                </v:shape>
                <v:shape id="Text Box 338" o:spid="_x0000_s1162" type="#_x0000_t202" style="position:absolute;left:49377;width:4972;height:21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" filled="f" stroked="f" strokeweight=".5pt">
                  <v:textbox inset="0,0,0,0">
                    <w:txbxContent>
                      <w:p w14:paraId="03A45251" w14:textId="77777777" w:rsidR="007E550C" w:rsidRPr="00D91BA8" w:rsidRDefault="007E550C" w:rsidP="00671751">
                        <w:r>
                          <w:t>B)</w:t>
                        </w:r>
                      </w:p>
                    </w:txbxContent>
                  </v:textbox>
                </v:shape>
              </v:group>
            </w:pict>
          </mc:Fallback>
        </mc:AlternateContent>
      </w:r>
      <w:r w:rsidR="009A08E5">
        <w:rPr>
          <w:noProof/>
          <w:lang w:eastAsia="en-GB"/>
        </w:rPr>
        <w:drawing>
          <wp:inline distT="0" distB="0" distL="0" distR="0" wp14:anchorId="5C6597F9" wp14:editId="408404FF">
            <wp:extent cx="2592000" cy="1245878"/>
            <wp:effectExtent l="0" t="0" r="0" b="0"/>
            <wp:docPr id="328" name="Picture 3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xample 3d weave - yarns.png"/>
                    <pic:cNvPicPr/>
                  </pic:nvPicPr>
                  <pic:blipFill rotWithShape="1">
                    <a:blip r:embed="rId55" cstate="print">
                      <a:extLst>
                        <a:ext uri="{28A0092B-C50C-407E-A947-70E740481C1C}">
                          <a14:useLocalDpi xmlns:a14="http://schemas.microsoft.com/office/drawing/2010/main" val="0"/>
                        </a:ext>
                      </a:extLst>
                    </a:blip>
                    <a:srcRect l="5119" t="33045" r="8000" b="29265"/>
                    <a:stretch/>
                  </pic:blipFill>
                  <pic:spPr bwMode="auto">
                    <a:xfrm>
                      <a:off x="0" y="0"/>
                      <a:ext cx="2592000" cy="1245878"/>
                    </a:xfrm>
                    <a:prstGeom prst="rect">
                      <a:avLst/>
                    </a:prstGeom>
                    <a:ln>
                      <a:noFill/>
                    </a:ln>
                    <a:extLst>
                      <a:ext uri="{53640926-AAD7-44D8-BBD7-CCE9431645EC}">
                        <a14:shadowObscured xmlns:a14="http://schemas.microsoft.com/office/drawing/2010/main"/>
                      </a:ext>
                    </a:extLst>
                  </pic:spPr>
                </pic:pic>
              </a:graphicData>
            </a:graphic>
          </wp:inline>
        </w:drawing>
      </w:r>
      <w:r w:rsidR="009A08E5">
        <w:t xml:space="preserve"> </w:t>
      </w:r>
      <w:r w:rsidR="009A08E5">
        <w:rPr>
          <w:noProof/>
          <w:lang w:eastAsia="en-GB"/>
        </w:rPr>
        <w:drawing>
          <wp:inline distT="0" distB="0" distL="0" distR="0" wp14:anchorId="23C086CD" wp14:editId="2C0029FC">
            <wp:extent cx="2592000" cy="1288391"/>
            <wp:effectExtent l="0" t="0" r="0" b="7620"/>
            <wp:docPr id="329" name="Picture 3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xample 3d weave - yarn paths.png"/>
                    <pic:cNvPicPr/>
                  </pic:nvPicPr>
                  <pic:blipFill rotWithShape="1">
                    <a:blip r:embed="rId56" cstate="print">
                      <a:extLst>
                        <a:ext uri="{28A0092B-C50C-407E-A947-70E740481C1C}">
                          <a14:useLocalDpi xmlns:a14="http://schemas.microsoft.com/office/drawing/2010/main" val="0"/>
                        </a:ext>
                      </a:extLst>
                    </a:blip>
                    <a:srcRect l="10880" t="32467" r="7247" b="30802"/>
                    <a:stretch/>
                  </pic:blipFill>
                  <pic:spPr bwMode="auto">
                    <a:xfrm>
                      <a:off x="0" y="0"/>
                      <a:ext cx="2592000" cy="1288391"/>
                    </a:xfrm>
                    <a:prstGeom prst="rect">
                      <a:avLst/>
                    </a:prstGeom>
                    <a:ln>
                      <a:noFill/>
                    </a:ln>
                    <a:extLst>
                      <a:ext uri="{53640926-AAD7-44D8-BBD7-CCE9431645EC}">
                        <a14:shadowObscured xmlns:a14="http://schemas.microsoft.com/office/drawing/2010/main"/>
                      </a:ext>
                    </a:extLst>
                  </pic:spPr>
                </pic:pic>
              </a:graphicData>
            </a:graphic>
          </wp:inline>
        </w:drawing>
      </w:r>
    </w:p>
    <w:p w14:paraId="1FDAA4DB" w14:textId="1495BEE7" w:rsidR="004873F0" w:rsidRPr="004873F0" w:rsidRDefault="009A08E5">
      <w:pPr>
        <w:pStyle w:val="Caption"/>
        <w:pBdr>
          <w:top w:val="single" w:sz="4" w:space="1" w:color="auto"/>
          <w:left w:val="single" w:sz="4" w:space="4" w:color="auto"/>
          <w:bottom w:val="single" w:sz="4" w:space="1" w:color="auto"/>
          <w:right w:val="single" w:sz="4" w:space="4" w:color="auto"/>
        </w:pBdr>
      </w:pPr>
      <w:bookmarkStart w:id="99" w:name="_Ref420686483"/>
      <w:bookmarkStart w:id="100" w:name="_Ref495998571"/>
      <w:r>
        <w:t xml:space="preserve">Figure </w:t>
      </w:r>
      <w:r w:rsidR="000C3F0F">
        <w:rPr>
          <w:noProof/>
        </w:rPr>
        <w:fldChar w:fldCharType="begin"/>
      </w:r>
      <w:r w:rsidR="000C3F0F">
        <w:rPr>
          <w:noProof/>
        </w:rPr>
        <w:instrText xml:space="preserve"> SEQ Figure \* ARABIC </w:instrText>
      </w:r>
      <w:r w:rsidR="000C3F0F">
        <w:rPr>
          <w:noProof/>
        </w:rPr>
        <w:fldChar w:fldCharType="separate"/>
      </w:r>
      <w:r w:rsidR="00353CD5">
        <w:rPr>
          <w:noProof/>
        </w:rPr>
        <w:t>24</w:t>
      </w:r>
      <w:r w:rsidR="000C3F0F">
        <w:rPr>
          <w:noProof/>
        </w:rPr>
        <w:fldChar w:fldCharType="end"/>
      </w:r>
      <w:bookmarkEnd w:id="99"/>
      <w:r>
        <w:t xml:space="preserve">: Example 3D weave. A) </w:t>
      </w:r>
      <w:r w:rsidR="00905796">
        <w:t>The</w:t>
      </w:r>
      <w:r>
        <w:t xml:space="preserve"> geometrical model and B) the yarn paths and nodes.</w:t>
      </w:r>
      <w:bookmarkEnd w:id="100"/>
    </w:p>
    <w:p w14:paraId="7A9EDB8B" w14:textId="77777777" w:rsidR="00B1608D" w:rsidRDefault="00B1608D" w:rsidP="00920A9E">
      <w:pPr>
        <w:spacing w:after="200" w:line="276" w:lineRule="auto"/>
      </w:pPr>
    </w:p>
    <w:p w14:paraId="3011684E" w14:textId="51276F60" w:rsidR="00D202FE" w:rsidRDefault="00D202FE" w:rsidP="008E0D64">
      <w:pPr>
        <w:pStyle w:val="Heading3"/>
      </w:pPr>
      <w:bookmarkStart w:id="101" w:name="_Toc76652648"/>
      <w:r>
        <w:t>7.4.4 Create Decoupled Layer to Layer Textiles</w:t>
      </w:r>
      <w:bookmarkEnd w:id="101"/>
    </w:p>
    <w:p w14:paraId="70E8A2E5" w14:textId="1146772F" w:rsidR="00D202FE" w:rsidRDefault="00D202FE" w:rsidP="00D202FE">
      <w:r>
        <w:t xml:space="preserve">In Section 7.4.3 layer to layer textiles were described where the binder yarns </w:t>
      </w:r>
      <w:proofErr w:type="gramStart"/>
      <w:r>
        <w:t>in a given</w:t>
      </w:r>
      <w:proofErr w:type="gramEnd"/>
      <w:r>
        <w:t xml:space="preserve"> stack are ‘tied’ together and follow the same pattern through the weft stacks. In the </w:t>
      </w:r>
      <w:proofErr w:type="spellStart"/>
      <w:r>
        <w:t>CTextileDecoupledLToL</w:t>
      </w:r>
      <w:proofErr w:type="spellEnd"/>
      <w:r>
        <w:t xml:space="preserve"> class the binder yarns at a given warp position can follow different paths through the weft stacks with the constraints that they cannot cross each other and that there much always be at least one weft yarn between the binder yarns.</w:t>
      </w:r>
    </w:p>
    <w:p w14:paraId="5757046A" w14:textId="40513524" w:rsidR="00D202FE" w:rsidRDefault="00D202FE" w:rsidP="00D202FE"/>
    <w:p w14:paraId="2746B0C2" w14:textId="472B5F5B" w:rsidR="00D202FE" w:rsidRDefault="00D202FE" w:rsidP="00D202FE">
      <w:pPr>
        <w:pStyle w:val="NoSpacing"/>
      </w:pPr>
      <w:r>
        <w:t>Textile</w:t>
      </w:r>
      <w:r w:rsidRPr="00A655BD">
        <w:t xml:space="preserve"> = </w:t>
      </w:r>
      <w:proofErr w:type="spellStart"/>
      <w:r w:rsidRPr="00A655BD">
        <w:t>CTextile</w:t>
      </w:r>
      <w:r>
        <w:t>Decoupled</w:t>
      </w:r>
      <w:r w:rsidRPr="00A655BD">
        <w:t>LTo</w:t>
      </w:r>
      <w:proofErr w:type="spellEnd"/>
      <w:r>
        <w:fldChar w:fldCharType="begin"/>
      </w:r>
      <w:r>
        <w:instrText xml:space="preserve"> XE "</w:instrText>
      </w:r>
      <w:r w:rsidRPr="00CF2156">
        <w:instrText>CTextileLayerToLayer</w:instrText>
      </w:r>
      <w:r>
        <w:instrText xml:space="preserve">" </w:instrText>
      </w:r>
      <w:r>
        <w:fldChar w:fldCharType="end"/>
      </w:r>
      <w:r w:rsidRPr="00A655BD">
        <w:t>(</w:t>
      </w:r>
      <w:proofErr w:type="spellStart"/>
      <w:r w:rsidRPr="00A655BD">
        <w:t>n</w:t>
      </w:r>
      <w:r w:rsidRPr="00CD4207">
        <w:rPr>
          <w:vertAlign w:val="subscript"/>
        </w:rPr>
        <w:t>x</w:t>
      </w:r>
      <w:proofErr w:type="spellEnd"/>
      <w:r w:rsidRPr="00A655BD">
        <w:t xml:space="preserve">, </w:t>
      </w:r>
      <w:proofErr w:type="spellStart"/>
      <w:r w:rsidRPr="00A655BD">
        <w:t>n</w:t>
      </w:r>
      <w:r w:rsidRPr="00CD4207">
        <w:rPr>
          <w:vertAlign w:val="subscript"/>
        </w:rPr>
        <w:t>y</w:t>
      </w:r>
      <w:proofErr w:type="spellEnd"/>
      <w:r w:rsidRPr="00A655BD">
        <w:t xml:space="preserve">, </w:t>
      </w:r>
      <w:proofErr w:type="spellStart"/>
      <w:r w:rsidRPr="00A655BD">
        <w:t>s</w:t>
      </w:r>
      <w:r w:rsidRPr="00CD4207">
        <w:rPr>
          <w:vertAlign w:val="subscript"/>
        </w:rPr>
        <w:t>x</w:t>
      </w:r>
      <w:proofErr w:type="spellEnd"/>
      <w:r w:rsidRPr="00A655BD">
        <w:t xml:space="preserve">, </w:t>
      </w:r>
      <w:proofErr w:type="spellStart"/>
      <w:r w:rsidRPr="00A655BD">
        <w:t>s</w:t>
      </w:r>
      <w:r w:rsidRPr="00CD4207">
        <w:rPr>
          <w:vertAlign w:val="subscript"/>
        </w:rPr>
        <w:t>y</w:t>
      </w:r>
      <w:proofErr w:type="spellEnd"/>
      <w:r w:rsidRPr="00A655BD">
        <w:t>, h</w:t>
      </w:r>
      <w:r w:rsidRPr="00CD4207">
        <w:rPr>
          <w:vertAlign w:val="subscript"/>
        </w:rPr>
        <w:t>x</w:t>
      </w:r>
      <w:r w:rsidRPr="00A655BD">
        <w:t xml:space="preserve">, </w:t>
      </w:r>
      <w:proofErr w:type="spellStart"/>
      <w:r w:rsidRPr="00A655BD">
        <w:t>h</w:t>
      </w:r>
      <w:r w:rsidRPr="00CD4207">
        <w:rPr>
          <w:vertAlign w:val="subscript"/>
        </w:rPr>
        <w:t>y</w:t>
      </w:r>
      <w:proofErr w:type="spellEnd"/>
      <w:r w:rsidRPr="00A655BD">
        <w:t xml:space="preserve">, </w:t>
      </w:r>
      <w:proofErr w:type="spellStart"/>
      <w:r w:rsidRPr="00A655BD">
        <w:t>n</w:t>
      </w:r>
      <w:r w:rsidRPr="00CD4207">
        <w:rPr>
          <w:vertAlign w:val="subscript"/>
        </w:rPr>
        <w:t>bl</w:t>
      </w:r>
      <w:proofErr w:type="spellEnd"/>
      <w:r w:rsidRPr="00A655BD">
        <w:t>)</w:t>
      </w:r>
    </w:p>
    <w:p w14:paraId="5DF7C250" w14:textId="77777777" w:rsidR="00D202FE" w:rsidRDefault="00D202FE" w:rsidP="00D202FE"/>
    <w:p w14:paraId="04E66DFA" w14:textId="77777777" w:rsidR="00D202FE" w:rsidRDefault="00D202FE" w:rsidP="00D202FE">
      <w:r>
        <w:t>For this textile, the following parameters need to be specified:</w:t>
      </w:r>
    </w:p>
    <w:p w14:paraId="1715CD6A" w14:textId="77777777" w:rsidR="00D202FE" w:rsidRDefault="00D202FE" w:rsidP="00D202FE">
      <w:proofErr w:type="spellStart"/>
      <w:r w:rsidRPr="00CD4207">
        <w:rPr>
          <w:i/>
        </w:rPr>
        <w:t>n</w:t>
      </w:r>
      <w:r w:rsidRPr="00CD4207">
        <w:rPr>
          <w:i/>
          <w:vertAlign w:val="subscript"/>
        </w:rPr>
        <w:t>x</w:t>
      </w:r>
      <w:proofErr w:type="spellEnd"/>
      <w:r>
        <w:t xml:space="preserve"> – number of x (warp &amp; binder) yarns</w:t>
      </w:r>
    </w:p>
    <w:p w14:paraId="3A761AD3" w14:textId="77777777" w:rsidR="00D202FE" w:rsidRDefault="00D202FE" w:rsidP="00D202FE">
      <w:proofErr w:type="spellStart"/>
      <w:r w:rsidRPr="00CD4207">
        <w:rPr>
          <w:i/>
        </w:rPr>
        <w:t>n</w:t>
      </w:r>
      <w:r w:rsidRPr="00CD4207">
        <w:rPr>
          <w:i/>
          <w:vertAlign w:val="subscript"/>
        </w:rPr>
        <w:t>y</w:t>
      </w:r>
      <w:proofErr w:type="spellEnd"/>
      <w:r>
        <w:t xml:space="preserve"> – number of y (weft) yarns</w:t>
      </w:r>
    </w:p>
    <w:p w14:paraId="5FEFD6C9" w14:textId="77777777" w:rsidR="00D202FE" w:rsidRDefault="00D202FE" w:rsidP="00D202FE">
      <w:proofErr w:type="spellStart"/>
      <w:r w:rsidRPr="00CD4207">
        <w:rPr>
          <w:i/>
        </w:rPr>
        <w:t>s</w:t>
      </w:r>
      <w:r w:rsidRPr="00CD4207">
        <w:rPr>
          <w:i/>
          <w:vertAlign w:val="subscript"/>
        </w:rPr>
        <w:t>x</w:t>
      </w:r>
      <w:proofErr w:type="spellEnd"/>
      <w:r>
        <w:t xml:space="preserve"> – x (warp / binder) yarn spacing</w:t>
      </w:r>
    </w:p>
    <w:p w14:paraId="0F0FB776" w14:textId="77777777" w:rsidR="00D202FE" w:rsidRDefault="00D202FE" w:rsidP="00D202FE">
      <w:proofErr w:type="spellStart"/>
      <w:r w:rsidRPr="00CD4207">
        <w:rPr>
          <w:i/>
        </w:rPr>
        <w:t>s</w:t>
      </w:r>
      <w:r w:rsidRPr="00CD4207">
        <w:rPr>
          <w:i/>
          <w:vertAlign w:val="subscript"/>
        </w:rPr>
        <w:t>y</w:t>
      </w:r>
      <w:proofErr w:type="spellEnd"/>
      <w:r>
        <w:t xml:space="preserve"> – y (weft) yarn spacing</w:t>
      </w:r>
    </w:p>
    <w:p w14:paraId="68FDE68F" w14:textId="77777777" w:rsidR="00D202FE" w:rsidRDefault="00D202FE" w:rsidP="00D202FE">
      <w:r w:rsidRPr="00CD4207">
        <w:rPr>
          <w:i/>
        </w:rPr>
        <w:t>h</w:t>
      </w:r>
      <w:r w:rsidRPr="00CD4207">
        <w:rPr>
          <w:i/>
          <w:vertAlign w:val="subscript"/>
        </w:rPr>
        <w:t>x</w:t>
      </w:r>
      <w:r>
        <w:t xml:space="preserve"> – x (warp / binder) yarn heights</w:t>
      </w:r>
    </w:p>
    <w:p w14:paraId="6F82DABB" w14:textId="77777777" w:rsidR="00D202FE" w:rsidRDefault="00D202FE" w:rsidP="00D202FE">
      <w:proofErr w:type="spellStart"/>
      <w:r w:rsidRPr="00CD4207">
        <w:rPr>
          <w:i/>
        </w:rPr>
        <w:t>h</w:t>
      </w:r>
      <w:r w:rsidRPr="00CD4207">
        <w:rPr>
          <w:i/>
          <w:vertAlign w:val="subscript"/>
        </w:rPr>
        <w:t>y</w:t>
      </w:r>
      <w:proofErr w:type="spellEnd"/>
      <w:r>
        <w:t xml:space="preserve"> – y </w:t>
      </w:r>
      <w:proofErr w:type="gramStart"/>
      <w:r>
        <w:t>( weft</w:t>
      </w:r>
      <w:proofErr w:type="gramEnd"/>
      <w:r>
        <w:t>) yarn heights</w:t>
      </w:r>
    </w:p>
    <w:p w14:paraId="0A0E2F86" w14:textId="77777777" w:rsidR="00D202FE" w:rsidRDefault="00D202FE" w:rsidP="00D202FE">
      <w:proofErr w:type="spellStart"/>
      <w:r w:rsidRPr="00CD4207">
        <w:rPr>
          <w:i/>
        </w:rPr>
        <w:t>n</w:t>
      </w:r>
      <w:r w:rsidRPr="00CD4207">
        <w:rPr>
          <w:i/>
          <w:vertAlign w:val="subscript"/>
        </w:rPr>
        <w:t>bl</w:t>
      </w:r>
      <w:proofErr w:type="spellEnd"/>
      <w:r>
        <w:t xml:space="preserve"> – number of binder layers</w:t>
      </w:r>
    </w:p>
    <w:p w14:paraId="5D41D742" w14:textId="77777777" w:rsidR="00D202FE" w:rsidRDefault="00D202FE" w:rsidP="00D202FE"/>
    <w:p w14:paraId="7C0392F9" w14:textId="77777777" w:rsidR="0007377C" w:rsidRDefault="0007377C" w:rsidP="00D202FE">
      <w:r>
        <w:t xml:space="preserve">The ratio of warp to binder yarns and warp and weft layers are set up in the same way as for the </w:t>
      </w:r>
      <w:proofErr w:type="gramStart"/>
      <w:r>
        <w:t>layer to layer</w:t>
      </w:r>
      <w:proofErr w:type="gramEnd"/>
      <w:r>
        <w:t xml:space="preserve"> textile in section</w:t>
      </w:r>
      <w:r>
        <w:t xml:space="preserve"> 7.4.3.</w:t>
      </w:r>
    </w:p>
    <w:p w14:paraId="6274E7B1" w14:textId="77777777" w:rsidR="0007377C" w:rsidRDefault="0007377C" w:rsidP="00D202FE"/>
    <w:p w14:paraId="33C880DD" w14:textId="6F3E1C4C" w:rsidR="0041431E" w:rsidRDefault="00D202FE" w:rsidP="0041431E">
      <w:r>
        <w:t>Th</w:t>
      </w:r>
      <w:r w:rsidR="0007377C">
        <w:t>e</w:t>
      </w:r>
      <w:r>
        <w:t xml:space="preserve"> initial lay-up can then be further modified, </w:t>
      </w:r>
      <w:r w:rsidR="0007377C">
        <w:t>setting the paths of the binder yarns through the textile.</w:t>
      </w:r>
      <w:r w:rsidR="0041431E">
        <w:t xml:space="preserve"> </w:t>
      </w:r>
      <w:r w:rsidR="0041431E">
        <w:t>To create interlacing binder yarns the vertical position of the binder</w:t>
      </w:r>
      <w:r w:rsidR="0041431E">
        <w:t xml:space="preserve"> yarns</w:t>
      </w:r>
      <w:r w:rsidR="0041431E">
        <w:t xml:space="preserve"> at a given </w:t>
      </w:r>
      <w:proofErr w:type="spellStart"/>
      <w:proofErr w:type="gramStart"/>
      <w:r w:rsidR="0041431E">
        <w:t>x,y</w:t>
      </w:r>
      <w:proofErr w:type="spellEnd"/>
      <w:proofErr w:type="gramEnd"/>
      <w:r w:rsidR="0041431E">
        <w:t xml:space="preserve"> position can be specified</w:t>
      </w:r>
      <w:r w:rsidR="0041431E">
        <w:t xml:space="preserve"> using an array of offsets, one for each binder in the stack</w:t>
      </w:r>
      <w:r w:rsidR="0041431E">
        <w:t>. The offset from the top of the textile is specified in terms of the possible binder locations not the actual grid coordinate, an offset of 0 being at the top and 1 the next position down, underneath the top weft layer. The maximum offset is governed by the number of weft layers and number of binder layers</w:t>
      </w:r>
      <w:r w:rsidR="0041431E">
        <w:t xml:space="preserve"> as for the </w:t>
      </w:r>
      <w:proofErr w:type="gramStart"/>
      <w:r w:rsidR="0041431E">
        <w:t>layer to layer</w:t>
      </w:r>
      <w:proofErr w:type="gramEnd"/>
      <w:r w:rsidR="0041431E">
        <w:t xml:space="preserve"> textile</w:t>
      </w:r>
    </w:p>
    <w:p w14:paraId="2E0474C1" w14:textId="77777777" w:rsidR="0041431E" w:rsidRDefault="0041431E" w:rsidP="0041431E"/>
    <w:p w14:paraId="7BFFDB1D" w14:textId="33D153A1" w:rsidR="0041431E" w:rsidRDefault="0041431E" w:rsidP="0041431E">
      <w:pPr>
        <w:pStyle w:val="NoSpacing"/>
      </w:pPr>
      <w:proofErr w:type="spellStart"/>
      <w:proofErr w:type="gramStart"/>
      <w:r w:rsidRPr="001D218F">
        <w:t>weave.SetBinderPosition</w:t>
      </w:r>
      <w:proofErr w:type="spellEnd"/>
      <w:proofErr w:type="gramEnd"/>
      <w:r>
        <w:fldChar w:fldCharType="begin"/>
      </w:r>
      <w:r>
        <w:instrText xml:space="preserve"> XE "</w:instrText>
      </w:r>
      <w:r w:rsidRPr="00CF2156">
        <w:instrText>SetBinderPosition</w:instrText>
      </w:r>
      <w:r>
        <w:instrText xml:space="preserve">" </w:instrText>
      </w:r>
      <w:r>
        <w:fldChar w:fldCharType="end"/>
      </w:r>
      <w:r w:rsidRPr="001D218F">
        <w:t>(</w:t>
      </w:r>
      <w:r>
        <w:t>i</w:t>
      </w:r>
      <w:r w:rsidRPr="001D218F">
        <w:rPr>
          <w:vertAlign w:val="subscript"/>
        </w:rPr>
        <w:t>x</w:t>
      </w:r>
      <w:r w:rsidRPr="001D218F">
        <w:t>,</w:t>
      </w:r>
      <w:r>
        <w:t xml:space="preserve"> </w:t>
      </w:r>
      <w:proofErr w:type="spellStart"/>
      <w:r>
        <w:t>i</w:t>
      </w:r>
      <w:r w:rsidRPr="001D218F">
        <w:rPr>
          <w:vertAlign w:val="subscript"/>
        </w:rPr>
        <w:t>y</w:t>
      </w:r>
      <w:proofErr w:type="spellEnd"/>
      <w:r w:rsidRPr="001D218F">
        <w:t xml:space="preserve">, </w:t>
      </w:r>
      <w:proofErr w:type="spellStart"/>
      <w:r>
        <w:t>offset</w:t>
      </w:r>
      <w:r>
        <w:t>_array</w:t>
      </w:r>
      <w:r w:rsidRPr="00624DFE">
        <w:rPr>
          <w:vertAlign w:val="subscript"/>
        </w:rPr>
        <w:t>z</w:t>
      </w:r>
      <w:proofErr w:type="spellEnd"/>
      <w:r w:rsidRPr="001D218F">
        <w:t>)</w:t>
      </w:r>
    </w:p>
    <w:p w14:paraId="69EC4DF0" w14:textId="2185E0EC" w:rsidR="00D202FE" w:rsidRDefault="00D202FE" w:rsidP="00D202FE"/>
    <w:p w14:paraId="7A4BD51B" w14:textId="1A2F118E" w:rsidR="0041431E" w:rsidRDefault="0041431E" w:rsidP="00F074F1">
      <w:pPr>
        <w:pBdr>
          <w:top w:val="single" w:sz="4" w:space="1" w:color="auto"/>
          <w:left w:val="single" w:sz="4" w:space="1" w:color="auto"/>
          <w:bottom w:val="single" w:sz="4" w:space="1" w:color="auto"/>
          <w:right w:val="single" w:sz="4" w:space="1" w:color="auto"/>
        </w:pBdr>
      </w:pPr>
      <w:r>
        <w:t xml:space="preserve">Example script to create a 3D weave with </w:t>
      </w:r>
      <w:r>
        <w:t>2</w:t>
      </w:r>
      <w:r>
        <w:t xml:space="preserve"> warp</w:t>
      </w:r>
      <w:r>
        <w:t>s</w:t>
      </w:r>
      <w:r>
        <w:t xml:space="preserve"> and, 2 binder yarns in </w:t>
      </w:r>
      <w:r w:rsidRPr="002F3575">
        <w:rPr>
          <w:i/>
        </w:rPr>
        <w:t>x</w:t>
      </w:r>
      <w:r>
        <w:t>-direction. The</w:t>
      </w:r>
      <w:r>
        <w:t>re are two binder yarns in each binder stack</w:t>
      </w:r>
      <w:r>
        <w:t>. The 3D weave consist</w:t>
      </w:r>
      <w:r>
        <w:t>s</w:t>
      </w:r>
      <w:r>
        <w:t xml:space="preserve"> of </w:t>
      </w:r>
      <w:r>
        <w:t>3</w:t>
      </w:r>
      <w:r>
        <w:t xml:space="preserve"> weft layers. The binder yarn path is </w:t>
      </w:r>
      <w:r>
        <w:t xml:space="preserve">specified by a </w:t>
      </w:r>
      <w:proofErr w:type="gramStart"/>
      <w:r>
        <w:t>3 dimensional</w:t>
      </w:r>
      <w:proofErr w:type="gramEnd"/>
      <w:r>
        <w:t xml:space="preserve"> array of binder positions</w:t>
      </w:r>
      <w:r>
        <w:t xml:space="preserve"> and the yarn widths and heights are set.</w:t>
      </w:r>
    </w:p>
    <w:p w14:paraId="1AC12DC2" w14:textId="77777777" w:rsidR="00F074F1" w:rsidRDefault="00F074F1" w:rsidP="00F074F1">
      <w:pPr>
        <w:pBdr>
          <w:top w:val="single" w:sz="4" w:space="1" w:color="auto"/>
          <w:left w:val="single" w:sz="4" w:space="1" w:color="auto"/>
          <w:bottom w:val="single" w:sz="4" w:space="1" w:color="auto"/>
          <w:right w:val="single" w:sz="4" w:space="1" w:color="auto"/>
        </w:pBdr>
      </w:pPr>
    </w:p>
    <w:p w14:paraId="5CA38C2F" w14:textId="3378CDFD" w:rsidR="0041431E" w:rsidRPr="0041431E" w:rsidRDefault="0041431E" w:rsidP="00F074F1">
      <w:pPr>
        <w:pStyle w:val="NoSpacing"/>
        <w:pBdr>
          <w:top w:val="single" w:sz="4" w:space="1" w:color="auto"/>
          <w:left w:val="single" w:sz="4" w:space="1" w:color="auto"/>
          <w:bottom w:val="single" w:sz="4" w:space="1" w:color="auto"/>
          <w:right w:val="single" w:sz="4" w:space="1" w:color="auto"/>
        </w:pBdr>
      </w:pPr>
      <w:r w:rsidRPr="0041431E">
        <w:t># DecoupledLToLTextile.py</w:t>
      </w:r>
    </w:p>
    <w:p w14:paraId="0945DB84" w14:textId="77777777" w:rsidR="0041431E" w:rsidRPr="0041431E" w:rsidRDefault="0041431E" w:rsidP="00F074F1">
      <w:pPr>
        <w:pStyle w:val="NoSpacing"/>
        <w:pBdr>
          <w:top w:val="single" w:sz="4" w:space="1" w:color="auto"/>
          <w:left w:val="single" w:sz="4" w:space="1" w:color="auto"/>
          <w:bottom w:val="single" w:sz="4" w:space="1" w:color="auto"/>
          <w:right w:val="single" w:sz="4" w:space="1" w:color="auto"/>
        </w:pBdr>
      </w:pPr>
    </w:p>
    <w:p w14:paraId="580314C5" w14:textId="77777777" w:rsidR="0041431E" w:rsidRPr="0041431E" w:rsidRDefault="0041431E" w:rsidP="00F074F1">
      <w:pPr>
        <w:pStyle w:val="NoSpacing"/>
        <w:pBdr>
          <w:top w:val="single" w:sz="4" w:space="1" w:color="auto"/>
          <w:left w:val="single" w:sz="4" w:space="1" w:color="auto"/>
          <w:bottom w:val="single" w:sz="4" w:space="1" w:color="auto"/>
          <w:right w:val="single" w:sz="4" w:space="1" w:color="auto"/>
        </w:pBdr>
      </w:pPr>
      <w:r w:rsidRPr="0041431E">
        <w:t>#Set up 3D Weave textile</w:t>
      </w:r>
    </w:p>
    <w:p w14:paraId="09409DCA" w14:textId="77777777" w:rsidR="0041431E" w:rsidRPr="0041431E" w:rsidRDefault="0041431E" w:rsidP="00F074F1">
      <w:pPr>
        <w:pStyle w:val="NoSpacing"/>
        <w:pBdr>
          <w:top w:val="single" w:sz="4" w:space="1" w:color="auto"/>
          <w:left w:val="single" w:sz="4" w:space="1" w:color="auto"/>
          <w:bottom w:val="single" w:sz="4" w:space="1" w:color="auto"/>
          <w:right w:val="single" w:sz="4" w:space="1" w:color="auto"/>
        </w:pBdr>
      </w:pPr>
      <w:proofErr w:type="spellStart"/>
      <w:r w:rsidRPr="0041431E">
        <w:lastRenderedPageBreak/>
        <w:t>numBinderLayers</w:t>
      </w:r>
      <w:proofErr w:type="spellEnd"/>
      <w:r w:rsidRPr="0041431E">
        <w:t xml:space="preserve"> = 2</w:t>
      </w:r>
    </w:p>
    <w:p w14:paraId="0EF20828" w14:textId="77777777" w:rsidR="0041431E" w:rsidRPr="0041431E" w:rsidRDefault="0041431E" w:rsidP="00F074F1">
      <w:pPr>
        <w:pStyle w:val="NoSpacing"/>
        <w:pBdr>
          <w:top w:val="single" w:sz="4" w:space="1" w:color="auto"/>
          <w:left w:val="single" w:sz="4" w:space="1" w:color="auto"/>
          <w:bottom w:val="single" w:sz="4" w:space="1" w:color="auto"/>
          <w:right w:val="single" w:sz="4" w:space="1" w:color="auto"/>
        </w:pBdr>
      </w:pPr>
      <w:proofErr w:type="spellStart"/>
      <w:r w:rsidRPr="0041431E">
        <w:t>numXYarns</w:t>
      </w:r>
      <w:proofErr w:type="spellEnd"/>
      <w:r w:rsidRPr="0041431E">
        <w:t xml:space="preserve"> = 4</w:t>
      </w:r>
    </w:p>
    <w:p w14:paraId="762F9BBA" w14:textId="77777777" w:rsidR="0041431E" w:rsidRPr="0041431E" w:rsidRDefault="0041431E" w:rsidP="00F074F1">
      <w:pPr>
        <w:pStyle w:val="NoSpacing"/>
        <w:pBdr>
          <w:top w:val="single" w:sz="4" w:space="1" w:color="auto"/>
          <w:left w:val="single" w:sz="4" w:space="1" w:color="auto"/>
          <w:bottom w:val="single" w:sz="4" w:space="1" w:color="auto"/>
          <w:right w:val="single" w:sz="4" w:space="1" w:color="auto"/>
        </w:pBdr>
      </w:pPr>
      <w:proofErr w:type="spellStart"/>
      <w:r w:rsidRPr="0041431E">
        <w:t>numWefts</w:t>
      </w:r>
      <w:proofErr w:type="spellEnd"/>
      <w:r w:rsidRPr="0041431E">
        <w:t xml:space="preserve"> = 6</w:t>
      </w:r>
    </w:p>
    <w:p w14:paraId="1B762D6D" w14:textId="77777777" w:rsidR="0041431E" w:rsidRPr="0041431E" w:rsidRDefault="0041431E" w:rsidP="00F074F1">
      <w:pPr>
        <w:pStyle w:val="NoSpacing"/>
        <w:pBdr>
          <w:top w:val="single" w:sz="4" w:space="1" w:color="auto"/>
          <w:left w:val="single" w:sz="4" w:space="1" w:color="auto"/>
          <w:bottom w:val="single" w:sz="4" w:space="1" w:color="auto"/>
          <w:right w:val="single" w:sz="4" w:space="1" w:color="auto"/>
        </w:pBdr>
      </w:pPr>
    </w:p>
    <w:p w14:paraId="1FB97602" w14:textId="77777777" w:rsidR="0041431E" w:rsidRPr="0041431E" w:rsidRDefault="0041431E" w:rsidP="00F074F1">
      <w:pPr>
        <w:pStyle w:val="NoSpacing"/>
        <w:pBdr>
          <w:top w:val="single" w:sz="4" w:space="1" w:color="auto"/>
          <w:left w:val="single" w:sz="4" w:space="1" w:color="auto"/>
          <w:bottom w:val="single" w:sz="4" w:space="1" w:color="auto"/>
          <w:right w:val="single" w:sz="4" w:space="1" w:color="auto"/>
        </w:pBdr>
      </w:pPr>
      <w:proofErr w:type="spellStart"/>
      <w:r w:rsidRPr="0041431E">
        <w:t>warpSpacing</w:t>
      </w:r>
      <w:proofErr w:type="spellEnd"/>
      <w:r w:rsidRPr="0041431E">
        <w:t xml:space="preserve"> = 1.42</w:t>
      </w:r>
    </w:p>
    <w:p w14:paraId="28F0E22D" w14:textId="77777777" w:rsidR="0041431E" w:rsidRPr="0041431E" w:rsidRDefault="0041431E" w:rsidP="00F074F1">
      <w:pPr>
        <w:pStyle w:val="NoSpacing"/>
        <w:pBdr>
          <w:top w:val="single" w:sz="4" w:space="1" w:color="auto"/>
          <w:left w:val="single" w:sz="4" w:space="1" w:color="auto"/>
          <w:bottom w:val="single" w:sz="4" w:space="1" w:color="auto"/>
          <w:right w:val="single" w:sz="4" w:space="1" w:color="auto"/>
        </w:pBdr>
      </w:pPr>
      <w:proofErr w:type="spellStart"/>
      <w:r w:rsidRPr="0041431E">
        <w:t>weftSpacing</w:t>
      </w:r>
      <w:proofErr w:type="spellEnd"/>
      <w:r w:rsidRPr="0041431E">
        <w:t xml:space="preserve"> = 1.66</w:t>
      </w:r>
    </w:p>
    <w:p w14:paraId="3C219BB5" w14:textId="77777777" w:rsidR="0041431E" w:rsidRPr="0041431E" w:rsidRDefault="0041431E" w:rsidP="00F074F1">
      <w:pPr>
        <w:pStyle w:val="NoSpacing"/>
        <w:pBdr>
          <w:top w:val="single" w:sz="4" w:space="1" w:color="auto"/>
          <w:left w:val="single" w:sz="4" w:space="1" w:color="auto"/>
          <w:bottom w:val="single" w:sz="4" w:space="1" w:color="auto"/>
          <w:right w:val="single" w:sz="4" w:space="1" w:color="auto"/>
        </w:pBdr>
      </w:pPr>
      <w:proofErr w:type="spellStart"/>
      <w:r w:rsidRPr="0041431E">
        <w:t>warpHeight</w:t>
      </w:r>
      <w:proofErr w:type="spellEnd"/>
      <w:r w:rsidRPr="0041431E">
        <w:t xml:space="preserve"> = 0.3</w:t>
      </w:r>
    </w:p>
    <w:p w14:paraId="705F53E8" w14:textId="77777777" w:rsidR="0041431E" w:rsidRPr="0041431E" w:rsidRDefault="0041431E" w:rsidP="00F074F1">
      <w:pPr>
        <w:pStyle w:val="NoSpacing"/>
        <w:pBdr>
          <w:top w:val="single" w:sz="4" w:space="1" w:color="auto"/>
          <w:left w:val="single" w:sz="4" w:space="1" w:color="auto"/>
          <w:bottom w:val="single" w:sz="4" w:space="1" w:color="auto"/>
          <w:right w:val="single" w:sz="4" w:space="1" w:color="auto"/>
        </w:pBdr>
      </w:pPr>
      <w:proofErr w:type="spellStart"/>
      <w:r w:rsidRPr="0041431E">
        <w:t>weftHeight</w:t>
      </w:r>
      <w:proofErr w:type="spellEnd"/>
      <w:r w:rsidRPr="0041431E">
        <w:t xml:space="preserve"> = 0.3</w:t>
      </w:r>
    </w:p>
    <w:p w14:paraId="1422CD5E" w14:textId="77777777" w:rsidR="0041431E" w:rsidRPr="0041431E" w:rsidRDefault="0041431E" w:rsidP="00F074F1">
      <w:pPr>
        <w:pStyle w:val="NoSpacing"/>
        <w:pBdr>
          <w:top w:val="single" w:sz="4" w:space="1" w:color="auto"/>
          <w:left w:val="single" w:sz="4" w:space="1" w:color="auto"/>
          <w:bottom w:val="single" w:sz="4" w:space="1" w:color="auto"/>
          <w:right w:val="single" w:sz="4" w:space="1" w:color="auto"/>
        </w:pBdr>
      </w:pPr>
    </w:p>
    <w:p w14:paraId="162D39C9" w14:textId="77777777" w:rsidR="0041431E" w:rsidRPr="0041431E" w:rsidRDefault="0041431E" w:rsidP="00F074F1">
      <w:pPr>
        <w:pStyle w:val="NoSpacing"/>
        <w:pBdr>
          <w:top w:val="single" w:sz="4" w:space="1" w:color="auto"/>
          <w:left w:val="single" w:sz="4" w:space="1" w:color="auto"/>
          <w:bottom w:val="single" w:sz="4" w:space="1" w:color="auto"/>
          <w:right w:val="single" w:sz="4" w:space="1" w:color="auto"/>
        </w:pBdr>
      </w:pPr>
      <w:r w:rsidRPr="0041431E">
        <w:t xml:space="preserve">Textile = </w:t>
      </w:r>
      <w:proofErr w:type="spellStart"/>
      <w:proofErr w:type="gramStart"/>
      <w:r w:rsidRPr="0041431E">
        <w:t>CTextileDecoupledLToL</w:t>
      </w:r>
      <w:proofErr w:type="spellEnd"/>
      <w:r w:rsidRPr="0041431E">
        <w:t xml:space="preserve">( </w:t>
      </w:r>
      <w:proofErr w:type="spellStart"/>
      <w:r w:rsidRPr="0041431E">
        <w:t>numXYarns</w:t>
      </w:r>
      <w:proofErr w:type="spellEnd"/>
      <w:proofErr w:type="gramEnd"/>
      <w:r w:rsidRPr="0041431E">
        <w:t xml:space="preserve">, </w:t>
      </w:r>
      <w:proofErr w:type="spellStart"/>
      <w:r w:rsidRPr="0041431E">
        <w:t>numWefts</w:t>
      </w:r>
      <w:proofErr w:type="spellEnd"/>
      <w:r w:rsidRPr="0041431E">
        <w:t xml:space="preserve">, </w:t>
      </w:r>
      <w:proofErr w:type="spellStart"/>
      <w:r w:rsidRPr="0041431E">
        <w:t>warpSpacing</w:t>
      </w:r>
      <w:proofErr w:type="spellEnd"/>
      <w:r w:rsidRPr="0041431E">
        <w:t xml:space="preserve">, </w:t>
      </w:r>
      <w:proofErr w:type="spellStart"/>
      <w:r w:rsidRPr="0041431E">
        <w:t>weftSpacing</w:t>
      </w:r>
      <w:proofErr w:type="spellEnd"/>
      <w:r w:rsidRPr="0041431E">
        <w:t xml:space="preserve">, </w:t>
      </w:r>
      <w:proofErr w:type="spellStart"/>
      <w:r w:rsidRPr="0041431E">
        <w:t>warpHeight</w:t>
      </w:r>
      <w:proofErr w:type="spellEnd"/>
      <w:r w:rsidRPr="0041431E">
        <w:t xml:space="preserve">, </w:t>
      </w:r>
      <w:proofErr w:type="spellStart"/>
      <w:r w:rsidRPr="0041431E">
        <w:t>weftHeight</w:t>
      </w:r>
      <w:proofErr w:type="spellEnd"/>
      <w:r w:rsidRPr="0041431E">
        <w:t xml:space="preserve">, </w:t>
      </w:r>
      <w:proofErr w:type="spellStart"/>
      <w:r w:rsidRPr="0041431E">
        <w:t>numBinderLayers</w:t>
      </w:r>
      <w:proofErr w:type="spellEnd"/>
      <w:r w:rsidRPr="0041431E">
        <w:t>, True)</w:t>
      </w:r>
    </w:p>
    <w:p w14:paraId="600E950E" w14:textId="77777777" w:rsidR="0041431E" w:rsidRPr="0041431E" w:rsidRDefault="0041431E" w:rsidP="00F074F1">
      <w:pPr>
        <w:pStyle w:val="NoSpacing"/>
        <w:pBdr>
          <w:top w:val="single" w:sz="4" w:space="1" w:color="auto"/>
          <w:left w:val="single" w:sz="4" w:space="1" w:color="auto"/>
          <w:bottom w:val="single" w:sz="4" w:space="1" w:color="auto"/>
          <w:right w:val="single" w:sz="4" w:space="1" w:color="auto"/>
        </w:pBdr>
      </w:pPr>
    </w:p>
    <w:p w14:paraId="2A792D67" w14:textId="77777777" w:rsidR="0041431E" w:rsidRPr="0041431E" w:rsidRDefault="0041431E" w:rsidP="00F074F1">
      <w:pPr>
        <w:pStyle w:val="NoSpacing"/>
        <w:pBdr>
          <w:top w:val="single" w:sz="4" w:space="1" w:color="auto"/>
          <w:left w:val="single" w:sz="4" w:space="1" w:color="auto"/>
          <w:bottom w:val="single" w:sz="4" w:space="1" w:color="auto"/>
          <w:right w:val="single" w:sz="4" w:space="1" w:color="auto"/>
        </w:pBdr>
      </w:pPr>
      <w:r w:rsidRPr="0041431E">
        <w:t>#</w:t>
      </w:r>
      <w:proofErr w:type="gramStart"/>
      <w:r w:rsidRPr="0041431E">
        <w:t>set</w:t>
      </w:r>
      <w:proofErr w:type="gramEnd"/>
      <w:r w:rsidRPr="0041431E">
        <w:t xml:space="preserve"> number of binder / warp yarns</w:t>
      </w:r>
    </w:p>
    <w:p w14:paraId="05CF90CD" w14:textId="77777777" w:rsidR="0041431E" w:rsidRPr="0041431E" w:rsidRDefault="0041431E" w:rsidP="00F074F1">
      <w:pPr>
        <w:pStyle w:val="NoSpacing"/>
        <w:pBdr>
          <w:top w:val="single" w:sz="4" w:space="1" w:color="auto"/>
          <w:left w:val="single" w:sz="4" w:space="1" w:color="auto"/>
          <w:bottom w:val="single" w:sz="4" w:space="1" w:color="auto"/>
          <w:right w:val="single" w:sz="4" w:space="1" w:color="auto"/>
        </w:pBdr>
      </w:pPr>
      <w:proofErr w:type="spellStart"/>
      <w:r w:rsidRPr="0041431E">
        <w:t>NumBinderYarns</w:t>
      </w:r>
      <w:proofErr w:type="spellEnd"/>
      <w:r w:rsidRPr="0041431E">
        <w:t xml:space="preserve"> = 2</w:t>
      </w:r>
    </w:p>
    <w:p w14:paraId="06F2CDC9" w14:textId="77777777" w:rsidR="0041431E" w:rsidRPr="0041431E" w:rsidRDefault="0041431E" w:rsidP="00F074F1">
      <w:pPr>
        <w:pStyle w:val="NoSpacing"/>
        <w:pBdr>
          <w:top w:val="single" w:sz="4" w:space="1" w:color="auto"/>
          <w:left w:val="single" w:sz="4" w:space="1" w:color="auto"/>
          <w:bottom w:val="single" w:sz="4" w:space="1" w:color="auto"/>
          <w:right w:val="single" w:sz="4" w:space="1" w:color="auto"/>
        </w:pBdr>
      </w:pPr>
    </w:p>
    <w:p w14:paraId="2BCD4C2C" w14:textId="77777777" w:rsidR="0041431E" w:rsidRPr="0041431E" w:rsidRDefault="0041431E" w:rsidP="00F074F1">
      <w:pPr>
        <w:pStyle w:val="NoSpacing"/>
        <w:pBdr>
          <w:top w:val="single" w:sz="4" w:space="1" w:color="auto"/>
          <w:left w:val="single" w:sz="4" w:space="1" w:color="auto"/>
          <w:bottom w:val="single" w:sz="4" w:space="1" w:color="auto"/>
          <w:right w:val="single" w:sz="4" w:space="1" w:color="auto"/>
        </w:pBdr>
      </w:pPr>
      <w:proofErr w:type="spellStart"/>
      <w:r w:rsidRPr="0041431E">
        <w:t>BinderRatio</w:t>
      </w:r>
      <w:proofErr w:type="spellEnd"/>
      <w:r w:rsidRPr="0041431E">
        <w:t xml:space="preserve"> = 1</w:t>
      </w:r>
    </w:p>
    <w:p w14:paraId="7DEFF7A4" w14:textId="77777777" w:rsidR="0041431E" w:rsidRPr="0041431E" w:rsidRDefault="0041431E" w:rsidP="00F074F1">
      <w:pPr>
        <w:pStyle w:val="NoSpacing"/>
        <w:pBdr>
          <w:top w:val="single" w:sz="4" w:space="1" w:color="auto"/>
          <w:left w:val="single" w:sz="4" w:space="1" w:color="auto"/>
          <w:bottom w:val="single" w:sz="4" w:space="1" w:color="auto"/>
          <w:right w:val="single" w:sz="4" w:space="1" w:color="auto"/>
        </w:pBdr>
      </w:pPr>
      <w:proofErr w:type="spellStart"/>
      <w:r w:rsidRPr="0041431E">
        <w:t>WarpRatio</w:t>
      </w:r>
      <w:proofErr w:type="spellEnd"/>
      <w:r w:rsidRPr="0041431E">
        <w:t xml:space="preserve"> = 1</w:t>
      </w:r>
    </w:p>
    <w:p w14:paraId="79FC4F9A" w14:textId="77777777" w:rsidR="0041431E" w:rsidRPr="0041431E" w:rsidRDefault="0041431E" w:rsidP="00F074F1">
      <w:pPr>
        <w:pStyle w:val="NoSpacing"/>
        <w:pBdr>
          <w:top w:val="single" w:sz="4" w:space="1" w:color="auto"/>
          <w:left w:val="single" w:sz="4" w:space="1" w:color="auto"/>
          <w:bottom w:val="single" w:sz="4" w:space="1" w:color="auto"/>
          <w:right w:val="single" w:sz="4" w:space="1" w:color="auto"/>
        </w:pBdr>
      </w:pPr>
      <w:proofErr w:type="spellStart"/>
      <w:r w:rsidRPr="0041431E">
        <w:t>Textile.SetWarpRatio</w:t>
      </w:r>
      <w:proofErr w:type="spellEnd"/>
      <w:proofErr w:type="gramStart"/>
      <w:r w:rsidRPr="0041431E">
        <w:t xml:space="preserve">( </w:t>
      </w:r>
      <w:proofErr w:type="spellStart"/>
      <w:r w:rsidRPr="0041431E">
        <w:t>WarpRatio</w:t>
      </w:r>
      <w:proofErr w:type="spellEnd"/>
      <w:proofErr w:type="gramEnd"/>
      <w:r w:rsidRPr="0041431E">
        <w:t xml:space="preserve"> )</w:t>
      </w:r>
    </w:p>
    <w:p w14:paraId="5F86BF0E" w14:textId="77777777" w:rsidR="0041431E" w:rsidRPr="0041431E" w:rsidRDefault="0041431E" w:rsidP="00F074F1">
      <w:pPr>
        <w:pStyle w:val="NoSpacing"/>
        <w:pBdr>
          <w:top w:val="single" w:sz="4" w:space="1" w:color="auto"/>
          <w:left w:val="single" w:sz="4" w:space="1" w:color="auto"/>
          <w:bottom w:val="single" w:sz="4" w:space="1" w:color="auto"/>
          <w:right w:val="single" w:sz="4" w:space="1" w:color="auto"/>
        </w:pBdr>
      </w:pPr>
      <w:proofErr w:type="spellStart"/>
      <w:r w:rsidRPr="0041431E">
        <w:t>Textile.SetBinderRatio</w:t>
      </w:r>
      <w:proofErr w:type="spellEnd"/>
      <w:proofErr w:type="gramStart"/>
      <w:r w:rsidRPr="0041431E">
        <w:t xml:space="preserve">( </w:t>
      </w:r>
      <w:proofErr w:type="spellStart"/>
      <w:r w:rsidRPr="0041431E">
        <w:t>BinderRatio</w:t>
      </w:r>
      <w:proofErr w:type="spellEnd"/>
      <w:proofErr w:type="gramEnd"/>
      <w:r w:rsidRPr="0041431E">
        <w:t xml:space="preserve"> )</w:t>
      </w:r>
    </w:p>
    <w:p w14:paraId="4F5C5C85" w14:textId="77777777" w:rsidR="0041431E" w:rsidRPr="0041431E" w:rsidRDefault="0041431E" w:rsidP="00F074F1">
      <w:pPr>
        <w:pStyle w:val="NoSpacing"/>
        <w:pBdr>
          <w:top w:val="single" w:sz="4" w:space="1" w:color="auto"/>
          <w:left w:val="single" w:sz="4" w:space="1" w:color="auto"/>
          <w:bottom w:val="single" w:sz="4" w:space="1" w:color="auto"/>
          <w:right w:val="single" w:sz="4" w:space="1" w:color="auto"/>
        </w:pBdr>
      </w:pPr>
    </w:p>
    <w:p w14:paraId="25562B64" w14:textId="77777777" w:rsidR="0041431E" w:rsidRPr="0041431E" w:rsidRDefault="0041431E" w:rsidP="00F074F1">
      <w:pPr>
        <w:pStyle w:val="NoSpacing"/>
        <w:pBdr>
          <w:top w:val="single" w:sz="4" w:space="1" w:color="auto"/>
          <w:left w:val="single" w:sz="4" w:space="1" w:color="auto"/>
          <w:bottom w:val="single" w:sz="4" w:space="1" w:color="auto"/>
          <w:right w:val="single" w:sz="4" w:space="1" w:color="auto"/>
        </w:pBdr>
      </w:pPr>
      <w:r w:rsidRPr="0041431E">
        <w:t># Set up layers: 2 warp, 3 weft</w:t>
      </w:r>
    </w:p>
    <w:p w14:paraId="75CB6355" w14:textId="77777777" w:rsidR="0041431E" w:rsidRPr="0041431E" w:rsidRDefault="0041431E" w:rsidP="00F074F1">
      <w:pPr>
        <w:pStyle w:val="NoSpacing"/>
        <w:pBdr>
          <w:top w:val="single" w:sz="4" w:space="1" w:color="auto"/>
          <w:left w:val="single" w:sz="4" w:space="1" w:color="auto"/>
          <w:bottom w:val="single" w:sz="4" w:space="1" w:color="auto"/>
          <w:right w:val="single" w:sz="4" w:space="1" w:color="auto"/>
        </w:pBdr>
      </w:pPr>
      <w:proofErr w:type="spellStart"/>
      <w:r w:rsidRPr="0041431E">
        <w:t>Textile.SetupLayers</w:t>
      </w:r>
      <w:proofErr w:type="spellEnd"/>
      <w:proofErr w:type="gramStart"/>
      <w:r w:rsidRPr="0041431E">
        <w:t>( 2</w:t>
      </w:r>
      <w:proofErr w:type="gramEnd"/>
      <w:r w:rsidRPr="0041431E">
        <w:t xml:space="preserve">, 3, </w:t>
      </w:r>
      <w:proofErr w:type="spellStart"/>
      <w:r w:rsidRPr="0041431E">
        <w:t>numBinderLayers</w:t>
      </w:r>
      <w:proofErr w:type="spellEnd"/>
      <w:r w:rsidRPr="0041431E">
        <w:t>)</w:t>
      </w:r>
    </w:p>
    <w:p w14:paraId="16AEA313" w14:textId="77777777" w:rsidR="0041431E" w:rsidRPr="0041431E" w:rsidRDefault="0041431E" w:rsidP="00F074F1">
      <w:pPr>
        <w:pStyle w:val="NoSpacing"/>
        <w:pBdr>
          <w:top w:val="single" w:sz="4" w:space="1" w:color="auto"/>
          <w:left w:val="single" w:sz="4" w:space="1" w:color="auto"/>
          <w:bottom w:val="single" w:sz="4" w:space="1" w:color="auto"/>
          <w:right w:val="single" w:sz="4" w:space="1" w:color="auto"/>
        </w:pBdr>
      </w:pPr>
    </w:p>
    <w:p w14:paraId="44B2D8A8" w14:textId="77777777" w:rsidR="0041431E" w:rsidRPr="0041431E" w:rsidRDefault="0041431E" w:rsidP="00F074F1">
      <w:pPr>
        <w:pStyle w:val="NoSpacing"/>
        <w:pBdr>
          <w:top w:val="single" w:sz="4" w:space="1" w:color="auto"/>
          <w:left w:val="single" w:sz="4" w:space="1" w:color="auto"/>
          <w:bottom w:val="single" w:sz="4" w:space="1" w:color="auto"/>
          <w:right w:val="single" w:sz="4" w:space="1" w:color="auto"/>
        </w:pBdr>
      </w:pPr>
      <w:r w:rsidRPr="0041431E">
        <w:t># Define offsets for the two binder yarns</w:t>
      </w:r>
    </w:p>
    <w:p w14:paraId="1C2E8D2F" w14:textId="77777777" w:rsidR="0041431E" w:rsidRPr="0041431E" w:rsidRDefault="0041431E" w:rsidP="00F074F1">
      <w:pPr>
        <w:pStyle w:val="NoSpacing"/>
        <w:pBdr>
          <w:top w:val="single" w:sz="4" w:space="1" w:color="auto"/>
          <w:left w:val="single" w:sz="4" w:space="1" w:color="auto"/>
          <w:bottom w:val="single" w:sz="4" w:space="1" w:color="auto"/>
          <w:right w:val="single" w:sz="4" w:space="1" w:color="auto"/>
        </w:pBdr>
      </w:pPr>
      <w:proofErr w:type="spellStart"/>
      <w:r w:rsidRPr="0041431E">
        <w:t>binderYarns</w:t>
      </w:r>
      <w:proofErr w:type="spellEnd"/>
      <w:r w:rsidRPr="0041431E">
        <w:t xml:space="preserve"> = [[[0, 1, 1, 2, 1, 0], </w:t>
      </w:r>
    </w:p>
    <w:p w14:paraId="40EB09FC" w14:textId="77777777" w:rsidR="0041431E" w:rsidRPr="0041431E" w:rsidRDefault="0041431E" w:rsidP="00F074F1">
      <w:pPr>
        <w:pStyle w:val="NoSpacing"/>
        <w:pBdr>
          <w:top w:val="single" w:sz="4" w:space="1" w:color="auto"/>
          <w:left w:val="single" w:sz="4" w:space="1" w:color="auto"/>
          <w:bottom w:val="single" w:sz="4" w:space="1" w:color="auto"/>
          <w:right w:val="single" w:sz="4" w:space="1" w:color="auto"/>
        </w:pBdr>
      </w:pPr>
      <w:r w:rsidRPr="0041431E">
        <w:t xml:space="preserve">                [3, 2, 3, 3, 2, 3]],</w:t>
      </w:r>
    </w:p>
    <w:p w14:paraId="13EACE15" w14:textId="77777777" w:rsidR="0041431E" w:rsidRPr="0041431E" w:rsidRDefault="0041431E" w:rsidP="00F074F1">
      <w:pPr>
        <w:pStyle w:val="NoSpacing"/>
        <w:pBdr>
          <w:top w:val="single" w:sz="4" w:space="1" w:color="auto"/>
          <w:left w:val="single" w:sz="4" w:space="1" w:color="auto"/>
          <w:bottom w:val="single" w:sz="4" w:space="1" w:color="auto"/>
          <w:right w:val="single" w:sz="4" w:space="1" w:color="auto"/>
        </w:pBdr>
      </w:pPr>
      <w:r w:rsidRPr="0041431E">
        <w:t xml:space="preserve">               [[1, 0, 1, 0, 2, 1],</w:t>
      </w:r>
    </w:p>
    <w:p w14:paraId="31F0C4AF" w14:textId="77777777" w:rsidR="0041431E" w:rsidRPr="0041431E" w:rsidRDefault="0041431E" w:rsidP="00F074F1">
      <w:pPr>
        <w:pStyle w:val="NoSpacing"/>
        <w:pBdr>
          <w:top w:val="single" w:sz="4" w:space="1" w:color="auto"/>
          <w:left w:val="single" w:sz="4" w:space="1" w:color="auto"/>
          <w:bottom w:val="single" w:sz="4" w:space="1" w:color="auto"/>
          <w:right w:val="single" w:sz="4" w:space="1" w:color="auto"/>
        </w:pBdr>
      </w:pPr>
      <w:r w:rsidRPr="0041431E">
        <w:t xml:space="preserve">               [2, 3, 2, 2, 3, 2]]]</w:t>
      </w:r>
    </w:p>
    <w:p w14:paraId="7CB64B3B" w14:textId="77777777" w:rsidR="0041431E" w:rsidRPr="0041431E" w:rsidRDefault="0041431E" w:rsidP="00F074F1">
      <w:pPr>
        <w:pStyle w:val="NoSpacing"/>
        <w:pBdr>
          <w:top w:val="single" w:sz="4" w:space="1" w:color="auto"/>
          <w:left w:val="single" w:sz="4" w:space="1" w:color="auto"/>
          <w:bottom w:val="single" w:sz="4" w:space="1" w:color="auto"/>
          <w:right w:val="single" w:sz="4" w:space="1" w:color="auto"/>
        </w:pBdr>
      </w:pPr>
    </w:p>
    <w:p w14:paraId="78711895" w14:textId="77777777" w:rsidR="0041431E" w:rsidRPr="0041431E" w:rsidRDefault="0041431E" w:rsidP="00F074F1">
      <w:pPr>
        <w:pStyle w:val="NoSpacing"/>
        <w:pBdr>
          <w:top w:val="single" w:sz="4" w:space="1" w:color="auto"/>
          <w:left w:val="single" w:sz="4" w:space="1" w:color="auto"/>
          <w:bottom w:val="single" w:sz="4" w:space="1" w:color="auto"/>
          <w:right w:val="single" w:sz="4" w:space="1" w:color="auto"/>
        </w:pBdr>
      </w:pPr>
      <w:r w:rsidRPr="0041431E">
        <w:t xml:space="preserve">#Check if length of </w:t>
      </w:r>
      <w:proofErr w:type="spellStart"/>
      <w:r w:rsidRPr="0041431E">
        <w:t>binderYarns</w:t>
      </w:r>
      <w:proofErr w:type="spellEnd"/>
      <w:r w:rsidRPr="0041431E">
        <w:t xml:space="preserve"> positions equal to </w:t>
      </w:r>
      <w:proofErr w:type="spellStart"/>
      <w:r w:rsidRPr="0041431E">
        <w:t>numWefts</w:t>
      </w:r>
      <w:proofErr w:type="spellEnd"/>
    </w:p>
    <w:p w14:paraId="25C8F99A" w14:textId="77777777" w:rsidR="0041431E" w:rsidRPr="0041431E" w:rsidRDefault="0041431E" w:rsidP="00F074F1">
      <w:pPr>
        <w:pStyle w:val="NoSpacing"/>
        <w:pBdr>
          <w:top w:val="single" w:sz="4" w:space="1" w:color="auto"/>
          <w:left w:val="single" w:sz="4" w:space="1" w:color="auto"/>
          <w:bottom w:val="single" w:sz="4" w:space="1" w:color="auto"/>
          <w:right w:val="single" w:sz="4" w:space="1" w:color="auto"/>
        </w:pBdr>
      </w:pPr>
      <w:r w:rsidRPr="0041431E">
        <w:t xml:space="preserve">for z in </w:t>
      </w:r>
      <w:proofErr w:type="gramStart"/>
      <w:r w:rsidRPr="0041431E">
        <w:t>range(</w:t>
      </w:r>
      <w:proofErr w:type="spellStart"/>
      <w:proofErr w:type="gramEnd"/>
      <w:r w:rsidRPr="0041431E">
        <w:t>NumBinderYarns</w:t>
      </w:r>
      <w:proofErr w:type="spellEnd"/>
      <w:r w:rsidRPr="0041431E">
        <w:t>):</w:t>
      </w:r>
    </w:p>
    <w:p w14:paraId="2A1C4AF5" w14:textId="77777777" w:rsidR="0041431E" w:rsidRPr="0041431E" w:rsidRDefault="0041431E" w:rsidP="00F074F1">
      <w:pPr>
        <w:pStyle w:val="NoSpacing"/>
        <w:pBdr>
          <w:top w:val="single" w:sz="4" w:space="1" w:color="auto"/>
          <w:left w:val="single" w:sz="4" w:space="1" w:color="auto"/>
          <w:bottom w:val="single" w:sz="4" w:space="1" w:color="auto"/>
          <w:right w:val="single" w:sz="4" w:space="1" w:color="auto"/>
        </w:pBdr>
      </w:pPr>
      <w:r w:rsidRPr="0041431E">
        <w:t xml:space="preserve">    for y in </w:t>
      </w:r>
      <w:proofErr w:type="gramStart"/>
      <w:r w:rsidRPr="0041431E">
        <w:t xml:space="preserve">range( </w:t>
      </w:r>
      <w:proofErr w:type="spellStart"/>
      <w:r w:rsidRPr="0041431E">
        <w:t>numBinderLayers</w:t>
      </w:r>
      <w:proofErr w:type="spellEnd"/>
      <w:proofErr w:type="gramEnd"/>
      <w:r w:rsidRPr="0041431E">
        <w:t xml:space="preserve"> ):</w:t>
      </w:r>
    </w:p>
    <w:p w14:paraId="1A7473D2" w14:textId="77777777" w:rsidR="0041431E" w:rsidRPr="0041431E" w:rsidRDefault="0041431E" w:rsidP="00F074F1">
      <w:pPr>
        <w:pStyle w:val="NoSpacing"/>
        <w:pBdr>
          <w:top w:val="single" w:sz="4" w:space="1" w:color="auto"/>
          <w:left w:val="single" w:sz="4" w:space="1" w:color="auto"/>
          <w:bottom w:val="single" w:sz="4" w:space="1" w:color="auto"/>
          <w:right w:val="single" w:sz="4" w:space="1" w:color="auto"/>
        </w:pBdr>
      </w:pPr>
      <w:r w:rsidRPr="0041431E">
        <w:t xml:space="preserve">        if </w:t>
      </w:r>
      <w:proofErr w:type="spellStart"/>
      <w:r w:rsidRPr="0041431E">
        <w:t>len</w:t>
      </w:r>
      <w:proofErr w:type="spellEnd"/>
      <w:r w:rsidRPr="0041431E">
        <w:t>(</w:t>
      </w:r>
      <w:proofErr w:type="spellStart"/>
      <w:r w:rsidRPr="0041431E">
        <w:t>binderYarns</w:t>
      </w:r>
      <w:proofErr w:type="spellEnd"/>
      <w:r w:rsidRPr="0041431E">
        <w:t>[z][y]</w:t>
      </w:r>
      <w:proofErr w:type="gramStart"/>
      <w:r w:rsidRPr="0041431E">
        <w:t>) !</w:t>
      </w:r>
      <w:proofErr w:type="gramEnd"/>
      <w:r w:rsidRPr="0041431E">
        <w:t xml:space="preserve">= </w:t>
      </w:r>
      <w:proofErr w:type="spellStart"/>
      <w:r w:rsidRPr="0041431E">
        <w:t>numWefts</w:t>
      </w:r>
      <w:proofErr w:type="spellEnd"/>
      <w:r w:rsidRPr="0041431E">
        <w:t>:</w:t>
      </w:r>
    </w:p>
    <w:p w14:paraId="008BF877" w14:textId="77777777" w:rsidR="0041431E" w:rsidRPr="0041431E" w:rsidRDefault="0041431E" w:rsidP="00F074F1">
      <w:pPr>
        <w:pStyle w:val="NoSpacing"/>
        <w:pBdr>
          <w:top w:val="single" w:sz="4" w:space="1" w:color="auto"/>
          <w:left w:val="single" w:sz="4" w:space="1" w:color="auto"/>
          <w:bottom w:val="single" w:sz="4" w:space="1" w:color="auto"/>
          <w:right w:val="single" w:sz="4" w:space="1" w:color="auto"/>
        </w:pBdr>
      </w:pPr>
      <w:r w:rsidRPr="0041431E">
        <w:t xml:space="preserve">            raise </w:t>
      </w:r>
      <w:proofErr w:type="gramStart"/>
      <w:r w:rsidRPr="0041431E">
        <w:t>Exception(</w:t>
      </w:r>
      <w:proofErr w:type="gramEnd"/>
      <w:r w:rsidRPr="0041431E">
        <w:t>"Too many binder yarn positions specified, must be equal to number of wefts.")</w:t>
      </w:r>
    </w:p>
    <w:p w14:paraId="14C7910D" w14:textId="77777777" w:rsidR="0041431E" w:rsidRPr="0041431E" w:rsidRDefault="0041431E" w:rsidP="00F074F1">
      <w:pPr>
        <w:pStyle w:val="NoSpacing"/>
        <w:pBdr>
          <w:top w:val="single" w:sz="4" w:space="1" w:color="auto"/>
          <w:left w:val="single" w:sz="4" w:space="1" w:color="auto"/>
          <w:bottom w:val="single" w:sz="4" w:space="1" w:color="auto"/>
          <w:right w:val="single" w:sz="4" w:space="1" w:color="auto"/>
        </w:pBdr>
      </w:pPr>
    </w:p>
    <w:p w14:paraId="47144C75" w14:textId="77777777" w:rsidR="0041431E" w:rsidRPr="0041431E" w:rsidRDefault="0041431E" w:rsidP="00F074F1">
      <w:pPr>
        <w:pStyle w:val="NoSpacing"/>
        <w:pBdr>
          <w:top w:val="single" w:sz="4" w:space="1" w:color="auto"/>
          <w:left w:val="single" w:sz="4" w:space="1" w:color="auto"/>
          <w:bottom w:val="single" w:sz="4" w:space="1" w:color="auto"/>
          <w:right w:val="single" w:sz="4" w:space="1" w:color="auto"/>
        </w:pBdr>
      </w:pPr>
      <w:proofErr w:type="spellStart"/>
      <w:r w:rsidRPr="0041431E">
        <w:t>binderWidth</w:t>
      </w:r>
      <w:proofErr w:type="spellEnd"/>
      <w:r w:rsidRPr="0041431E">
        <w:t xml:space="preserve"> = 1.2</w:t>
      </w:r>
    </w:p>
    <w:p w14:paraId="70C5F456" w14:textId="77777777" w:rsidR="0041431E" w:rsidRPr="0041431E" w:rsidRDefault="0041431E" w:rsidP="00F074F1">
      <w:pPr>
        <w:pStyle w:val="NoSpacing"/>
        <w:pBdr>
          <w:top w:val="single" w:sz="4" w:space="1" w:color="auto"/>
          <w:left w:val="single" w:sz="4" w:space="1" w:color="auto"/>
          <w:bottom w:val="single" w:sz="4" w:space="1" w:color="auto"/>
          <w:right w:val="single" w:sz="4" w:space="1" w:color="auto"/>
        </w:pBdr>
      </w:pPr>
      <w:proofErr w:type="spellStart"/>
      <w:r w:rsidRPr="0041431E">
        <w:t>binderHeight</w:t>
      </w:r>
      <w:proofErr w:type="spellEnd"/>
      <w:r w:rsidRPr="0041431E">
        <w:t xml:space="preserve"> = 0.3</w:t>
      </w:r>
    </w:p>
    <w:p w14:paraId="753B88DD" w14:textId="77777777" w:rsidR="0041431E" w:rsidRPr="0041431E" w:rsidRDefault="0041431E" w:rsidP="00F074F1">
      <w:pPr>
        <w:pStyle w:val="NoSpacing"/>
        <w:pBdr>
          <w:top w:val="single" w:sz="4" w:space="1" w:color="auto"/>
          <w:left w:val="single" w:sz="4" w:space="1" w:color="auto"/>
          <w:bottom w:val="single" w:sz="4" w:space="1" w:color="auto"/>
          <w:right w:val="single" w:sz="4" w:space="1" w:color="auto"/>
        </w:pBdr>
      </w:pPr>
      <w:proofErr w:type="spellStart"/>
      <w:r w:rsidRPr="0041431E">
        <w:t>warpWidth</w:t>
      </w:r>
      <w:proofErr w:type="spellEnd"/>
      <w:r w:rsidRPr="0041431E">
        <w:t xml:space="preserve"> = 1.2</w:t>
      </w:r>
    </w:p>
    <w:p w14:paraId="07FE8FC8" w14:textId="77777777" w:rsidR="0041431E" w:rsidRPr="0041431E" w:rsidRDefault="0041431E" w:rsidP="00F074F1">
      <w:pPr>
        <w:pStyle w:val="NoSpacing"/>
        <w:pBdr>
          <w:top w:val="single" w:sz="4" w:space="1" w:color="auto"/>
          <w:left w:val="single" w:sz="4" w:space="1" w:color="auto"/>
          <w:bottom w:val="single" w:sz="4" w:space="1" w:color="auto"/>
          <w:right w:val="single" w:sz="4" w:space="1" w:color="auto"/>
        </w:pBdr>
      </w:pPr>
      <w:proofErr w:type="spellStart"/>
      <w:r w:rsidRPr="0041431E">
        <w:t>weftWidth</w:t>
      </w:r>
      <w:proofErr w:type="spellEnd"/>
      <w:r w:rsidRPr="0041431E">
        <w:t xml:space="preserve"> = 1.2</w:t>
      </w:r>
    </w:p>
    <w:p w14:paraId="4BDEAB1F" w14:textId="77777777" w:rsidR="0041431E" w:rsidRPr="0041431E" w:rsidRDefault="0041431E" w:rsidP="00F074F1">
      <w:pPr>
        <w:pStyle w:val="NoSpacing"/>
        <w:pBdr>
          <w:top w:val="single" w:sz="4" w:space="1" w:color="auto"/>
          <w:left w:val="single" w:sz="4" w:space="1" w:color="auto"/>
          <w:bottom w:val="single" w:sz="4" w:space="1" w:color="auto"/>
          <w:right w:val="single" w:sz="4" w:space="1" w:color="auto"/>
        </w:pBdr>
      </w:pPr>
    </w:p>
    <w:p w14:paraId="38579855" w14:textId="77777777" w:rsidR="0041431E" w:rsidRPr="0041431E" w:rsidRDefault="0041431E" w:rsidP="00F074F1">
      <w:pPr>
        <w:pStyle w:val="NoSpacing"/>
        <w:pBdr>
          <w:top w:val="single" w:sz="4" w:space="1" w:color="auto"/>
          <w:left w:val="single" w:sz="4" w:space="1" w:color="auto"/>
          <w:bottom w:val="single" w:sz="4" w:space="1" w:color="auto"/>
          <w:right w:val="single" w:sz="4" w:space="1" w:color="auto"/>
        </w:pBdr>
      </w:pPr>
      <w:proofErr w:type="spellStart"/>
      <w:r w:rsidRPr="0041431E">
        <w:t>Textile.SetYYarnWidths</w:t>
      </w:r>
      <w:proofErr w:type="spellEnd"/>
      <w:proofErr w:type="gramStart"/>
      <w:r w:rsidRPr="0041431E">
        <w:t xml:space="preserve">( </w:t>
      </w:r>
      <w:proofErr w:type="spellStart"/>
      <w:r w:rsidRPr="0041431E">
        <w:t>weftWidth</w:t>
      </w:r>
      <w:proofErr w:type="spellEnd"/>
      <w:proofErr w:type="gramEnd"/>
      <w:r w:rsidRPr="0041431E">
        <w:t xml:space="preserve"> )</w:t>
      </w:r>
    </w:p>
    <w:p w14:paraId="137BC714" w14:textId="77777777" w:rsidR="0041431E" w:rsidRPr="0041431E" w:rsidRDefault="0041431E" w:rsidP="00F074F1">
      <w:pPr>
        <w:pStyle w:val="NoSpacing"/>
        <w:pBdr>
          <w:top w:val="single" w:sz="4" w:space="1" w:color="auto"/>
          <w:left w:val="single" w:sz="4" w:space="1" w:color="auto"/>
          <w:bottom w:val="single" w:sz="4" w:space="1" w:color="auto"/>
          <w:right w:val="single" w:sz="4" w:space="1" w:color="auto"/>
        </w:pBdr>
      </w:pPr>
      <w:proofErr w:type="spellStart"/>
      <w:r w:rsidRPr="0041431E">
        <w:t>Textile.SetXYarnWidths</w:t>
      </w:r>
      <w:proofErr w:type="spellEnd"/>
      <w:proofErr w:type="gramStart"/>
      <w:r w:rsidRPr="0041431E">
        <w:t xml:space="preserve">( </w:t>
      </w:r>
      <w:proofErr w:type="spellStart"/>
      <w:r w:rsidRPr="0041431E">
        <w:t>warpWidth</w:t>
      </w:r>
      <w:proofErr w:type="spellEnd"/>
      <w:proofErr w:type="gramEnd"/>
      <w:r w:rsidRPr="0041431E">
        <w:t xml:space="preserve"> )</w:t>
      </w:r>
    </w:p>
    <w:p w14:paraId="0E9107B6" w14:textId="77777777" w:rsidR="0041431E" w:rsidRPr="0041431E" w:rsidRDefault="0041431E" w:rsidP="00F074F1">
      <w:pPr>
        <w:pStyle w:val="NoSpacing"/>
        <w:pBdr>
          <w:top w:val="single" w:sz="4" w:space="1" w:color="auto"/>
          <w:left w:val="single" w:sz="4" w:space="1" w:color="auto"/>
          <w:bottom w:val="single" w:sz="4" w:space="1" w:color="auto"/>
          <w:right w:val="single" w:sz="4" w:space="1" w:color="auto"/>
        </w:pBdr>
      </w:pPr>
      <w:proofErr w:type="spellStart"/>
      <w:r w:rsidRPr="0041431E">
        <w:t>Textile.SetBinderYarnWidths</w:t>
      </w:r>
      <w:proofErr w:type="spellEnd"/>
      <w:proofErr w:type="gramStart"/>
      <w:r w:rsidRPr="0041431E">
        <w:t xml:space="preserve">( </w:t>
      </w:r>
      <w:proofErr w:type="spellStart"/>
      <w:r w:rsidRPr="0041431E">
        <w:t>binderWidth</w:t>
      </w:r>
      <w:proofErr w:type="spellEnd"/>
      <w:proofErr w:type="gramEnd"/>
      <w:r w:rsidRPr="0041431E">
        <w:t xml:space="preserve"> )</w:t>
      </w:r>
    </w:p>
    <w:p w14:paraId="6CE1827E" w14:textId="77777777" w:rsidR="0041431E" w:rsidRPr="0041431E" w:rsidRDefault="0041431E" w:rsidP="00F074F1">
      <w:pPr>
        <w:pStyle w:val="NoSpacing"/>
        <w:pBdr>
          <w:top w:val="single" w:sz="4" w:space="1" w:color="auto"/>
          <w:left w:val="single" w:sz="4" w:space="1" w:color="auto"/>
          <w:bottom w:val="single" w:sz="4" w:space="1" w:color="auto"/>
          <w:right w:val="single" w:sz="4" w:space="1" w:color="auto"/>
        </w:pBdr>
      </w:pPr>
      <w:proofErr w:type="spellStart"/>
      <w:r w:rsidRPr="0041431E">
        <w:t>Textile.SetBinderYarnHeights</w:t>
      </w:r>
      <w:proofErr w:type="spellEnd"/>
      <w:proofErr w:type="gramStart"/>
      <w:r w:rsidRPr="0041431E">
        <w:t xml:space="preserve">( </w:t>
      </w:r>
      <w:proofErr w:type="spellStart"/>
      <w:r w:rsidRPr="0041431E">
        <w:t>binderHeight</w:t>
      </w:r>
      <w:proofErr w:type="spellEnd"/>
      <w:proofErr w:type="gramEnd"/>
      <w:r w:rsidRPr="0041431E">
        <w:t xml:space="preserve"> )</w:t>
      </w:r>
    </w:p>
    <w:p w14:paraId="22581084" w14:textId="77777777" w:rsidR="0041431E" w:rsidRPr="0041431E" w:rsidRDefault="0041431E" w:rsidP="00F074F1">
      <w:pPr>
        <w:pStyle w:val="NoSpacing"/>
        <w:pBdr>
          <w:top w:val="single" w:sz="4" w:space="1" w:color="auto"/>
          <w:left w:val="single" w:sz="4" w:space="1" w:color="auto"/>
          <w:bottom w:val="single" w:sz="4" w:space="1" w:color="auto"/>
          <w:right w:val="single" w:sz="4" w:space="1" w:color="auto"/>
        </w:pBdr>
      </w:pPr>
      <w:proofErr w:type="spellStart"/>
      <w:r w:rsidRPr="0041431E">
        <w:t>Textile.SetBinderYarnPower</w:t>
      </w:r>
      <w:proofErr w:type="spellEnd"/>
      <w:proofErr w:type="gramStart"/>
      <w:r w:rsidRPr="0041431E">
        <w:t>( 0.2</w:t>
      </w:r>
      <w:proofErr w:type="gramEnd"/>
      <w:r w:rsidRPr="0041431E">
        <w:t xml:space="preserve"> )</w:t>
      </w:r>
    </w:p>
    <w:p w14:paraId="277E4B6E" w14:textId="77777777" w:rsidR="0041431E" w:rsidRPr="0041431E" w:rsidRDefault="0041431E" w:rsidP="00F074F1">
      <w:pPr>
        <w:pStyle w:val="NoSpacing"/>
        <w:pBdr>
          <w:top w:val="single" w:sz="4" w:space="1" w:color="auto"/>
          <w:left w:val="single" w:sz="4" w:space="1" w:color="auto"/>
          <w:bottom w:val="single" w:sz="4" w:space="1" w:color="auto"/>
          <w:right w:val="single" w:sz="4" w:space="1" w:color="auto"/>
        </w:pBdr>
      </w:pPr>
      <w:proofErr w:type="spellStart"/>
      <w:r w:rsidRPr="0041431E">
        <w:t>Textile.SetWarpYarnPower</w:t>
      </w:r>
      <w:proofErr w:type="spellEnd"/>
      <w:r w:rsidRPr="0041431E">
        <w:t>(1.0)</w:t>
      </w:r>
    </w:p>
    <w:p w14:paraId="33208CA2" w14:textId="77777777" w:rsidR="0041431E" w:rsidRPr="0041431E" w:rsidRDefault="0041431E" w:rsidP="00F074F1">
      <w:pPr>
        <w:pStyle w:val="NoSpacing"/>
        <w:pBdr>
          <w:top w:val="single" w:sz="4" w:space="1" w:color="auto"/>
          <w:left w:val="single" w:sz="4" w:space="1" w:color="auto"/>
          <w:bottom w:val="single" w:sz="4" w:space="1" w:color="auto"/>
          <w:right w:val="single" w:sz="4" w:space="1" w:color="auto"/>
        </w:pBdr>
      </w:pPr>
      <w:proofErr w:type="spellStart"/>
      <w:r w:rsidRPr="0041431E">
        <w:t>Textile.SetWeftYarnPower</w:t>
      </w:r>
      <w:proofErr w:type="spellEnd"/>
      <w:r w:rsidRPr="0041431E">
        <w:t>(1.0)</w:t>
      </w:r>
    </w:p>
    <w:p w14:paraId="02BFFC3F" w14:textId="77777777" w:rsidR="0041431E" w:rsidRPr="0041431E" w:rsidRDefault="0041431E" w:rsidP="00F074F1">
      <w:pPr>
        <w:pStyle w:val="NoSpacing"/>
        <w:pBdr>
          <w:top w:val="single" w:sz="4" w:space="1" w:color="auto"/>
          <w:left w:val="single" w:sz="4" w:space="1" w:color="auto"/>
          <w:bottom w:val="single" w:sz="4" w:space="1" w:color="auto"/>
          <w:right w:val="single" w:sz="4" w:space="1" w:color="auto"/>
        </w:pBdr>
      </w:pPr>
      <w:r w:rsidRPr="0041431E">
        <w:t xml:space="preserve">        </w:t>
      </w:r>
    </w:p>
    <w:p w14:paraId="1A3CA4C0" w14:textId="77777777" w:rsidR="0041431E" w:rsidRPr="0041431E" w:rsidRDefault="0041431E" w:rsidP="00F074F1">
      <w:pPr>
        <w:pStyle w:val="NoSpacing"/>
        <w:pBdr>
          <w:top w:val="single" w:sz="4" w:space="1" w:color="auto"/>
          <w:left w:val="single" w:sz="4" w:space="1" w:color="auto"/>
          <w:bottom w:val="single" w:sz="4" w:space="1" w:color="auto"/>
          <w:right w:val="single" w:sz="4" w:space="1" w:color="auto"/>
        </w:pBdr>
      </w:pPr>
      <w:r w:rsidRPr="0041431E">
        <w:t>#Decompose binder yarn offsets into stacks</w:t>
      </w:r>
    </w:p>
    <w:p w14:paraId="23892582" w14:textId="77777777" w:rsidR="0041431E" w:rsidRPr="0041431E" w:rsidRDefault="0041431E" w:rsidP="00F074F1">
      <w:pPr>
        <w:pStyle w:val="NoSpacing"/>
        <w:pBdr>
          <w:top w:val="single" w:sz="4" w:space="1" w:color="auto"/>
          <w:left w:val="single" w:sz="4" w:space="1" w:color="auto"/>
          <w:bottom w:val="single" w:sz="4" w:space="1" w:color="auto"/>
          <w:right w:val="single" w:sz="4" w:space="1" w:color="auto"/>
        </w:pBdr>
      </w:pPr>
    </w:p>
    <w:p w14:paraId="5F70A8D8" w14:textId="77777777" w:rsidR="0041431E" w:rsidRPr="0041431E" w:rsidRDefault="0041431E" w:rsidP="00F074F1">
      <w:pPr>
        <w:pStyle w:val="NoSpacing"/>
        <w:pBdr>
          <w:top w:val="single" w:sz="4" w:space="1" w:color="auto"/>
          <w:left w:val="single" w:sz="4" w:space="1" w:color="auto"/>
          <w:bottom w:val="single" w:sz="4" w:space="1" w:color="auto"/>
          <w:right w:val="single" w:sz="4" w:space="1" w:color="auto"/>
        </w:pBdr>
      </w:pPr>
      <w:r w:rsidRPr="0041431E">
        <w:t xml:space="preserve">repeat = </w:t>
      </w:r>
      <w:proofErr w:type="spellStart"/>
      <w:r w:rsidRPr="0041431E">
        <w:t>BinderRatio</w:t>
      </w:r>
      <w:proofErr w:type="spellEnd"/>
      <w:r w:rsidRPr="0041431E">
        <w:t xml:space="preserve"> + </w:t>
      </w:r>
      <w:proofErr w:type="spellStart"/>
      <w:r w:rsidRPr="0041431E">
        <w:t>WarpRatio</w:t>
      </w:r>
      <w:proofErr w:type="spellEnd"/>
    </w:p>
    <w:p w14:paraId="000A3E4A" w14:textId="77777777" w:rsidR="0041431E" w:rsidRPr="0041431E" w:rsidRDefault="0041431E" w:rsidP="00F074F1">
      <w:pPr>
        <w:pStyle w:val="NoSpacing"/>
        <w:pBdr>
          <w:top w:val="single" w:sz="4" w:space="1" w:color="auto"/>
          <w:left w:val="single" w:sz="4" w:space="1" w:color="auto"/>
          <w:bottom w:val="single" w:sz="4" w:space="1" w:color="auto"/>
          <w:right w:val="single" w:sz="4" w:space="1" w:color="auto"/>
        </w:pBdr>
      </w:pPr>
    </w:p>
    <w:p w14:paraId="24044BDD" w14:textId="77777777" w:rsidR="0041431E" w:rsidRPr="0041431E" w:rsidRDefault="0041431E" w:rsidP="00F074F1">
      <w:pPr>
        <w:pStyle w:val="NoSpacing"/>
        <w:pBdr>
          <w:top w:val="single" w:sz="4" w:space="1" w:color="auto"/>
          <w:left w:val="single" w:sz="4" w:space="1" w:color="auto"/>
          <w:bottom w:val="single" w:sz="4" w:space="1" w:color="auto"/>
          <w:right w:val="single" w:sz="4" w:space="1" w:color="auto"/>
        </w:pBdr>
      </w:pPr>
      <w:r w:rsidRPr="0041431E">
        <w:t># Loop for the number of binder yarn stacks</w:t>
      </w:r>
    </w:p>
    <w:p w14:paraId="53DF32DB" w14:textId="77777777" w:rsidR="0041431E" w:rsidRPr="0041431E" w:rsidRDefault="0041431E" w:rsidP="00F074F1">
      <w:pPr>
        <w:pStyle w:val="NoSpacing"/>
        <w:pBdr>
          <w:top w:val="single" w:sz="4" w:space="1" w:color="auto"/>
          <w:left w:val="single" w:sz="4" w:space="1" w:color="auto"/>
          <w:bottom w:val="single" w:sz="4" w:space="1" w:color="auto"/>
          <w:right w:val="single" w:sz="4" w:space="1" w:color="auto"/>
        </w:pBdr>
      </w:pPr>
      <w:r w:rsidRPr="0041431E">
        <w:t xml:space="preserve">for z in </w:t>
      </w:r>
      <w:proofErr w:type="gramStart"/>
      <w:r w:rsidRPr="0041431E">
        <w:t>range(</w:t>
      </w:r>
      <w:proofErr w:type="spellStart"/>
      <w:proofErr w:type="gramEnd"/>
      <w:r w:rsidRPr="0041431E">
        <w:t>NumBinderYarns</w:t>
      </w:r>
      <w:proofErr w:type="spellEnd"/>
      <w:r w:rsidRPr="0041431E">
        <w:t>):</w:t>
      </w:r>
    </w:p>
    <w:p w14:paraId="34AECD4E" w14:textId="77777777" w:rsidR="0041431E" w:rsidRPr="0041431E" w:rsidRDefault="0041431E" w:rsidP="00F074F1">
      <w:pPr>
        <w:pStyle w:val="NoSpacing"/>
        <w:pBdr>
          <w:top w:val="single" w:sz="4" w:space="1" w:color="auto"/>
          <w:left w:val="single" w:sz="4" w:space="1" w:color="auto"/>
          <w:bottom w:val="single" w:sz="4" w:space="1" w:color="auto"/>
          <w:right w:val="single" w:sz="4" w:space="1" w:color="auto"/>
        </w:pBdr>
      </w:pPr>
      <w:r w:rsidRPr="0041431E">
        <w:t xml:space="preserve">    # Loop through the weft stacks</w:t>
      </w:r>
    </w:p>
    <w:p w14:paraId="310709B2" w14:textId="77777777" w:rsidR="0041431E" w:rsidRPr="0041431E" w:rsidRDefault="0041431E" w:rsidP="00F074F1">
      <w:pPr>
        <w:pStyle w:val="NoSpacing"/>
        <w:pBdr>
          <w:top w:val="single" w:sz="4" w:space="1" w:color="auto"/>
          <w:left w:val="single" w:sz="4" w:space="1" w:color="auto"/>
          <w:bottom w:val="single" w:sz="4" w:space="1" w:color="auto"/>
          <w:right w:val="single" w:sz="4" w:space="1" w:color="auto"/>
        </w:pBdr>
      </w:pPr>
      <w:r w:rsidRPr="0041431E">
        <w:t xml:space="preserve">    for x in </w:t>
      </w:r>
      <w:proofErr w:type="gramStart"/>
      <w:r w:rsidRPr="0041431E">
        <w:t xml:space="preserve">range( </w:t>
      </w:r>
      <w:proofErr w:type="spellStart"/>
      <w:r w:rsidRPr="0041431E">
        <w:t>numWefts</w:t>
      </w:r>
      <w:proofErr w:type="spellEnd"/>
      <w:proofErr w:type="gramEnd"/>
      <w:r w:rsidRPr="0041431E">
        <w:t xml:space="preserve"> ):</w:t>
      </w:r>
    </w:p>
    <w:p w14:paraId="760BBBC4" w14:textId="77777777" w:rsidR="0041431E" w:rsidRPr="0041431E" w:rsidRDefault="0041431E" w:rsidP="00F074F1">
      <w:pPr>
        <w:pStyle w:val="NoSpacing"/>
        <w:pBdr>
          <w:top w:val="single" w:sz="4" w:space="1" w:color="auto"/>
          <w:left w:val="single" w:sz="4" w:space="1" w:color="auto"/>
          <w:bottom w:val="single" w:sz="4" w:space="1" w:color="auto"/>
          <w:right w:val="single" w:sz="4" w:space="1" w:color="auto"/>
        </w:pBdr>
      </w:pPr>
      <w:r w:rsidRPr="0041431E">
        <w:t xml:space="preserve">        list</w:t>
      </w:r>
      <w:proofErr w:type="gramStart"/>
      <w:r w:rsidRPr="0041431E">
        <w:t>=[</w:t>
      </w:r>
      <w:proofErr w:type="gramEnd"/>
      <w:r w:rsidRPr="0041431E">
        <w:t>]</w:t>
      </w:r>
    </w:p>
    <w:p w14:paraId="3B2F40B2" w14:textId="77777777" w:rsidR="0041431E" w:rsidRPr="0041431E" w:rsidRDefault="0041431E" w:rsidP="00F074F1">
      <w:pPr>
        <w:pStyle w:val="NoSpacing"/>
        <w:pBdr>
          <w:top w:val="single" w:sz="4" w:space="1" w:color="auto"/>
          <w:left w:val="single" w:sz="4" w:space="1" w:color="auto"/>
          <w:bottom w:val="single" w:sz="4" w:space="1" w:color="auto"/>
          <w:right w:val="single" w:sz="4" w:space="1" w:color="auto"/>
        </w:pBdr>
      </w:pPr>
      <w:r w:rsidRPr="0041431E">
        <w:t xml:space="preserve">        # Loop through binder layers</w:t>
      </w:r>
    </w:p>
    <w:p w14:paraId="1ED1B51F" w14:textId="77777777" w:rsidR="0041431E" w:rsidRPr="0041431E" w:rsidRDefault="0041431E" w:rsidP="00F074F1">
      <w:pPr>
        <w:pStyle w:val="NoSpacing"/>
        <w:pBdr>
          <w:top w:val="single" w:sz="4" w:space="1" w:color="auto"/>
          <w:left w:val="single" w:sz="4" w:space="1" w:color="auto"/>
          <w:bottom w:val="single" w:sz="4" w:space="1" w:color="auto"/>
          <w:right w:val="single" w:sz="4" w:space="1" w:color="auto"/>
        </w:pBdr>
      </w:pPr>
      <w:r w:rsidRPr="0041431E">
        <w:t xml:space="preserve">        for y in </w:t>
      </w:r>
      <w:proofErr w:type="gramStart"/>
      <w:r w:rsidRPr="0041431E">
        <w:t xml:space="preserve">range( </w:t>
      </w:r>
      <w:proofErr w:type="spellStart"/>
      <w:r w:rsidRPr="0041431E">
        <w:t>numBinderLayers</w:t>
      </w:r>
      <w:proofErr w:type="spellEnd"/>
      <w:proofErr w:type="gramEnd"/>
      <w:r w:rsidRPr="0041431E">
        <w:t>):</w:t>
      </w:r>
    </w:p>
    <w:p w14:paraId="6E1E3289" w14:textId="77777777" w:rsidR="0041431E" w:rsidRPr="0041431E" w:rsidRDefault="0041431E" w:rsidP="00F074F1">
      <w:pPr>
        <w:pStyle w:val="NoSpacing"/>
        <w:pBdr>
          <w:top w:val="single" w:sz="4" w:space="1" w:color="auto"/>
          <w:left w:val="single" w:sz="4" w:space="1" w:color="auto"/>
          <w:bottom w:val="single" w:sz="4" w:space="1" w:color="auto"/>
          <w:right w:val="single" w:sz="4" w:space="1" w:color="auto"/>
        </w:pBdr>
      </w:pPr>
      <w:r w:rsidRPr="0041431E">
        <w:t xml:space="preserve">            </w:t>
      </w:r>
      <w:proofErr w:type="spellStart"/>
      <w:proofErr w:type="gramStart"/>
      <w:r w:rsidRPr="0041431E">
        <w:t>list.append</w:t>
      </w:r>
      <w:proofErr w:type="spellEnd"/>
      <w:proofErr w:type="gramEnd"/>
      <w:r w:rsidRPr="0041431E">
        <w:t>(</w:t>
      </w:r>
      <w:proofErr w:type="spellStart"/>
      <w:r w:rsidRPr="0041431E">
        <w:t>binderYarns</w:t>
      </w:r>
      <w:proofErr w:type="spellEnd"/>
      <w:r w:rsidRPr="0041431E">
        <w:t>[z][y][x])</w:t>
      </w:r>
    </w:p>
    <w:p w14:paraId="1785AE87" w14:textId="77777777" w:rsidR="0041431E" w:rsidRPr="0041431E" w:rsidRDefault="0041431E" w:rsidP="00F074F1">
      <w:pPr>
        <w:pStyle w:val="NoSpacing"/>
        <w:pBdr>
          <w:top w:val="single" w:sz="4" w:space="1" w:color="auto"/>
          <w:left w:val="single" w:sz="4" w:space="1" w:color="auto"/>
          <w:bottom w:val="single" w:sz="4" w:space="1" w:color="auto"/>
          <w:right w:val="single" w:sz="4" w:space="1" w:color="auto"/>
        </w:pBdr>
      </w:pPr>
      <w:r w:rsidRPr="0041431E">
        <w:t xml:space="preserve">        # Calculate the binder y position (</w:t>
      </w:r>
      <w:proofErr w:type="spellStart"/>
      <w:proofErr w:type="gramStart"/>
      <w:r w:rsidRPr="0041431E">
        <w:t>ie</w:t>
      </w:r>
      <w:proofErr w:type="spellEnd"/>
      <w:proofErr w:type="gramEnd"/>
      <w:r w:rsidRPr="0041431E">
        <w:t xml:space="preserve"> warp yarn index)</w:t>
      </w:r>
    </w:p>
    <w:p w14:paraId="7E853526" w14:textId="77777777" w:rsidR="0041431E" w:rsidRPr="0041431E" w:rsidRDefault="0041431E" w:rsidP="00F074F1">
      <w:pPr>
        <w:pStyle w:val="NoSpacing"/>
        <w:pBdr>
          <w:top w:val="single" w:sz="4" w:space="1" w:color="auto"/>
          <w:left w:val="single" w:sz="4" w:space="1" w:color="auto"/>
          <w:bottom w:val="single" w:sz="4" w:space="1" w:color="auto"/>
          <w:right w:val="single" w:sz="4" w:space="1" w:color="auto"/>
        </w:pBdr>
      </w:pPr>
      <w:r w:rsidRPr="0041431E">
        <w:t xml:space="preserve">        </w:t>
      </w:r>
      <w:proofErr w:type="spellStart"/>
      <w:r w:rsidRPr="0041431E">
        <w:t>ind</w:t>
      </w:r>
      <w:proofErr w:type="spellEnd"/>
      <w:r w:rsidRPr="0041431E">
        <w:t xml:space="preserve"> = z/</w:t>
      </w:r>
      <w:proofErr w:type="spellStart"/>
      <w:r w:rsidRPr="0041431E">
        <w:t>BinderRatio</w:t>
      </w:r>
      <w:proofErr w:type="spellEnd"/>
    </w:p>
    <w:p w14:paraId="5754F747" w14:textId="77777777" w:rsidR="0041431E" w:rsidRPr="0041431E" w:rsidRDefault="0041431E" w:rsidP="00F074F1">
      <w:pPr>
        <w:pStyle w:val="NoSpacing"/>
        <w:pBdr>
          <w:top w:val="single" w:sz="4" w:space="1" w:color="auto"/>
          <w:left w:val="single" w:sz="4" w:space="1" w:color="auto"/>
          <w:bottom w:val="single" w:sz="4" w:space="1" w:color="auto"/>
          <w:right w:val="single" w:sz="4" w:space="1" w:color="auto"/>
        </w:pBdr>
      </w:pPr>
      <w:r w:rsidRPr="0041431E">
        <w:t xml:space="preserve">        </w:t>
      </w:r>
      <w:proofErr w:type="spellStart"/>
      <w:r w:rsidRPr="0041431E">
        <w:t>BinderIndex</w:t>
      </w:r>
      <w:proofErr w:type="spellEnd"/>
      <w:r w:rsidRPr="0041431E">
        <w:t xml:space="preserve"> = </w:t>
      </w:r>
      <w:proofErr w:type="spellStart"/>
      <w:r w:rsidRPr="0041431E">
        <w:t>WarpRatio</w:t>
      </w:r>
      <w:proofErr w:type="spellEnd"/>
      <w:r w:rsidRPr="0041431E">
        <w:t xml:space="preserve"> + (</w:t>
      </w:r>
      <w:proofErr w:type="spellStart"/>
      <w:r w:rsidRPr="0041431E">
        <w:t>ind</w:t>
      </w:r>
      <w:proofErr w:type="spellEnd"/>
      <w:r w:rsidRPr="0041431E">
        <w:t xml:space="preserve"> * repeat) + </w:t>
      </w:r>
      <w:proofErr w:type="spellStart"/>
      <w:r w:rsidRPr="0041431E">
        <w:t>z%BinderRatio</w:t>
      </w:r>
      <w:proofErr w:type="spellEnd"/>
    </w:p>
    <w:p w14:paraId="719F3E06" w14:textId="77777777" w:rsidR="0041431E" w:rsidRPr="0041431E" w:rsidRDefault="0041431E" w:rsidP="00F074F1">
      <w:pPr>
        <w:pStyle w:val="NoSpacing"/>
        <w:pBdr>
          <w:top w:val="single" w:sz="4" w:space="1" w:color="auto"/>
          <w:left w:val="single" w:sz="4" w:space="1" w:color="auto"/>
          <w:bottom w:val="single" w:sz="4" w:space="1" w:color="auto"/>
          <w:right w:val="single" w:sz="4" w:space="1" w:color="auto"/>
        </w:pBdr>
      </w:pPr>
      <w:r w:rsidRPr="0041431E">
        <w:t xml:space="preserve">        </w:t>
      </w:r>
      <w:proofErr w:type="spellStart"/>
      <w:r w:rsidRPr="0041431E">
        <w:t>Textile.SetBinderPosition</w:t>
      </w:r>
      <w:proofErr w:type="spellEnd"/>
      <w:r w:rsidRPr="0041431E">
        <w:t xml:space="preserve">(x, </w:t>
      </w:r>
      <w:proofErr w:type="spellStart"/>
      <w:r w:rsidRPr="0041431E">
        <w:t>BinderIndex</w:t>
      </w:r>
      <w:proofErr w:type="spellEnd"/>
      <w:r w:rsidRPr="0041431E">
        <w:t>, list)</w:t>
      </w:r>
    </w:p>
    <w:p w14:paraId="051B6737" w14:textId="77777777" w:rsidR="0041431E" w:rsidRPr="0041431E" w:rsidRDefault="0041431E" w:rsidP="00F074F1">
      <w:pPr>
        <w:pStyle w:val="NoSpacing"/>
        <w:pBdr>
          <w:top w:val="single" w:sz="4" w:space="1" w:color="auto"/>
          <w:left w:val="single" w:sz="4" w:space="1" w:color="auto"/>
          <w:bottom w:val="single" w:sz="4" w:space="1" w:color="auto"/>
          <w:right w:val="single" w:sz="4" w:space="1" w:color="auto"/>
        </w:pBdr>
      </w:pPr>
    </w:p>
    <w:p w14:paraId="0753665A" w14:textId="77777777" w:rsidR="0041431E" w:rsidRPr="0041431E" w:rsidRDefault="0041431E" w:rsidP="00F074F1">
      <w:pPr>
        <w:pStyle w:val="NoSpacing"/>
        <w:pBdr>
          <w:top w:val="single" w:sz="4" w:space="1" w:color="auto"/>
          <w:left w:val="single" w:sz="4" w:space="1" w:color="auto"/>
          <w:bottom w:val="single" w:sz="4" w:space="1" w:color="auto"/>
          <w:right w:val="single" w:sz="4" w:space="1" w:color="auto"/>
        </w:pBdr>
      </w:pPr>
      <w:proofErr w:type="spellStart"/>
      <w:r w:rsidRPr="0041431E">
        <w:t>Textile.SetWeftRepeat</w:t>
      </w:r>
      <w:proofErr w:type="spellEnd"/>
      <w:proofErr w:type="gramStart"/>
      <w:r w:rsidRPr="0041431E">
        <w:t>( True</w:t>
      </w:r>
      <w:proofErr w:type="gramEnd"/>
      <w:r w:rsidRPr="0041431E">
        <w:t xml:space="preserve"> )</w:t>
      </w:r>
    </w:p>
    <w:p w14:paraId="258A351B" w14:textId="77777777" w:rsidR="0041431E" w:rsidRPr="0041431E" w:rsidRDefault="0041431E" w:rsidP="00F074F1">
      <w:pPr>
        <w:pStyle w:val="NoSpacing"/>
        <w:pBdr>
          <w:top w:val="single" w:sz="4" w:space="1" w:color="auto"/>
          <w:left w:val="single" w:sz="4" w:space="1" w:color="auto"/>
          <w:bottom w:val="single" w:sz="4" w:space="1" w:color="auto"/>
          <w:right w:val="single" w:sz="4" w:space="1" w:color="auto"/>
        </w:pBdr>
      </w:pPr>
      <w:proofErr w:type="spellStart"/>
      <w:r w:rsidRPr="0041431E">
        <w:t>Textile.AssignDefaultDomain</w:t>
      </w:r>
      <w:proofErr w:type="spellEnd"/>
      <w:proofErr w:type="gramStart"/>
      <w:r w:rsidRPr="0041431E">
        <w:t>( )</w:t>
      </w:r>
      <w:proofErr w:type="gramEnd"/>
    </w:p>
    <w:p w14:paraId="42241F4E" w14:textId="77777777" w:rsidR="0041431E" w:rsidRPr="0041431E" w:rsidRDefault="0041431E" w:rsidP="00F074F1">
      <w:pPr>
        <w:pStyle w:val="NoSpacing"/>
        <w:pBdr>
          <w:top w:val="single" w:sz="4" w:space="1" w:color="auto"/>
          <w:left w:val="single" w:sz="4" w:space="1" w:color="auto"/>
          <w:bottom w:val="single" w:sz="4" w:space="1" w:color="auto"/>
          <w:right w:val="single" w:sz="4" w:space="1" w:color="auto"/>
        </w:pBdr>
      </w:pPr>
    </w:p>
    <w:p w14:paraId="7ED1CCA6" w14:textId="77777777" w:rsidR="0041431E" w:rsidRPr="0041431E" w:rsidRDefault="0041431E" w:rsidP="00F074F1">
      <w:pPr>
        <w:pStyle w:val="NoSpacing"/>
        <w:pBdr>
          <w:top w:val="single" w:sz="4" w:space="1" w:color="auto"/>
          <w:left w:val="single" w:sz="4" w:space="1" w:color="auto"/>
          <w:bottom w:val="single" w:sz="4" w:space="1" w:color="auto"/>
          <w:right w:val="single" w:sz="4" w:space="1" w:color="auto"/>
        </w:pBdr>
      </w:pPr>
      <w:proofErr w:type="spellStart"/>
      <w:r w:rsidRPr="0041431E">
        <w:t>Textile.SetFibresPerYarn</w:t>
      </w:r>
      <w:proofErr w:type="spellEnd"/>
      <w:r w:rsidRPr="0041431E">
        <w:t>(WARP, 12000)</w:t>
      </w:r>
    </w:p>
    <w:p w14:paraId="51A4E9ED" w14:textId="77777777" w:rsidR="0041431E" w:rsidRPr="0041431E" w:rsidRDefault="0041431E" w:rsidP="00F074F1">
      <w:pPr>
        <w:pStyle w:val="NoSpacing"/>
        <w:pBdr>
          <w:top w:val="single" w:sz="4" w:space="1" w:color="auto"/>
          <w:left w:val="single" w:sz="4" w:space="1" w:color="auto"/>
          <w:bottom w:val="single" w:sz="4" w:space="1" w:color="auto"/>
          <w:right w:val="single" w:sz="4" w:space="1" w:color="auto"/>
        </w:pBdr>
      </w:pPr>
      <w:proofErr w:type="spellStart"/>
      <w:r w:rsidRPr="0041431E">
        <w:t>Textile.SetFibresPerYarn</w:t>
      </w:r>
      <w:proofErr w:type="spellEnd"/>
      <w:r w:rsidRPr="0041431E">
        <w:t>(WEFT, 12000)</w:t>
      </w:r>
    </w:p>
    <w:p w14:paraId="3EAEF90C" w14:textId="77777777" w:rsidR="0041431E" w:rsidRPr="0041431E" w:rsidRDefault="0041431E" w:rsidP="00F074F1">
      <w:pPr>
        <w:pStyle w:val="NoSpacing"/>
        <w:pBdr>
          <w:top w:val="single" w:sz="4" w:space="1" w:color="auto"/>
          <w:left w:val="single" w:sz="4" w:space="1" w:color="auto"/>
          <w:bottom w:val="single" w:sz="4" w:space="1" w:color="auto"/>
          <w:right w:val="single" w:sz="4" w:space="1" w:color="auto"/>
        </w:pBdr>
      </w:pPr>
      <w:proofErr w:type="spellStart"/>
      <w:r w:rsidRPr="0041431E">
        <w:t>Textile.SetFibresPerYarn</w:t>
      </w:r>
      <w:proofErr w:type="spellEnd"/>
      <w:r w:rsidRPr="0041431E">
        <w:t>(BINDER, 12000)</w:t>
      </w:r>
    </w:p>
    <w:p w14:paraId="599513EE" w14:textId="77777777" w:rsidR="0041431E" w:rsidRPr="0041431E" w:rsidRDefault="0041431E" w:rsidP="00F074F1">
      <w:pPr>
        <w:pStyle w:val="NoSpacing"/>
        <w:pBdr>
          <w:top w:val="single" w:sz="4" w:space="1" w:color="auto"/>
          <w:left w:val="single" w:sz="4" w:space="1" w:color="auto"/>
          <w:bottom w:val="single" w:sz="4" w:space="1" w:color="auto"/>
          <w:right w:val="single" w:sz="4" w:space="1" w:color="auto"/>
        </w:pBdr>
      </w:pPr>
      <w:proofErr w:type="spellStart"/>
      <w:r w:rsidRPr="0041431E">
        <w:t>Textile.SetFibreDiameter</w:t>
      </w:r>
      <w:proofErr w:type="spellEnd"/>
      <w:r w:rsidRPr="0041431E">
        <w:t>(WARP, 0.0026, "mm")</w:t>
      </w:r>
    </w:p>
    <w:p w14:paraId="472A71BE" w14:textId="77777777" w:rsidR="0041431E" w:rsidRPr="0041431E" w:rsidRDefault="0041431E" w:rsidP="00F074F1">
      <w:pPr>
        <w:pStyle w:val="NoSpacing"/>
        <w:pBdr>
          <w:top w:val="single" w:sz="4" w:space="1" w:color="auto"/>
          <w:left w:val="single" w:sz="4" w:space="1" w:color="auto"/>
          <w:bottom w:val="single" w:sz="4" w:space="1" w:color="auto"/>
          <w:right w:val="single" w:sz="4" w:space="1" w:color="auto"/>
        </w:pBdr>
      </w:pPr>
      <w:proofErr w:type="spellStart"/>
      <w:r w:rsidRPr="0041431E">
        <w:t>Textile.SetFibreDiameter</w:t>
      </w:r>
      <w:proofErr w:type="spellEnd"/>
      <w:r w:rsidRPr="0041431E">
        <w:t>(WEFT, 0.0026, "mm")</w:t>
      </w:r>
    </w:p>
    <w:p w14:paraId="425A6F86" w14:textId="77777777" w:rsidR="0041431E" w:rsidRPr="0041431E" w:rsidRDefault="0041431E" w:rsidP="00F074F1">
      <w:pPr>
        <w:pStyle w:val="NoSpacing"/>
        <w:pBdr>
          <w:top w:val="single" w:sz="4" w:space="1" w:color="auto"/>
          <w:left w:val="single" w:sz="4" w:space="1" w:color="auto"/>
          <w:bottom w:val="single" w:sz="4" w:space="1" w:color="auto"/>
          <w:right w:val="single" w:sz="4" w:space="1" w:color="auto"/>
        </w:pBdr>
      </w:pPr>
      <w:proofErr w:type="spellStart"/>
      <w:r w:rsidRPr="0041431E">
        <w:t>Textile.SetFibreDiameter</w:t>
      </w:r>
      <w:proofErr w:type="spellEnd"/>
      <w:r w:rsidRPr="0041431E">
        <w:t>(BINDER, 0.0026, "mm")</w:t>
      </w:r>
    </w:p>
    <w:p w14:paraId="227537EE" w14:textId="77777777" w:rsidR="0041431E" w:rsidRPr="0041431E" w:rsidRDefault="0041431E" w:rsidP="00F074F1">
      <w:pPr>
        <w:pStyle w:val="NoSpacing"/>
        <w:pBdr>
          <w:top w:val="single" w:sz="4" w:space="1" w:color="auto"/>
          <w:left w:val="single" w:sz="4" w:space="1" w:color="auto"/>
          <w:bottom w:val="single" w:sz="4" w:space="1" w:color="auto"/>
          <w:right w:val="single" w:sz="4" w:space="1" w:color="auto"/>
        </w:pBdr>
      </w:pPr>
    </w:p>
    <w:p w14:paraId="05EF6D8C" w14:textId="77777777" w:rsidR="0041431E" w:rsidRPr="0041431E" w:rsidRDefault="0041431E" w:rsidP="00F074F1">
      <w:pPr>
        <w:pStyle w:val="NoSpacing"/>
        <w:pBdr>
          <w:top w:val="single" w:sz="4" w:space="1" w:color="auto"/>
          <w:left w:val="single" w:sz="4" w:space="1" w:color="auto"/>
          <w:bottom w:val="single" w:sz="4" w:space="1" w:color="auto"/>
          <w:right w:val="single" w:sz="4" w:space="1" w:color="auto"/>
        </w:pBdr>
      </w:pPr>
      <w:proofErr w:type="spellStart"/>
      <w:r w:rsidRPr="0041431E">
        <w:t>Textile.BuildTextile</w:t>
      </w:r>
      <w:proofErr w:type="spellEnd"/>
      <w:r w:rsidRPr="0041431E">
        <w:t>()</w:t>
      </w:r>
    </w:p>
    <w:p w14:paraId="4D4A3D4B" w14:textId="77777777" w:rsidR="0041431E" w:rsidRDefault="0041431E" w:rsidP="00F074F1">
      <w:pPr>
        <w:pStyle w:val="NoSpacing"/>
        <w:pBdr>
          <w:top w:val="single" w:sz="4" w:space="1" w:color="auto"/>
          <w:left w:val="single" w:sz="4" w:space="1" w:color="auto"/>
          <w:bottom w:val="single" w:sz="4" w:space="1" w:color="auto"/>
          <w:right w:val="single" w:sz="4" w:space="1" w:color="auto"/>
        </w:pBdr>
      </w:pPr>
      <w:proofErr w:type="spellStart"/>
      <w:proofErr w:type="gramStart"/>
      <w:r w:rsidRPr="0041431E">
        <w:t>AddTextile</w:t>
      </w:r>
      <w:proofErr w:type="spellEnd"/>
      <w:r w:rsidRPr="0041431E">
        <w:t>( Textile</w:t>
      </w:r>
      <w:proofErr w:type="gramEnd"/>
      <w:r w:rsidRPr="0041431E">
        <w:t xml:space="preserve"> )</w:t>
      </w:r>
    </w:p>
    <w:p w14:paraId="608B575E" w14:textId="77777777" w:rsidR="0041431E" w:rsidRDefault="0041431E" w:rsidP="00F074F1">
      <w:pPr>
        <w:pStyle w:val="NoSpacing"/>
        <w:pBdr>
          <w:top w:val="single" w:sz="4" w:space="1" w:color="auto"/>
          <w:left w:val="single" w:sz="4" w:space="1" w:color="auto"/>
          <w:bottom w:val="single" w:sz="4" w:space="1" w:color="auto"/>
          <w:right w:val="single" w:sz="4" w:space="1" w:color="auto"/>
        </w:pBdr>
      </w:pPr>
    </w:p>
    <w:p w14:paraId="63797E2C" w14:textId="77777777" w:rsidR="0041431E" w:rsidRDefault="0041431E" w:rsidP="00F074F1">
      <w:pPr>
        <w:pBdr>
          <w:top w:val="single" w:sz="4" w:space="1" w:color="auto"/>
          <w:left w:val="single" w:sz="4" w:space="1" w:color="auto"/>
          <w:bottom w:val="single" w:sz="4" w:space="1" w:color="auto"/>
          <w:right w:val="single" w:sz="4" w:space="1" w:color="auto"/>
        </w:pBdr>
      </w:pPr>
    </w:p>
    <w:p w14:paraId="05E73C1E" w14:textId="7C964DC8" w:rsidR="0041431E" w:rsidRDefault="0041431E" w:rsidP="00F074F1">
      <w:pPr>
        <w:pBdr>
          <w:top w:val="single" w:sz="4" w:space="1" w:color="auto"/>
          <w:left w:val="single" w:sz="4" w:space="1" w:color="auto"/>
          <w:bottom w:val="single" w:sz="4" w:space="1" w:color="auto"/>
          <w:right w:val="single" w:sz="4" w:space="1" w:color="auto"/>
        </w:pBdr>
      </w:pPr>
      <w:r>
        <w:t xml:space="preserve">The resulting textile and yarn path are shown in </w:t>
      </w:r>
      <w:r>
        <w:fldChar w:fldCharType="begin"/>
      </w:r>
      <w:r>
        <w:instrText xml:space="preserve"> REF _Ref495998571 \h </w:instrText>
      </w:r>
      <w:r>
        <w:fldChar w:fldCharType="separate"/>
      </w:r>
      <w:r w:rsidR="00353CD5">
        <w:t xml:space="preserve">Figure </w:t>
      </w:r>
      <w:r w:rsidR="00353CD5">
        <w:rPr>
          <w:noProof/>
        </w:rPr>
        <w:t>24</w:t>
      </w:r>
      <w:r w:rsidR="00353CD5">
        <w:t xml:space="preserve">: Example 3D weave. A) The geometrical model and B) the yarn paths and </w:t>
      </w:r>
      <w:proofErr w:type="spellStart"/>
      <w:r w:rsidR="00353CD5">
        <w:t>nodes.</w:t>
      </w:r>
      <w:r>
        <w:fldChar w:fldCharType="end"/>
      </w:r>
      <w:r>
        <w:fldChar w:fldCharType="begin"/>
      </w:r>
      <w:r>
        <w:instrText xml:space="preserve"> REF _Ref420686483 \h </w:instrText>
      </w:r>
      <w:r>
        <w:fldChar w:fldCharType="separate"/>
      </w:r>
      <w:r w:rsidR="00353CD5">
        <w:t>Figure</w:t>
      </w:r>
      <w:proofErr w:type="spellEnd"/>
      <w:r w:rsidR="00353CD5">
        <w:t xml:space="preserve"> </w:t>
      </w:r>
      <w:r w:rsidR="00353CD5">
        <w:rPr>
          <w:noProof/>
        </w:rPr>
        <w:t>24</w:t>
      </w:r>
      <w:r>
        <w:fldChar w:fldCharType="end"/>
      </w:r>
      <w:r>
        <w:t>.</w:t>
      </w:r>
    </w:p>
    <w:p w14:paraId="12FA0D37" w14:textId="77777777" w:rsidR="0041431E" w:rsidRDefault="0041431E" w:rsidP="00F074F1">
      <w:pPr>
        <w:pBdr>
          <w:top w:val="single" w:sz="4" w:space="1" w:color="auto"/>
          <w:left w:val="single" w:sz="4" w:space="1" w:color="auto"/>
          <w:bottom w:val="single" w:sz="4" w:space="1" w:color="auto"/>
          <w:right w:val="single" w:sz="4" w:space="1" w:color="auto"/>
        </w:pBdr>
      </w:pPr>
    </w:p>
    <w:p w14:paraId="1DD9A0F1" w14:textId="77777777" w:rsidR="0041431E" w:rsidRDefault="0041431E" w:rsidP="00F074F1">
      <w:pPr>
        <w:pBdr>
          <w:top w:val="single" w:sz="4" w:space="1" w:color="auto"/>
          <w:left w:val="single" w:sz="4" w:space="1" w:color="auto"/>
          <w:bottom w:val="single" w:sz="4" w:space="1" w:color="auto"/>
          <w:right w:val="single" w:sz="4" w:space="1" w:color="auto"/>
        </w:pBdr>
      </w:pPr>
      <w:r>
        <w:rPr>
          <w:noProof/>
          <w:lang w:eastAsia="en-GB"/>
        </w:rPr>
        <mc:AlternateContent>
          <mc:Choice Requires="wpg">
            <w:drawing>
              <wp:anchor distT="0" distB="0" distL="114300" distR="114300" simplePos="0" relativeHeight="251936768" behindDoc="0" locked="0" layoutInCell="1" allowOverlap="1" wp14:anchorId="39F03BA0" wp14:editId="502C2E22">
                <wp:simplePos x="0" y="0"/>
                <wp:positionH relativeFrom="column">
                  <wp:posOffset>67393</wp:posOffset>
                </wp:positionH>
                <wp:positionV relativeFrom="paragraph">
                  <wp:posOffset>1103768</wp:posOffset>
                </wp:positionV>
                <wp:extent cx="5434965" cy="212090"/>
                <wp:effectExtent l="0" t="0" r="13335" b="0"/>
                <wp:wrapNone/>
                <wp:docPr id="239" name="Group 239"/>
                <wp:cNvGraphicFramePr/>
                <a:graphic xmlns:a="http://schemas.openxmlformats.org/drawingml/2006/main">
                  <a:graphicData uri="http://schemas.microsoft.com/office/word/2010/wordprocessingGroup">
                    <wpg:wgp>
                      <wpg:cNvGrpSpPr/>
                      <wpg:grpSpPr>
                        <a:xfrm>
                          <a:off x="0" y="0"/>
                          <a:ext cx="5434965" cy="212090"/>
                          <a:chOff x="0" y="0"/>
                          <a:chExt cx="5434965" cy="212090"/>
                        </a:xfrm>
                      </wpg:grpSpPr>
                      <wps:wsp>
                        <wps:cNvPr id="240" name="Text Box 240"/>
                        <wps:cNvSpPr txBox="1"/>
                        <wps:spPr>
                          <a:xfrm>
                            <a:off x="0" y="0"/>
                            <a:ext cx="497205" cy="21209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617BA13" w14:textId="77777777" w:rsidR="0041431E" w:rsidRPr="00D91BA8" w:rsidRDefault="0041431E" w:rsidP="0041431E">
                              <w:r>
                                <w:t>A)</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241" name="Text Box 241"/>
                        <wps:cNvSpPr txBox="1"/>
                        <wps:spPr>
                          <a:xfrm>
                            <a:off x="4937760" y="0"/>
                            <a:ext cx="497205" cy="21209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74A41F7" w14:textId="77777777" w:rsidR="0041431E" w:rsidRPr="00D91BA8" w:rsidRDefault="0041431E" w:rsidP="0041431E">
                              <w: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39F03BA0" id="Group 239" o:spid="_x0000_s1163" style="position:absolute;margin-left:5.3pt;margin-top:86.9pt;width:427.95pt;height:16.7pt;z-index:251936768" coordsize="54349,21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">
                <v:shape id="Text Box 240" o:spid="_x0000_s1164" type="#_x0000_t202" style="position:absolute;width:4972;height:21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" filled="f" stroked="f" strokeweight=".5pt">
                  <v:textbox inset="0,0,0,0">
                    <w:txbxContent>
                      <w:p w14:paraId="2617BA13" w14:textId="77777777" w:rsidR="0041431E" w:rsidRPr="00D91BA8" w:rsidRDefault="0041431E" w:rsidP="0041431E">
                        <w:r>
                          <w:t>A)</w:t>
                        </w:r>
                      </w:p>
                    </w:txbxContent>
                  </v:textbox>
                </v:shape>
                <v:shape id="Text Box 241" o:spid="_x0000_s1165" type="#_x0000_t202" style="position:absolute;left:49377;width:4972;height:21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" filled="f" stroked="f" strokeweight=".5pt">
                  <v:textbox inset="0,0,0,0">
                    <w:txbxContent>
                      <w:p w14:paraId="774A41F7" w14:textId="77777777" w:rsidR="0041431E" w:rsidRPr="00D91BA8" w:rsidRDefault="0041431E" w:rsidP="0041431E">
                        <w:r>
                          <w:t>B)</w:t>
                        </w:r>
                      </w:p>
                    </w:txbxContent>
                  </v:textbox>
                </v:shape>
              </v:group>
            </w:pict>
          </mc:Fallback>
        </mc:AlternateContent>
      </w:r>
      <w:r>
        <w:rPr>
          <w:noProof/>
          <w:lang w:eastAsia="en-GB"/>
        </w:rPr>
        <w:drawing>
          <wp:inline distT="0" distB="0" distL="0" distR="0" wp14:anchorId="49F2B35B" wp14:editId="7CAC3E1E">
            <wp:extent cx="2592000" cy="1245878"/>
            <wp:effectExtent l="0" t="0" r="0" b="0"/>
            <wp:docPr id="242" name="Picture 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2" name="Picture 242"/>
                    <pic:cNvPicPr/>
                  </pic:nvPicPr>
                  <pic:blipFill>
                    <a:blip r:embed="rId57" cstate="print">
                      <a:extLst>
                        <a:ext uri="{28A0092B-C50C-407E-A947-70E740481C1C}">
                          <a14:useLocalDpi xmlns:a14="http://schemas.microsoft.com/office/drawing/2010/main" val="0"/>
                        </a:ext>
                      </a:extLst>
                    </a:blip>
                    <a:srcRect t="1492" b="1492"/>
                    <a:stretch>
                      <a:fillRect/>
                    </a:stretch>
                  </pic:blipFill>
                  <pic:spPr bwMode="auto">
                    <a:xfrm>
                      <a:off x="0" y="0"/>
                      <a:ext cx="2592000" cy="1245878"/>
                    </a:xfrm>
                    <a:prstGeom prst="rect">
                      <a:avLst/>
                    </a:prstGeom>
                    <a:ln>
                      <a:noFill/>
                    </a:ln>
                    <a:extLst>
                      <a:ext uri="{53640926-AAD7-44D8-BBD7-CCE9431645EC}">
                        <a14:shadowObscured xmlns:a14="http://schemas.microsoft.com/office/drawing/2010/main"/>
                      </a:ext>
                    </a:extLst>
                  </pic:spPr>
                </pic:pic>
              </a:graphicData>
            </a:graphic>
          </wp:inline>
        </w:drawing>
      </w:r>
      <w:r>
        <w:t xml:space="preserve"> </w:t>
      </w:r>
      <w:r>
        <w:rPr>
          <w:noProof/>
          <w:lang w:eastAsia="en-GB"/>
        </w:rPr>
        <w:drawing>
          <wp:inline distT="0" distB="0" distL="0" distR="0" wp14:anchorId="2C116A0F" wp14:editId="54F2CEAD">
            <wp:extent cx="2592000" cy="1288391"/>
            <wp:effectExtent l="0" t="0" r="0" b="7620"/>
            <wp:docPr id="243" name="Picture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3" name="Picture 243"/>
                    <pic:cNvPicPr/>
                  </pic:nvPicPr>
                  <pic:blipFill>
                    <a:blip r:embed="rId58" cstate="print">
                      <a:extLst>
                        <a:ext uri="{28A0092B-C50C-407E-A947-70E740481C1C}">
                          <a14:useLocalDpi xmlns:a14="http://schemas.microsoft.com/office/drawing/2010/main" val="0"/>
                        </a:ext>
                      </a:extLst>
                    </a:blip>
                    <a:srcRect l="163" r="163"/>
                    <a:stretch>
                      <a:fillRect/>
                    </a:stretch>
                  </pic:blipFill>
                  <pic:spPr bwMode="auto">
                    <a:xfrm>
                      <a:off x="0" y="0"/>
                      <a:ext cx="2592000" cy="1288391"/>
                    </a:xfrm>
                    <a:prstGeom prst="rect">
                      <a:avLst/>
                    </a:prstGeom>
                    <a:ln>
                      <a:noFill/>
                    </a:ln>
                    <a:extLst>
                      <a:ext uri="{53640926-AAD7-44D8-BBD7-CCE9431645EC}">
                        <a14:shadowObscured xmlns:a14="http://schemas.microsoft.com/office/drawing/2010/main"/>
                      </a:ext>
                    </a:extLst>
                  </pic:spPr>
                </pic:pic>
              </a:graphicData>
            </a:graphic>
          </wp:inline>
        </w:drawing>
      </w:r>
    </w:p>
    <w:p w14:paraId="41000C9A" w14:textId="61F7E700" w:rsidR="0041431E" w:rsidRPr="004873F0" w:rsidRDefault="00F074F1" w:rsidP="00F074F1">
      <w:pPr>
        <w:pStyle w:val="Caption"/>
        <w:pBdr>
          <w:top w:val="single" w:sz="4" w:space="1" w:color="auto"/>
          <w:left w:val="single" w:sz="4" w:space="1" w:color="auto"/>
          <w:bottom w:val="single" w:sz="4" w:space="1" w:color="auto"/>
          <w:right w:val="single" w:sz="4" w:space="1" w:color="auto"/>
        </w:pBdr>
      </w:pPr>
      <w:r>
        <w:t xml:space="preserve">Figure </w:t>
      </w:r>
      <w:fldSimple w:instr=" SEQ Figure \* ARABIC ">
        <w:r w:rsidR="00353CD5">
          <w:rPr>
            <w:noProof/>
          </w:rPr>
          <w:t>25</w:t>
        </w:r>
      </w:fldSimple>
      <w:r>
        <w:t xml:space="preserve">: Example </w:t>
      </w:r>
      <w:r>
        <w:t>decoupled layer to layer</w:t>
      </w:r>
      <w:r>
        <w:t xml:space="preserve"> weave. A) The geometrical model and </w:t>
      </w:r>
      <w:proofErr w:type="gramStart"/>
      <w:r>
        <w:t>B</w:t>
      </w:r>
      <w:r>
        <w:t>)  the</w:t>
      </w:r>
      <w:proofErr w:type="gramEnd"/>
      <w:r>
        <w:t xml:space="preserve"> yarn paths and nodes.</w:t>
      </w:r>
    </w:p>
    <w:p w14:paraId="2976D125" w14:textId="77777777" w:rsidR="00D202FE" w:rsidRDefault="00D202FE" w:rsidP="00D202FE"/>
    <w:p w14:paraId="06708FBB" w14:textId="77777777" w:rsidR="00D202FE" w:rsidRPr="00D202FE" w:rsidRDefault="00D202FE" w:rsidP="00D202FE"/>
    <w:p w14:paraId="1DD3BB46" w14:textId="77777777" w:rsidR="00D202FE" w:rsidRPr="00D202FE" w:rsidRDefault="00D202FE" w:rsidP="00D202FE"/>
    <w:p w14:paraId="35D95389" w14:textId="24DADB06" w:rsidR="008E0D64" w:rsidRDefault="00630D10" w:rsidP="008E0D64">
      <w:pPr>
        <w:pStyle w:val="Heading3"/>
      </w:pPr>
      <w:bookmarkStart w:id="102" w:name="_Toc76652649"/>
      <w:r>
        <w:t>7.4.</w:t>
      </w:r>
      <w:r w:rsidR="00D202FE">
        <w:t>5</w:t>
      </w:r>
      <w:r>
        <w:t xml:space="preserve"> Create Angle Interlock Textiles</w:t>
      </w:r>
      <w:bookmarkEnd w:id="102"/>
    </w:p>
    <w:p w14:paraId="0C02C5B0" w14:textId="77777777" w:rsidR="003246EF" w:rsidRDefault="003246EF" w:rsidP="00183CFE">
      <w:pPr>
        <w:pStyle w:val="Heading1"/>
        <w:numPr>
          <w:ilvl w:val="0"/>
          <w:numId w:val="0"/>
        </w:numPr>
        <w:ind w:left="568"/>
        <w:rPr>
          <w:rFonts w:eastAsiaTheme="minorHAnsi" w:cs="Times New Roman"/>
          <w:b w:val="0"/>
          <w:bCs w:val="0"/>
          <w:sz w:val="24"/>
          <w:szCs w:val="22"/>
        </w:rPr>
      </w:pPr>
    </w:p>
    <w:p w14:paraId="0BF9E0E5" w14:textId="6792836E" w:rsidR="0069610C" w:rsidRDefault="003246EF" w:rsidP="00183CFE">
      <w:pPr>
        <w:pStyle w:val="Heading1"/>
        <w:numPr>
          <w:ilvl w:val="0"/>
          <w:numId w:val="0"/>
        </w:numPr>
      </w:pPr>
      <w:bookmarkStart w:id="103" w:name="_Toc76652650"/>
      <w:proofErr w:type="gramStart"/>
      <w:r>
        <w:t>8</w:t>
      </w:r>
      <w:r w:rsidR="008E0D64">
        <w:t xml:space="preserve">  Rotate</w:t>
      </w:r>
      <w:proofErr w:type="gramEnd"/>
      <w:r w:rsidR="008E0D64">
        <w:t xml:space="preserve"> Textiles</w:t>
      </w:r>
      <w:bookmarkEnd w:id="103"/>
    </w:p>
    <w:p w14:paraId="45F5B4CF" w14:textId="77777777" w:rsidR="003246EF" w:rsidRPr="00FE418F" w:rsidRDefault="003246EF" w:rsidP="003246EF">
      <w:r w:rsidRPr="00FE418F">
        <w:t>To rotate the textile, use the following command:</w:t>
      </w:r>
    </w:p>
    <w:p w14:paraId="7E26309A" w14:textId="77777777" w:rsidR="003246EF" w:rsidRPr="00FE418F" w:rsidRDefault="003246EF" w:rsidP="003246EF">
      <w:pPr>
        <w:pStyle w:val="NoSpacing"/>
      </w:pPr>
      <w:proofErr w:type="spellStart"/>
      <w:proofErr w:type="gramStart"/>
      <w:r w:rsidRPr="00FE418F">
        <w:t>weave.Rotate</w:t>
      </w:r>
      <w:proofErr w:type="spellEnd"/>
      <w:proofErr w:type="gramEnd"/>
      <w:r>
        <w:fldChar w:fldCharType="begin"/>
      </w:r>
      <w:r>
        <w:instrText xml:space="preserve"> XE "</w:instrText>
      </w:r>
      <w:r w:rsidRPr="00CF2156">
        <w:instrText>Rotate</w:instrText>
      </w:r>
      <w:r>
        <w:instrText xml:space="preserve">" </w:instrText>
      </w:r>
      <w:r>
        <w:fldChar w:fldCharType="end"/>
      </w:r>
      <w:r w:rsidRPr="00FE418F">
        <w:t>(</w:t>
      </w:r>
      <w:r>
        <w:t xml:space="preserve"> </w:t>
      </w:r>
      <w:r w:rsidRPr="00FE418F">
        <w:t>WXYZ(XYZ</w:t>
      </w:r>
      <w:r>
        <w:fldChar w:fldCharType="begin"/>
      </w:r>
      <w:r>
        <w:instrText xml:space="preserve"> XE "</w:instrText>
      </w:r>
      <w:r w:rsidRPr="00E36C3F">
        <w:rPr>
          <w:highlight w:val="yellow"/>
        </w:rPr>
        <w:instrText>XYZ</w:instrText>
      </w:r>
      <w:r>
        <w:instrText xml:space="preserve">" </w:instrText>
      </w:r>
      <w:r>
        <w:fldChar w:fldCharType="end"/>
      </w:r>
      <w:r w:rsidRPr="00FE418F">
        <w:t>(</w:t>
      </w:r>
      <w:proofErr w:type="spellStart"/>
      <w:r w:rsidRPr="00FE418F">
        <w:t>x</w:t>
      </w:r>
      <w:r w:rsidRPr="00FE418F">
        <w:rPr>
          <w:vertAlign w:val="subscript"/>
        </w:rPr>
        <w:t>r</w:t>
      </w:r>
      <w:r w:rsidRPr="00FE418F">
        <w:t>,y</w:t>
      </w:r>
      <w:r w:rsidRPr="00FE418F">
        <w:rPr>
          <w:vertAlign w:val="subscript"/>
        </w:rPr>
        <w:t>r</w:t>
      </w:r>
      <w:r w:rsidRPr="00FE418F">
        <w:t>,z</w:t>
      </w:r>
      <w:r w:rsidRPr="00FE418F">
        <w:rPr>
          <w:vertAlign w:val="subscript"/>
        </w:rPr>
        <w:t>r</w:t>
      </w:r>
      <w:proofErr w:type="spellEnd"/>
      <w:r w:rsidRPr="00FE418F">
        <w:t>), θ), XYZ(x</w:t>
      </w:r>
      <w:r w:rsidRPr="00FE418F">
        <w:rPr>
          <w:vertAlign w:val="subscript"/>
        </w:rPr>
        <w:t>0</w:t>
      </w:r>
      <w:r w:rsidRPr="00FE418F">
        <w:t>,y</w:t>
      </w:r>
      <w:r w:rsidRPr="00FE418F">
        <w:rPr>
          <w:vertAlign w:val="subscript"/>
        </w:rPr>
        <w:t>0</w:t>
      </w:r>
      <w:r w:rsidRPr="00FE418F">
        <w:t>,z</w:t>
      </w:r>
      <w:r w:rsidRPr="00FE418F">
        <w:rPr>
          <w:vertAlign w:val="subscript"/>
        </w:rPr>
        <w:t>0</w:t>
      </w:r>
      <w:r w:rsidRPr="00FE418F">
        <w:t>)</w:t>
      </w:r>
      <w:r>
        <w:t xml:space="preserve"> </w:t>
      </w:r>
      <w:r w:rsidRPr="00FE418F">
        <w:t>)</w:t>
      </w:r>
    </w:p>
    <w:p w14:paraId="1A23881F" w14:textId="77777777" w:rsidR="003246EF" w:rsidRPr="00FE418F" w:rsidRDefault="003246EF" w:rsidP="003246EF"/>
    <w:p w14:paraId="6029D09F" w14:textId="67942255" w:rsidR="003246EF" w:rsidRPr="00FE418F" w:rsidRDefault="003246EF" w:rsidP="003246EF">
      <w:r w:rsidRPr="00FE418F">
        <w:t xml:space="preserve">Here, </w:t>
      </w:r>
      <w:r w:rsidRPr="008C1DCF">
        <w:rPr>
          <w:i/>
        </w:rPr>
        <w:t>x</w:t>
      </w:r>
      <w:r w:rsidRPr="008C1DCF">
        <w:rPr>
          <w:vertAlign w:val="subscript"/>
        </w:rPr>
        <w:t>0</w:t>
      </w:r>
      <w:r w:rsidRPr="00FE418F">
        <w:t xml:space="preserve">, </w:t>
      </w:r>
      <w:r w:rsidRPr="008C1DCF">
        <w:rPr>
          <w:i/>
        </w:rPr>
        <w:t>y</w:t>
      </w:r>
      <w:r w:rsidRPr="007A4728">
        <w:rPr>
          <w:vertAlign w:val="subscript"/>
        </w:rPr>
        <w:t>0</w:t>
      </w:r>
      <w:r w:rsidRPr="00FE418F">
        <w:t xml:space="preserve">, and </w:t>
      </w:r>
      <w:r w:rsidRPr="008C1DCF">
        <w:rPr>
          <w:i/>
        </w:rPr>
        <w:t>z</w:t>
      </w:r>
      <w:r w:rsidRPr="007A4728">
        <w:rPr>
          <w:vertAlign w:val="subscript"/>
        </w:rPr>
        <w:t>0</w:t>
      </w:r>
      <w:r w:rsidRPr="00FE418F">
        <w:t xml:space="preserve"> </w:t>
      </w:r>
      <w:r>
        <w:t xml:space="preserve">give </w:t>
      </w:r>
      <w:r w:rsidRPr="00FE418F">
        <w:t xml:space="preserve">the coordinates </w:t>
      </w:r>
      <w:r>
        <w:t>of the centre of</w:t>
      </w:r>
      <w:r w:rsidRPr="00FE418F">
        <w:t xml:space="preserve"> </w:t>
      </w:r>
      <w:proofErr w:type="spellStart"/>
      <w:proofErr w:type="gramStart"/>
      <w:r w:rsidRPr="00FE418F">
        <w:t>rotation</w:t>
      </w:r>
      <w:r>
        <w:t>.</w:t>
      </w:r>
      <w:r w:rsidRPr="00FE418F">
        <w:t>The</w:t>
      </w:r>
      <w:proofErr w:type="spellEnd"/>
      <w:proofErr w:type="gramEnd"/>
      <w:r w:rsidRPr="00FE418F">
        <w:t xml:space="preserve"> coordinates </w:t>
      </w:r>
      <w:proofErr w:type="spellStart"/>
      <w:r w:rsidRPr="008C1DCF">
        <w:rPr>
          <w:i/>
        </w:rPr>
        <w:t>x</w:t>
      </w:r>
      <w:r w:rsidRPr="008C1DCF">
        <w:rPr>
          <w:i/>
          <w:vertAlign w:val="subscript"/>
        </w:rPr>
        <w:t>r</w:t>
      </w:r>
      <w:proofErr w:type="spellEnd"/>
      <w:r w:rsidRPr="00FE418F">
        <w:t xml:space="preserve">, </w:t>
      </w:r>
      <w:proofErr w:type="spellStart"/>
      <w:r w:rsidRPr="008C1DCF">
        <w:rPr>
          <w:i/>
        </w:rPr>
        <w:t>y</w:t>
      </w:r>
      <w:r w:rsidRPr="008C1DCF">
        <w:rPr>
          <w:i/>
          <w:vertAlign w:val="subscript"/>
        </w:rPr>
        <w:t>r</w:t>
      </w:r>
      <w:proofErr w:type="spellEnd"/>
      <w:r w:rsidRPr="00FE418F">
        <w:t xml:space="preserve"> and </w:t>
      </w:r>
      <w:proofErr w:type="spellStart"/>
      <w:r w:rsidRPr="008C1DCF">
        <w:rPr>
          <w:i/>
        </w:rPr>
        <w:t>z</w:t>
      </w:r>
      <w:r w:rsidRPr="008C1DCF">
        <w:rPr>
          <w:i/>
          <w:vertAlign w:val="subscript"/>
        </w:rPr>
        <w:t>r</w:t>
      </w:r>
      <w:proofErr w:type="spellEnd"/>
      <w:r w:rsidRPr="00FE418F">
        <w:t xml:space="preserve"> specify the axis</w:t>
      </w:r>
      <w:r>
        <w:t xml:space="preserve"> of rotation</w:t>
      </w:r>
      <w:r w:rsidRPr="00FE418F">
        <w:t xml:space="preserve">. For example, setting </w:t>
      </w:r>
      <w:proofErr w:type="spellStart"/>
      <w:r w:rsidRPr="008C1DCF">
        <w:rPr>
          <w:i/>
        </w:rPr>
        <w:t>x</w:t>
      </w:r>
      <w:r w:rsidRPr="008C1DCF">
        <w:rPr>
          <w:i/>
          <w:vertAlign w:val="subscript"/>
        </w:rPr>
        <w:t>r</w:t>
      </w:r>
      <w:proofErr w:type="spellEnd"/>
      <w:r w:rsidRPr="00FE418F">
        <w:t>=</w:t>
      </w:r>
      <w:proofErr w:type="spellStart"/>
      <w:r w:rsidRPr="008C1DCF">
        <w:rPr>
          <w:i/>
        </w:rPr>
        <w:t>y</w:t>
      </w:r>
      <w:r w:rsidRPr="008C1DCF">
        <w:rPr>
          <w:i/>
          <w:vertAlign w:val="subscript"/>
        </w:rPr>
        <w:t>r</w:t>
      </w:r>
      <w:proofErr w:type="spellEnd"/>
      <w:r w:rsidRPr="00FE418F">
        <w:t xml:space="preserve">=0 and </w:t>
      </w:r>
      <w:proofErr w:type="spellStart"/>
      <w:r w:rsidRPr="008C1DCF">
        <w:rPr>
          <w:i/>
        </w:rPr>
        <w:t>z</w:t>
      </w:r>
      <w:r w:rsidRPr="008C1DCF">
        <w:rPr>
          <w:i/>
          <w:vertAlign w:val="subscript"/>
        </w:rPr>
        <w:t>r</w:t>
      </w:r>
      <w:proofErr w:type="spellEnd"/>
      <w:r w:rsidRPr="00FE418F">
        <w:t xml:space="preserve">=1 specifies a </w:t>
      </w:r>
      <w:r w:rsidRPr="00FE418F">
        <w:lastRenderedPageBreak/>
        <w:t xml:space="preserve">rotation around the </w:t>
      </w:r>
      <w:r w:rsidRPr="008C1DCF">
        <w:rPr>
          <w:i/>
        </w:rPr>
        <w:t>z</w:t>
      </w:r>
      <w:r>
        <w:t xml:space="preserve"> </w:t>
      </w:r>
      <w:r w:rsidRPr="00FE418F">
        <w:t>-</w:t>
      </w:r>
      <w:r>
        <w:t xml:space="preserve"> </w:t>
      </w:r>
      <w:r w:rsidRPr="00FE418F">
        <w:t xml:space="preserve">axis. The rotation angle, </w:t>
      </w:r>
      <w:r w:rsidRPr="008C1DCF">
        <w:rPr>
          <w:i/>
        </w:rPr>
        <w:t>θ</w:t>
      </w:r>
      <w:r w:rsidRPr="00FE418F">
        <w:t xml:space="preserve">, </w:t>
      </w:r>
      <w:r>
        <w:t>is</w:t>
      </w:r>
      <w:r w:rsidRPr="00FE418F">
        <w:t xml:space="preserve"> specified in radians</w:t>
      </w:r>
      <w:r>
        <w:fldChar w:fldCharType="begin"/>
      </w:r>
      <w:r>
        <w:instrText xml:space="preserve"> XE "</w:instrText>
      </w:r>
      <w:r w:rsidRPr="00CF2156">
        <w:instrText>radians</w:instrText>
      </w:r>
      <w:r>
        <w:instrText xml:space="preserve">" </w:instrText>
      </w:r>
      <w:r>
        <w:fldChar w:fldCharType="end"/>
      </w:r>
      <w:r w:rsidRPr="00FE418F">
        <w:t>. To convert the angle in degrees to radians, use:</w:t>
      </w:r>
    </w:p>
    <w:p w14:paraId="38F5FC08" w14:textId="4ECA8DD3" w:rsidR="003246EF" w:rsidRDefault="003246EF" w:rsidP="00DC0BE4">
      <w:r>
        <w:t>a</w:t>
      </w:r>
      <w:r w:rsidRPr="00FE418F">
        <w:t>ngle=</w:t>
      </w:r>
      <w:proofErr w:type="spellStart"/>
      <w:r w:rsidRPr="00FE418F">
        <w:t>math</w:t>
      </w:r>
      <w:r>
        <w:fldChar w:fldCharType="begin"/>
      </w:r>
      <w:r>
        <w:instrText xml:space="preserve"> XE "</w:instrText>
      </w:r>
      <w:r w:rsidRPr="00CF2156">
        <w:instrText>math</w:instrText>
      </w:r>
      <w:r>
        <w:instrText xml:space="preserve">" </w:instrText>
      </w:r>
      <w:r>
        <w:fldChar w:fldCharType="end"/>
      </w:r>
      <w:r w:rsidRPr="00FE418F">
        <w:t>.radians</w:t>
      </w:r>
      <w:proofErr w:type="spellEnd"/>
      <w:r>
        <w:fldChar w:fldCharType="begin"/>
      </w:r>
      <w:r>
        <w:instrText xml:space="preserve"> XE "</w:instrText>
      </w:r>
      <w:r w:rsidRPr="00CF2156">
        <w:instrText>radians</w:instrText>
      </w:r>
      <w:r>
        <w:instrText xml:space="preserve">" </w:instrText>
      </w:r>
      <w:r>
        <w:fldChar w:fldCharType="end"/>
      </w:r>
      <w:r w:rsidRPr="00FE418F">
        <w:t>(</w:t>
      </w:r>
      <w:r>
        <w:t xml:space="preserve"> </w:t>
      </w:r>
      <w:r w:rsidRPr="00FE418F">
        <w:t>θ</w:t>
      </w:r>
      <w:proofErr w:type="gramStart"/>
      <w:r>
        <w:t xml:space="preserve"> )For</w:t>
      </w:r>
      <w:proofErr w:type="gramEnd"/>
      <w:r>
        <w:t xml:space="preserve"> textiles specified using the weave wizard the nodes will have been created with the </w:t>
      </w:r>
      <w:proofErr w:type="spellStart"/>
      <w:r>
        <w:t>SetInPlaneTangents</w:t>
      </w:r>
      <w:proofErr w:type="spellEnd"/>
      <w:r>
        <w:t xml:space="preserve"> flag set.  For rotations about axes other than the z-axis this needs to be set to False </w:t>
      </w:r>
      <w:proofErr w:type="gramStart"/>
      <w:r>
        <w:t>in order for</w:t>
      </w:r>
      <w:proofErr w:type="gramEnd"/>
      <w:r>
        <w:t xml:space="preserve"> the yarns to retain the expected paths. This is done using</w:t>
      </w:r>
    </w:p>
    <w:p w14:paraId="36B794DB" w14:textId="77777777" w:rsidR="003246EF" w:rsidRDefault="003246EF" w:rsidP="00DC0BE4"/>
    <w:p w14:paraId="30D6E5A3" w14:textId="13797CDB" w:rsidR="003246EF" w:rsidRPr="00DC0BE4" w:rsidRDefault="003246EF" w:rsidP="00183CFE">
      <w:pPr>
        <w:pStyle w:val="NoSpacing"/>
      </w:pPr>
      <w:proofErr w:type="spellStart"/>
      <w:proofErr w:type="gramStart"/>
      <w:r>
        <w:t>weave.SetInPlaneTangents</w:t>
      </w:r>
      <w:proofErr w:type="spellEnd"/>
      <w:proofErr w:type="gramEnd"/>
      <w:r>
        <w:t>( False )</w:t>
      </w:r>
    </w:p>
    <w:p w14:paraId="58741EB6" w14:textId="4BAFAF8B" w:rsidR="007F1C24" w:rsidRDefault="007F1C24" w:rsidP="00CD20E0">
      <w:bookmarkStart w:id="104" w:name="_Toc389057027"/>
      <w:bookmarkStart w:id="105" w:name="_Toc389057059"/>
    </w:p>
    <w:p w14:paraId="3BD67159" w14:textId="081150EB" w:rsidR="003246EF" w:rsidRDefault="003246EF" w:rsidP="00CD20E0">
      <w:proofErr w:type="gramStart"/>
      <w:r>
        <w:t>In order to</w:t>
      </w:r>
      <w:proofErr w:type="gramEnd"/>
      <w:r>
        <w:t xml:space="preserve"> rotate the domain as well as the textile</w:t>
      </w:r>
      <w:r w:rsidR="00267389">
        <w:t xml:space="preserve"> this must be done in a separate operation:</w:t>
      </w:r>
    </w:p>
    <w:p w14:paraId="30675AC0" w14:textId="77777777" w:rsidR="00267389" w:rsidRDefault="00267389" w:rsidP="00CD20E0"/>
    <w:p w14:paraId="190419A8" w14:textId="34749DB4" w:rsidR="00267389" w:rsidRDefault="00267389" w:rsidP="00183CFE">
      <w:pPr>
        <w:pStyle w:val="NoSpacing"/>
      </w:pPr>
      <w:r>
        <w:t xml:space="preserve">Domain = </w:t>
      </w:r>
      <w:proofErr w:type="spellStart"/>
      <w:proofErr w:type="gramStart"/>
      <w:r>
        <w:t>weave.GetDomain</w:t>
      </w:r>
      <w:proofErr w:type="spellEnd"/>
      <w:proofErr w:type="gramEnd"/>
      <w:r>
        <w:t>()</w:t>
      </w:r>
    </w:p>
    <w:p w14:paraId="6B7C64C9" w14:textId="2996F2AA" w:rsidR="00267389" w:rsidRPr="00CD20E0" w:rsidRDefault="00267389" w:rsidP="00183CFE">
      <w:pPr>
        <w:pStyle w:val="NoSpacing"/>
      </w:pPr>
      <w:proofErr w:type="spellStart"/>
      <w:r w:rsidRPr="00267389">
        <w:t>Domain.Rotate</w:t>
      </w:r>
      <w:proofErr w:type="spellEnd"/>
      <w:proofErr w:type="gramStart"/>
      <w:r w:rsidRPr="00267389">
        <w:t>( WXYZ</w:t>
      </w:r>
      <w:proofErr w:type="gramEnd"/>
      <w:r w:rsidRPr="00267389">
        <w:t xml:space="preserve">(XYZ(0,0,1), </w:t>
      </w:r>
      <w:proofErr w:type="spellStart"/>
      <w:r w:rsidRPr="00267389">
        <w:t>math.radians</w:t>
      </w:r>
      <w:proofErr w:type="spellEnd"/>
      <w:r w:rsidRPr="00267389">
        <w:t>(</w:t>
      </w:r>
      <w:r>
        <w:t>45</w:t>
      </w:r>
      <w:r w:rsidRPr="00267389">
        <w:t>)))</w:t>
      </w:r>
    </w:p>
    <w:bookmarkEnd w:id="104"/>
    <w:bookmarkEnd w:id="105"/>
    <w:p w14:paraId="1EE82E17" w14:textId="77777777" w:rsidR="00267389" w:rsidRDefault="00267389" w:rsidP="001511F9">
      <w:pPr>
        <w:pStyle w:val="Heading1"/>
        <w:numPr>
          <w:ilvl w:val="0"/>
          <w:numId w:val="0"/>
        </w:numPr>
      </w:pPr>
    </w:p>
    <w:p w14:paraId="1C2EBF62" w14:textId="2DEE43CF" w:rsidR="00A02DC9" w:rsidRDefault="0069610C" w:rsidP="001511F9">
      <w:pPr>
        <w:pStyle w:val="Heading1"/>
        <w:numPr>
          <w:ilvl w:val="0"/>
          <w:numId w:val="0"/>
        </w:numPr>
      </w:pPr>
      <w:bookmarkStart w:id="106" w:name="_Toc76652651"/>
      <w:r>
        <w:t xml:space="preserve">9 </w:t>
      </w:r>
      <w:r w:rsidR="009B4178">
        <w:t>Saving TexGen Models</w:t>
      </w:r>
      <w:bookmarkEnd w:id="106"/>
    </w:p>
    <w:p w14:paraId="2DAD2DED" w14:textId="77777777" w:rsidR="00A02DC9" w:rsidRDefault="00A02DC9" w:rsidP="00A02DC9"/>
    <w:p w14:paraId="1630E6F1" w14:textId="7D74B304" w:rsidR="001A3114" w:rsidRDefault="001A3114" w:rsidP="00A02DC9">
      <w:r>
        <w:t>TexGen models can be saved as .tg3 files which are text files in XML format.</w:t>
      </w:r>
    </w:p>
    <w:p w14:paraId="11B3A025" w14:textId="77777777" w:rsidR="001A3114" w:rsidRDefault="001A3114" w:rsidP="00A02DC9"/>
    <w:p w14:paraId="5145898A" w14:textId="419DA96E" w:rsidR="003119CA" w:rsidRPr="00A02DC9" w:rsidRDefault="003119CA" w:rsidP="003119CA">
      <w:pPr>
        <w:pStyle w:val="NoSpacing"/>
      </w:pPr>
      <w:proofErr w:type="spellStart"/>
      <w:r w:rsidRPr="00E70325">
        <w:t>SaveToXML</w:t>
      </w:r>
      <w:proofErr w:type="spellEnd"/>
      <w:r w:rsidR="00BA558F">
        <w:fldChar w:fldCharType="begin"/>
      </w:r>
      <w:r w:rsidR="00BA558F">
        <w:instrText xml:space="preserve"> XE "</w:instrText>
      </w:r>
      <w:r w:rsidR="00BA558F" w:rsidRPr="00F000DF">
        <w:instrText>SaveToXML</w:instrText>
      </w:r>
      <w:r w:rsidR="00BA558F">
        <w:instrText xml:space="preserve">" </w:instrText>
      </w:r>
      <w:r w:rsidR="00BA558F">
        <w:fldChar w:fldCharType="end"/>
      </w:r>
      <w:r w:rsidRPr="00E70325">
        <w:t>(</w:t>
      </w:r>
      <w:r>
        <w:t>fname+</w:t>
      </w:r>
      <w:r w:rsidR="00BA558F" w:rsidRPr="00E67A8A">
        <w:t>"</w:t>
      </w:r>
      <w:r>
        <w:t>.tg3</w:t>
      </w:r>
      <w:r w:rsidR="00BA558F">
        <w:fldChar w:fldCharType="begin"/>
      </w:r>
      <w:r w:rsidR="00BA558F">
        <w:instrText xml:space="preserve"> XE "</w:instrText>
      </w:r>
      <w:r w:rsidR="00BA558F" w:rsidRPr="00F000DF">
        <w:instrText>tg3</w:instrText>
      </w:r>
      <w:r w:rsidR="00BA558F">
        <w:instrText xml:space="preserve">" </w:instrText>
      </w:r>
      <w:r w:rsidR="00BA558F">
        <w:fldChar w:fldCharType="end"/>
      </w:r>
      <w:r w:rsidR="00BA558F" w:rsidRPr="00E67A8A">
        <w:t>"</w:t>
      </w:r>
      <w:r w:rsidRPr="00E70325">
        <w:t xml:space="preserve">, </w:t>
      </w:r>
      <w:r w:rsidR="009B4178">
        <w:t>t</w:t>
      </w:r>
      <w:r>
        <w:t>extile</w:t>
      </w:r>
      <w:r w:rsidRPr="00E70325">
        <w:t xml:space="preserve">, </w:t>
      </w:r>
      <w:proofErr w:type="spellStart"/>
      <w:r>
        <w:t>out_type</w:t>
      </w:r>
      <w:proofErr w:type="spellEnd"/>
      <w:r w:rsidRPr="00E70325">
        <w:t>)</w:t>
      </w:r>
    </w:p>
    <w:p w14:paraId="01049E43" w14:textId="77777777" w:rsidR="001A3114" w:rsidRDefault="001A3114" w:rsidP="00A02DC9"/>
    <w:p w14:paraId="3E47A7A8" w14:textId="5879B58E" w:rsidR="003119CA" w:rsidRDefault="003119CA" w:rsidP="00A02DC9">
      <w:r>
        <w:t xml:space="preserve">The </w:t>
      </w:r>
      <w:r w:rsidR="001A3114">
        <w:t>parameters</w:t>
      </w:r>
      <w:r>
        <w:t xml:space="preserve"> are:</w:t>
      </w:r>
    </w:p>
    <w:p w14:paraId="3A1F7EC2" w14:textId="5036E532" w:rsidR="003119CA" w:rsidRDefault="003119CA" w:rsidP="00A02DC9">
      <w:proofErr w:type="spellStart"/>
      <w:r>
        <w:t>fname</w:t>
      </w:r>
      <w:proofErr w:type="spellEnd"/>
      <w:r>
        <w:t xml:space="preserve"> </w:t>
      </w:r>
      <w:r w:rsidR="001A3114">
        <w:t>-</w:t>
      </w:r>
      <w:r>
        <w:t xml:space="preserve"> a string of the file name and optionally preceded by the path.</w:t>
      </w:r>
    </w:p>
    <w:p w14:paraId="2A1EC965" w14:textId="78514B73" w:rsidR="00AE5E38" w:rsidRDefault="009B4178" w:rsidP="00A02DC9">
      <w:r>
        <w:t>t</w:t>
      </w:r>
      <w:r w:rsidR="007F7815">
        <w:t xml:space="preserve">extile </w:t>
      </w:r>
      <w:r w:rsidR="001A3114">
        <w:t>-</w:t>
      </w:r>
      <w:r w:rsidR="007F7815">
        <w:t xml:space="preserve"> string of the textile name</w:t>
      </w:r>
      <w:r w:rsidR="003119CA">
        <w:t xml:space="preserve">, </w:t>
      </w:r>
      <w:r w:rsidR="001A3114">
        <w:t>this can be obtained using</w:t>
      </w:r>
      <w:r w:rsidR="003119CA">
        <w:t xml:space="preserve"> </w:t>
      </w:r>
      <w:proofErr w:type="spellStart"/>
      <w:r w:rsidR="003119CA">
        <w:t>GetTextile</w:t>
      </w:r>
      <w:proofErr w:type="spellEnd"/>
      <w:r w:rsidR="00806C9D">
        <w:fldChar w:fldCharType="begin"/>
      </w:r>
      <w:r w:rsidR="00806C9D">
        <w:instrText xml:space="preserve"> XE "</w:instrText>
      </w:r>
      <w:r w:rsidR="00806C9D" w:rsidRPr="00397507">
        <w:instrText>GetTextile</w:instrText>
      </w:r>
      <w:r w:rsidR="00806C9D">
        <w:instrText xml:space="preserve">" </w:instrText>
      </w:r>
      <w:r w:rsidR="00806C9D">
        <w:fldChar w:fldCharType="end"/>
      </w:r>
      <w:r w:rsidR="003119CA">
        <w:t>( )</w:t>
      </w:r>
    </w:p>
    <w:p w14:paraId="0D3F3179" w14:textId="631461A6" w:rsidR="007F7815" w:rsidRDefault="003119CA" w:rsidP="00A02DC9">
      <w:proofErr w:type="spellStart"/>
      <w:r>
        <w:t>out_type</w:t>
      </w:r>
      <w:proofErr w:type="spellEnd"/>
      <w:r>
        <w:t xml:space="preserve"> </w:t>
      </w:r>
      <w:r w:rsidR="001A3114">
        <w:t>-</w:t>
      </w:r>
      <w:r>
        <w:t xml:space="preserve"> keyword </w:t>
      </w:r>
      <w:r w:rsidR="001A3114">
        <w:t xml:space="preserve">defining </w:t>
      </w:r>
      <w:r>
        <w:t>the output style. Possible keywords are</w:t>
      </w:r>
    </w:p>
    <w:p w14:paraId="24F8B6AA" w14:textId="4D2FA545" w:rsidR="007F7815" w:rsidRDefault="00AA003B" w:rsidP="003119CA">
      <w:pPr>
        <w:pStyle w:val="ListParagraph"/>
        <w:numPr>
          <w:ilvl w:val="0"/>
          <w:numId w:val="16"/>
        </w:numPr>
      </w:pPr>
      <w:r w:rsidRPr="00AA003B">
        <w:t>OUTPUT_MINIMAL</w:t>
      </w:r>
      <w:r w:rsidR="00B921C6">
        <w:t xml:space="preserve"> – </w:t>
      </w:r>
      <w:r w:rsidR="009B4178">
        <w:t xml:space="preserve">for automatically generated textiles </w:t>
      </w:r>
      <w:r w:rsidR="00B921C6">
        <w:t>saves only minimal information from which yarns can be built</w:t>
      </w:r>
    </w:p>
    <w:p w14:paraId="73EA412F" w14:textId="057C858F" w:rsidR="00AA003B" w:rsidRDefault="00AA003B" w:rsidP="003119CA">
      <w:pPr>
        <w:pStyle w:val="ListParagraph"/>
        <w:numPr>
          <w:ilvl w:val="0"/>
          <w:numId w:val="16"/>
        </w:numPr>
      </w:pPr>
      <w:r w:rsidRPr="00E70325">
        <w:t>OUTPUT_STANDARD</w:t>
      </w:r>
      <w:r w:rsidR="009B4178">
        <w:t xml:space="preserve"> – saves both textile and yarn data (nodes and cross-sections)</w:t>
      </w:r>
    </w:p>
    <w:p w14:paraId="68DF2DBE" w14:textId="32134436" w:rsidR="00AA003B" w:rsidRDefault="00AA003B" w:rsidP="003119CA">
      <w:pPr>
        <w:pStyle w:val="ListParagraph"/>
        <w:numPr>
          <w:ilvl w:val="0"/>
          <w:numId w:val="16"/>
        </w:numPr>
      </w:pPr>
      <w:r w:rsidRPr="00AA003B">
        <w:t>OUTPUT_FULL</w:t>
      </w:r>
      <w:r w:rsidR="009B4178">
        <w:t xml:space="preserve"> – saves textile, </w:t>
      </w:r>
      <w:proofErr w:type="gramStart"/>
      <w:r w:rsidR="009B4178">
        <w:t>yarn</w:t>
      </w:r>
      <w:proofErr w:type="gramEnd"/>
      <w:r w:rsidR="009B4178">
        <w:t xml:space="preserve"> and mesh data (includes cross-section coordinates for each slave node)</w:t>
      </w:r>
    </w:p>
    <w:p w14:paraId="3EBBB5EB" w14:textId="77777777" w:rsidR="00AA003B" w:rsidRDefault="00AA003B" w:rsidP="00DC0BE4"/>
    <w:p w14:paraId="423EE132" w14:textId="06FB3945" w:rsidR="00AA003B" w:rsidRDefault="00BA558F" w:rsidP="00DC0BE4">
      <w:r>
        <w:t>A saved .tg3</w:t>
      </w:r>
      <w:r>
        <w:fldChar w:fldCharType="begin"/>
      </w:r>
      <w:r>
        <w:instrText xml:space="preserve"> XE "</w:instrText>
      </w:r>
      <w:r w:rsidRPr="00F000DF">
        <w:instrText>tg3</w:instrText>
      </w:r>
      <w:r>
        <w:instrText xml:space="preserve">" </w:instrText>
      </w:r>
      <w:r>
        <w:fldChar w:fldCharType="end"/>
      </w:r>
      <w:r>
        <w:t xml:space="preserve"> file can be loaded from file using:</w:t>
      </w:r>
    </w:p>
    <w:p w14:paraId="5E041A69" w14:textId="77777777" w:rsidR="009B4178" w:rsidRDefault="009B4178" w:rsidP="00DC0BE4"/>
    <w:p w14:paraId="6F9776D6" w14:textId="4C1BFD45" w:rsidR="00E67A8A" w:rsidRDefault="00E67A8A" w:rsidP="00D027BD">
      <w:pPr>
        <w:pStyle w:val="NoSpacing"/>
      </w:pPr>
      <w:proofErr w:type="spellStart"/>
      <w:r w:rsidRPr="00E67A8A">
        <w:t>ReadFromXML</w:t>
      </w:r>
      <w:proofErr w:type="spellEnd"/>
      <w:r w:rsidR="00BA558F">
        <w:fldChar w:fldCharType="begin"/>
      </w:r>
      <w:r w:rsidR="00BA558F">
        <w:instrText xml:space="preserve"> XE "</w:instrText>
      </w:r>
      <w:r w:rsidR="00BA558F" w:rsidRPr="00F000DF">
        <w:instrText>ReadFromXML</w:instrText>
      </w:r>
      <w:r w:rsidR="00BA558F">
        <w:instrText xml:space="preserve">" </w:instrText>
      </w:r>
      <w:r w:rsidR="00BA558F">
        <w:fldChar w:fldCharType="end"/>
      </w:r>
      <w:r w:rsidRPr="00E67A8A">
        <w:t>(</w:t>
      </w:r>
      <w:r w:rsidR="00BA558F" w:rsidRPr="00BA558F">
        <w:t xml:space="preserve"> </w:t>
      </w:r>
      <w:proofErr w:type="spellStart"/>
      <w:r w:rsidR="00BA558F">
        <w:t>fname</w:t>
      </w:r>
      <w:proofErr w:type="spellEnd"/>
      <w:r w:rsidR="00BA558F">
        <w:t xml:space="preserve"> +</w:t>
      </w:r>
      <w:r w:rsidR="00BA558F" w:rsidRPr="00E67A8A">
        <w:t>"</w:t>
      </w:r>
      <w:r w:rsidRPr="00E67A8A">
        <w:t>.tg3</w:t>
      </w:r>
      <w:r w:rsidR="00BA558F">
        <w:fldChar w:fldCharType="begin"/>
      </w:r>
      <w:r w:rsidR="00BA558F">
        <w:instrText xml:space="preserve"> XE "</w:instrText>
      </w:r>
      <w:r w:rsidR="00BA558F" w:rsidRPr="00F000DF">
        <w:instrText>tg3</w:instrText>
      </w:r>
      <w:r w:rsidR="00BA558F">
        <w:instrText xml:space="preserve">" </w:instrText>
      </w:r>
      <w:r w:rsidR="00BA558F">
        <w:fldChar w:fldCharType="end"/>
      </w:r>
      <w:r w:rsidRPr="00E67A8A">
        <w:t>")</w:t>
      </w:r>
    </w:p>
    <w:p w14:paraId="07A4E50A" w14:textId="10B3C6E2" w:rsidR="00D124D3" w:rsidRDefault="00D124D3" w:rsidP="00865051">
      <w:pPr>
        <w:rPr>
          <w:rFonts w:eastAsiaTheme="majorEastAsia" w:cstheme="majorBidi"/>
          <w:b/>
          <w:bCs/>
          <w:sz w:val="28"/>
          <w:szCs w:val="28"/>
        </w:rPr>
      </w:pPr>
      <w:bookmarkStart w:id="107" w:name="_Toc389057028"/>
      <w:bookmarkStart w:id="108" w:name="_Toc389057060"/>
      <w:r>
        <w:br w:type="page"/>
      </w:r>
    </w:p>
    <w:p w14:paraId="3131EE85" w14:textId="7A5091FD" w:rsidR="00FB0058" w:rsidRDefault="00FB0058">
      <w:pPr>
        <w:spacing w:after="200" w:line="276" w:lineRule="auto"/>
        <w:rPr>
          <w:rFonts w:eastAsiaTheme="majorEastAsia" w:cstheme="majorBidi"/>
          <w:b/>
          <w:bCs/>
          <w:sz w:val="28"/>
          <w:szCs w:val="28"/>
        </w:rPr>
      </w:pPr>
      <w:bookmarkStart w:id="109" w:name="_Ref420153202"/>
      <w:bookmarkStart w:id="110" w:name="_Ref420935265"/>
      <w:bookmarkEnd w:id="107"/>
      <w:bookmarkEnd w:id="108"/>
    </w:p>
    <w:p w14:paraId="7153AF3E" w14:textId="6E8F1967" w:rsidR="002E46F5" w:rsidRDefault="0069610C" w:rsidP="001511F9">
      <w:pPr>
        <w:pStyle w:val="Heading1"/>
        <w:numPr>
          <w:ilvl w:val="0"/>
          <w:numId w:val="0"/>
        </w:numPr>
      </w:pPr>
      <w:bookmarkStart w:id="111" w:name="_Ref432087088"/>
      <w:bookmarkStart w:id="112" w:name="_Toc76652652"/>
      <w:r>
        <w:t xml:space="preserve">10 </w:t>
      </w:r>
      <w:r w:rsidR="002E46F5">
        <w:t>Mesh</w:t>
      </w:r>
      <w:bookmarkEnd w:id="109"/>
      <w:bookmarkEnd w:id="110"/>
      <w:bookmarkEnd w:id="111"/>
      <w:r w:rsidR="008F7DF4">
        <w:t xml:space="preserve"> </w:t>
      </w:r>
      <w:r w:rsidR="002C61D4">
        <w:t xml:space="preserve">Generation and </w:t>
      </w:r>
      <w:r w:rsidR="008F7DF4">
        <w:t>Export</w:t>
      </w:r>
      <w:bookmarkEnd w:id="112"/>
    </w:p>
    <w:p w14:paraId="3276CB25" w14:textId="77777777" w:rsidR="00B55A23" w:rsidRDefault="00B55A23" w:rsidP="00B55A23"/>
    <w:p w14:paraId="6746E2CA" w14:textId="64E6E5DC" w:rsidR="002C61D4" w:rsidRDefault="002C61D4" w:rsidP="00B55A23">
      <w:r>
        <w:t xml:space="preserve">There are several methods of mesh generation built into TexGen. These all use the </w:t>
      </w:r>
      <w:proofErr w:type="spellStart"/>
      <w:r>
        <w:t>CMesh</w:t>
      </w:r>
      <w:proofErr w:type="spellEnd"/>
      <w:r>
        <w:t xml:space="preserve"> class which stores a set of nodes and elements.</w:t>
      </w:r>
    </w:p>
    <w:p w14:paraId="6B479848" w14:textId="77777777" w:rsidR="005217F3" w:rsidRDefault="005217F3" w:rsidP="00B55A23"/>
    <w:p w14:paraId="34A9FA1E" w14:textId="5F73B301" w:rsidR="005217F3" w:rsidRDefault="005217F3" w:rsidP="00B55A23">
      <w:r>
        <w:t>The element types available are:</w:t>
      </w:r>
    </w:p>
    <w:p w14:paraId="200005F9" w14:textId="32CAB3B9" w:rsidR="005217F3" w:rsidRPr="005217F3" w:rsidRDefault="005217F3" w:rsidP="005217F3">
      <w:r w:rsidRPr="005217F3">
        <w:t>TRI,</w:t>
      </w:r>
      <w:r>
        <w:t xml:space="preserve"> 3 nodes</w:t>
      </w:r>
    </w:p>
    <w:p w14:paraId="3BF1DA2E" w14:textId="255D7C00" w:rsidR="005217F3" w:rsidRPr="005217F3" w:rsidRDefault="005217F3" w:rsidP="005217F3">
      <w:r w:rsidRPr="005217F3">
        <w:t>QUAD,</w:t>
      </w:r>
      <w:r>
        <w:t xml:space="preserve"> 4 nodes</w:t>
      </w:r>
    </w:p>
    <w:p w14:paraId="484BDD71" w14:textId="0E6AE3E5" w:rsidR="005217F3" w:rsidRPr="005217F3" w:rsidRDefault="005217F3" w:rsidP="005217F3">
      <w:r w:rsidRPr="005217F3">
        <w:t>TET,</w:t>
      </w:r>
      <w:r>
        <w:t xml:space="preserve"> 4 nodes</w:t>
      </w:r>
    </w:p>
    <w:p w14:paraId="217B23E0" w14:textId="35B57E24" w:rsidR="005217F3" w:rsidRPr="005217F3" w:rsidRDefault="005217F3" w:rsidP="005217F3">
      <w:r w:rsidRPr="005217F3">
        <w:t>PYRAMID,</w:t>
      </w:r>
      <w:r>
        <w:t xml:space="preserve"> 5 nodes</w:t>
      </w:r>
    </w:p>
    <w:p w14:paraId="0C1C0A77" w14:textId="0EB4FC87" w:rsidR="005217F3" w:rsidRPr="005217F3" w:rsidRDefault="005217F3" w:rsidP="005217F3">
      <w:r w:rsidRPr="005217F3">
        <w:t>WEDGE,</w:t>
      </w:r>
      <w:r>
        <w:t xml:space="preserve"> 6 nodes</w:t>
      </w:r>
    </w:p>
    <w:p w14:paraId="2ACA32A6" w14:textId="50488B87" w:rsidR="005217F3" w:rsidRPr="005217F3" w:rsidRDefault="005217F3" w:rsidP="005217F3">
      <w:r w:rsidRPr="005217F3">
        <w:t>HEX,</w:t>
      </w:r>
      <w:r>
        <w:t xml:space="preserve"> 8 nodes</w:t>
      </w:r>
    </w:p>
    <w:p w14:paraId="2A05E5B8" w14:textId="0A1D94A3" w:rsidR="005217F3" w:rsidRPr="005217F3" w:rsidRDefault="005217F3" w:rsidP="005217F3">
      <w:r w:rsidRPr="005217F3">
        <w:t>LINE,</w:t>
      </w:r>
      <w:r>
        <w:t xml:space="preserve"> 2 nodes</w:t>
      </w:r>
    </w:p>
    <w:p w14:paraId="3F4A8E66" w14:textId="2BDBD57B" w:rsidR="005217F3" w:rsidRPr="005217F3" w:rsidRDefault="005217F3" w:rsidP="005217F3">
      <w:r w:rsidRPr="005217F3">
        <w:t>POLYLINE,</w:t>
      </w:r>
      <w:r>
        <w:t xml:space="preserve"> 2 nodes</w:t>
      </w:r>
    </w:p>
    <w:p w14:paraId="2A45AEA1" w14:textId="2B99A63A" w:rsidR="005217F3" w:rsidRPr="005217F3" w:rsidRDefault="005217F3" w:rsidP="005217F3">
      <w:r w:rsidRPr="005217F3">
        <w:t>QUADRATIC_TET,</w:t>
      </w:r>
      <w:r>
        <w:t xml:space="preserve"> 10 nodes</w:t>
      </w:r>
    </w:p>
    <w:p w14:paraId="11CA55E8" w14:textId="171D4C1E" w:rsidR="004A0768" w:rsidRDefault="005217F3" w:rsidP="00202CD7">
      <w:r w:rsidRPr="005217F3">
        <w:t>POLYGON,</w:t>
      </w:r>
      <w:r>
        <w:t xml:space="preserve"> number of nodes is variable, start node must be the same as the end node</w:t>
      </w:r>
    </w:p>
    <w:p w14:paraId="7F133BA6" w14:textId="77777777" w:rsidR="000B4E97" w:rsidRDefault="000B4E97" w:rsidP="000B4E97"/>
    <w:p w14:paraId="1FE44638" w14:textId="2FE2BAF8" w:rsidR="000B4E97" w:rsidRPr="00192CD0" w:rsidRDefault="0069610C" w:rsidP="00D027BD">
      <w:pPr>
        <w:pStyle w:val="Heading2"/>
      </w:pPr>
      <w:bookmarkStart w:id="113" w:name="_Toc76652653"/>
      <w:r>
        <w:t>10</w:t>
      </w:r>
      <w:r w:rsidR="009B03C3">
        <w:t>.1.</w:t>
      </w:r>
      <w:r w:rsidR="0087243E">
        <w:t xml:space="preserve"> </w:t>
      </w:r>
      <w:r w:rsidR="000B4E97">
        <w:t>Export surface mesh</w:t>
      </w:r>
      <w:bookmarkEnd w:id="113"/>
    </w:p>
    <w:p w14:paraId="239E5832" w14:textId="4206D347" w:rsidR="00335F31" w:rsidRDefault="00456035" w:rsidP="000B4E97">
      <w:r>
        <w:t xml:space="preserve">Surface meshes of textiles can be exported in </w:t>
      </w:r>
      <w:r w:rsidR="008E5536">
        <w:t>the following formats</w:t>
      </w:r>
      <w:r>
        <w:t>:</w:t>
      </w:r>
    </w:p>
    <w:p w14:paraId="4168FDA0" w14:textId="32279EC6" w:rsidR="00335F31" w:rsidRDefault="00335F31" w:rsidP="00446940">
      <w:pPr>
        <w:pStyle w:val="ListParagraph"/>
        <w:numPr>
          <w:ilvl w:val="0"/>
          <w:numId w:val="15"/>
        </w:numPr>
      </w:pPr>
      <w:r>
        <w:t>VTK unstructured grid</w:t>
      </w:r>
      <w:r w:rsidR="00EC7C01">
        <w:rPr>
          <w:rStyle w:val="FootnoteReference"/>
        </w:rPr>
        <w:footnoteReference w:id="3"/>
      </w:r>
      <w:r>
        <w:t xml:space="preserve"> </w:t>
      </w:r>
      <w:proofErr w:type="gramStart"/>
      <w:r>
        <w:t>(.</w:t>
      </w:r>
      <w:proofErr w:type="spellStart"/>
      <w:r w:rsidR="000B4E97">
        <w:t>vtu</w:t>
      </w:r>
      <w:proofErr w:type="spellEnd"/>
      <w:proofErr w:type="gramEnd"/>
      <w:r w:rsidR="00446940">
        <w:fldChar w:fldCharType="begin"/>
      </w:r>
      <w:r w:rsidR="00446940">
        <w:instrText xml:space="preserve"> XE "</w:instrText>
      </w:r>
      <w:r w:rsidR="00446940" w:rsidRPr="00944FA7">
        <w:instrText>vtu</w:instrText>
      </w:r>
      <w:r w:rsidR="00446940">
        <w:instrText xml:space="preserve">" </w:instrText>
      </w:r>
      <w:r w:rsidR="00446940">
        <w:fldChar w:fldCharType="end"/>
      </w:r>
      <w:r>
        <w:t xml:space="preserve">) </w:t>
      </w:r>
    </w:p>
    <w:p w14:paraId="2457DAF7" w14:textId="7D588726" w:rsidR="002A677B" w:rsidRDefault="002A677B" w:rsidP="00446940">
      <w:pPr>
        <w:pStyle w:val="ListParagraph"/>
        <w:numPr>
          <w:ilvl w:val="0"/>
          <w:numId w:val="15"/>
        </w:numPr>
      </w:pPr>
      <w:r>
        <w:t>ASCII STL</w:t>
      </w:r>
      <w:r w:rsidR="00EC7C01">
        <w:rPr>
          <w:rStyle w:val="FootnoteReference"/>
        </w:rPr>
        <w:footnoteReference w:id="4"/>
      </w:r>
      <w:r>
        <w:t xml:space="preserve"> </w:t>
      </w:r>
      <w:proofErr w:type="gramStart"/>
      <w:r>
        <w:t>(.</w:t>
      </w:r>
      <w:proofErr w:type="spellStart"/>
      <w:r>
        <w:t>stl</w:t>
      </w:r>
      <w:proofErr w:type="spellEnd"/>
      <w:proofErr w:type="gramEnd"/>
      <w:r w:rsidR="00446940">
        <w:fldChar w:fldCharType="begin"/>
      </w:r>
      <w:r w:rsidR="00446940">
        <w:instrText xml:space="preserve"> XE "</w:instrText>
      </w:r>
      <w:r w:rsidR="00446940" w:rsidRPr="00944FA7">
        <w:instrText>stl</w:instrText>
      </w:r>
      <w:r w:rsidR="00446940">
        <w:instrText xml:space="preserve">" </w:instrText>
      </w:r>
      <w:r w:rsidR="00446940">
        <w:fldChar w:fldCharType="end"/>
      </w:r>
      <w:r>
        <w:t>)</w:t>
      </w:r>
    </w:p>
    <w:p w14:paraId="2C9931A7" w14:textId="0C12ACC3" w:rsidR="00385357" w:rsidRDefault="00385357" w:rsidP="00446940">
      <w:pPr>
        <w:pStyle w:val="ListParagraph"/>
        <w:numPr>
          <w:ilvl w:val="0"/>
          <w:numId w:val="15"/>
        </w:numPr>
      </w:pPr>
      <w:r>
        <w:t>Binary STL (.</w:t>
      </w:r>
      <w:proofErr w:type="spellStart"/>
      <w:r>
        <w:t>stl</w:t>
      </w:r>
      <w:proofErr w:type="spellEnd"/>
      <w:r>
        <w:t>)</w:t>
      </w:r>
    </w:p>
    <w:p w14:paraId="393926BA" w14:textId="7D7E7BAD" w:rsidR="002A677B" w:rsidRDefault="002A677B" w:rsidP="00446940">
      <w:pPr>
        <w:pStyle w:val="ListParagraph"/>
        <w:numPr>
          <w:ilvl w:val="0"/>
          <w:numId w:val="15"/>
        </w:numPr>
      </w:pPr>
      <w:r>
        <w:t xml:space="preserve">3D points </w:t>
      </w:r>
      <w:proofErr w:type="gramStart"/>
      <w:r>
        <w:t>(.pts</w:t>
      </w:r>
      <w:proofErr w:type="gramEnd"/>
      <w:r w:rsidR="00446940">
        <w:fldChar w:fldCharType="begin"/>
      </w:r>
      <w:r w:rsidR="00446940">
        <w:instrText xml:space="preserve"> XE "</w:instrText>
      </w:r>
      <w:r w:rsidR="00446940" w:rsidRPr="00944FA7">
        <w:instrText>pts</w:instrText>
      </w:r>
      <w:r w:rsidR="00446940">
        <w:instrText xml:space="preserve">" </w:instrText>
      </w:r>
      <w:r w:rsidR="00446940">
        <w:fldChar w:fldCharType="end"/>
      </w:r>
      <w:r>
        <w:t>)</w:t>
      </w:r>
    </w:p>
    <w:p w14:paraId="5977EE86" w14:textId="11ECCA7A" w:rsidR="002A677B" w:rsidRDefault="008F7DF4" w:rsidP="000B4E97">
      <w:r>
        <w:t xml:space="preserve">The </w:t>
      </w:r>
      <w:r w:rsidR="008E5536">
        <w:t xml:space="preserve">yarn resolution defines the </w:t>
      </w:r>
      <w:r>
        <w:t xml:space="preserve">surface mesh resolution </w:t>
      </w:r>
      <w:r w:rsidR="008E5536">
        <w:t xml:space="preserve">and </w:t>
      </w:r>
      <w:r w:rsidR="004C3B4E">
        <w:t xml:space="preserve">may be set using the </w:t>
      </w:r>
      <w:proofErr w:type="spellStart"/>
      <w:r w:rsidR="004C3B4E">
        <w:t>Yarn.SetResolution</w:t>
      </w:r>
      <w:proofErr w:type="spellEnd"/>
      <w:r w:rsidR="004C3B4E">
        <w:t>() function</w:t>
      </w:r>
      <w:r w:rsidR="005217F3">
        <w:t xml:space="preserve"> (Section </w:t>
      </w:r>
      <w:r w:rsidR="00630D10">
        <w:fldChar w:fldCharType="begin"/>
      </w:r>
      <w:r w:rsidR="00630D10">
        <w:instrText xml:space="preserve"> REF _Ref487122914 \h </w:instrText>
      </w:r>
      <w:r w:rsidR="00630D10">
        <w:fldChar w:fldCharType="separate"/>
      </w:r>
      <w:r w:rsidR="00353CD5">
        <w:t>2.2.1 Set Resolution</w:t>
      </w:r>
      <w:r w:rsidR="00630D10">
        <w:fldChar w:fldCharType="end"/>
      </w:r>
      <w:r w:rsidR="005217F3">
        <w:t>).</w:t>
      </w:r>
    </w:p>
    <w:p w14:paraId="345A8447" w14:textId="4D884679" w:rsidR="000B4E97" w:rsidRDefault="002A677B" w:rsidP="002A677B">
      <w:pPr>
        <w:tabs>
          <w:tab w:val="left" w:pos="6029"/>
        </w:tabs>
      </w:pPr>
      <w:r>
        <w:tab/>
      </w:r>
    </w:p>
    <w:p w14:paraId="2224A476" w14:textId="78779525" w:rsidR="00467C08" w:rsidRDefault="00467C08" w:rsidP="000B4E97">
      <w:r>
        <w:t xml:space="preserve">The surface mesh is generated by creating a </w:t>
      </w:r>
      <w:proofErr w:type="spellStart"/>
      <w:r w:rsidR="00A737A2">
        <w:t>CMesh</w:t>
      </w:r>
      <w:proofErr w:type="spellEnd"/>
      <w:r w:rsidR="00A737A2">
        <w:t xml:space="preserve"> object. T</w:t>
      </w:r>
      <w:r>
        <w:t xml:space="preserve">he </w:t>
      </w:r>
      <w:r w:rsidR="00476805">
        <w:t xml:space="preserve">textile </w:t>
      </w:r>
      <w:proofErr w:type="spellStart"/>
      <w:r w:rsidR="00476805">
        <w:t>AddSurfaceToMesh</w:t>
      </w:r>
      <w:proofErr w:type="spellEnd"/>
      <w:r w:rsidR="00476805">
        <w:t xml:space="preserve"> function </w:t>
      </w:r>
      <w:r w:rsidR="00A737A2">
        <w:t xml:space="preserve">is then used </w:t>
      </w:r>
      <w:r w:rsidR="00476805">
        <w:t>to create the surface mesh for all yarns in the textile</w:t>
      </w:r>
      <w:r w:rsidR="00A737A2">
        <w:t xml:space="preserve"> and store the </w:t>
      </w:r>
      <w:r w:rsidR="0032080B">
        <w:t>nodes and elements</w:t>
      </w:r>
      <w:r w:rsidR="00A737A2">
        <w:t xml:space="preserve"> in the mesh object</w:t>
      </w:r>
      <w:r w:rsidR="0032080B">
        <w:t>.</w:t>
      </w:r>
      <w:r w:rsidR="00A737A2">
        <w:t xml:space="preserve"> The elements used in the surface mesh are 4 </w:t>
      </w:r>
      <w:proofErr w:type="spellStart"/>
      <w:r w:rsidR="00A737A2">
        <w:t>noded</w:t>
      </w:r>
      <w:proofErr w:type="spellEnd"/>
      <w:r w:rsidR="00A737A2">
        <w:t xml:space="preserve"> QUAD elements.</w:t>
      </w:r>
    </w:p>
    <w:p w14:paraId="5FEE4673" w14:textId="77777777" w:rsidR="002528CA" w:rsidRDefault="002528CA" w:rsidP="000B4E97"/>
    <w:p w14:paraId="5DF5D7B7" w14:textId="23E7944D" w:rsidR="0032080B" w:rsidRDefault="0032080B" w:rsidP="002A677B">
      <w:pPr>
        <w:pStyle w:val="NoSpacing"/>
      </w:pPr>
      <w:r>
        <w:t xml:space="preserve">textile = </w:t>
      </w:r>
      <w:proofErr w:type="spellStart"/>
      <w:r>
        <w:t>GetTextile</w:t>
      </w:r>
      <w:proofErr w:type="spellEnd"/>
      <w:r w:rsidR="00806C9D">
        <w:fldChar w:fldCharType="begin"/>
      </w:r>
      <w:r w:rsidR="00806C9D">
        <w:instrText xml:space="preserve"> XE "</w:instrText>
      </w:r>
      <w:r w:rsidR="00806C9D" w:rsidRPr="00397507">
        <w:instrText>GetTextile</w:instrText>
      </w:r>
      <w:r w:rsidR="00806C9D">
        <w:instrText xml:space="preserve">" </w:instrText>
      </w:r>
      <w:r w:rsidR="00806C9D">
        <w:fldChar w:fldCharType="end"/>
      </w:r>
      <w:r>
        <w:t>()</w:t>
      </w:r>
    </w:p>
    <w:p w14:paraId="0F917754" w14:textId="29D1571A" w:rsidR="000B4E97" w:rsidRDefault="000B4E97" w:rsidP="002A677B">
      <w:pPr>
        <w:pStyle w:val="NoSpacing"/>
      </w:pPr>
      <w:r>
        <w:t xml:space="preserve">mesh = </w:t>
      </w:r>
      <w:proofErr w:type="spellStart"/>
      <w:r>
        <w:t>CMesh</w:t>
      </w:r>
      <w:proofErr w:type="spellEnd"/>
      <w:r w:rsidR="00446940">
        <w:fldChar w:fldCharType="begin"/>
      </w:r>
      <w:r w:rsidR="00446940">
        <w:instrText xml:space="preserve"> XE "</w:instrText>
      </w:r>
      <w:r w:rsidR="00446940" w:rsidRPr="00944FA7">
        <w:instrText>CMesh</w:instrText>
      </w:r>
      <w:r w:rsidR="00446940">
        <w:instrText xml:space="preserve">" </w:instrText>
      </w:r>
      <w:r w:rsidR="00446940">
        <w:fldChar w:fldCharType="end"/>
      </w:r>
      <w:r>
        <w:t>()</w:t>
      </w:r>
    </w:p>
    <w:p w14:paraId="20B931C7" w14:textId="77777777" w:rsidR="0032080B" w:rsidRDefault="0032080B" w:rsidP="002A677B">
      <w:pPr>
        <w:pStyle w:val="NoSpacing"/>
      </w:pPr>
    </w:p>
    <w:p w14:paraId="4F62A093" w14:textId="26F14DA1" w:rsidR="0032080B" w:rsidRDefault="0032080B" w:rsidP="002A677B">
      <w:pPr>
        <w:pStyle w:val="NoSpacing"/>
      </w:pPr>
      <w:proofErr w:type="spellStart"/>
      <w:r>
        <w:t>TrimDomain</w:t>
      </w:r>
      <w:proofErr w:type="spellEnd"/>
      <w:r>
        <w:t xml:space="preserve"> = True   </w:t>
      </w:r>
    </w:p>
    <w:p w14:paraId="4DA7BFA3" w14:textId="7AEEDF18" w:rsidR="0032080B" w:rsidRDefault="0032080B" w:rsidP="0032080B">
      <w:pPr>
        <w:pStyle w:val="NoSpacing"/>
      </w:pPr>
      <w:proofErr w:type="spellStart"/>
      <w:proofErr w:type="gramStart"/>
      <w:r>
        <w:t>textile.AddSurfaceToMesh</w:t>
      </w:r>
      <w:proofErr w:type="spellEnd"/>
      <w:proofErr w:type="gramEnd"/>
      <w:r>
        <w:fldChar w:fldCharType="begin"/>
      </w:r>
      <w:r>
        <w:instrText xml:space="preserve"> XE "</w:instrText>
      </w:r>
      <w:r w:rsidRPr="00944FA7">
        <w:instrText>AddSurfaceToMesh</w:instrText>
      </w:r>
      <w:r>
        <w:instrText xml:space="preserve">" </w:instrText>
      </w:r>
      <w:r>
        <w:fldChar w:fldCharType="end"/>
      </w:r>
      <w:r>
        <w:t xml:space="preserve">( mesh, </w:t>
      </w:r>
      <w:proofErr w:type="spellStart"/>
      <w:r>
        <w:t>TrimDomain</w:t>
      </w:r>
      <w:proofErr w:type="spellEnd"/>
      <w:r>
        <w:t xml:space="preserve"> )</w:t>
      </w:r>
    </w:p>
    <w:p w14:paraId="38F1A5D0" w14:textId="77777777" w:rsidR="0032080B" w:rsidRDefault="0032080B" w:rsidP="0032080B">
      <w:pPr>
        <w:pStyle w:val="NoSpacing"/>
      </w:pPr>
    </w:p>
    <w:p w14:paraId="2972F8F3" w14:textId="4E49BCB3" w:rsidR="0032080B" w:rsidRDefault="0032080B" w:rsidP="0032080B">
      <w:pPr>
        <w:pStyle w:val="NoSpacing"/>
      </w:pPr>
      <w:r>
        <w:t>#</w:t>
      </w:r>
      <w:r w:rsidR="00896E11">
        <w:t xml:space="preserve"> The outline of the domain can also be added to the mesh</w:t>
      </w:r>
    </w:p>
    <w:p w14:paraId="12EC9244" w14:textId="24EA7AC9" w:rsidR="0032080B" w:rsidRDefault="00896E11" w:rsidP="002A677B">
      <w:pPr>
        <w:pStyle w:val="NoSpacing"/>
      </w:pPr>
      <w:proofErr w:type="spellStart"/>
      <w:proofErr w:type="gramStart"/>
      <w:r w:rsidRPr="00B2735F">
        <w:t>mesh.InsertMesh</w:t>
      </w:r>
      <w:proofErr w:type="spellEnd"/>
      <w:proofErr w:type="gramEnd"/>
      <w:r>
        <w:fldChar w:fldCharType="begin"/>
      </w:r>
      <w:r>
        <w:instrText xml:space="preserve"> XE "</w:instrText>
      </w:r>
      <w:r w:rsidRPr="00F32A8C">
        <w:instrText>InsertMesh</w:instrText>
      </w:r>
      <w:r>
        <w:instrText xml:space="preserve">" </w:instrText>
      </w:r>
      <w:r>
        <w:fldChar w:fldCharType="end"/>
      </w:r>
      <w:r w:rsidRPr="00B2735F">
        <w:t>(</w:t>
      </w:r>
      <w:proofErr w:type="spellStart"/>
      <w:r w:rsidRPr="00B2735F">
        <w:t>textile.GetDomain</w:t>
      </w:r>
      <w:proofErr w:type="spellEnd"/>
      <w:r w:rsidRPr="00B2735F">
        <w:t>().</w:t>
      </w:r>
      <w:proofErr w:type="spellStart"/>
      <w:r w:rsidRPr="00B2735F">
        <w:t>GetMesh</w:t>
      </w:r>
      <w:proofErr w:type="spellEnd"/>
      <w:r w:rsidRPr="00B2735F">
        <w:t>())</w:t>
      </w:r>
    </w:p>
    <w:p w14:paraId="531187D0" w14:textId="77777777" w:rsidR="002528CA" w:rsidRDefault="002528CA" w:rsidP="000B4E97"/>
    <w:p w14:paraId="7FF8D32C" w14:textId="75633E0A" w:rsidR="000B4E97" w:rsidRDefault="002A677B" w:rsidP="000B4E97">
      <w:r>
        <w:t xml:space="preserve">The Boolean variable, </w:t>
      </w:r>
      <w:proofErr w:type="spellStart"/>
      <w:r w:rsidRPr="002A677B">
        <w:rPr>
          <w:i/>
        </w:rPr>
        <w:t>Tr</w:t>
      </w:r>
      <w:r w:rsidR="0032080B">
        <w:rPr>
          <w:i/>
        </w:rPr>
        <w:t>i</w:t>
      </w:r>
      <w:r w:rsidRPr="002A677B">
        <w:rPr>
          <w:i/>
        </w:rPr>
        <w:t>mDom</w:t>
      </w:r>
      <w:r w:rsidR="0032080B">
        <w:rPr>
          <w:i/>
        </w:rPr>
        <w:t>ain</w:t>
      </w:r>
      <w:proofErr w:type="spellEnd"/>
      <w:r>
        <w:t xml:space="preserve">, </w:t>
      </w:r>
      <w:r w:rsidR="0032080B">
        <w:t>is</w:t>
      </w:r>
      <w:r>
        <w:t xml:space="preserve"> set to specify </w:t>
      </w:r>
      <w:proofErr w:type="gramStart"/>
      <w:r>
        <w:t>whether or not</w:t>
      </w:r>
      <w:proofErr w:type="gramEnd"/>
      <w:r>
        <w:t xml:space="preserve"> the yarns </w:t>
      </w:r>
      <w:r w:rsidR="0032080B">
        <w:t>are</w:t>
      </w:r>
      <w:r>
        <w:t xml:space="preserve"> trimmed to the domain dimensions. </w:t>
      </w:r>
      <w:r w:rsidR="00A737A2">
        <w:t xml:space="preserve">If </w:t>
      </w:r>
      <w:proofErr w:type="gramStart"/>
      <w:r w:rsidR="00A737A2">
        <w:t>not</w:t>
      </w:r>
      <w:proofErr w:type="gramEnd"/>
      <w:r w:rsidR="00A737A2">
        <w:t xml:space="preserve"> then the mesh is generated for the entire yarn</w:t>
      </w:r>
      <w:r w:rsidR="001850D5">
        <w:t>s.</w:t>
      </w:r>
    </w:p>
    <w:p w14:paraId="66F6B1DF" w14:textId="77777777" w:rsidR="00B2735F" w:rsidRDefault="00B2735F" w:rsidP="000B4E97"/>
    <w:p w14:paraId="7B92F906" w14:textId="55D160FC" w:rsidR="00BA3D63" w:rsidRDefault="00896E11" w:rsidP="000B4E97">
      <w:r>
        <w:lastRenderedPageBreak/>
        <w:t xml:space="preserve">The surface mesh can then be exported as one of the available file types.  The second parameter in </w:t>
      </w:r>
      <w:proofErr w:type="spellStart"/>
      <w:r>
        <w:t>SaveToSTL</w:t>
      </w:r>
      <w:proofErr w:type="spellEnd"/>
      <w:r>
        <w:t xml:space="preserve"> defines whether the file is saved as binary (True) or ASCII (false).</w:t>
      </w:r>
    </w:p>
    <w:p w14:paraId="3AAF6306" w14:textId="2DE24CD8" w:rsidR="001A0382" w:rsidRDefault="001A0382" w:rsidP="002A677B">
      <w:pPr>
        <w:pStyle w:val="NoSpacing"/>
      </w:pPr>
      <w:proofErr w:type="spellStart"/>
      <w:proofErr w:type="gramStart"/>
      <w:r w:rsidRPr="00C636F4">
        <w:t>mesh.SaveToVTK</w:t>
      </w:r>
      <w:proofErr w:type="spellEnd"/>
      <w:proofErr w:type="gramEnd"/>
      <w:r w:rsidR="00446940">
        <w:fldChar w:fldCharType="begin"/>
      </w:r>
      <w:r w:rsidR="00446940">
        <w:instrText xml:space="preserve"> XE "</w:instrText>
      </w:r>
      <w:r w:rsidR="00446940" w:rsidRPr="00944FA7">
        <w:instrText>SaveToVTK</w:instrText>
      </w:r>
      <w:r w:rsidR="00446940">
        <w:instrText xml:space="preserve">" </w:instrText>
      </w:r>
      <w:r w:rsidR="00446940">
        <w:fldChar w:fldCharType="end"/>
      </w:r>
      <w:r w:rsidRPr="00C636F4">
        <w:t>(</w:t>
      </w:r>
      <w:r>
        <w:t xml:space="preserve"> </w:t>
      </w:r>
      <w:proofErr w:type="spellStart"/>
      <w:r w:rsidR="00896E11">
        <w:t>FileName</w:t>
      </w:r>
      <w:proofErr w:type="spellEnd"/>
      <w:r w:rsidR="00446940">
        <w:fldChar w:fldCharType="begin"/>
      </w:r>
      <w:r w:rsidR="00446940">
        <w:instrText xml:space="preserve"> XE "</w:instrText>
      </w:r>
      <w:r w:rsidR="00446940" w:rsidRPr="00944FA7">
        <w:instrText>vtu</w:instrText>
      </w:r>
      <w:r w:rsidR="00446940">
        <w:instrText xml:space="preserve">" </w:instrText>
      </w:r>
      <w:r w:rsidR="00446940">
        <w:fldChar w:fldCharType="end"/>
      </w:r>
      <w:r>
        <w:t xml:space="preserve"> </w:t>
      </w:r>
      <w:r w:rsidRPr="00C636F4">
        <w:t>)</w:t>
      </w:r>
      <w:r w:rsidR="002528CA">
        <w:t xml:space="preserve">                     # Adds .</w:t>
      </w:r>
      <w:proofErr w:type="spellStart"/>
      <w:r w:rsidR="002528CA">
        <w:t>vtu</w:t>
      </w:r>
      <w:proofErr w:type="spellEnd"/>
      <w:r w:rsidR="002528CA">
        <w:t xml:space="preserve"> extension</w:t>
      </w:r>
    </w:p>
    <w:p w14:paraId="07CA3201" w14:textId="6633DE26" w:rsidR="000B4E97" w:rsidRDefault="000B4E97" w:rsidP="002A677B">
      <w:pPr>
        <w:pStyle w:val="NoSpacing"/>
      </w:pPr>
      <w:proofErr w:type="spellStart"/>
      <w:proofErr w:type="gramStart"/>
      <w:r>
        <w:t>mesh.SaveToSTL</w:t>
      </w:r>
      <w:proofErr w:type="spellEnd"/>
      <w:proofErr w:type="gramEnd"/>
      <w:r w:rsidR="00446940">
        <w:fldChar w:fldCharType="begin"/>
      </w:r>
      <w:r w:rsidR="00446940">
        <w:instrText xml:space="preserve"> XE "</w:instrText>
      </w:r>
      <w:r w:rsidR="00446940" w:rsidRPr="00944FA7">
        <w:instrText>SaveToSTL</w:instrText>
      </w:r>
      <w:r w:rsidR="00446940">
        <w:instrText xml:space="preserve">" </w:instrText>
      </w:r>
      <w:r w:rsidR="00446940">
        <w:fldChar w:fldCharType="end"/>
      </w:r>
      <w:r>
        <w:t>(</w:t>
      </w:r>
      <w:r w:rsidR="001A0382">
        <w:t xml:space="preserve"> </w:t>
      </w:r>
      <w:r w:rsidR="00446940">
        <w:fldChar w:fldCharType="begin"/>
      </w:r>
      <w:r w:rsidR="00446940">
        <w:instrText xml:space="preserve"> XE "</w:instrText>
      </w:r>
      <w:r w:rsidR="00446940" w:rsidRPr="00944FA7">
        <w:instrText>stl</w:instrText>
      </w:r>
      <w:r w:rsidR="00446940">
        <w:instrText xml:space="preserve">" </w:instrText>
      </w:r>
      <w:r w:rsidR="00446940">
        <w:fldChar w:fldCharType="end"/>
      </w:r>
      <w:proofErr w:type="spellStart"/>
      <w:r w:rsidR="00903C47">
        <w:t>FileName.stl</w:t>
      </w:r>
      <w:proofErr w:type="spellEnd"/>
      <w:r>
        <w:t xml:space="preserve">, </w:t>
      </w:r>
      <w:proofErr w:type="spellStart"/>
      <w:r w:rsidR="00385357">
        <w:t>isbinary</w:t>
      </w:r>
      <w:proofErr w:type="spellEnd"/>
      <w:r w:rsidR="001A0382">
        <w:t xml:space="preserve"> </w:t>
      </w:r>
      <w:r>
        <w:t>)</w:t>
      </w:r>
      <w:r w:rsidR="002528CA">
        <w:t xml:space="preserve">    # Adds .</w:t>
      </w:r>
      <w:proofErr w:type="spellStart"/>
      <w:r w:rsidR="002528CA">
        <w:t>stl</w:t>
      </w:r>
      <w:proofErr w:type="spellEnd"/>
      <w:r w:rsidR="002528CA">
        <w:t xml:space="preserve"> extension</w:t>
      </w:r>
    </w:p>
    <w:p w14:paraId="72ECFCF1" w14:textId="05E7CFC1" w:rsidR="000B4E97" w:rsidRDefault="000B4E97" w:rsidP="002A677B">
      <w:pPr>
        <w:pStyle w:val="NoSpacing"/>
      </w:pPr>
      <w:proofErr w:type="spellStart"/>
      <w:proofErr w:type="gramStart"/>
      <w:r w:rsidRPr="00C636F4">
        <w:t>mesh.SaveToSCIRun</w:t>
      </w:r>
      <w:proofErr w:type="spellEnd"/>
      <w:proofErr w:type="gramEnd"/>
      <w:r w:rsidR="00446940">
        <w:fldChar w:fldCharType="begin"/>
      </w:r>
      <w:r w:rsidR="00446940">
        <w:instrText xml:space="preserve"> XE "</w:instrText>
      </w:r>
      <w:r w:rsidR="00446940" w:rsidRPr="00944FA7">
        <w:instrText>SaveToSCIRun</w:instrText>
      </w:r>
      <w:r w:rsidR="00446940">
        <w:instrText xml:space="preserve">" </w:instrText>
      </w:r>
      <w:r w:rsidR="00446940">
        <w:fldChar w:fldCharType="end"/>
      </w:r>
      <w:r w:rsidRPr="00C636F4">
        <w:t>(</w:t>
      </w:r>
      <w:r w:rsidR="001A0382">
        <w:t xml:space="preserve"> </w:t>
      </w:r>
      <w:r w:rsidR="00446940">
        <w:fldChar w:fldCharType="begin"/>
      </w:r>
      <w:r w:rsidR="00446940">
        <w:instrText xml:space="preserve"> XE "</w:instrText>
      </w:r>
      <w:r w:rsidR="00446940" w:rsidRPr="00944FA7">
        <w:instrText>pts</w:instrText>
      </w:r>
      <w:r w:rsidR="00446940">
        <w:instrText xml:space="preserve">" </w:instrText>
      </w:r>
      <w:r w:rsidR="00446940">
        <w:fldChar w:fldCharType="end"/>
      </w:r>
      <w:proofErr w:type="spellStart"/>
      <w:r w:rsidR="002528CA">
        <w:t>FileName</w:t>
      </w:r>
      <w:proofErr w:type="spellEnd"/>
      <w:r w:rsidR="001A0382">
        <w:t xml:space="preserve"> </w:t>
      </w:r>
      <w:r w:rsidRPr="00C636F4">
        <w:t>)</w:t>
      </w:r>
      <w:r w:rsidR="002528CA">
        <w:t xml:space="preserve">                # Adds .</w:t>
      </w:r>
      <w:proofErr w:type="spellStart"/>
      <w:r w:rsidR="002528CA">
        <w:t>pst</w:t>
      </w:r>
      <w:proofErr w:type="spellEnd"/>
      <w:r w:rsidR="002528CA">
        <w:t xml:space="preserve"> extension</w:t>
      </w:r>
    </w:p>
    <w:p w14:paraId="20859593" w14:textId="77777777" w:rsidR="00637F35" w:rsidRDefault="00637F35" w:rsidP="000B4E97"/>
    <w:p w14:paraId="5C1BFF2C" w14:textId="77777777" w:rsidR="004B7604" w:rsidRDefault="004B7604" w:rsidP="000B4E97"/>
    <w:p w14:paraId="06D5DB6E" w14:textId="77777777" w:rsidR="00385357" w:rsidRDefault="00385357" w:rsidP="000B4E97"/>
    <w:p w14:paraId="46221B4C" w14:textId="5156A5F3" w:rsidR="004A0768" w:rsidRDefault="0069610C" w:rsidP="001511F9">
      <w:pPr>
        <w:pStyle w:val="Heading2"/>
      </w:pPr>
      <w:bookmarkStart w:id="114" w:name="_Ref424643635"/>
      <w:bookmarkStart w:id="115" w:name="_Toc76652654"/>
      <w:r>
        <w:t>10</w:t>
      </w:r>
      <w:r w:rsidR="002C434B">
        <w:t>.2</w:t>
      </w:r>
      <w:r w:rsidR="0087243E">
        <w:t xml:space="preserve"> </w:t>
      </w:r>
      <w:r w:rsidR="004A0768">
        <w:t xml:space="preserve">Dry </w:t>
      </w:r>
      <w:r w:rsidR="00D96004">
        <w:t>F</w:t>
      </w:r>
      <w:r w:rsidR="004A0768">
        <w:t xml:space="preserve">ibre </w:t>
      </w:r>
      <w:r w:rsidR="00D96004">
        <w:t>E</w:t>
      </w:r>
      <w:r w:rsidR="004A0768">
        <w:t>xport</w:t>
      </w:r>
      <w:bookmarkEnd w:id="114"/>
      <w:bookmarkEnd w:id="115"/>
    </w:p>
    <w:p w14:paraId="6A1C637F" w14:textId="6DC9724F" w:rsidR="009B03C3" w:rsidRPr="00721EEE" w:rsidRDefault="009B03C3" w:rsidP="00D027BD">
      <w:r>
        <w:t xml:space="preserve">A conformal mesh of just the yarns can be created using 6 </w:t>
      </w:r>
      <w:proofErr w:type="spellStart"/>
      <w:r>
        <w:t>noded</w:t>
      </w:r>
      <w:proofErr w:type="spellEnd"/>
      <w:r>
        <w:t xml:space="preserve"> wedge and 8 </w:t>
      </w:r>
      <w:proofErr w:type="spellStart"/>
      <w:r>
        <w:t>noded</w:t>
      </w:r>
      <w:proofErr w:type="spellEnd"/>
      <w:r>
        <w:t xml:space="preserve"> hex elements. The theory behind the creation of this mesh is described by Sherburn</w:t>
      </w:r>
      <w:r w:rsidR="00721EEE">
        <w:fldChar w:fldCharType="begin"/>
      </w:r>
      <w:r w:rsidR="00721EEE">
        <w:instrText xml:space="preserve"> ADDIN EN.CITE &lt;EndNote&gt;&lt;Cite&gt;&lt;Author&gt;M Sherburn&lt;/Author&gt;&lt;Year&gt;2007&lt;/Year&gt;&lt;RecNum&gt;274&lt;/RecNum&gt;&lt;DisplayText&gt;[2]&lt;/DisplayText&gt;&lt;record&gt;&lt;rec-number&gt;274&lt;/rec-number&gt;&lt;foreign-keys&gt;&lt;key app="EN" db-id="9d5fv2vrw99stpe2v5qxrx0zs99ae90ds950" timestamp="1436017722"&gt;274&lt;/key&gt;&lt;/foreign-keys&gt;&lt;ref-type name="Thesis"&gt;32&lt;/ref-type&gt;&lt;contributors&gt;&lt;authors&gt;&lt;author&gt;M Sherburn,&lt;/author&gt;&lt;/authors&gt;&lt;/contributors&gt;&lt;titles&gt;&lt;title&gt;Geometric and Mechanical Modelling of Textiles&lt;/title&gt;&lt;/titles&gt;&lt;volume&gt;PhD&lt;/volume&gt;&lt;dates&gt;&lt;year&gt;2007&lt;/year&gt;&lt;/dates&gt;&lt;publisher&gt;The University of Nottingham&lt;/publisher&gt;&lt;urls&gt;&lt;/urls&gt;&lt;/record&gt;&lt;/Cite&gt;&lt;/EndNote&gt;</w:instrText>
      </w:r>
      <w:r w:rsidR="00721EEE">
        <w:fldChar w:fldCharType="separate"/>
      </w:r>
      <w:r w:rsidR="00721EEE">
        <w:rPr>
          <w:noProof/>
        </w:rPr>
        <w:t>[</w:t>
      </w:r>
      <w:hyperlink w:anchor="_ENREF_2" w:tooltip="M Sherburn, 2007 #274" w:history="1">
        <w:r w:rsidR="00333D5A">
          <w:rPr>
            <w:noProof/>
          </w:rPr>
          <w:t>2</w:t>
        </w:r>
      </w:hyperlink>
      <w:r w:rsidR="00721EEE">
        <w:rPr>
          <w:noProof/>
        </w:rPr>
        <w:t>]</w:t>
      </w:r>
      <w:r w:rsidR="00721EEE">
        <w:fldChar w:fldCharType="end"/>
      </w:r>
      <w:r w:rsidR="0041650E">
        <w:t xml:space="preserve">. In this case the mesh generation is done automatically by the </w:t>
      </w:r>
      <w:proofErr w:type="spellStart"/>
      <w:r w:rsidR="0041650E">
        <w:t>CreateAbaqusInputFile</w:t>
      </w:r>
      <w:proofErr w:type="spellEnd"/>
      <w:r w:rsidR="00806C9D">
        <w:fldChar w:fldCharType="begin"/>
      </w:r>
      <w:r w:rsidR="00806C9D">
        <w:instrText xml:space="preserve"> XE </w:instrText>
      </w:r>
      <w:r w:rsidR="002C434B">
        <w:instrText>“</w:instrText>
      </w:r>
      <w:r w:rsidR="00806C9D" w:rsidRPr="00AD3425">
        <w:instrText>CreateAbaqusInputFile</w:instrText>
      </w:r>
      <w:r w:rsidR="002C434B">
        <w:instrText>”</w:instrText>
      </w:r>
      <w:r w:rsidR="00806C9D">
        <w:instrText xml:space="preserve"> </w:instrText>
      </w:r>
      <w:r w:rsidR="00806C9D">
        <w:fldChar w:fldCharType="end"/>
      </w:r>
      <w:r w:rsidR="0041650E">
        <w:t xml:space="preserve"> function. The mesh size is defined by the yarn resolution.</w:t>
      </w:r>
    </w:p>
    <w:p w14:paraId="257E1D3C" w14:textId="77777777" w:rsidR="004A0768" w:rsidRDefault="004A0768" w:rsidP="00202CD7"/>
    <w:p w14:paraId="2BF6D5FC" w14:textId="30629D49" w:rsidR="00DC1A0E" w:rsidRDefault="00A54AD8" w:rsidP="004A0768">
      <w:r>
        <w:t xml:space="preserve">The mesh to be generated by the dry fibre export can be previewed in the GUI by rendering the textile volume. If </w:t>
      </w:r>
      <w:proofErr w:type="gramStart"/>
      <w:r>
        <w:t>required</w:t>
      </w:r>
      <w:proofErr w:type="gramEnd"/>
      <w:r>
        <w:t xml:space="preserve"> the number of mesh layers can be changed from the default by specifying in the section mesh:</w:t>
      </w:r>
    </w:p>
    <w:p w14:paraId="3B55C3F0" w14:textId="77777777" w:rsidR="00A54AD8" w:rsidRDefault="00A54AD8" w:rsidP="004A0768"/>
    <w:p w14:paraId="465068E8" w14:textId="77777777" w:rsidR="00356CDA" w:rsidRDefault="00356CDA" w:rsidP="00356CDA">
      <w:pPr>
        <w:pStyle w:val="NoSpacing"/>
      </w:pPr>
      <w:r>
        <w:t># DryTextileExport.py</w:t>
      </w:r>
    </w:p>
    <w:p w14:paraId="6913244A" w14:textId="77777777" w:rsidR="00356CDA" w:rsidRDefault="00356CDA" w:rsidP="00356CDA">
      <w:pPr>
        <w:pStyle w:val="NoSpacing"/>
      </w:pPr>
      <w:r>
        <w:t xml:space="preserve"># Generates conformal mesh of just the yarns and </w:t>
      </w:r>
    </w:p>
    <w:p w14:paraId="3652849D" w14:textId="00E77E6C" w:rsidR="00356CDA" w:rsidRDefault="00356CDA" w:rsidP="00356CDA">
      <w:pPr>
        <w:pStyle w:val="NoSpacing"/>
      </w:pPr>
      <w:r>
        <w:t xml:space="preserve"># </w:t>
      </w:r>
      <w:proofErr w:type="gramStart"/>
      <w:r>
        <w:t>creates</w:t>
      </w:r>
      <w:proofErr w:type="gramEnd"/>
      <w:r>
        <w:t xml:space="preserve"> ABAQUS input file</w:t>
      </w:r>
    </w:p>
    <w:p w14:paraId="29E6838D" w14:textId="189945C8" w:rsidR="00374B94" w:rsidRDefault="00374B94" w:rsidP="00374B94">
      <w:pPr>
        <w:pStyle w:val="NoSpacing"/>
      </w:pPr>
      <w:r>
        <w:t xml:space="preserve">weave = </w:t>
      </w:r>
      <w:proofErr w:type="spellStart"/>
      <w:r>
        <w:t>GetTextile</w:t>
      </w:r>
      <w:proofErr w:type="spellEnd"/>
      <w:r w:rsidR="00806C9D">
        <w:fldChar w:fldCharType="begin"/>
      </w:r>
      <w:r w:rsidR="00806C9D">
        <w:instrText xml:space="preserve"> XE </w:instrText>
      </w:r>
      <w:r w:rsidR="002C434B">
        <w:instrText>“</w:instrText>
      </w:r>
      <w:r w:rsidR="00806C9D" w:rsidRPr="00397507">
        <w:instrText>GetTextile</w:instrText>
      </w:r>
      <w:r w:rsidR="002C434B">
        <w:instrText>”</w:instrText>
      </w:r>
      <w:r w:rsidR="00806C9D">
        <w:instrText xml:space="preserve"> </w:instrText>
      </w:r>
      <w:r w:rsidR="00806C9D">
        <w:fldChar w:fldCharType="end"/>
      </w:r>
      <w:r>
        <w:t>(</w:t>
      </w:r>
      <w:proofErr w:type="gramStart"/>
      <w:r>
        <w:t>).</w:t>
      </w:r>
      <w:proofErr w:type="spellStart"/>
      <w:r>
        <w:t>GetWeave</w:t>
      </w:r>
      <w:proofErr w:type="spellEnd"/>
      <w:proofErr w:type="gramEnd"/>
      <w:r>
        <w:t>()</w:t>
      </w:r>
    </w:p>
    <w:p w14:paraId="42D61ED0" w14:textId="77777777" w:rsidR="00CB46CB" w:rsidRDefault="00CB46CB" w:rsidP="00374B94">
      <w:pPr>
        <w:pStyle w:val="NoSpacing"/>
      </w:pPr>
    </w:p>
    <w:p w14:paraId="39E3E9C2" w14:textId="41891421" w:rsidR="00CB46CB" w:rsidRDefault="00CB46CB" w:rsidP="00374B94">
      <w:pPr>
        <w:pStyle w:val="NoSpacing"/>
      </w:pPr>
      <w:r w:rsidRPr="00CB46CB">
        <w:t># Set the number of layers in the section mesh</w:t>
      </w:r>
    </w:p>
    <w:p w14:paraId="64FE2049" w14:textId="114B4DB2" w:rsidR="00CB46CB" w:rsidRDefault="00CB46CB" w:rsidP="00374B94">
      <w:pPr>
        <w:pStyle w:val="NoSpacing"/>
      </w:pPr>
      <w:r>
        <w:t># First parameter specifies number of layers (must be even number)</w:t>
      </w:r>
    </w:p>
    <w:p w14:paraId="45776ADC" w14:textId="7005C6D5" w:rsidR="00CB46CB" w:rsidRDefault="00CB46CB" w:rsidP="00374B94">
      <w:pPr>
        <w:pStyle w:val="NoSpacing"/>
      </w:pPr>
      <w:r>
        <w:t># Second parameter defaults to True to give triangular elements at corners</w:t>
      </w:r>
    </w:p>
    <w:p w14:paraId="3ACD68FB" w14:textId="77777777" w:rsidR="00CB46CB" w:rsidRDefault="00CB46CB" w:rsidP="00374B94">
      <w:pPr>
        <w:pStyle w:val="NoSpacing"/>
      </w:pPr>
      <w:r>
        <w:t xml:space="preserve"># </w:t>
      </w:r>
      <w:proofErr w:type="gramStart"/>
      <w:r>
        <w:t>producing</w:t>
      </w:r>
      <w:proofErr w:type="gramEnd"/>
      <w:r>
        <w:t xml:space="preserve"> wedge elements. False to force all 4 </w:t>
      </w:r>
      <w:proofErr w:type="spellStart"/>
      <w:r>
        <w:t>noded</w:t>
      </w:r>
      <w:proofErr w:type="spellEnd"/>
      <w:r>
        <w:t xml:space="preserve"> elements, </w:t>
      </w:r>
    </w:p>
    <w:p w14:paraId="10F05BFE" w14:textId="754143AA" w:rsidR="00CB46CB" w:rsidRDefault="00CB46CB" w:rsidP="00374B94">
      <w:pPr>
        <w:pStyle w:val="NoSpacing"/>
      </w:pPr>
      <w:r>
        <w:t xml:space="preserve"># </w:t>
      </w:r>
      <w:proofErr w:type="gramStart"/>
      <w:r>
        <w:t>producing</w:t>
      </w:r>
      <w:proofErr w:type="gramEnd"/>
      <w:r>
        <w:t xml:space="preserve"> all hex elements</w:t>
      </w:r>
    </w:p>
    <w:p w14:paraId="0B5190A4" w14:textId="425FB327" w:rsidR="00374B94" w:rsidRDefault="00374B94" w:rsidP="00374B94">
      <w:pPr>
        <w:pStyle w:val="NoSpacing"/>
      </w:pPr>
      <w:proofErr w:type="spellStart"/>
      <w:r>
        <w:t>sectionMesh</w:t>
      </w:r>
      <w:proofErr w:type="spellEnd"/>
      <w:r>
        <w:t xml:space="preserve"> = </w:t>
      </w:r>
      <w:proofErr w:type="spellStart"/>
      <w:r>
        <w:t>CSectionMeshRectangular</w:t>
      </w:r>
      <w:proofErr w:type="spellEnd"/>
      <w:r w:rsidR="00806C9D">
        <w:fldChar w:fldCharType="begin"/>
      </w:r>
      <w:r w:rsidR="00806C9D">
        <w:instrText xml:space="preserve"> XE </w:instrText>
      </w:r>
      <w:r w:rsidR="002C434B">
        <w:instrText>“</w:instrText>
      </w:r>
      <w:r w:rsidR="00806C9D" w:rsidRPr="001B47CA">
        <w:instrText>CSectionMeshRectangular</w:instrText>
      </w:r>
      <w:r w:rsidR="002C434B">
        <w:instrText>”</w:instrText>
      </w:r>
      <w:r w:rsidR="00806C9D">
        <w:instrText xml:space="preserve"> </w:instrText>
      </w:r>
      <w:r w:rsidR="00806C9D">
        <w:fldChar w:fldCharType="end"/>
      </w:r>
      <w:r>
        <w:t xml:space="preserve"> (</w:t>
      </w:r>
      <w:proofErr w:type="gramStart"/>
      <w:r>
        <w:t>4,True</w:t>
      </w:r>
      <w:proofErr w:type="gramEnd"/>
      <w:r>
        <w:t>)</w:t>
      </w:r>
    </w:p>
    <w:p w14:paraId="5326A3F1" w14:textId="77777777" w:rsidR="00374B94" w:rsidRPr="00300CF5" w:rsidRDefault="00374B94" w:rsidP="00374B94">
      <w:pPr>
        <w:pStyle w:val="NoSpacing"/>
      </w:pPr>
      <w:proofErr w:type="spellStart"/>
      <w:proofErr w:type="gramStart"/>
      <w:r>
        <w:t>weave.AssignSectionMesh</w:t>
      </w:r>
      <w:proofErr w:type="spellEnd"/>
      <w:proofErr w:type="gramEnd"/>
      <w:r>
        <w:t>(</w:t>
      </w:r>
      <w:proofErr w:type="spellStart"/>
      <w:r>
        <w:t>sectionMesh</w:t>
      </w:r>
      <w:proofErr w:type="spellEnd"/>
      <w:r>
        <w:t>)</w:t>
      </w:r>
    </w:p>
    <w:p w14:paraId="17D45F19" w14:textId="77777777" w:rsidR="00CB46CB" w:rsidRDefault="00CB46CB" w:rsidP="00374B94"/>
    <w:p w14:paraId="50B69361" w14:textId="683213DE" w:rsidR="00CB46CB" w:rsidRPr="00CB46CB" w:rsidRDefault="00CB46CB" w:rsidP="00374B94">
      <w:r>
        <w:t xml:space="preserve">Note that because of the limitations in the Python interface for accessing inherited classes from base classes it is necessary to call the </w:t>
      </w:r>
      <w:proofErr w:type="spellStart"/>
      <w:r>
        <w:t>GetWeave</w:t>
      </w:r>
      <w:proofErr w:type="spellEnd"/>
      <w:r>
        <w:t xml:space="preserve"> function in order to be able to access the weave functions not contained in the base class (</w:t>
      </w:r>
      <w:proofErr w:type="spellStart"/>
      <w:proofErr w:type="gramStart"/>
      <w:r>
        <w:t>ie</w:t>
      </w:r>
      <w:proofErr w:type="spellEnd"/>
      <w:proofErr w:type="gramEnd"/>
      <w:r>
        <w:t xml:space="preserve"> in </w:t>
      </w:r>
      <w:proofErr w:type="spellStart"/>
      <w:r>
        <w:t>C</w:t>
      </w:r>
      <w:r w:rsidR="002C434B">
        <w:t>t</w:t>
      </w:r>
      <w:r>
        <w:t>extile</w:t>
      </w:r>
      <w:proofErr w:type="spellEnd"/>
      <w:r>
        <w:t xml:space="preserve">).  For a textile created using one of the 3D weave classes use </w:t>
      </w:r>
    </w:p>
    <w:p w14:paraId="71DFFE8D" w14:textId="77777777" w:rsidR="00CB46CB" w:rsidRDefault="00CB46CB" w:rsidP="00374B94"/>
    <w:p w14:paraId="48458108" w14:textId="091B2D11" w:rsidR="00CB46CB" w:rsidRDefault="00CB46CB" w:rsidP="00CB46CB">
      <w:pPr>
        <w:pStyle w:val="NoSpacing"/>
      </w:pPr>
      <w:r>
        <w:t xml:space="preserve">weave = </w:t>
      </w:r>
      <w:proofErr w:type="spellStart"/>
      <w:r>
        <w:t>GetTextile</w:t>
      </w:r>
      <w:proofErr w:type="spellEnd"/>
      <w:r w:rsidR="00806C9D">
        <w:fldChar w:fldCharType="begin"/>
      </w:r>
      <w:r w:rsidR="00806C9D">
        <w:instrText xml:space="preserve"> XE </w:instrText>
      </w:r>
      <w:r w:rsidR="002C434B">
        <w:instrText>“</w:instrText>
      </w:r>
      <w:r w:rsidR="00806C9D" w:rsidRPr="00397507">
        <w:instrText>GetTextile</w:instrText>
      </w:r>
      <w:r w:rsidR="002C434B">
        <w:instrText>”</w:instrText>
      </w:r>
      <w:r w:rsidR="00806C9D">
        <w:instrText xml:space="preserve"> </w:instrText>
      </w:r>
      <w:r w:rsidR="00806C9D">
        <w:fldChar w:fldCharType="end"/>
      </w:r>
      <w:r>
        <w:t>(</w:t>
      </w:r>
      <w:proofErr w:type="gramStart"/>
      <w:r>
        <w:t>).Get</w:t>
      </w:r>
      <w:proofErr w:type="gramEnd"/>
      <w:r>
        <w:t>3D</w:t>
      </w:r>
      <w:r w:rsidR="002C434B">
        <w:t>w</w:t>
      </w:r>
      <w:r>
        <w:t>eave()</w:t>
      </w:r>
    </w:p>
    <w:p w14:paraId="7161FF62" w14:textId="77777777" w:rsidR="00893043" w:rsidRDefault="00893043" w:rsidP="00893043"/>
    <w:p w14:paraId="1638B069" w14:textId="7B06A271" w:rsidR="00CB46CB" w:rsidRDefault="00CB46CB" w:rsidP="00893043">
      <w:r>
        <w:t>Deformatio</w:t>
      </w:r>
      <w:r w:rsidR="00356CDA">
        <w:t xml:space="preserve">n in </w:t>
      </w:r>
      <w:proofErr w:type="spellStart"/>
      <w:proofErr w:type="gramStart"/>
      <w:r w:rsidR="00356CDA">
        <w:t>x,y</w:t>
      </w:r>
      <w:proofErr w:type="spellEnd"/>
      <w:proofErr w:type="gramEnd"/>
      <w:r w:rsidR="00356CDA">
        <w:t xml:space="preserve"> and z directions are</w:t>
      </w:r>
      <w:r>
        <w:t xml:space="preserve"> specified</w:t>
      </w:r>
      <w:r w:rsidR="00356CDA">
        <w:t xml:space="preserve"> and the </w:t>
      </w:r>
      <w:proofErr w:type="spellStart"/>
      <w:r w:rsidR="00356CDA">
        <w:t>C</w:t>
      </w:r>
      <w:r w:rsidR="002C434B">
        <w:t>s</w:t>
      </w:r>
      <w:r w:rsidR="00356CDA">
        <w:t>imulationAbaqus</w:t>
      </w:r>
      <w:proofErr w:type="spellEnd"/>
      <w:r w:rsidR="00806C9D">
        <w:fldChar w:fldCharType="begin"/>
      </w:r>
      <w:r w:rsidR="00806C9D">
        <w:instrText xml:space="preserve"> XE </w:instrText>
      </w:r>
      <w:r w:rsidR="002C434B">
        <w:instrText>“</w:instrText>
      </w:r>
      <w:r w:rsidR="00806C9D" w:rsidRPr="006E3A53">
        <w:instrText>CSimulationAbaqus</w:instrText>
      </w:r>
      <w:r w:rsidR="002C434B">
        <w:instrText>”</w:instrText>
      </w:r>
      <w:r w:rsidR="00806C9D">
        <w:instrText xml:space="preserve"> </w:instrText>
      </w:r>
      <w:r w:rsidR="00806C9D">
        <w:fldChar w:fldCharType="end"/>
      </w:r>
      <w:r w:rsidR="00356CDA">
        <w:t xml:space="preserve"> object is created which will generate the ABAQUS input file:</w:t>
      </w:r>
    </w:p>
    <w:p w14:paraId="66230483" w14:textId="77777777" w:rsidR="00356CDA" w:rsidRDefault="00356CDA" w:rsidP="00893043"/>
    <w:p w14:paraId="5A96500A" w14:textId="77777777" w:rsidR="00356CDA" w:rsidRDefault="00356CDA" w:rsidP="00356CDA">
      <w:pPr>
        <w:pStyle w:val="NoSpacing"/>
      </w:pPr>
      <w:r>
        <w:t xml:space="preserve"># Set up any </w:t>
      </w:r>
      <w:proofErr w:type="spellStart"/>
      <w:proofErr w:type="gramStart"/>
      <w:r>
        <w:t>x,y</w:t>
      </w:r>
      <w:proofErr w:type="gramEnd"/>
      <w:r>
        <w:t>,z</w:t>
      </w:r>
      <w:proofErr w:type="spellEnd"/>
      <w:r>
        <w:t xml:space="preserve"> transformations</w:t>
      </w:r>
    </w:p>
    <w:p w14:paraId="5389638D" w14:textId="426D924A" w:rsidR="00356CDA" w:rsidRDefault="00356CDA" w:rsidP="00356CDA">
      <w:pPr>
        <w:pStyle w:val="NoSpacing"/>
      </w:pPr>
      <w:r>
        <w:t xml:space="preserve">tension = </w:t>
      </w:r>
      <w:proofErr w:type="spellStart"/>
      <w:r>
        <w:t>C</w:t>
      </w:r>
      <w:r w:rsidR="002C434B">
        <w:t>l</w:t>
      </w:r>
      <w:r>
        <w:t>inearTransformation</w:t>
      </w:r>
      <w:proofErr w:type="spellEnd"/>
      <w:r w:rsidR="00806C9D">
        <w:fldChar w:fldCharType="begin"/>
      </w:r>
      <w:r w:rsidR="00806C9D">
        <w:instrText xml:space="preserve"> XE </w:instrText>
      </w:r>
      <w:r w:rsidR="002C434B">
        <w:instrText>“</w:instrText>
      </w:r>
      <w:r w:rsidR="00806C9D" w:rsidRPr="00FE7D5A">
        <w:instrText>CLinearTransformation</w:instrText>
      </w:r>
      <w:r w:rsidR="002C434B">
        <w:instrText>”</w:instrText>
      </w:r>
      <w:r w:rsidR="00806C9D">
        <w:instrText xml:space="preserve"> </w:instrText>
      </w:r>
      <w:r w:rsidR="00806C9D">
        <w:fldChar w:fldCharType="end"/>
      </w:r>
      <w:r>
        <w:t>()</w:t>
      </w:r>
    </w:p>
    <w:p w14:paraId="762E0062" w14:textId="58BD02D8" w:rsidR="00356CDA" w:rsidRDefault="00356CDA" w:rsidP="00356CDA">
      <w:pPr>
        <w:pStyle w:val="NoSpacing"/>
      </w:pPr>
      <w:proofErr w:type="spellStart"/>
      <w:proofErr w:type="gramStart"/>
      <w:r>
        <w:t>tension.AddScale</w:t>
      </w:r>
      <w:proofErr w:type="spellEnd"/>
      <w:proofErr w:type="gramEnd"/>
      <w:r>
        <w:t>( 1.1, 1, 1)</w:t>
      </w:r>
    </w:p>
    <w:p w14:paraId="0F6BCE69" w14:textId="77777777" w:rsidR="00356CDA" w:rsidRDefault="00356CDA" w:rsidP="00356CDA">
      <w:pPr>
        <w:pStyle w:val="NoSpacing"/>
      </w:pPr>
    </w:p>
    <w:p w14:paraId="2B56C8B6" w14:textId="77777777" w:rsidR="00356CDA" w:rsidRDefault="00356CDA" w:rsidP="00356CDA">
      <w:pPr>
        <w:pStyle w:val="NoSpacing"/>
      </w:pPr>
      <w:r>
        <w:t># Setup class which generates ABAQUS files with conformal wedge/hex elements</w:t>
      </w:r>
    </w:p>
    <w:p w14:paraId="3B5EB766" w14:textId="7DE45F00" w:rsidR="00356CDA" w:rsidRDefault="00356CDA" w:rsidP="00356CDA">
      <w:pPr>
        <w:pStyle w:val="NoSpacing"/>
      </w:pPr>
      <w:r>
        <w:t xml:space="preserve">deformer = </w:t>
      </w:r>
      <w:proofErr w:type="spellStart"/>
      <w:r>
        <w:t>C</w:t>
      </w:r>
      <w:r w:rsidR="002C434B">
        <w:t>s</w:t>
      </w:r>
      <w:r>
        <w:t>imulationAbaqus</w:t>
      </w:r>
      <w:proofErr w:type="spellEnd"/>
      <w:r w:rsidR="00806C9D">
        <w:fldChar w:fldCharType="begin"/>
      </w:r>
      <w:r w:rsidR="00806C9D">
        <w:instrText xml:space="preserve"> XE </w:instrText>
      </w:r>
      <w:r w:rsidR="002C434B">
        <w:instrText>“</w:instrText>
      </w:r>
      <w:r w:rsidR="00806C9D" w:rsidRPr="006E3A53">
        <w:instrText>CSimulationAbaqus</w:instrText>
      </w:r>
      <w:r w:rsidR="002C434B">
        <w:instrText>”</w:instrText>
      </w:r>
      <w:r w:rsidR="00806C9D">
        <w:instrText xml:space="preserve"> </w:instrText>
      </w:r>
      <w:r w:rsidR="00806C9D">
        <w:fldChar w:fldCharType="end"/>
      </w:r>
      <w:r>
        <w:t xml:space="preserve">()  </w:t>
      </w:r>
    </w:p>
    <w:p w14:paraId="3BAE9042" w14:textId="2A34E92E" w:rsidR="00356CDA" w:rsidRDefault="00356CDA" w:rsidP="00356CDA">
      <w:pPr>
        <w:pStyle w:val="NoSpacing"/>
      </w:pPr>
      <w:proofErr w:type="spellStart"/>
      <w:proofErr w:type="gramStart"/>
      <w:r>
        <w:t>deformer.SetIncludePlates</w:t>
      </w:r>
      <w:proofErr w:type="spellEnd"/>
      <w:proofErr w:type="gramEnd"/>
      <w:r>
        <w:t>( True )  # Whether to include compression plates</w:t>
      </w:r>
    </w:p>
    <w:p w14:paraId="35DA477F" w14:textId="32E10367" w:rsidR="00356CDA" w:rsidRDefault="00356CDA" w:rsidP="00356CDA">
      <w:pPr>
        <w:pStyle w:val="NoSpacing"/>
      </w:pPr>
      <w:proofErr w:type="spellStart"/>
      <w:proofErr w:type="gramStart"/>
      <w:r>
        <w:t>deformer.AddDeformationStep</w:t>
      </w:r>
      <w:proofErr w:type="spellEnd"/>
      <w:proofErr w:type="gramEnd"/>
      <w:r>
        <w:t>(tension)</w:t>
      </w:r>
    </w:p>
    <w:p w14:paraId="2B68EFD3" w14:textId="77777777" w:rsidR="00CB46CB" w:rsidRDefault="00CB46CB" w:rsidP="00893043"/>
    <w:p w14:paraId="4AE26426" w14:textId="7818B516" w:rsidR="00356CDA" w:rsidRDefault="00356CDA" w:rsidP="00893043">
      <w:proofErr w:type="gramStart"/>
      <w:r>
        <w:t>Finally</w:t>
      </w:r>
      <w:proofErr w:type="gramEnd"/>
      <w:r>
        <w:t xml:space="preserve"> the input file is created.  Correction for small intersections (smaller than the depth of one mesh element) can be carried out by setting the </w:t>
      </w:r>
      <w:proofErr w:type="spellStart"/>
      <w:proofErr w:type="gramStart"/>
      <w:r>
        <w:rPr>
          <w:i/>
        </w:rPr>
        <w:t>bAdjustIntersections</w:t>
      </w:r>
      <w:proofErr w:type="spellEnd"/>
      <w:r>
        <w:rPr>
          <w:i/>
        </w:rPr>
        <w:t xml:space="preserve"> </w:t>
      </w:r>
      <w:r>
        <w:t xml:space="preserve"> parameter</w:t>
      </w:r>
      <w:proofErr w:type="gramEnd"/>
      <w:r>
        <w:t xml:space="preserve"> to True. If this is carried out the changes will only be present in the exported mesh. To change the TexGen model set the </w:t>
      </w:r>
      <w:proofErr w:type="spellStart"/>
      <w:r>
        <w:rPr>
          <w:i/>
        </w:rPr>
        <w:t>bRegenerateMesh</w:t>
      </w:r>
      <w:proofErr w:type="spellEnd"/>
      <w:r>
        <w:rPr>
          <w:i/>
        </w:rPr>
        <w:t xml:space="preserve"> </w:t>
      </w:r>
      <w:r>
        <w:t xml:space="preserve">parameter to True. The element type can be specified as C3D8 or C3D8R by setting the </w:t>
      </w:r>
      <w:proofErr w:type="spellStart"/>
      <w:proofErr w:type="gramStart"/>
      <w:r>
        <w:rPr>
          <w:i/>
        </w:rPr>
        <w:t>bElementType</w:t>
      </w:r>
      <w:proofErr w:type="spellEnd"/>
      <w:r>
        <w:rPr>
          <w:i/>
        </w:rPr>
        <w:t xml:space="preserve"> </w:t>
      </w:r>
      <w:r>
        <w:t xml:space="preserve"> parameter</w:t>
      </w:r>
      <w:proofErr w:type="gramEnd"/>
      <w:r>
        <w:t xml:space="preserve"> to True or False respectively.</w:t>
      </w:r>
    </w:p>
    <w:p w14:paraId="6759B8F0" w14:textId="77777777" w:rsidR="00356CDA" w:rsidRDefault="00356CDA" w:rsidP="00893043"/>
    <w:p w14:paraId="7DC270D9" w14:textId="313F1398" w:rsidR="00356CDA" w:rsidRDefault="00356CDA" w:rsidP="00356CDA">
      <w:pPr>
        <w:pStyle w:val="NoSpacing"/>
      </w:pPr>
      <w:proofErr w:type="spellStart"/>
      <w:r>
        <w:t>fName</w:t>
      </w:r>
      <w:proofErr w:type="spellEnd"/>
      <w:r>
        <w:t xml:space="preserve"> = </w:t>
      </w:r>
      <w:r w:rsidR="002C434B">
        <w:t>‘</w:t>
      </w:r>
      <w:proofErr w:type="spellStart"/>
      <w:r>
        <w:t>ExportDry</w:t>
      </w:r>
      <w:proofErr w:type="spellEnd"/>
      <w:r w:rsidR="002C434B">
        <w:t>’</w:t>
      </w:r>
    </w:p>
    <w:p w14:paraId="2770326A" w14:textId="77777777" w:rsidR="00356CDA" w:rsidRDefault="00356CDA" w:rsidP="00356CDA">
      <w:pPr>
        <w:pStyle w:val="NoSpacing"/>
      </w:pPr>
      <w:proofErr w:type="spellStart"/>
      <w:r>
        <w:t>bRegenerateMesh</w:t>
      </w:r>
      <w:proofErr w:type="spellEnd"/>
      <w:r>
        <w:t xml:space="preserve"> = </w:t>
      </w:r>
      <w:proofErr w:type="gramStart"/>
      <w:r>
        <w:t>False;  #</w:t>
      </w:r>
      <w:proofErr w:type="gramEnd"/>
      <w:r>
        <w:t xml:space="preserve"> True if want to regenerate mesh after intersection correction</w:t>
      </w:r>
    </w:p>
    <w:p w14:paraId="164AD078" w14:textId="77777777" w:rsidR="00356CDA" w:rsidRDefault="00356CDA" w:rsidP="00356CDA">
      <w:pPr>
        <w:pStyle w:val="NoSpacing"/>
      </w:pPr>
      <w:proofErr w:type="spellStart"/>
      <w:r>
        <w:t>bElementType</w:t>
      </w:r>
      <w:proofErr w:type="spellEnd"/>
      <w:r>
        <w:t xml:space="preserve"> = False   # True for C3D8, False for C3D8R</w:t>
      </w:r>
    </w:p>
    <w:p w14:paraId="4F2C5BC4" w14:textId="77777777" w:rsidR="00356CDA" w:rsidRDefault="00356CDA" w:rsidP="00356CDA">
      <w:pPr>
        <w:pStyle w:val="NoSpacing"/>
      </w:pPr>
      <w:proofErr w:type="spellStart"/>
      <w:r>
        <w:t>bAdjustIntersections</w:t>
      </w:r>
      <w:proofErr w:type="spellEnd"/>
      <w:r>
        <w:t xml:space="preserve"> = False</w:t>
      </w:r>
    </w:p>
    <w:p w14:paraId="73C955AD" w14:textId="77777777" w:rsidR="00356CDA" w:rsidRDefault="00356CDA" w:rsidP="00356CDA">
      <w:pPr>
        <w:pStyle w:val="NoSpacing"/>
      </w:pPr>
      <w:r>
        <w:t>Tolerance = 1e-</w:t>
      </w:r>
      <w:proofErr w:type="gramStart"/>
      <w:r>
        <w:t>6;</w:t>
      </w:r>
      <w:proofErr w:type="gramEnd"/>
    </w:p>
    <w:p w14:paraId="66E80E64" w14:textId="260100D3" w:rsidR="00356CDA" w:rsidRPr="00356CDA" w:rsidRDefault="00356CDA" w:rsidP="00356CDA">
      <w:pPr>
        <w:pStyle w:val="NoSpacing"/>
      </w:pPr>
      <w:proofErr w:type="spellStart"/>
      <w:proofErr w:type="gramStart"/>
      <w:r>
        <w:t>deformer.CreateAbaqusInputFile</w:t>
      </w:r>
      <w:proofErr w:type="spellEnd"/>
      <w:proofErr w:type="gramEnd"/>
      <w:r w:rsidR="00806C9D">
        <w:fldChar w:fldCharType="begin"/>
      </w:r>
      <w:r w:rsidR="00806C9D">
        <w:instrText xml:space="preserve"> XE </w:instrText>
      </w:r>
      <w:r w:rsidR="002C434B">
        <w:instrText>“</w:instrText>
      </w:r>
      <w:r w:rsidR="00806C9D" w:rsidRPr="00AD3425">
        <w:instrText>CreateAbaqusInputFile</w:instrText>
      </w:r>
      <w:r w:rsidR="002C434B">
        <w:instrText>”</w:instrText>
      </w:r>
      <w:r w:rsidR="00806C9D">
        <w:instrText xml:space="preserve"> </w:instrText>
      </w:r>
      <w:r w:rsidR="00806C9D">
        <w:fldChar w:fldCharType="end"/>
      </w:r>
      <w:r>
        <w:t xml:space="preserve">(textile, </w:t>
      </w:r>
      <w:proofErr w:type="spellStart"/>
      <w:r>
        <w:t>fName</w:t>
      </w:r>
      <w:proofErr w:type="spellEnd"/>
      <w:r>
        <w:t xml:space="preserve">, </w:t>
      </w:r>
      <w:proofErr w:type="spellStart"/>
      <w:r>
        <w:t>bRegenerateMesh</w:t>
      </w:r>
      <w:proofErr w:type="spellEnd"/>
      <w:r>
        <w:t xml:space="preserve"> , </w:t>
      </w:r>
      <w:proofErr w:type="spellStart"/>
      <w:r>
        <w:t>bElementType</w:t>
      </w:r>
      <w:proofErr w:type="spellEnd"/>
      <w:r>
        <w:t xml:space="preserve">, </w:t>
      </w:r>
      <w:proofErr w:type="spellStart"/>
      <w:r>
        <w:t>bAdjustIntersections</w:t>
      </w:r>
      <w:proofErr w:type="spellEnd"/>
      <w:r>
        <w:t>, Tolerance )</w:t>
      </w:r>
    </w:p>
    <w:p w14:paraId="6A28E8DC" w14:textId="2520E0CD" w:rsidR="00356CDA" w:rsidRDefault="004873F0" w:rsidP="00893043">
      <w:r>
        <w:rPr>
          <w:noProof/>
          <w:lang w:eastAsia="en-GB"/>
        </w:rPr>
        <w:drawing>
          <wp:inline distT="0" distB="0" distL="0" distR="0" wp14:anchorId="1572FA4F" wp14:editId="595764BD">
            <wp:extent cx="4639945" cy="2123440"/>
            <wp:effectExtent l="0" t="0" r="0" b="0"/>
            <wp:docPr id="449" name="Picture 4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9" name="DryFibreExport.png"/>
                    <pic:cNvPicPr/>
                  </pic:nvPicPr>
                  <pic:blipFill>
                    <a:blip r:embed="rId59">
                      <a:extLst>
                        <a:ext uri="{28A0092B-C50C-407E-A947-70E740481C1C}">
                          <a14:useLocalDpi xmlns:a14="http://schemas.microsoft.com/office/drawing/2010/main" val="0"/>
                        </a:ext>
                      </a:extLst>
                    </a:blip>
                    <a:stretch>
                      <a:fillRect/>
                    </a:stretch>
                  </pic:blipFill>
                  <pic:spPr>
                    <a:xfrm>
                      <a:off x="0" y="0"/>
                      <a:ext cx="4639945" cy="2123440"/>
                    </a:xfrm>
                    <a:prstGeom prst="rect">
                      <a:avLst/>
                    </a:prstGeom>
                  </pic:spPr>
                </pic:pic>
              </a:graphicData>
            </a:graphic>
          </wp:inline>
        </w:drawing>
      </w:r>
      <w:r w:rsidR="008F6EF0">
        <w:rPr>
          <w:noProof/>
          <w:lang w:eastAsia="en-GB"/>
        </w:rPr>
        <mc:AlternateContent>
          <mc:Choice Requires="wps">
            <w:drawing>
              <wp:anchor distT="0" distB="0" distL="114300" distR="114300" simplePos="0" relativeHeight="251924480" behindDoc="0" locked="0" layoutInCell="1" allowOverlap="1" wp14:anchorId="2B0C1D20" wp14:editId="021A998D">
                <wp:simplePos x="0" y="0"/>
                <wp:positionH relativeFrom="column">
                  <wp:posOffset>417830</wp:posOffset>
                </wp:positionH>
                <wp:positionV relativeFrom="paragraph">
                  <wp:posOffset>2189480</wp:posOffset>
                </wp:positionV>
                <wp:extent cx="4639945" cy="635"/>
                <wp:effectExtent l="0" t="0" r="0" b="0"/>
                <wp:wrapNone/>
                <wp:docPr id="1" name="Text Box 1"/>
                <wp:cNvGraphicFramePr/>
                <a:graphic xmlns:a="http://schemas.openxmlformats.org/drawingml/2006/main">
                  <a:graphicData uri="http://schemas.microsoft.com/office/word/2010/wordprocessingShape">
                    <wps:wsp>
                      <wps:cNvSpPr txBox="1"/>
                      <wps:spPr>
                        <a:xfrm>
                          <a:off x="0" y="0"/>
                          <a:ext cx="4639945" cy="635"/>
                        </a:xfrm>
                        <a:prstGeom prst="rect">
                          <a:avLst/>
                        </a:prstGeom>
                        <a:solidFill>
                          <a:prstClr val="white"/>
                        </a:solidFill>
                        <a:ln>
                          <a:noFill/>
                        </a:ln>
                        <a:effectLst/>
                      </wps:spPr>
                      <wps:txbx>
                        <w:txbxContent>
                          <w:p w14:paraId="4B750EA0" w14:textId="0C09DCF5" w:rsidR="007E550C" w:rsidRPr="00267E52" w:rsidRDefault="007E550C" w:rsidP="008F6EF0">
                            <w:pPr>
                              <w:pStyle w:val="Caption"/>
                              <w:rPr>
                                <w:noProof/>
                                <w:sz w:val="24"/>
                              </w:rPr>
                            </w:pPr>
                            <w:r>
                              <w:t xml:space="preserve">Figure </w:t>
                            </w:r>
                            <w:r>
                              <w:rPr>
                                <w:noProof/>
                              </w:rPr>
                              <w:fldChar w:fldCharType="begin"/>
                            </w:r>
                            <w:r>
                              <w:rPr>
                                <w:noProof/>
                              </w:rPr>
                              <w:instrText xml:space="preserve"> SEQ Figure \* ARABIC </w:instrText>
                            </w:r>
                            <w:r>
                              <w:rPr>
                                <w:noProof/>
                              </w:rPr>
                              <w:fldChar w:fldCharType="separate"/>
                            </w:r>
                            <w:r w:rsidR="00353CD5">
                              <w:rPr>
                                <w:noProof/>
                              </w:rPr>
                              <w:t>26</w:t>
                            </w:r>
                            <w:r>
                              <w:rPr>
                                <w:noProof/>
                              </w:rPr>
                              <w:fldChar w:fldCharType="end"/>
                            </w:r>
                            <w:r>
                              <w:t xml:space="preserve">: </w:t>
                            </w:r>
                            <w:r w:rsidRPr="0066747C">
                              <w:t>Dry fibre export as displayed in ABAQUS showing the four mesh layer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B0C1D20" id="Text Box 1" o:spid="_x0000_s1166" type="#_x0000_t202" style="position:absolute;margin-left:32.9pt;margin-top:172.4pt;width:365.35pt;height:.05pt;z-index:2519244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" stroked="f">
                <v:textbox style="mso-fit-shape-to-text:t" inset="0,0,0,0">
                  <w:txbxContent>
                    <w:p w14:paraId="4B750EA0" w14:textId="0C09DCF5" w:rsidR="007E550C" w:rsidRPr="00267E52" w:rsidRDefault="007E550C" w:rsidP="008F6EF0">
                      <w:pPr>
                        <w:pStyle w:val="Caption"/>
                        <w:rPr>
                          <w:noProof/>
                          <w:sz w:val="24"/>
                        </w:rPr>
                      </w:pPr>
                      <w:r>
                        <w:t xml:space="preserve">Figure </w:t>
                      </w:r>
                      <w:r>
                        <w:rPr>
                          <w:noProof/>
                        </w:rPr>
                        <w:fldChar w:fldCharType="begin"/>
                      </w:r>
                      <w:r>
                        <w:rPr>
                          <w:noProof/>
                        </w:rPr>
                        <w:instrText xml:space="preserve"> SEQ Figure \* ARABIC </w:instrText>
                      </w:r>
                      <w:r>
                        <w:rPr>
                          <w:noProof/>
                        </w:rPr>
                        <w:fldChar w:fldCharType="separate"/>
                      </w:r>
                      <w:r w:rsidR="00353CD5">
                        <w:rPr>
                          <w:noProof/>
                        </w:rPr>
                        <w:t>26</w:t>
                      </w:r>
                      <w:r>
                        <w:rPr>
                          <w:noProof/>
                        </w:rPr>
                        <w:fldChar w:fldCharType="end"/>
                      </w:r>
                      <w:r>
                        <w:t xml:space="preserve">: </w:t>
                      </w:r>
                      <w:r w:rsidRPr="0066747C">
                        <w:t>Dry fibre export as displayed in ABAQUS showing the four mesh layers</w:t>
                      </w:r>
                    </w:p>
                  </w:txbxContent>
                </v:textbox>
              </v:shape>
            </w:pict>
          </mc:Fallback>
        </mc:AlternateContent>
      </w:r>
    </w:p>
    <w:p w14:paraId="6C39979B" w14:textId="527611A8" w:rsidR="00BE6ED7" w:rsidRDefault="00BE6ED7" w:rsidP="00893043"/>
    <w:p w14:paraId="7F23C6A9" w14:textId="37E27578" w:rsidR="008F6EF0" w:rsidRDefault="008F6EF0" w:rsidP="00893043"/>
    <w:p w14:paraId="1E0283C7" w14:textId="6FD3EDD0" w:rsidR="008F6EF0" w:rsidRDefault="008F6EF0" w:rsidP="00893043"/>
    <w:p w14:paraId="578F51C1" w14:textId="542898C4" w:rsidR="00893043" w:rsidRDefault="0069610C" w:rsidP="001511F9">
      <w:pPr>
        <w:pStyle w:val="Heading2"/>
      </w:pPr>
      <w:bookmarkStart w:id="116" w:name="_Ref428903965"/>
      <w:bookmarkStart w:id="117" w:name="_Ref428967014"/>
      <w:bookmarkStart w:id="118" w:name="_Toc76652655"/>
      <w:r>
        <w:t>10</w:t>
      </w:r>
      <w:r w:rsidR="002C434B">
        <w:t xml:space="preserve">.3 </w:t>
      </w:r>
      <w:r w:rsidR="00793EBB">
        <w:t>V</w:t>
      </w:r>
      <w:r w:rsidR="00D96004">
        <w:t>oxel M</w:t>
      </w:r>
      <w:r w:rsidR="00893043">
        <w:t xml:space="preserve">esh </w:t>
      </w:r>
      <w:r w:rsidR="00D96004">
        <w:t>E</w:t>
      </w:r>
      <w:r w:rsidR="00893043">
        <w:t>xport</w:t>
      </w:r>
      <w:bookmarkEnd w:id="116"/>
      <w:bookmarkEnd w:id="117"/>
      <w:bookmarkEnd w:id="118"/>
    </w:p>
    <w:p w14:paraId="03D8B79E" w14:textId="70BF483E" w:rsidR="00213901" w:rsidRDefault="00213901" w:rsidP="00893043">
      <w:r>
        <w:t>A voxel mesh can be generated for a textile by splitting the domain into equal sized brick (hex) elements</w:t>
      </w:r>
      <w:r w:rsidR="0028641C">
        <w:t xml:space="preserve"> (voxels)</w:t>
      </w:r>
      <w:r>
        <w:t xml:space="preserve">. The voxels are assigned either </w:t>
      </w:r>
      <w:r w:rsidR="00E964C8">
        <w:t xml:space="preserve">to </w:t>
      </w:r>
      <w:r>
        <w:t>one of the yarns or the matrix based on the centre point of the voxel</w:t>
      </w:r>
      <w:r w:rsidR="00E964C8">
        <w:t>.</w:t>
      </w:r>
      <w:r>
        <w:t xml:space="preserve"> The voxel size should be selected such that it will capture all elements of the geometry, for example a 3D textile with fine binder yarns will need a voxel size small enough to ensure continuity of voxels in the binder yarn.</w:t>
      </w:r>
    </w:p>
    <w:p w14:paraId="2B59BC05" w14:textId="594A5080" w:rsidR="00793EBB" w:rsidRDefault="00793EBB" w:rsidP="00893043">
      <w:r>
        <w:t xml:space="preserve">A voxel mesh, </w:t>
      </w:r>
      <w:proofErr w:type="spellStart"/>
      <w:r w:rsidRPr="00793EBB">
        <w:rPr>
          <w:i/>
        </w:rPr>
        <w:t>VoxMesh</w:t>
      </w:r>
      <w:proofErr w:type="spellEnd"/>
      <w:r>
        <w:t>, can be created in TexGen by using the voxel mesh class</w:t>
      </w:r>
    </w:p>
    <w:p w14:paraId="128706AA" w14:textId="77777777" w:rsidR="00213901" w:rsidRDefault="00213901" w:rsidP="00893043"/>
    <w:p w14:paraId="2C8ED0AD" w14:textId="618EB9AB" w:rsidR="00793EBB" w:rsidRDefault="00793EBB" w:rsidP="00C55291">
      <w:pPr>
        <w:pStyle w:val="NoSpacing"/>
      </w:pPr>
      <w:proofErr w:type="spellStart"/>
      <w:r>
        <w:t>VoxMesh</w:t>
      </w:r>
      <w:proofErr w:type="spellEnd"/>
      <w:r w:rsidRPr="00793EBB">
        <w:t xml:space="preserve"> = </w:t>
      </w:r>
      <w:proofErr w:type="spellStart"/>
      <w:r w:rsidRPr="00793EBB">
        <w:t>CRectangularVoxelMesh</w:t>
      </w:r>
      <w:proofErr w:type="spellEnd"/>
      <w:r w:rsidR="00855D95">
        <w:fldChar w:fldCharType="begin"/>
      </w:r>
      <w:r w:rsidR="00855D95">
        <w:instrText xml:space="preserve"> XE "</w:instrText>
      </w:r>
      <w:r w:rsidR="00855D95" w:rsidRPr="00786944">
        <w:instrText>CRectangularVoxelMesh</w:instrText>
      </w:r>
      <w:r w:rsidR="00855D95">
        <w:instrText xml:space="preserve">" </w:instrText>
      </w:r>
      <w:r w:rsidR="00855D95">
        <w:fldChar w:fldCharType="end"/>
      </w:r>
      <w:r w:rsidRPr="00793EBB">
        <w:t>(</w:t>
      </w:r>
      <w:r>
        <w:t xml:space="preserve"> boundaries </w:t>
      </w:r>
      <w:r w:rsidRPr="00793EBB">
        <w:t>)</w:t>
      </w:r>
    </w:p>
    <w:p w14:paraId="7DE853E9" w14:textId="77777777" w:rsidR="005720B8" w:rsidRDefault="005720B8" w:rsidP="00893043"/>
    <w:p w14:paraId="41C996D8" w14:textId="68C1E7A1" w:rsidR="007D643E" w:rsidRDefault="007D643E" w:rsidP="00893043">
      <w:r>
        <w:t xml:space="preserve">The </w:t>
      </w:r>
      <w:r>
        <w:rPr>
          <w:i/>
        </w:rPr>
        <w:t xml:space="preserve">boundaries </w:t>
      </w:r>
      <w:r>
        <w:t xml:space="preserve">parameter specifies which boundary condition class is to be used. In the case of a simply repeating unit cell this is the </w:t>
      </w:r>
      <w:proofErr w:type="spellStart"/>
      <w:r>
        <w:t>CPeriodicBoundaries</w:t>
      </w:r>
      <w:proofErr w:type="spellEnd"/>
      <w:r>
        <w:t xml:space="preserve"> class. The alternative </w:t>
      </w:r>
      <w:proofErr w:type="spellStart"/>
      <w:r>
        <w:t>CShearedPeriodicBoundaries</w:t>
      </w:r>
      <w:proofErr w:type="spellEnd"/>
      <w:r>
        <w:t xml:space="preserve"> and </w:t>
      </w:r>
      <w:proofErr w:type="spellStart"/>
      <w:r>
        <w:t>CStaggeredPeriodicBoundaries</w:t>
      </w:r>
      <w:proofErr w:type="spellEnd"/>
      <w:r>
        <w:t xml:space="preserve"> will be described in Section</w:t>
      </w:r>
      <w:r w:rsidR="0028641C">
        <w:t>s</w:t>
      </w:r>
      <w:r>
        <w:t xml:space="preserve"> </w:t>
      </w:r>
      <w:r w:rsidR="0028641C">
        <w:fldChar w:fldCharType="begin"/>
      </w:r>
      <w:r w:rsidR="0028641C">
        <w:instrText xml:space="preserve"> REF _Ref495999754 \h </w:instrText>
      </w:r>
      <w:r w:rsidR="0028641C">
        <w:fldChar w:fldCharType="separate"/>
      </w:r>
      <w:r w:rsidR="00353CD5">
        <w:t>10.3.2 Sheared Voxel Mesh</w:t>
      </w:r>
      <w:r w:rsidR="00353CD5" w:rsidRPr="00B56930">
        <w:t>.</w:t>
      </w:r>
      <w:r w:rsidR="0028641C">
        <w:fldChar w:fldCharType="end"/>
      </w:r>
      <w:r w:rsidR="0028641C">
        <w:t xml:space="preserve"> and </w:t>
      </w:r>
      <w:r w:rsidR="0028641C">
        <w:fldChar w:fldCharType="begin"/>
      </w:r>
      <w:r w:rsidR="0028641C">
        <w:instrText xml:space="preserve"> REF _Ref426636896 \h </w:instrText>
      </w:r>
      <w:r w:rsidR="0028641C">
        <w:fldChar w:fldCharType="separate"/>
      </w:r>
      <w:r w:rsidR="00353CD5">
        <w:t>10.3.1 Exploiting “Staggered</w:t>
      </w:r>
      <w:r w:rsidR="00353CD5" w:rsidRPr="005F29E1">
        <w:t xml:space="preserve">” </w:t>
      </w:r>
      <w:r w:rsidR="00353CD5">
        <w:t>B</w:t>
      </w:r>
      <w:r w:rsidR="00353CD5" w:rsidRPr="005F29E1">
        <w:t xml:space="preserve">oundary </w:t>
      </w:r>
      <w:r w:rsidR="00353CD5">
        <w:t>C</w:t>
      </w:r>
      <w:r w:rsidR="00353CD5" w:rsidRPr="005F29E1">
        <w:t>onditions</w:t>
      </w:r>
      <w:r w:rsidR="0028641C">
        <w:fldChar w:fldCharType="end"/>
      </w:r>
      <w:r>
        <w:t>. The parameter can either be passed as a string ‘</w:t>
      </w:r>
      <w:proofErr w:type="spellStart"/>
      <w:r>
        <w:t>CPeriodicBoundaries</w:t>
      </w:r>
      <w:proofErr w:type="spellEnd"/>
      <w:r>
        <w:t xml:space="preserve">’ or, in this case, omitted as this is the default. </w:t>
      </w:r>
    </w:p>
    <w:p w14:paraId="0CEB2DA0" w14:textId="77777777" w:rsidR="00B56930" w:rsidRDefault="00B56930" w:rsidP="00893043"/>
    <w:p w14:paraId="35421A9C" w14:textId="4318AF6D" w:rsidR="001C7A88" w:rsidRDefault="00855D95" w:rsidP="00893043">
      <w:r>
        <w:lastRenderedPageBreak/>
        <w:t xml:space="preserve">The voxel mesh </w:t>
      </w:r>
      <w:r w:rsidR="0039259A">
        <w:t xml:space="preserve">is then </w:t>
      </w:r>
      <w:proofErr w:type="gramStart"/>
      <w:r w:rsidR="0039259A">
        <w:t>generated</w:t>
      </w:r>
      <w:proofErr w:type="gramEnd"/>
      <w:r w:rsidR="0039259A">
        <w:t xml:space="preserve"> and the mesh and boundary conditions exported as an ABAQUS .</w:t>
      </w:r>
      <w:proofErr w:type="spellStart"/>
      <w:r w:rsidR="0039259A">
        <w:t>inp</w:t>
      </w:r>
      <w:proofErr w:type="spellEnd"/>
      <w:r w:rsidR="0039259A">
        <w:t xml:space="preserve"> file</w:t>
      </w:r>
      <w:r>
        <w:t xml:space="preserve"> using the </w:t>
      </w:r>
      <w:proofErr w:type="spellStart"/>
      <w:r>
        <w:t>SaveVoxelMesh</w:t>
      </w:r>
      <w:proofErr w:type="spellEnd"/>
      <w:r>
        <w:fldChar w:fldCharType="begin"/>
      </w:r>
      <w:r>
        <w:instrText xml:space="preserve"> XE "</w:instrText>
      </w:r>
      <w:r w:rsidRPr="00786944">
        <w:instrText>SaveVoxelMesh</w:instrText>
      </w:r>
      <w:r>
        <w:instrText xml:space="preserve">" </w:instrText>
      </w:r>
      <w:r>
        <w:fldChar w:fldCharType="end"/>
      </w:r>
      <w:r>
        <w:t xml:space="preserve"> function:</w:t>
      </w:r>
    </w:p>
    <w:p w14:paraId="358F2F7F" w14:textId="77777777" w:rsidR="0039259A" w:rsidRDefault="0039259A" w:rsidP="00893043"/>
    <w:p w14:paraId="44039116" w14:textId="459F9118" w:rsidR="005826D8" w:rsidRDefault="00C55291" w:rsidP="005826D8">
      <w:pPr>
        <w:pStyle w:val="NoSpacing"/>
        <w:tabs>
          <w:tab w:val="left" w:pos="3402"/>
        </w:tabs>
      </w:pPr>
      <w:proofErr w:type="spellStart"/>
      <w:r>
        <w:t>VoxMesh.SaveVoxelMesh</w:t>
      </w:r>
      <w:proofErr w:type="spellEnd"/>
      <w:r w:rsidR="00855D95">
        <w:fldChar w:fldCharType="begin"/>
      </w:r>
      <w:r w:rsidR="00855D95">
        <w:instrText xml:space="preserve"> XE "</w:instrText>
      </w:r>
      <w:r w:rsidR="00855D95" w:rsidRPr="00786944">
        <w:instrText>SaveVoxelMesh</w:instrText>
      </w:r>
      <w:r w:rsidR="00855D95">
        <w:instrText xml:space="preserve">" </w:instrText>
      </w:r>
      <w:r w:rsidR="00855D95">
        <w:fldChar w:fldCharType="end"/>
      </w:r>
      <w:r>
        <w:t>(</w:t>
      </w:r>
      <w:r w:rsidR="0039259A">
        <w:t xml:space="preserve"> </w:t>
      </w:r>
      <w:r w:rsidR="00EB4273">
        <w:t xml:space="preserve">Textile, </w:t>
      </w:r>
      <w:proofErr w:type="spellStart"/>
      <w:r w:rsidR="00EB4273">
        <w:t>fname</w:t>
      </w:r>
      <w:proofErr w:type="spellEnd"/>
      <w:r w:rsidR="00EB4273">
        <w:t xml:space="preserve">, </w:t>
      </w:r>
      <w:proofErr w:type="spellStart"/>
      <w:r w:rsidR="00EB4273">
        <w:t>v</w:t>
      </w:r>
      <w:r w:rsidR="00EB4273" w:rsidRPr="00717938">
        <w:rPr>
          <w:vertAlign w:val="subscript"/>
        </w:rPr>
        <w:t>x</w:t>
      </w:r>
      <w:proofErr w:type="spellEnd"/>
      <w:r w:rsidR="00EB4273">
        <w:t xml:space="preserve">, </w:t>
      </w:r>
      <w:proofErr w:type="spellStart"/>
      <w:r w:rsidR="00EB4273">
        <w:t>v</w:t>
      </w:r>
      <w:r w:rsidR="00EB4273" w:rsidRPr="00717938">
        <w:rPr>
          <w:vertAlign w:val="subscript"/>
        </w:rPr>
        <w:t>y</w:t>
      </w:r>
      <w:proofErr w:type="spellEnd"/>
      <w:r w:rsidR="00EB4273">
        <w:t xml:space="preserve">, </w:t>
      </w:r>
      <w:proofErr w:type="spellStart"/>
      <w:r w:rsidR="00EB4273">
        <w:t>v</w:t>
      </w:r>
      <w:r w:rsidR="00EB4273" w:rsidRPr="00717938">
        <w:rPr>
          <w:vertAlign w:val="subscript"/>
        </w:rPr>
        <w:t>z</w:t>
      </w:r>
      <w:proofErr w:type="spellEnd"/>
      <w:r w:rsidR="00EB4273">
        <w:t xml:space="preserve">, </w:t>
      </w:r>
      <w:proofErr w:type="spellStart"/>
      <w:r w:rsidR="00EB4273">
        <w:t>out_matrix</w:t>
      </w:r>
      <w:proofErr w:type="spellEnd"/>
      <w:r w:rsidR="00EB4273">
        <w:t xml:space="preserve">, </w:t>
      </w:r>
    </w:p>
    <w:p w14:paraId="57E1DE98" w14:textId="781DADF4" w:rsidR="00C55291" w:rsidRDefault="005826D8" w:rsidP="005826D8">
      <w:pPr>
        <w:pStyle w:val="NoSpacing"/>
        <w:tabs>
          <w:tab w:val="left" w:pos="3402"/>
        </w:tabs>
      </w:pPr>
      <w:r>
        <w:tab/>
      </w:r>
      <w:proofErr w:type="spellStart"/>
      <w:r w:rsidR="00EB4273">
        <w:t>out_yarns</w:t>
      </w:r>
      <w:proofErr w:type="spellEnd"/>
      <w:r w:rsidR="00EB4273">
        <w:t xml:space="preserve">, </w:t>
      </w:r>
      <w:proofErr w:type="spellStart"/>
      <w:r w:rsidR="00EB4273">
        <w:t>bound</w:t>
      </w:r>
      <w:r w:rsidR="00F735CE">
        <w:t>ary_conditions</w:t>
      </w:r>
      <w:proofErr w:type="spellEnd"/>
      <w:r w:rsidR="00EB4273">
        <w:t xml:space="preserve">, </w:t>
      </w:r>
      <w:proofErr w:type="spellStart"/>
      <w:r w:rsidR="00EB4273">
        <w:t>etype</w:t>
      </w:r>
      <w:proofErr w:type="spellEnd"/>
      <w:r w:rsidR="00C55291">
        <w:t>)</w:t>
      </w:r>
    </w:p>
    <w:p w14:paraId="0F2552C0" w14:textId="77777777" w:rsidR="001C7A88" w:rsidRDefault="001C7A88" w:rsidP="00893043"/>
    <w:p w14:paraId="25E447F3" w14:textId="77777777" w:rsidR="001C7A88" w:rsidRDefault="001C7A88" w:rsidP="00893043">
      <w:r>
        <w:t>The input variables are:</w:t>
      </w:r>
    </w:p>
    <w:p w14:paraId="41A8F198" w14:textId="242E5C85" w:rsidR="001C7A88" w:rsidRDefault="001C7A88" w:rsidP="00893043">
      <w:r w:rsidRPr="00717938">
        <w:rPr>
          <w:i/>
        </w:rPr>
        <w:t>Textile</w:t>
      </w:r>
      <w:r>
        <w:t xml:space="preserve"> = a textile </w:t>
      </w:r>
      <w:r w:rsidR="0039259A">
        <w:t xml:space="preserve">derived from the </w:t>
      </w:r>
      <w:proofErr w:type="spellStart"/>
      <w:r>
        <w:t>CTextile</w:t>
      </w:r>
      <w:proofErr w:type="spellEnd"/>
      <w:r w:rsidR="00855D95">
        <w:fldChar w:fldCharType="begin"/>
      </w:r>
      <w:r w:rsidR="00855D95">
        <w:instrText xml:space="preserve"> XE "</w:instrText>
      </w:r>
      <w:r w:rsidR="00855D95" w:rsidRPr="005D524F">
        <w:instrText>CTextile</w:instrText>
      </w:r>
      <w:r w:rsidR="00855D95">
        <w:instrText xml:space="preserve">" </w:instrText>
      </w:r>
      <w:r w:rsidR="00855D95">
        <w:fldChar w:fldCharType="end"/>
      </w:r>
      <w:r>
        <w:t xml:space="preserve"> class </w:t>
      </w:r>
    </w:p>
    <w:p w14:paraId="09493687" w14:textId="77777777" w:rsidR="001C7A88" w:rsidRDefault="001C7A88" w:rsidP="00893043">
      <w:proofErr w:type="spellStart"/>
      <w:r w:rsidRPr="00717938">
        <w:rPr>
          <w:i/>
        </w:rPr>
        <w:t>fname</w:t>
      </w:r>
      <w:proofErr w:type="spellEnd"/>
      <w:r>
        <w:t xml:space="preserve"> = a string of the output file name</w:t>
      </w:r>
    </w:p>
    <w:p w14:paraId="58BD9882" w14:textId="4A82061D" w:rsidR="00C55291" w:rsidRDefault="001C7A88" w:rsidP="00893043">
      <w:proofErr w:type="spellStart"/>
      <w:r w:rsidRPr="00717938">
        <w:rPr>
          <w:i/>
        </w:rPr>
        <w:t>v</w:t>
      </w:r>
      <w:r w:rsidRPr="00717938">
        <w:rPr>
          <w:i/>
          <w:vertAlign w:val="subscript"/>
        </w:rPr>
        <w:t>x</w:t>
      </w:r>
      <w:proofErr w:type="spellEnd"/>
      <w:r>
        <w:t xml:space="preserve">, </w:t>
      </w:r>
      <w:proofErr w:type="spellStart"/>
      <w:r w:rsidRPr="00717938">
        <w:rPr>
          <w:i/>
        </w:rPr>
        <w:t>v</w:t>
      </w:r>
      <w:r w:rsidRPr="00717938">
        <w:rPr>
          <w:i/>
          <w:vertAlign w:val="subscript"/>
        </w:rPr>
        <w:t>y</w:t>
      </w:r>
      <w:proofErr w:type="spellEnd"/>
      <w:r>
        <w:t xml:space="preserve">, </w:t>
      </w:r>
      <w:proofErr w:type="spellStart"/>
      <w:r w:rsidRPr="00717938">
        <w:rPr>
          <w:i/>
        </w:rPr>
        <w:t>v</w:t>
      </w:r>
      <w:r w:rsidRPr="00717938">
        <w:rPr>
          <w:i/>
          <w:vertAlign w:val="subscript"/>
        </w:rPr>
        <w:t>z</w:t>
      </w:r>
      <w:proofErr w:type="spellEnd"/>
      <w:r w:rsidR="00C55291">
        <w:t xml:space="preserve"> </w:t>
      </w:r>
      <w:r>
        <w:t xml:space="preserve">= integers </w:t>
      </w:r>
      <w:r w:rsidR="0039259A">
        <w:t>defining</w:t>
      </w:r>
      <w:r>
        <w:t xml:space="preserve"> the number of voxels i</w:t>
      </w:r>
      <w:r w:rsidR="0039259A">
        <w:t>n</w:t>
      </w:r>
      <w:r>
        <w:t xml:space="preserve"> x, </w:t>
      </w:r>
      <w:proofErr w:type="gramStart"/>
      <w:r>
        <w:t>y</w:t>
      </w:r>
      <w:proofErr w:type="gramEnd"/>
      <w:r>
        <w:t xml:space="preserve"> and z-direction</w:t>
      </w:r>
      <w:r w:rsidR="0039259A">
        <w:t>s</w:t>
      </w:r>
    </w:p>
    <w:p w14:paraId="7C90874B" w14:textId="339E925D" w:rsidR="001C7A88" w:rsidRDefault="001C7A88" w:rsidP="00893043">
      <w:proofErr w:type="spellStart"/>
      <w:r w:rsidRPr="00717938">
        <w:rPr>
          <w:i/>
        </w:rPr>
        <w:t>out_matrix</w:t>
      </w:r>
      <w:proofErr w:type="spellEnd"/>
      <w:r>
        <w:t xml:space="preserve"> = </w:t>
      </w:r>
      <w:r w:rsidR="0039259A">
        <w:t>True if outputting matrix elements, False if not</w:t>
      </w:r>
    </w:p>
    <w:p w14:paraId="4FA340CE" w14:textId="74F966CA" w:rsidR="001C7A88" w:rsidRDefault="001C7A88" w:rsidP="00893043">
      <w:proofErr w:type="spellStart"/>
      <w:r w:rsidRPr="00717938">
        <w:rPr>
          <w:i/>
        </w:rPr>
        <w:t>out_yarns</w:t>
      </w:r>
      <w:proofErr w:type="spellEnd"/>
      <w:r>
        <w:t xml:space="preserve"> = </w:t>
      </w:r>
      <w:r w:rsidR="0039259A">
        <w:t>True if outputting yarn elements, False if not</w:t>
      </w:r>
    </w:p>
    <w:p w14:paraId="22296034" w14:textId="473AACCA" w:rsidR="00F735CE" w:rsidRPr="00F735CE" w:rsidRDefault="00F735CE" w:rsidP="00F735CE">
      <w:proofErr w:type="spellStart"/>
      <w:r w:rsidRPr="00F735CE">
        <w:rPr>
          <w:i/>
        </w:rPr>
        <w:t>boundary_</w:t>
      </w:r>
      <w:proofErr w:type="gramStart"/>
      <w:r w:rsidRPr="00F735CE">
        <w:rPr>
          <w:i/>
        </w:rPr>
        <w:t>conditions</w:t>
      </w:r>
      <w:proofErr w:type="spellEnd"/>
      <w:r w:rsidRPr="00F735CE">
        <w:rPr>
          <w:i/>
        </w:rPr>
        <w:t xml:space="preserve"> </w:t>
      </w:r>
      <w:r w:rsidR="001C7A88" w:rsidRPr="00F735CE">
        <w:t xml:space="preserve"> =</w:t>
      </w:r>
      <w:proofErr w:type="gramEnd"/>
      <w:r w:rsidR="001C7A88" w:rsidRPr="00F735CE">
        <w:t xml:space="preserve">  </w:t>
      </w:r>
      <w:r>
        <w:t>One of:</w:t>
      </w:r>
      <w:r>
        <w:tab/>
      </w:r>
      <w:r w:rsidRPr="00F735CE">
        <w:t>MATERIAL_CONTINUUM</w:t>
      </w:r>
    </w:p>
    <w:p w14:paraId="285C69D5" w14:textId="31038ABD" w:rsidR="00F735CE" w:rsidRPr="00F735CE" w:rsidRDefault="00F735CE" w:rsidP="00F735CE">
      <w:r w:rsidRPr="00F735CE">
        <w:tab/>
      </w:r>
      <w:r w:rsidRPr="00F735CE">
        <w:tab/>
      </w:r>
      <w:r>
        <w:t xml:space="preserve">    </w:t>
      </w:r>
      <w:r>
        <w:tab/>
      </w:r>
      <w:r>
        <w:tab/>
      </w:r>
      <w:r>
        <w:tab/>
      </w:r>
      <w:r w:rsidRPr="00F735CE">
        <w:t>SINGLE_LAYER_RVE</w:t>
      </w:r>
    </w:p>
    <w:p w14:paraId="7C54DA08" w14:textId="6FEE47D4" w:rsidR="00F735CE" w:rsidRPr="00F735CE" w:rsidRDefault="00F735CE" w:rsidP="00F735CE">
      <w:r w:rsidRPr="00F735CE">
        <w:tab/>
      </w:r>
      <w:r w:rsidRPr="00F735CE">
        <w:tab/>
      </w:r>
      <w:r>
        <w:tab/>
      </w:r>
      <w:r>
        <w:tab/>
      </w:r>
      <w:r>
        <w:tab/>
      </w:r>
      <w:r w:rsidRPr="00F735CE">
        <w:t>STAGGERED_BC</w:t>
      </w:r>
    </w:p>
    <w:p w14:paraId="5E3D53F3" w14:textId="234681AF" w:rsidR="00F735CE" w:rsidRDefault="00F735CE" w:rsidP="00F735CE">
      <w:r w:rsidRPr="00F735CE">
        <w:tab/>
      </w:r>
      <w:r w:rsidRPr="00F735CE">
        <w:tab/>
      </w:r>
      <w:r>
        <w:tab/>
      </w:r>
      <w:r>
        <w:tab/>
      </w:r>
      <w:r>
        <w:tab/>
      </w:r>
      <w:r w:rsidRPr="00F735CE">
        <w:t>SHEARED_BC</w:t>
      </w:r>
    </w:p>
    <w:p w14:paraId="0C5F2B57" w14:textId="7E47D18F" w:rsidR="00075681" w:rsidRPr="00F735CE" w:rsidRDefault="00075681" w:rsidP="00F735CE">
      <w:r>
        <w:tab/>
      </w:r>
      <w:r>
        <w:tab/>
      </w:r>
      <w:r>
        <w:tab/>
      </w:r>
      <w:r>
        <w:tab/>
      </w:r>
      <w:r>
        <w:tab/>
        <w:t>ROTATED_BC</w:t>
      </w:r>
    </w:p>
    <w:p w14:paraId="44FA02B7" w14:textId="62E9DF2E" w:rsidR="001C7A88" w:rsidRDefault="00F735CE" w:rsidP="00F735CE">
      <w:r w:rsidRPr="00F735CE">
        <w:tab/>
      </w:r>
      <w:r w:rsidRPr="00F735CE">
        <w:tab/>
      </w:r>
      <w:r>
        <w:tab/>
      </w:r>
      <w:r>
        <w:tab/>
      </w:r>
      <w:r>
        <w:tab/>
      </w:r>
      <w:r w:rsidRPr="00F735CE">
        <w:t>NO_BOUNDARY_CONDITIONS</w:t>
      </w:r>
    </w:p>
    <w:p w14:paraId="46470531" w14:textId="25973FC0" w:rsidR="001C7A88" w:rsidRDefault="001C7A88" w:rsidP="003E1603">
      <w:pPr>
        <w:tabs>
          <w:tab w:val="left" w:pos="851"/>
        </w:tabs>
      </w:pPr>
      <w:proofErr w:type="spellStart"/>
      <w:r w:rsidRPr="00187A71">
        <w:rPr>
          <w:i/>
        </w:rPr>
        <w:t>etype</w:t>
      </w:r>
      <w:proofErr w:type="spellEnd"/>
      <w:r w:rsidRPr="00187A71">
        <w:t xml:space="preserve"> = </w:t>
      </w:r>
      <w:r w:rsidR="003E1603" w:rsidRPr="00187A71">
        <w:tab/>
      </w:r>
      <w:r w:rsidR="00187A71" w:rsidRPr="00187A71">
        <w:t>I</w:t>
      </w:r>
      <w:r w:rsidR="003E1603" w:rsidRPr="00187A71">
        <w:t>nteger</w:t>
      </w:r>
      <w:r w:rsidR="003E1603">
        <w:t xml:space="preserve"> specifying the </w:t>
      </w:r>
      <w:r w:rsidR="003C4213">
        <w:t>voxel (brick)</w:t>
      </w:r>
      <w:r w:rsidR="003E1603">
        <w:t xml:space="preserve"> element type </w:t>
      </w:r>
      <w:r w:rsidR="003C4213">
        <w:t xml:space="preserve">to be </w:t>
      </w:r>
      <w:r w:rsidR="003E1603">
        <w:t>use</w:t>
      </w:r>
      <w:r w:rsidR="003C4213">
        <w:t>d</w:t>
      </w:r>
    </w:p>
    <w:p w14:paraId="05AA8A3B" w14:textId="5A579D76" w:rsidR="003E1603" w:rsidRDefault="003E1603" w:rsidP="003E1603">
      <w:pPr>
        <w:tabs>
          <w:tab w:val="left" w:pos="851"/>
        </w:tabs>
      </w:pPr>
      <w:r>
        <w:tab/>
        <w:t>0 = C3D8R elements</w:t>
      </w:r>
      <w:r>
        <w:rPr>
          <w:rStyle w:val="FootnoteReference"/>
        </w:rPr>
        <w:footnoteReference w:id="5"/>
      </w:r>
    </w:p>
    <w:p w14:paraId="75310851" w14:textId="0537A3C5" w:rsidR="003E1603" w:rsidRDefault="003E1603" w:rsidP="003E1603">
      <w:pPr>
        <w:tabs>
          <w:tab w:val="left" w:pos="851"/>
        </w:tabs>
      </w:pPr>
      <w:r>
        <w:tab/>
        <w:t>1 = C3D8 elements</w:t>
      </w:r>
      <w:r>
        <w:rPr>
          <w:rStyle w:val="FootnoteReference"/>
        </w:rPr>
        <w:footnoteReference w:id="6"/>
      </w:r>
    </w:p>
    <w:p w14:paraId="2D9EF30E" w14:textId="77777777" w:rsidR="001C7A88" w:rsidRDefault="001C7A88" w:rsidP="00893043"/>
    <w:p w14:paraId="45DF3A26" w14:textId="77777777" w:rsidR="005157C9" w:rsidRDefault="005157C9" w:rsidP="00893043">
      <w:r>
        <w:t xml:space="preserve">This function will save three files with the same name, </w:t>
      </w:r>
      <w:proofErr w:type="spellStart"/>
      <w:r w:rsidRPr="005157C9">
        <w:rPr>
          <w:i/>
        </w:rPr>
        <w:t>fname</w:t>
      </w:r>
      <w:proofErr w:type="spellEnd"/>
      <w:r>
        <w:t xml:space="preserve">. The </w:t>
      </w:r>
    </w:p>
    <w:p w14:paraId="1FC6AA62" w14:textId="44FC1142" w:rsidR="005157C9" w:rsidRDefault="005157C9" w:rsidP="005157C9">
      <w:pPr>
        <w:tabs>
          <w:tab w:val="left" w:pos="851"/>
        </w:tabs>
        <w:ind w:left="851" w:hanging="851"/>
      </w:pPr>
      <w:r>
        <w:t>.</w:t>
      </w:r>
      <w:proofErr w:type="spellStart"/>
      <w:r>
        <w:t>inp</w:t>
      </w:r>
      <w:proofErr w:type="spellEnd"/>
      <w:r>
        <w:t xml:space="preserve"> file which contains node and </w:t>
      </w:r>
      <w:r w:rsidR="0039259A">
        <w:t>element</w:t>
      </w:r>
      <w:r>
        <w:t xml:space="preserve"> information as well as node sets and boundary conditions.</w:t>
      </w:r>
    </w:p>
    <w:p w14:paraId="23833EA1" w14:textId="77777777" w:rsidR="005157C9" w:rsidRDefault="005157C9" w:rsidP="005157C9">
      <w:pPr>
        <w:tabs>
          <w:tab w:val="left" w:pos="851"/>
        </w:tabs>
        <w:ind w:left="851" w:hanging="851"/>
      </w:pPr>
      <w:r>
        <w:t>.</w:t>
      </w:r>
      <w:proofErr w:type="spellStart"/>
      <w:r>
        <w:t>ori</w:t>
      </w:r>
      <w:proofErr w:type="spellEnd"/>
      <w:r>
        <w:t xml:space="preserve"> file which contains the orientation data of the elements.</w:t>
      </w:r>
    </w:p>
    <w:p w14:paraId="7D0675D5" w14:textId="77777777" w:rsidR="005157C9" w:rsidRDefault="005157C9" w:rsidP="005157C9">
      <w:pPr>
        <w:tabs>
          <w:tab w:val="left" w:pos="851"/>
        </w:tabs>
        <w:ind w:left="851" w:hanging="851"/>
      </w:pPr>
      <w:r>
        <w:t>.eld file which contains fibre volume fraction information</w:t>
      </w:r>
    </w:p>
    <w:p w14:paraId="7BE37A4A" w14:textId="77777777" w:rsidR="00793EBB" w:rsidRDefault="00793EBB" w:rsidP="00793EBB"/>
    <w:p w14:paraId="60D76A48" w14:textId="4DD1BB4A" w:rsidR="000364AC" w:rsidRDefault="000364AC">
      <w:pPr>
        <w:pBdr>
          <w:top w:val="single" w:sz="4" w:space="1" w:color="auto"/>
          <w:left w:val="single" w:sz="4" w:space="4" w:color="auto"/>
          <w:bottom w:val="single" w:sz="4" w:space="1" w:color="auto"/>
          <w:right w:val="single" w:sz="4" w:space="4" w:color="auto"/>
        </w:pBdr>
      </w:pPr>
      <w:r>
        <w:t xml:space="preserve">Example: Create a voxel mesh of the single yarn in the example of Section </w:t>
      </w:r>
      <w:r w:rsidR="0028641C">
        <w:fldChar w:fldCharType="begin"/>
      </w:r>
      <w:r w:rsidR="0028641C">
        <w:instrText xml:space="preserve"> REF _Ref487122855 \h </w:instrText>
      </w:r>
      <w:r w:rsidR="0028641C">
        <w:fldChar w:fldCharType="separate"/>
      </w:r>
      <w:r w:rsidR="00353CD5">
        <w:t>2.3. Create Master Nodes</w:t>
      </w:r>
      <w:r w:rsidR="0028641C">
        <w:fldChar w:fldCharType="end"/>
      </w:r>
    </w:p>
    <w:p w14:paraId="431540AB" w14:textId="01A1D588" w:rsidR="001A2F4E" w:rsidRDefault="001A2F4E">
      <w:pPr>
        <w:pBdr>
          <w:top w:val="single" w:sz="4" w:space="1" w:color="auto"/>
          <w:left w:val="single" w:sz="4" w:space="4" w:color="auto"/>
          <w:bottom w:val="single" w:sz="4" w:space="1" w:color="auto"/>
          <w:right w:val="single" w:sz="4" w:space="4" w:color="auto"/>
        </w:pBdr>
      </w:pPr>
      <w:r>
        <w:t>The voxel mesh will consist out of 20x20x20 elements and only the yarn will be written as output in the .</w:t>
      </w:r>
      <w:proofErr w:type="spellStart"/>
      <w:r>
        <w:t>inp</w:t>
      </w:r>
      <w:proofErr w:type="spellEnd"/>
      <w:r>
        <w:t xml:space="preserve"> file for Abaqus, </w:t>
      </w:r>
      <w:proofErr w:type="gramStart"/>
      <w:r w:rsidR="002E6DAB">
        <w:t>i</w:t>
      </w:r>
      <w:r w:rsidR="00C07DA1">
        <w:t>.</w:t>
      </w:r>
      <w:r w:rsidR="002E6DAB">
        <w:t>e.</w:t>
      </w:r>
      <w:proofErr w:type="gramEnd"/>
      <w:r>
        <w:t xml:space="preserve"> </w:t>
      </w:r>
      <w:r w:rsidR="0028641C">
        <w:t xml:space="preserve">in this case </w:t>
      </w:r>
      <w:r>
        <w:t xml:space="preserve">matrix elements are not </w:t>
      </w:r>
      <w:r w:rsidR="0028641C">
        <w:t>output</w:t>
      </w:r>
      <w:r w:rsidR="00DF143E">
        <w:t>.</w:t>
      </w:r>
    </w:p>
    <w:p w14:paraId="215ECB45" w14:textId="77777777" w:rsidR="007D2C6A" w:rsidRDefault="007D2C6A">
      <w:pPr>
        <w:pBdr>
          <w:top w:val="single" w:sz="4" w:space="1" w:color="auto"/>
          <w:left w:val="single" w:sz="4" w:space="4" w:color="auto"/>
          <w:bottom w:val="single" w:sz="4" w:space="1" w:color="auto"/>
          <w:right w:val="single" w:sz="4" w:space="4" w:color="auto"/>
        </w:pBdr>
      </w:pPr>
    </w:p>
    <w:p w14:paraId="23DEFE66" w14:textId="77777777" w:rsidR="00595ECD" w:rsidRDefault="00595ECD">
      <w:pPr>
        <w:pStyle w:val="NoSpacing"/>
        <w:pBdr>
          <w:top w:val="single" w:sz="4" w:space="1" w:color="auto"/>
          <w:left w:val="single" w:sz="4" w:space="4" w:color="auto"/>
          <w:bottom w:val="single" w:sz="4" w:space="1" w:color="auto"/>
          <w:right w:val="single" w:sz="4" w:space="4" w:color="auto"/>
        </w:pBdr>
      </w:pPr>
      <w:r>
        <w:t># VoxelExport.py</w:t>
      </w:r>
    </w:p>
    <w:p w14:paraId="3CD251E4" w14:textId="77777777" w:rsidR="00595ECD" w:rsidRDefault="00595ECD">
      <w:pPr>
        <w:pStyle w:val="NoSpacing"/>
        <w:pBdr>
          <w:top w:val="single" w:sz="4" w:space="1" w:color="auto"/>
          <w:left w:val="single" w:sz="4" w:space="4" w:color="auto"/>
          <w:bottom w:val="single" w:sz="4" w:space="1" w:color="auto"/>
          <w:right w:val="single" w:sz="4" w:space="4" w:color="auto"/>
        </w:pBdr>
      </w:pPr>
      <w:r>
        <w:t># Create a single repeating yarn with a domain</w:t>
      </w:r>
    </w:p>
    <w:p w14:paraId="6B9C7290" w14:textId="77777777" w:rsidR="00595ECD" w:rsidRDefault="00595ECD">
      <w:pPr>
        <w:pStyle w:val="NoSpacing"/>
        <w:pBdr>
          <w:top w:val="single" w:sz="4" w:space="1" w:color="auto"/>
          <w:left w:val="single" w:sz="4" w:space="4" w:color="auto"/>
          <w:bottom w:val="single" w:sz="4" w:space="1" w:color="auto"/>
          <w:right w:val="single" w:sz="4" w:space="4" w:color="auto"/>
        </w:pBdr>
      </w:pPr>
      <w:r>
        <w:t xml:space="preserve"># </w:t>
      </w:r>
      <w:proofErr w:type="gramStart"/>
      <w:r>
        <w:t>and</w:t>
      </w:r>
      <w:proofErr w:type="gramEnd"/>
      <w:r>
        <w:t xml:space="preserve"> export the voxel mesh as an ABAQUS .</w:t>
      </w:r>
      <w:proofErr w:type="spellStart"/>
      <w:r>
        <w:t>inp</w:t>
      </w:r>
      <w:proofErr w:type="spellEnd"/>
      <w:r>
        <w:t xml:space="preserve"> file</w:t>
      </w:r>
    </w:p>
    <w:p w14:paraId="6BE3FD3D" w14:textId="77777777" w:rsidR="00595ECD" w:rsidRDefault="00595ECD">
      <w:pPr>
        <w:pStyle w:val="NoSpacing"/>
        <w:pBdr>
          <w:top w:val="single" w:sz="4" w:space="1" w:color="auto"/>
          <w:left w:val="single" w:sz="4" w:space="4" w:color="auto"/>
          <w:bottom w:val="single" w:sz="4" w:space="1" w:color="auto"/>
          <w:right w:val="single" w:sz="4" w:space="4" w:color="auto"/>
        </w:pBdr>
      </w:pPr>
      <w:r>
        <w:t xml:space="preserve"># </w:t>
      </w:r>
      <w:proofErr w:type="gramStart"/>
      <w:r>
        <w:t>with</w:t>
      </w:r>
      <w:proofErr w:type="gramEnd"/>
      <w:r>
        <w:t xml:space="preserve"> periodic boundary conditions</w:t>
      </w:r>
    </w:p>
    <w:p w14:paraId="247701FA" w14:textId="77777777" w:rsidR="00595ECD" w:rsidRDefault="00595ECD">
      <w:pPr>
        <w:pStyle w:val="NoSpacing"/>
        <w:pBdr>
          <w:top w:val="single" w:sz="4" w:space="1" w:color="auto"/>
          <w:left w:val="single" w:sz="4" w:space="4" w:color="auto"/>
          <w:bottom w:val="single" w:sz="4" w:space="1" w:color="auto"/>
          <w:right w:val="single" w:sz="4" w:space="4" w:color="auto"/>
        </w:pBdr>
      </w:pPr>
    </w:p>
    <w:p w14:paraId="04938E32" w14:textId="77777777" w:rsidR="00595ECD" w:rsidRDefault="00595ECD">
      <w:pPr>
        <w:pStyle w:val="NoSpacing"/>
        <w:pBdr>
          <w:top w:val="single" w:sz="4" w:space="1" w:color="auto"/>
          <w:left w:val="single" w:sz="4" w:space="4" w:color="auto"/>
          <w:bottom w:val="single" w:sz="4" w:space="1" w:color="auto"/>
          <w:right w:val="single" w:sz="4" w:space="4" w:color="auto"/>
        </w:pBdr>
      </w:pPr>
      <w:r>
        <w:t># Create a yarn with repeats and add to a textile</w:t>
      </w:r>
    </w:p>
    <w:p w14:paraId="2BC2B463" w14:textId="77777777" w:rsidR="00595ECD" w:rsidRDefault="00595ECD">
      <w:pPr>
        <w:pStyle w:val="NoSpacing"/>
        <w:pBdr>
          <w:top w:val="single" w:sz="4" w:space="1" w:color="auto"/>
          <w:left w:val="single" w:sz="4" w:space="4" w:color="auto"/>
          <w:bottom w:val="single" w:sz="4" w:space="1" w:color="auto"/>
          <w:right w:val="single" w:sz="4" w:space="4" w:color="auto"/>
        </w:pBdr>
      </w:pPr>
      <w:r>
        <w:t xml:space="preserve">textile = </w:t>
      </w:r>
      <w:proofErr w:type="spellStart"/>
      <w:proofErr w:type="gramStart"/>
      <w:r>
        <w:t>CTextile</w:t>
      </w:r>
      <w:proofErr w:type="spellEnd"/>
      <w:r>
        <w:t>( )</w:t>
      </w:r>
      <w:proofErr w:type="gramEnd"/>
    </w:p>
    <w:p w14:paraId="678EF17C" w14:textId="77777777" w:rsidR="00595ECD" w:rsidRDefault="00595ECD">
      <w:pPr>
        <w:pStyle w:val="NoSpacing"/>
        <w:pBdr>
          <w:top w:val="single" w:sz="4" w:space="1" w:color="auto"/>
          <w:left w:val="single" w:sz="4" w:space="4" w:color="auto"/>
          <w:bottom w:val="single" w:sz="4" w:space="1" w:color="auto"/>
          <w:right w:val="single" w:sz="4" w:space="4" w:color="auto"/>
        </w:pBdr>
      </w:pPr>
    </w:p>
    <w:p w14:paraId="71D312BC" w14:textId="77777777" w:rsidR="00595ECD" w:rsidRDefault="00595ECD">
      <w:pPr>
        <w:pStyle w:val="NoSpacing"/>
        <w:pBdr>
          <w:top w:val="single" w:sz="4" w:space="1" w:color="auto"/>
          <w:left w:val="single" w:sz="4" w:space="4" w:color="auto"/>
          <w:bottom w:val="single" w:sz="4" w:space="1" w:color="auto"/>
          <w:right w:val="single" w:sz="4" w:space="4" w:color="auto"/>
        </w:pBdr>
      </w:pPr>
      <w:r>
        <w:t xml:space="preserve">yarn = </w:t>
      </w:r>
      <w:proofErr w:type="spellStart"/>
      <w:proofErr w:type="gramStart"/>
      <w:r>
        <w:t>CYarn</w:t>
      </w:r>
      <w:proofErr w:type="spellEnd"/>
      <w:r>
        <w:t>( )</w:t>
      </w:r>
      <w:proofErr w:type="gramEnd"/>
    </w:p>
    <w:p w14:paraId="4982BDB1" w14:textId="77777777" w:rsidR="00595ECD" w:rsidRDefault="00595ECD">
      <w:pPr>
        <w:pStyle w:val="NoSpacing"/>
        <w:pBdr>
          <w:top w:val="single" w:sz="4" w:space="1" w:color="auto"/>
          <w:left w:val="single" w:sz="4" w:space="4" w:color="auto"/>
          <w:bottom w:val="single" w:sz="4" w:space="1" w:color="auto"/>
          <w:right w:val="single" w:sz="4" w:space="4" w:color="auto"/>
        </w:pBdr>
      </w:pPr>
      <w:proofErr w:type="spellStart"/>
      <w:proofErr w:type="gramStart"/>
      <w:r>
        <w:t>yarn.AddNode</w:t>
      </w:r>
      <w:proofErr w:type="spellEnd"/>
      <w:proofErr w:type="gramEnd"/>
      <w:r>
        <w:t xml:space="preserve">( </w:t>
      </w:r>
      <w:proofErr w:type="spellStart"/>
      <w:r>
        <w:t>CNode</w:t>
      </w:r>
      <w:proofErr w:type="spellEnd"/>
      <w:r>
        <w:t>(XYZ(0, 0.0, 0)) )</w:t>
      </w:r>
    </w:p>
    <w:p w14:paraId="37B411D5" w14:textId="77777777" w:rsidR="00595ECD" w:rsidRDefault="00595ECD">
      <w:pPr>
        <w:pStyle w:val="NoSpacing"/>
        <w:pBdr>
          <w:top w:val="single" w:sz="4" w:space="1" w:color="auto"/>
          <w:left w:val="single" w:sz="4" w:space="4" w:color="auto"/>
          <w:bottom w:val="single" w:sz="4" w:space="1" w:color="auto"/>
          <w:right w:val="single" w:sz="4" w:space="4" w:color="auto"/>
        </w:pBdr>
      </w:pPr>
      <w:proofErr w:type="spellStart"/>
      <w:proofErr w:type="gramStart"/>
      <w:r>
        <w:t>yarn.AddNode</w:t>
      </w:r>
      <w:proofErr w:type="spellEnd"/>
      <w:proofErr w:type="gramEnd"/>
      <w:r>
        <w:t xml:space="preserve">( </w:t>
      </w:r>
      <w:proofErr w:type="spellStart"/>
      <w:r>
        <w:t>CNode</w:t>
      </w:r>
      <w:proofErr w:type="spellEnd"/>
      <w:r>
        <w:t>(XYZ(1, 3.5, 0)) )</w:t>
      </w:r>
    </w:p>
    <w:p w14:paraId="121CECC0" w14:textId="77777777" w:rsidR="00595ECD" w:rsidRDefault="00595ECD">
      <w:pPr>
        <w:pStyle w:val="NoSpacing"/>
        <w:pBdr>
          <w:top w:val="single" w:sz="4" w:space="1" w:color="auto"/>
          <w:left w:val="single" w:sz="4" w:space="4" w:color="auto"/>
          <w:bottom w:val="single" w:sz="4" w:space="1" w:color="auto"/>
          <w:right w:val="single" w:sz="4" w:space="4" w:color="auto"/>
        </w:pBdr>
      </w:pPr>
      <w:proofErr w:type="spellStart"/>
      <w:proofErr w:type="gramStart"/>
      <w:r>
        <w:t>yarn.AddNode</w:t>
      </w:r>
      <w:proofErr w:type="spellEnd"/>
      <w:proofErr w:type="gramEnd"/>
      <w:r>
        <w:t xml:space="preserve">( </w:t>
      </w:r>
      <w:proofErr w:type="spellStart"/>
      <w:r>
        <w:t>CNode</w:t>
      </w:r>
      <w:proofErr w:type="spellEnd"/>
      <w:r>
        <w:t>(XYZ(0, 7.0, 0)) )</w:t>
      </w:r>
    </w:p>
    <w:p w14:paraId="7AB34974" w14:textId="77777777" w:rsidR="00595ECD" w:rsidRDefault="00595ECD">
      <w:pPr>
        <w:pStyle w:val="NoSpacing"/>
        <w:pBdr>
          <w:top w:val="single" w:sz="4" w:space="1" w:color="auto"/>
          <w:left w:val="single" w:sz="4" w:space="4" w:color="auto"/>
          <w:bottom w:val="single" w:sz="4" w:space="1" w:color="auto"/>
          <w:right w:val="single" w:sz="4" w:space="4" w:color="auto"/>
        </w:pBdr>
      </w:pPr>
    </w:p>
    <w:p w14:paraId="4B15E0D3" w14:textId="77777777" w:rsidR="00595ECD" w:rsidRDefault="00595ECD">
      <w:pPr>
        <w:pStyle w:val="NoSpacing"/>
        <w:pBdr>
          <w:top w:val="single" w:sz="4" w:space="1" w:color="auto"/>
          <w:left w:val="single" w:sz="4" w:space="4" w:color="auto"/>
          <w:bottom w:val="single" w:sz="4" w:space="1" w:color="auto"/>
          <w:right w:val="single" w:sz="4" w:space="4" w:color="auto"/>
        </w:pBdr>
      </w:pPr>
      <w:r>
        <w:lastRenderedPageBreak/>
        <w:t>#  Add repeats</w:t>
      </w:r>
    </w:p>
    <w:p w14:paraId="215ED7E5" w14:textId="77777777" w:rsidR="00595ECD" w:rsidRDefault="00595ECD">
      <w:pPr>
        <w:pStyle w:val="NoSpacing"/>
        <w:pBdr>
          <w:top w:val="single" w:sz="4" w:space="1" w:color="auto"/>
          <w:left w:val="single" w:sz="4" w:space="4" w:color="auto"/>
          <w:bottom w:val="single" w:sz="4" w:space="1" w:color="auto"/>
          <w:right w:val="single" w:sz="4" w:space="4" w:color="auto"/>
        </w:pBdr>
      </w:pPr>
      <w:proofErr w:type="spellStart"/>
      <w:proofErr w:type="gramStart"/>
      <w:r>
        <w:t>yarn.AddRepeat</w:t>
      </w:r>
      <w:proofErr w:type="spellEnd"/>
      <w:proofErr w:type="gramEnd"/>
      <w:r>
        <w:t>( XYZ(3, 0, 0) )</w:t>
      </w:r>
    </w:p>
    <w:p w14:paraId="4E8D2C7B" w14:textId="77777777" w:rsidR="00595ECD" w:rsidRDefault="00595ECD">
      <w:pPr>
        <w:pStyle w:val="NoSpacing"/>
        <w:pBdr>
          <w:top w:val="single" w:sz="4" w:space="1" w:color="auto"/>
          <w:left w:val="single" w:sz="4" w:space="4" w:color="auto"/>
          <w:bottom w:val="single" w:sz="4" w:space="1" w:color="auto"/>
          <w:right w:val="single" w:sz="4" w:space="4" w:color="auto"/>
        </w:pBdr>
      </w:pPr>
      <w:proofErr w:type="spellStart"/>
      <w:proofErr w:type="gramStart"/>
      <w:r>
        <w:t>yarn.AddRepeat</w:t>
      </w:r>
      <w:proofErr w:type="spellEnd"/>
      <w:proofErr w:type="gramEnd"/>
      <w:r>
        <w:t>( XYZ(0, 7, 0) )</w:t>
      </w:r>
    </w:p>
    <w:p w14:paraId="18F03EAE" w14:textId="77777777" w:rsidR="00595ECD" w:rsidRDefault="00595ECD">
      <w:pPr>
        <w:pStyle w:val="NoSpacing"/>
        <w:pBdr>
          <w:top w:val="single" w:sz="4" w:space="1" w:color="auto"/>
          <w:left w:val="single" w:sz="4" w:space="4" w:color="auto"/>
          <w:bottom w:val="single" w:sz="4" w:space="1" w:color="auto"/>
          <w:right w:val="single" w:sz="4" w:space="4" w:color="auto"/>
        </w:pBdr>
      </w:pPr>
      <w:proofErr w:type="spellStart"/>
      <w:proofErr w:type="gramStart"/>
      <w:r>
        <w:t>yarn.AddRepeat</w:t>
      </w:r>
      <w:proofErr w:type="spellEnd"/>
      <w:proofErr w:type="gramEnd"/>
      <w:r>
        <w:t>( XYZ(0.5, 0, 1) )</w:t>
      </w:r>
    </w:p>
    <w:p w14:paraId="53A16470" w14:textId="77777777" w:rsidR="00595ECD" w:rsidRDefault="00595ECD">
      <w:pPr>
        <w:pStyle w:val="NoSpacing"/>
        <w:pBdr>
          <w:top w:val="single" w:sz="4" w:space="1" w:color="auto"/>
          <w:left w:val="single" w:sz="4" w:space="4" w:color="auto"/>
          <w:bottom w:val="single" w:sz="4" w:space="1" w:color="auto"/>
          <w:right w:val="single" w:sz="4" w:space="4" w:color="auto"/>
        </w:pBdr>
      </w:pPr>
    </w:p>
    <w:p w14:paraId="7197049C" w14:textId="77777777" w:rsidR="00595ECD" w:rsidRDefault="00595ECD">
      <w:pPr>
        <w:pStyle w:val="NoSpacing"/>
        <w:pBdr>
          <w:top w:val="single" w:sz="4" w:space="1" w:color="auto"/>
          <w:left w:val="single" w:sz="4" w:space="4" w:color="auto"/>
          <w:bottom w:val="single" w:sz="4" w:space="1" w:color="auto"/>
          <w:right w:val="single" w:sz="4" w:space="4" w:color="auto"/>
        </w:pBdr>
      </w:pPr>
      <w:proofErr w:type="spellStart"/>
      <w:proofErr w:type="gramStart"/>
      <w:r>
        <w:t>textile.AddYarn</w:t>
      </w:r>
      <w:proofErr w:type="spellEnd"/>
      <w:proofErr w:type="gramEnd"/>
      <w:r>
        <w:t>(yarn)</w:t>
      </w:r>
      <w:r>
        <w:tab/>
      </w:r>
    </w:p>
    <w:p w14:paraId="4998D267" w14:textId="77777777" w:rsidR="00595ECD" w:rsidRDefault="00595ECD">
      <w:pPr>
        <w:pStyle w:val="NoSpacing"/>
        <w:pBdr>
          <w:top w:val="single" w:sz="4" w:space="1" w:color="auto"/>
          <w:left w:val="single" w:sz="4" w:space="4" w:color="auto"/>
          <w:bottom w:val="single" w:sz="4" w:space="1" w:color="auto"/>
          <w:right w:val="single" w:sz="4" w:space="4" w:color="auto"/>
        </w:pBdr>
      </w:pPr>
    </w:p>
    <w:p w14:paraId="06CC8B78" w14:textId="77777777" w:rsidR="00595ECD" w:rsidRDefault="00595ECD">
      <w:pPr>
        <w:pStyle w:val="NoSpacing"/>
        <w:pBdr>
          <w:top w:val="single" w:sz="4" w:space="1" w:color="auto"/>
          <w:left w:val="single" w:sz="4" w:space="4" w:color="auto"/>
          <w:bottom w:val="single" w:sz="4" w:space="1" w:color="auto"/>
          <w:right w:val="single" w:sz="4" w:space="4" w:color="auto"/>
        </w:pBdr>
      </w:pPr>
      <w:r>
        <w:t># Assign a domain using a min/max box</w:t>
      </w:r>
    </w:p>
    <w:p w14:paraId="700F2A18" w14:textId="77777777" w:rsidR="00595ECD" w:rsidRDefault="00595ECD">
      <w:pPr>
        <w:pStyle w:val="NoSpacing"/>
        <w:pBdr>
          <w:top w:val="single" w:sz="4" w:space="1" w:color="auto"/>
          <w:left w:val="single" w:sz="4" w:space="4" w:color="auto"/>
          <w:bottom w:val="single" w:sz="4" w:space="1" w:color="auto"/>
          <w:right w:val="single" w:sz="4" w:space="4" w:color="auto"/>
        </w:pBdr>
      </w:pPr>
      <w:proofErr w:type="spellStart"/>
      <w:proofErr w:type="gramStart"/>
      <w:r>
        <w:t>textile.AssignDomain</w:t>
      </w:r>
      <w:proofErr w:type="spellEnd"/>
      <w:proofErr w:type="gramEnd"/>
      <w:r>
        <w:t>(</w:t>
      </w:r>
      <w:proofErr w:type="spellStart"/>
      <w:r>
        <w:t>CDomainPlanes</w:t>
      </w:r>
      <w:proofErr w:type="spellEnd"/>
      <w:r>
        <w:t>(XYZ(-0.5, 0, -0.5), XYZ(1.5, 7, 0.5)))</w:t>
      </w:r>
    </w:p>
    <w:p w14:paraId="10CEE112" w14:textId="77777777" w:rsidR="00595ECD" w:rsidRDefault="00595ECD">
      <w:pPr>
        <w:pStyle w:val="NoSpacing"/>
        <w:pBdr>
          <w:top w:val="single" w:sz="4" w:space="1" w:color="auto"/>
          <w:left w:val="single" w:sz="4" w:space="4" w:color="auto"/>
          <w:bottom w:val="single" w:sz="4" w:space="1" w:color="auto"/>
          <w:right w:val="single" w:sz="4" w:space="4" w:color="auto"/>
        </w:pBdr>
      </w:pPr>
    </w:p>
    <w:p w14:paraId="249396EA" w14:textId="496E3476" w:rsidR="0058600B" w:rsidRDefault="0058600B">
      <w:pPr>
        <w:pStyle w:val="NoSpacing"/>
        <w:pBdr>
          <w:top w:val="single" w:sz="4" w:space="1" w:color="auto"/>
          <w:left w:val="single" w:sz="4" w:space="4" w:color="auto"/>
          <w:bottom w:val="single" w:sz="4" w:space="1" w:color="auto"/>
          <w:right w:val="single" w:sz="4" w:space="4" w:color="auto"/>
        </w:pBdr>
      </w:pPr>
      <w:r>
        <w:t xml:space="preserve"># </w:t>
      </w:r>
      <w:proofErr w:type="spellStart"/>
      <w:r>
        <w:t>AddTextile</w:t>
      </w:r>
      <w:proofErr w:type="spellEnd"/>
      <w:r>
        <w:t xml:space="preserve"> is not required if </w:t>
      </w:r>
      <w:proofErr w:type="gramStart"/>
      <w:r>
        <w:t>don't</w:t>
      </w:r>
      <w:proofErr w:type="gramEnd"/>
      <w:r>
        <w:t xml:space="preserve"> need to visualise yarns</w:t>
      </w:r>
    </w:p>
    <w:p w14:paraId="6B9D16E0" w14:textId="19386BFD" w:rsidR="00595ECD" w:rsidRDefault="00595ECD">
      <w:pPr>
        <w:pStyle w:val="NoSpacing"/>
        <w:pBdr>
          <w:top w:val="single" w:sz="4" w:space="1" w:color="auto"/>
          <w:left w:val="single" w:sz="4" w:space="4" w:color="auto"/>
          <w:bottom w:val="single" w:sz="4" w:space="1" w:color="auto"/>
          <w:right w:val="single" w:sz="4" w:space="4" w:color="auto"/>
        </w:pBdr>
      </w:pPr>
      <w:proofErr w:type="spellStart"/>
      <w:proofErr w:type="gramStart"/>
      <w:r>
        <w:t>AddTextile</w:t>
      </w:r>
      <w:proofErr w:type="spellEnd"/>
      <w:r>
        <w:t>( "</w:t>
      </w:r>
      <w:proofErr w:type="spellStart"/>
      <w:proofErr w:type="gramEnd"/>
      <w:r>
        <w:t>SingleYarn</w:t>
      </w:r>
      <w:proofErr w:type="spellEnd"/>
      <w:r>
        <w:t xml:space="preserve">", textile) </w:t>
      </w:r>
    </w:p>
    <w:p w14:paraId="427BFCBA" w14:textId="77777777" w:rsidR="00595ECD" w:rsidRDefault="00595ECD">
      <w:pPr>
        <w:pStyle w:val="NoSpacing"/>
        <w:pBdr>
          <w:top w:val="single" w:sz="4" w:space="1" w:color="auto"/>
          <w:left w:val="single" w:sz="4" w:space="4" w:color="auto"/>
          <w:bottom w:val="single" w:sz="4" w:space="1" w:color="auto"/>
          <w:right w:val="single" w:sz="4" w:space="4" w:color="auto"/>
        </w:pBdr>
      </w:pPr>
    </w:p>
    <w:p w14:paraId="299B49D5" w14:textId="77777777" w:rsidR="00595ECD" w:rsidRDefault="00595ECD">
      <w:pPr>
        <w:pStyle w:val="NoSpacing"/>
        <w:pBdr>
          <w:top w:val="single" w:sz="4" w:space="1" w:color="auto"/>
          <w:left w:val="single" w:sz="4" w:space="4" w:color="auto"/>
          <w:bottom w:val="single" w:sz="4" w:space="1" w:color="auto"/>
          <w:right w:val="single" w:sz="4" w:space="4" w:color="auto"/>
        </w:pBdr>
      </w:pPr>
      <w:r>
        <w:t>#</w:t>
      </w:r>
      <w:proofErr w:type="gramStart"/>
      <w:r>
        <w:t>create</w:t>
      </w:r>
      <w:proofErr w:type="gramEnd"/>
      <w:r>
        <w:t xml:space="preserve"> a voxel mesh with the default boundaries '</w:t>
      </w:r>
      <w:proofErr w:type="spellStart"/>
      <w:r>
        <w:t>CPeriodicBoundaries</w:t>
      </w:r>
      <w:proofErr w:type="spellEnd"/>
      <w:r>
        <w:t>'</w:t>
      </w:r>
    </w:p>
    <w:p w14:paraId="456C3730" w14:textId="77777777" w:rsidR="00595ECD" w:rsidRDefault="00595ECD">
      <w:pPr>
        <w:pStyle w:val="NoSpacing"/>
        <w:pBdr>
          <w:top w:val="single" w:sz="4" w:space="1" w:color="auto"/>
          <w:left w:val="single" w:sz="4" w:space="4" w:color="auto"/>
          <w:bottom w:val="single" w:sz="4" w:space="1" w:color="auto"/>
          <w:right w:val="single" w:sz="4" w:space="4" w:color="auto"/>
        </w:pBdr>
      </w:pPr>
      <w:proofErr w:type="spellStart"/>
      <w:r>
        <w:t>VoxMesh</w:t>
      </w:r>
      <w:proofErr w:type="spellEnd"/>
      <w:r>
        <w:t xml:space="preserve"> = </w:t>
      </w:r>
      <w:proofErr w:type="spellStart"/>
      <w:proofErr w:type="gramStart"/>
      <w:r>
        <w:t>CRectangularVoxelMesh</w:t>
      </w:r>
      <w:proofErr w:type="spellEnd"/>
      <w:r>
        <w:t>(</w:t>
      </w:r>
      <w:proofErr w:type="gramEnd"/>
      <w:r>
        <w:t xml:space="preserve">) </w:t>
      </w:r>
    </w:p>
    <w:p w14:paraId="638DF8DD" w14:textId="77777777" w:rsidR="00595ECD" w:rsidRDefault="00595ECD">
      <w:pPr>
        <w:pStyle w:val="NoSpacing"/>
        <w:pBdr>
          <w:top w:val="single" w:sz="4" w:space="1" w:color="auto"/>
          <w:left w:val="single" w:sz="4" w:space="4" w:color="auto"/>
          <w:bottom w:val="single" w:sz="4" w:space="1" w:color="auto"/>
          <w:right w:val="single" w:sz="4" w:space="4" w:color="auto"/>
        </w:pBdr>
      </w:pPr>
    </w:p>
    <w:p w14:paraId="51B6DB31" w14:textId="77777777" w:rsidR="00595ECD" w:rsidRDefault="00595ECD">
      <w:pPr>
        <w:pStyle w:val="NoSpacing"/>
        <w:pBdr>
          <w:top w:val="single" w:sz="4" w:space="1" w:color="auto"/>
          <w:left w:val="single" w:sz="4" w:space="4" w:color="auto"/>
          <w:bottom w:val="single" w:sz="4" w:space="1" w:color="auto"/>
          <w:right w:val="single" w:sz="4" w:space="4" w:color="auto"/>
        </w:pBdr>
      </w:pPr>
      <w:proofErr w:type="spellStart"/>
      <w:r>
        <w:t>vx</w:t>
      </w:r>
      <w:proofErr w:type="spellEnd"/>
      <w:r>
        <w:t>=20</w:t>
      </w:r>
    </w:p>
    <w:p w14:paraId="6F03BEB0" w14:textId="77777777" w:rsidR="00595ECD" w:rsidRDefault="00595ECD">
      <w:pPr>
        <w:pStyle w:val="NoSpacing"/>
        <w:pBdr>
          <w:top w:val="single" w:sz="4" w:space="1" w:color="auto"/>
          <w:left w:val="single" w:sz="4" w:space="4" w:color="auto"/>
          <w:bottom w:val="single" w:sz="4" w:space="1" w:color="auto"/>
          <w:right w:val="single" w:sz="4" w:space="4" w:color="auto"/>
        </w:pBdr>
      </w:pPr>
      <w:proofErr w:type="spellStart"/>
      <w:r>
        <w:t>vy</w:t>
      </w:r>
      <w:proofErr w:type="spellEnd"/>
      <w:r>
        <w:t>=20</w:t>
      </w:r>
    </w:p>
    <w:p w14:paraId="7DB7689C" w14:textId="77777777" w:rsidR="00595ECD" w:rsidRDefault="00595ECD">
      <w:pPr>
        <w:pStyle w:val="NoSpacing"/>
        <w:pBdr>
          <w:top w:val="single" w:sz="4" w:space="1" w:color="auto"/>
          <w:left w:val="single" w:sz="4" w:space="4" w:color="auto"/>
          <w:bottom w:val="single" w:sz="4" w:space="1" w:color="auto"/>
          <w:right w:val="single" w:sz="4" w:space="4" w:color="auto"/>
        </w:pBdr>
      </w:pPr>
      <w:proofErr w:type="spellStart"/>
      <w:r>
        <w:t>vz</w:t>
      </w:r>
      <w:proofErr w:type="spellEnd"/>
      <w:r>
        <w:t>=20</w:t>
      </w:r>
    </w:p>
    <w:p w14:paraId="5A4213AB" w14:textId="77777777" w:rsidR="00595ECD" w:rsidRDefault="00595ECD">
      <w:pPr>
        <w:pStyle w:val="NoSpacing"/>
        <w:pBdr>
          <w:top w:val="single" w:sz="4" w:space="1" w:color="auto"/>
          <w:left w:val="single" w:sz="4" w:space="4" w:color="auto"/>
          <w:bottom w:val="single" w:sz="4" w:space="1" w:color="auto"/>
          <w:right w:val="single" w:sz="4" w:space="4" w:color="auto"/>
        </w:pBdr>
      </w:pPr>
    </w:p>
    <w:p w14:paraId="1ACE1578" w14:textId="33F966BB" w:rsidR="00595ECD" w:rsidRDefault="00595ECD">
      <w:pPr>
        <w:pStyle w:val="NoSpacing"/>
        <w:pBdr>
          <w:top w:val="single" w:sz="4" w:space="1" w:color="auto"/>
          <w:left w:val="single" w:sz="4" w:space="4" w:color="auto"/>
          <w:bottom w:val="single" w:sz="4" w:space="1" w:color="auto"/>
          <w:right w:val="single" w:sz="4" w:space="4" w:color="auto"/>
        </w:pBdr>
      </w:pPr>
      <w:proofErr w:type="spellStart"/>
      <w:r>
        <w:t>VoxMesh.SaveVoxelMesh</w:t>
      </w:r>
      <w:proofErr w:type="spellEnd"/>
      <w:r>
        <w:t>(textile, "</w:t>
      </w:r>
      <w:proofErr w:type="spellStart"/>
      <w:r>
        <w:t>test_out.inp</w:t>
      </w:r>
      <w:proofErr w:type="spellEnd"/>
      <w:r>
        <w:t xml:space="preserve">", </w:t>
      </w:r>
      <w:proofErr w:type="spellStart"/>
      <w:r>
        <w:t>vx</w:t>
      </w:r>
      <w:proofErr w:type="spellEnd"/>
      <w:r>
        <w:t xml:space="preserve">, </w:t>
      </w:r>
      <w:proofErr w:type="spellStart"/>
      <w:r>
        <w:t>vy</w:t>
      </w:r>
      <w:proofErr w:type="spellEnd"/>
      <w:r>
        <w:t xml:space="preserve">, </w:t>
      </w:r>
      <w:proofErr w:type="spellStart"/>
      <w:r>
        <w:t>vz</w:t>
      </w:r>
      <w:proofErr w:type="spellEnd"/>
      <w:r>
        <w:t xml:space="preserve">, False, True, MATERIAL_CONTINUUM, </w:t>
      </w:r>
      <w:proofErr w:type="gramStart"/>
      <w:r>
        <w:t>0 )</w:t>
      </w:r>
      <w:proofErr w:type="gramEnd"/>
    </w:p>
    <w:p w14:paraId="3002994D" w14:textId="77777777" w:rsidR="000364AC" w:rsidRDefault="000364AC">
      <w:pPr>
        <w:pBdr>
          <w:top w:val="single" w:sz="4" w:space="1" w:color="auto"/>
          <w:left w:val="single" w:sz="4" w:space="4" w:color="auto"/>
          <w:bottom w:val="single" w:sz="4" w:space="1" w:color="auto"/>
          <w:right w:val="single" w:sz="4" w:space="4" w:color="auto"/>
        </w:pBdr>
      </w:pPr>
    </w:p>
    <w:p w14:paraId="6EBFDAD6" w14:textId="26AA81CA" w:rsidR="000364AC" w:rsidRDefault="000364AC">
      <w:pPr>
        <w:pBdr>
          <w:top w:val="single" w:sz="4" w:space="1" w:color="auto"/>
          <w:left w:val="single" w:sz="4" w:space="4" w:color="auto"/>
          <w:bottom w:val="single" w:sz="4" w:space="1" w:color="auto"/>
          <w:right w:val="single" w:sz="4" w:space="4" w:color="auto"/>
        </w:pBdr>
      </w:pPr>
      <w:r>
        <w:t>The output</w:t>
      </w:r>
      <w:r w:rsidR="007D643E">
        <w:t>s</w:t>
      </w:r>
      <w:r>
        <w:t xml:space="preserve"> for different </w:t>
      </w:r>
      <w:proofErr w:type="spellStart"/>
      <w:r w:rsidR="00A01E15" w:rsidRPr="001A2F4E">
        <w:rPr>
          <w:i/>
        </w:rPr>
        <w:t>v</w:t>
      </w:r>
      <w:r w:rsidR="00A01E15" w:rsidRPr="001A2F4E">
        <w:rPr>
          <w:i/>
          <w:vertAlign w:val="subscript"/>
        </w:rPr>
        <w:t>x</w:t>
      </w:r>
      <w:proofErr w:type="spellEnd"/>
      <w:r w:rsidR="00A01E15">
        <w:t xml:space="preserve">, </w:t>
      </w:r>
      <w:proofErr w:type="spellStart"/>
      <w:r w:rsidR="00A01E15" w:rsidRPr="001A2F4E">
        <w:rPr>
          <w:i/>
        </w:rPr>
        <w:t>v</w:t>
      </w:r>
      <w:r w:rsidR="00A01E15" w:rsidRPr="001A2F4E">
        <w:rPr>
          <w:i/>
          <w:vertAlign w:val="subscript"/>
        </w:rPr>
        <w:t>y</w:t>
      </w:r>
      <w:proofErr w:type="spellEnd"/>
      <w:r w:rsidR="00A01E15">
        <w:t xml:space="preserve"> and </w:t>
      </w:r>
      <w:proofErr w:type="spellStart"/>
      <w:r w:rsidR="00A01E15" w:rsidRPr="001A2F4E">
        <w:rPr>
          <w:i/>
        </w:rPr>
        <w:t>v</w:t>
      </w:r>
      <w:r w:rsidR="00A01E15" w:rsidRPr="001A2F4E">
        <w:rPr>
          <w:i/>
          <w:vertAlign w:val="subscript"/>
        </w:rPr>
        <w:t>z</w:t>
      </w:r>
      <w:proofErr w:type="spellEnd"/>
      <w:r w:rsidR="00A01E15">
        <w:t xml:space="preserve"> combinations are shown in</w:t>
      </w:r>
      <w:r w:rsidR="008F6EF0">
        <w:t xml:space="preserve"> </w:t>
      </w:r>
      <w:r w:rsidR="00AD71C3">
        <w:fldChar w:fldCharType="begin"/>
      </w:r>
      <w:r w:rsidR="00AD71C3">
        <w:instrText xml:space="preserve"> REF _Ref496000988 \h </w:instrText>
      </w:r>
      <w:r w:rsidR="00AD71C3">
        <w:fldChar w:fldCharType="separate"/>
      </w:r>
      <w:r w:rsidR="00353CD5">
        <w:t xml:space="preserve">Figure </w:t>
      </w:r>
      <w:r w:rsidR="00353CD5">
        <w:rPr>
          <w:noProof/>
        </w:rPr>
        <w:t>27</w:t>
      </w:r>
      <w:r w:rsidR="00353CD5">
        <w:t xml:space="preserve">: The yarn from the example in Chapter 2 meshed with different voxel sizes and imported in to Abaqus CAE. A) Voxel mesh </w:t>
      </w:r>
      <w:proofErr w:type="spellStart"/>
      <w:r w:rsidR="00353CD5" w:rsidRPr="00A01E15">
        <w:rPr>
          <w:i/>
        </w:rPr>
        <w:t>v</w:t>
      </w:r>
      <w:r w:rsidR="00353CD5" w:rsidRPr="00A01E15">
        <w:rPr>
          <w:i/>
          <w:vertAlign w:val="subscript"/>
        </w:rPr>
        <w:t>x</w:t>
      </w:r>
      <w:proofErr w:type="spellEnd"/>
      <w:r w:rsidR="00353CD5">
        <w:t xml:space="preserve">=20, </w:t>
      </w:r>
      <w:proofErr w:type="spellStart"/>
      <w:r w:rsidR="00353CD5" w:rsidRPr="00A01E15">
        <w:rPr>
          <w:i/>
        </w:rPr>
        <w:t>v</w:t>
      </w:r>
      <w:r w:rsidR="00353CD5" w:rsidRPr="00A01E15">
        <w:rPr>
          <w:i/>
          <w:vertAlign w:val="subscript"/>
        </w:rPr>
        <w:t>y</w:t>
      </w:r>
      <w:proofErr w:type="spellEnd"/>
      <w:r w:rsidR="00353CD5">
        <w:t xml:space="preserve">=20 and </w:t>
      </w:r>
      <w:proofErr w:type="spellStart"/>
      <w:r w:rsidR="00353CD5" w:rsidRPr="00A01E15">
        <w:rPr>
          <w:i/>
        </w:rPr>
        <w:t>v</w:t>
      </w:r>
      <w:r w:rsidR="00353CD5" w:rsidRPr="00A01E15">
        <w:rPr>
          <w:i/>
          <w:vertAlign w:val="subscript"/>
        </w:rPr>
        <w:t>z</w:t>
      </w:r>
      <w:proofErr w:type="spellEnd"/>
      <w:r w:rsidR="00353CD5">
        <w:t xml:space="preserve"> =20. B) A voxel mesh with </w:t>
      </w:r>
      <w:proofErr w:type="spellStart"/>
      <w:r w:rsidR="00353CD5" w:rsidRPr="00A01E15">
        <w:rPr>
          <w:i/>
        </w:rPr>
        <w:t>v</w:t>
      </w:r>
      <w:r w:rsidR="00353CD5" w:rsidRPr="00A01E15">
        <w:rPr>
          <w:i/>
          <w:vertAlign w:val="subscript"/>
        </w:rPr>
        <w:t>x</w:t>
      </w:r>
      <w:proofErr w:type="spellEnd"/>
      <w:r w:rsidR="00353CD5">
        <w:t xml:space="preserve">=40, </w:t>
      </w:r>
      <w:proofErr w:type="spellStart"/>
      <w:r w:rsidR="00353CD5" w:rsidRPr="00A01E15">
        <w:rPr>
          <w:i/>
        </w:rPr>
        <w:t>v</w:t>
      </w:r>
      <w:r w:rsidR="00353CD5" w:rsidRPr="00A01E15">
        <w:rPr>
          <w:i/>
          <w:vertAlign w:val="subscript"/>
        </w:rPr>
        <w:t>y</w:t>
      </w:r>
      <w:proofErr w:type="spellEnd"/>
      <w:r w:rsidR="00353CD5">
        <w:t xml:space="preserve">=40 and </w:t>
      </w:r>
      <w:proofErr w:type="spellStart"/>
      <w:r w:rsidR="00353CD5" w:rsidRPr="00A01E15">
        <w:rPr>
          <w:i/>
        </w:rPr>
        <w:t>v</w:t>
      </w:r>
      <w:r w:rsidR="00353CD5" w:rsidRPr="00A01E15">
        <w:rPr>
          <w:i/>
          <w:vertAlign w:val="subscript"/>
        </w:rPr>
        <w:t>z</w:t>
      </w:r>
      <w:proofErr w:type="spellEnd"/>
      <w:r w:rsidR="00353CD5">
        <w:t>=20.</w:t>
      </w:r>
      <w:r w:rsidR="00AD71C3">
        <w:fldChar w:fldCharType="end"/>
      </w:r>
      <w:r w:rsidR="00A01E15">
        <w:t>.</w:t>
      </w:r>
    </w:p>
    <w:p w14:paraId="513B48F7" w14:textId="77777777" w:rsidR="000364AC" w:rsidRDefault="000364AC">
      <w:pPr>
        <w:pBdr>
          <w:top w:val="single" w:sz="4" w:space="1" w:color="auto"/>
          <w:left w:val="single" w:sz="4" w:space="4" w:color="auto"/>
          <w:bottom w:val="single" w:sz="4" w:space="1" w:color="auto"/>
          <w:right w:val="single" w:sz="4" w:space="4" w:color="auto"/>
        </w:pBdr>
      </w:pPr>
    </w:p>
    <w:p w14:paraId="6A6B0412" w14:textId="77777777" w:rsidR="000364AC" w:rsidRDefault="004270BA">
      <w:pPr>
        <w:pBdr>
          <w:top w:val="single" w:sz="4" w:space="1" w:color="auto"/>
          <w:left w:val="single" w:sz="4" w:space="4" w:color="auto"/>
          <w:bottom w:val="single" w:sz="4" w:space="1" w:color="auto"/>
          <w:right w:val="single" w:sz="4" w:space="4" w:color="auto"/>
        </w:pBdr>
        <w:jc w:val="center"/>
      </w:pPr>
      <w:r>
        <w:rPr>
          <w:noProof/>
          <w:lang w:eastAsia="en-GB"/>
        </w:rPr>
        <mc:AlternateContent>
          <mc:Choice Requires="wpg">
            <w:drawing>
              <wp:anchor distT="0" distB="0" distL="114300" distR="114300" simplePos="0" relativeHeight="251832320" behindDoc="0" locked="0" layoutInCell="1" allowOverlap="1" wp14:anchorId="1549AB25" wp14:editId="46377632">
                <wp:simplePos x="0" y="0"/>
                <wp:positionH relativeFrom="column">
                  <wp:posOffset>140970</wp:posOffset>
                </wp:positionH>
                <wp:positionV relativeFrom="paragraph">
                  <wp:posOffset>899</wp:posOffset>
                </wp:positionV>
                <wp:extent cx="5434965" cy="212090"/>
                <wp:effectExtent l="0" t="0" r="13335" b="0"/>
                <wp:wrapNone/>
                <wp:docPr id="353" name="Group 353"/>
                <wp:cNvGraphicFramePr/>
                <a:graphic xmlns:a="http://schemas.openxmlformats.org/drawingml/2006/main">
                  <a:graphicData uri="http://schemas.microsoft.com/office/word/2010/wordprocessingGroup">
                    <wpg:wgp>
                      <wpg:cNvGrpSpPr/>
                      <wpg:grpSpPr>
                        <a:xfrm>
                          <a:off x="0" y="0"/>
                          <a:ext cx="5434965" cy="212090"/>
                          <a:chOff x="0" y="0"/>
                          <a:chExt cx="5434965" cy="212090"/>
                        </a:xfrm>
                      </wpg:grpSpPr>
                      <wps:wsp>
                        <wps:cNvPr id="354" name="Text Box 354"/>
                        <wps:cNvSpPr txBox="1"/>
                        <wps:spPr>
                          <a:xfrm>
                            <a:off x="0" y="0"/>
                            <a:ext cx="497205" cy="21209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597D182" w14:textId="77777777" w:rsidR="007E550C" w:rsidRPr="00D91BA8" w:rsidRDefault="007E550C" w:rsidP="004270BA">
                              <w:r>
                                <w:t>A)</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355" name="Text Box 355"/>
                        <wps:cNvSpPr txBox="1"/>
                        <wps:spPr>
                          <a:xfrm>
                            <a:off x="4937760" y="0"/>
                            <a:ext cx="497205" cy="21209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C22C9E1" w14:textId="77777777" w:rsidR="007E550C" w:rsidRPr="00D91BA8" w:rsidRDefault="007E550C" w:rsidP="004270BA">
                              <w: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1549AB25" id="Group 353" o:spid="_x0000_s1167" style="position:absolute;left:0;text-align:left;margin-left:11.1pt;margin-top:.05pt;width:427.95pt;height:16.7pt;z-index:251832320" coordsize="54349,21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">
                <v:shape id="Text Box 354" o:spid="_x0000_s1168" type="#_x0000_t202" style="position:absolute;width:4972;height:21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" filled="f" stroked="f" strokeweight=".5pt">
                  <v:textbox inset="0,0,0,0">
                    <w:txbxContent>
                      <w:p w14:paraId="4597D182" w14:textId="77777777" w:rsidR="007E550C" w:rsidRPr="00D91BA8" w:rsidRDefault="007E550C" w:rsidP="004270BA">
                        <w:r>
                          <w:t>A)</w:t>
                        </w:r>
                      </w:p>
                    </w:txbxContent>
                  </v:textbox>
                </v:shape>
                <v:shape id="Text Box 355" o:spid="_x0000_s1169" type="#_x0000_t202" style="position:absolute;left:49377;width:4972;height:21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" filled="f" stroked="f" strokeweight=".5pt">
                  <v:textbox inset="0,0,0,0">
                    <w:txbxContent>
                      <w:p w14:paraId="6C22C9E1" w14:textId="77777777" w:rsidR="007E550C" w:rsidRPr="00D91BA8" w:rsidRDefault="007E550C" w:rsidP="004270BA">
                        <w:r>
                          <w:t>B)</w:t>
                        </w:r>
                      </w:p>
                    </w:txbxContent>
                  </v:textbox>
                </v:shape>
              </v:group>
            </w:pict>
          </mc:Fallback>
        </mc:AlternateContent>
      </w:r>
      <w:r w:rsidR="000364AC">
        <w:rPr>
          <w:noProof/>
          <w:lang w:eastAsia="en-GB"/>
        </w:rPr>
        <w:drawing>
          <wp:inline distT="0" distB="0" distL="0" distR="0" wp14:anchorId="58BE2824" wp14:editId="1216CDF7">
            <wp:extent cx="2329132" cy="2475780"/>
            <wp:effectExtent l="0" t="0" r="0" b="1270"/>
            <wp:docPr id="351" name="Picture 3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60"/>
                    <a:srcRect l="40429" t="24446" r="30112" b="19886"/>
                    <a:stretch/>
                  </pic:blipFill>
                  <pic:spPr bwMode="auto">
                    <a:xfrm>
                      <a:off x="0" y="0"/>
                      <a:ext cx="2332857" cy="2479740"/>
                    </a:xfrm>
                    <a:prstGeom prst="rect">
                      <a:avLst/>
                    </a:prstGeom>
                    <a:ln>
                      <a:noFill/>
                    </a:ln>
                    <a:extLst>
                      <a:ext uri="{53640926-AAD7-44D8-BBD7-CCE9431645EC}">
                        <a14:shadowObscured xmlns:a14="http://schemas.microsoft.com/office/drawing/2010/main"/>
                      </a:ext>
                    </a:extLst>
                  </pic:spPr>
                </pic:pic>
              </a:graphicData>
            </a:graphic>
          </wp:inline>
        </w:drawing>
      </w:r>
      <w:r w:rsidR="00A01E15">
        <w:t xml:space="preserve">  </w:t>
      </w:r>
      <w:r w:rsidR="000364AC">
        <w:rPr>
          <w:noProof/>
          <w:lang w:eastAsia="en-GB"/>
        </w:rPr>
        <w:drawing>
          <wp:inline distT="0" distB="0" distL="0" distR="0" wp14:anchorId="0FE82AE4" wp14:editId="58C21C1B">
            <wp:extent cx="2329132" cy="2477225"/>
            <wp:effectExtent l="0" t="0" r="0" b="0"/>
            <wp:docPr id="352" name="Picture 3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61"/>
                    <a:srcRect l="41548" t="26136" r="30806" b="21591"/>
                    <a:stretch/>
                  </pic:blipFill>
                  <pic:spPr bwMode="auto">
                    <a:xfrm>
                      <a:off x="0" y="0"/>
                      <a:ext cx="2337524" cy="2486151"/>
                    </a:xfrm>
                    <a:prstGeom prst="rect">
                      <a:avLst/>
                    </a:prstGeom>
                    <a:ln>
                      <a:noFill/>
                    </a:ln>
                    <a:extLst>
                      <a:ext uri="{53640926-AAD7-44D8-BBD7-CCE9431645EC}">
                        <a14:shadowObscured xmlns:a14="http://schemas.microsoft.com/office/drawing/2010/main"/>
                      </a:ext>
                    </a:extLst>
                  </pic:spPr>
                </pic:pic>
              </a:graphicData>
            </a:graphic>
          </wp:inline>
        </w:drawing>
      </w:r>
    </w:p>
    <w:p w14:paraId="2688064D" w14:textId="6B23CFF6" w:rsidR="000364AC" w:rsidRDefault="00A01E15">
      <w:pPr>
        <w:pStyle w:val="Caption"/>
        <w:pBdr>
          <w:top w:val="single" w:sz="4" w:space="1" w:color="auto"/>
          <w:left w:val="single" w:sz="4" w:space="4" w:color="auto"/>
          <w:bottom w:val="single" w:sz="4" w:space="1" w:color="auto"/>
          <w:right w:val="single" w:sz="4" w:space="4" w:color="auto"/>
        </w:pBdr>
      </w:pPr>
      <w:bookmarkStart w:id="119" w:name="_Ref487116289"/>
      <w:bookmarkStart w:id="120" w:name="_Ref496000988"/>
      <w:r>
        <w:t xml:space="preserve">Figure </w:t>
      </w:r>
      <w:r w:rsidR="000C3F0F">
        <w:rPr>
          <w:noProof/>
        </w:rPr>
        <w:fldChar w:fldCharType="begin"/>
      </w:r>
      <w:r w:rsidR="000C3F0F">
        <w:rPr>
          <w:noProof/>
        </w:rPr>
        <w:instrText xml:space="preserve"> SEQ Figure \* ARABIC </w:instrText>
      </w:r>
      <w:r w:rsidR="000C3F0F">
        <w:rPr>
          <w:noProof/>
        </w:rPr>
        <w:fldChar w:fldCharType="separate"/>
      </w:r>
      <w:r w:rsidR="00353CD5">
        <w:rPr>
          <w:noProof/>
        </w:rPr>
        <w:t>27</w:t>
      </w:r>
      <w:r w:rsidR="000C3F0F">
        <w:rPr>
          <w:noProof/>
        </w:rPr>
        <w:fldChar w:fldCharType="end"/>
      </w:r>
      <w:bookmarkEnd w:id="119"/>
      <w:r>
        <w:t xml:space="preserve">: The yarn from the example in Chapter </w:t>
      </w:r>
      <w:r w:rsidR="00AD71C3">
        <w:t xml:space="preserve">2 </w:t>
      </w:r>
      <w:r>
        <w:t>meshed with different voxel sizes</w:t>
      </w:r>
      <w:r w:rsidR="00440789">
        <w:t xml:space="preserve"> and imported in to Abaqus CAE</w:t>
      </w:r>
      <w:r>
        <w:t xml:space="preserve">. A) </w:t>
      </w:r>
      <w:r w:rsidR="000364AC">
        <w:t xml:space="preserve">Voxel mesh </w:t>
      </w:r>
      <w:proofErr w:type="spellStart"/>
      <w:r w:rsidRPr="00A01E15">
        <w:rPr>
          <w:i/>
        </w:rPr>
        <w:t>v</w:t>
      </w:r>
      <w:r w:rsidRPr="00A01E15">
        <w:rPr>
          <w:i/>
          <w:vertAlign w:val="subscript"/>
        </w:rPr>
        <w:t>x</w:t>
      </w:r>
      <w:proofErr w:type="spellEnd"/>
      <w:r>
        <w:t>=</w:t>
      </w:r>
      <w:r w:rsidR="000364AC">
        <w:t>20</w:t>
      </w:r>
      <w:r>
        <w:t xml:space="preserve">, </w:t>
      </w:r>
      <w:proofErr w:type="spellStart"/>
      <w:r w:rsidRPr="00A01E15">
        <w:rPr>
          <w:i/>
        </w:rPr>
        <w:t>v</w:t>
      </w:r>
      <w:r w:rsidRPr="00A01E15">
        <w:rPr>
          <w:i/>
          <w:vertAlign w:val="subscript"/>
        </w:rPr>
        <w:t>y</w:t>
      </w:r>
      <w:proofErr w:type="spellEnd"/>
      <w:r>
        <w:t>=</w:t>
      </w:r>
      <w:r w:rsidR="000364AC">
        <w:t>20</w:t>
      </w:r>
      <w:r>
        <w:t xml:space="preserve"> and </w:t>
      </w:r>
      <w:proofErr w:type="spellStart"/>
      <w:r w:rsidRPr="00A01E15">
        <w:rPr>
          <w:i/>
        </w:rPr>
        <w:t>v</w:t>
      </w:r>
      <w:r w:rsidRPr="00A01E15">
        <w:rPr>
          <w:i/>
          <w:vertAlign w:val="subscript"/>
        </w:rPr>
        <w:t>z</w:t>
      </w:r>
      <w:proofErr w:type="spellEnd"/>
      <w:r>
        <w:t xml:space="preserve"> =</w:t>
      </w:r>
      <w:r w:rsidR="000364AC">
        <w:t>20</w:t>
      </w:r>
      <w:r>
        <w:t>. B)</w:t>
      </w:r>
      <w:r w:rsidR="000364AC">
        <w:t xml:space="preserve"> </w:t>
      </w:r>
      <w:r>
        <w:t>A v</w:t>
      </w:r>
      <w:r w:rsidR="000364AC">
        <w:t xml:space="preserve">oxel mesh </w:t>
      </w:r>
      <w:r>
        <w:t xml:space="preserve">with </w:t>
      </w:r>
      <w:proofErr w:type="spellStart"/>
      <w:r w:rsidRPr="00A01E15">
        <w:rPr>
          <w:i/>
        </w:rPr>
        <w:t>v</w:t>
      </w:r>
      <w:r w:rsidRPr="00A01E15">
        <w:rPr>
          <w:i/>
          <w:vertAlign w:val="subscript"/>
        </w:rPr>
        <w:t>x</w:t>
      </w:r>
      <w:proofErr w:type="spellEnd"/>
      <w:r>
        <w:t>=</w:t>
      </w:r>
      <w:r w:rsidR="000364AC">
        <w:t>40</w:t>
      </w:r>
      <w:r>
        <w:t xml:space="preserve">, </w:t>
      </w:r>
      <w:proofErr w:type="spellStart"/>
      <w:r w:rsidRPr="00A01E15">
        <w:rPr>
          <w:i/>
        </w:rPr>
        <w:t>v</w:t>
      </w:r>
      <w:r w:rsidRPr="00A01E15">
        <w:rPr>
          <w:i/>
          <w:vertAlign w:val="subscript"/>
        </w:rPr>
        <w:t>y</w:t>
      </w:r>
      <w:proofErr w:type="spellEnd"/>
      <w:r>
        <w:t>=</w:t>
      </w:r>
      <w:r w:rsidR="000364AC">
        <w:t>40</w:t>
      </w:r>
      <w:r>
        <w:t xml:space="preserve"> and </w:t>
      </w:r>
      <w:proofErr w:type="spellStart"/>
      <w:r w:rsidRPr="00A01E15">
        <w:rPr>
          <w:i/>
        </w:rPr>
        <w:t>v</w:t>
      </w:r>
      <w:r w:rsidRPr="00A01E15">
        <w:rPr>
          <w:i/>
          <w:vertAlign w:val="subscript"/>
        </w:rPr>
        <w:t>z</w:t>
      </w:r>
      <w:proofErr w:type="spellEnd"/>
      <w:r>
        <w:t>=</w:t>
      </w:r>
      <w:r w:rsidR="000364AC">
        <w:t>20</w:t>
      </w:r>
      <w:r>
        <w:t>.</w:t>
      </w:r>
      <w:bookmarkEnd w:id="120"/>
    </w:p>
    <w:p w14:paraId="4B6670B1" w14:textId="77777777" w:rsidR="000364AC" w:rsidRDefault="000364AC" w:rsidP="00793EBB"/>
    <w:p w14:paraId="33FE2366" w14:textId="77777777" w:rsidR="00DF143E" w:rsidRDefault="00DF143E" w:rsidP="00793EBB"/>
    <w:p w14:paraId="37A0C584" w14:textId="77777777" w:rsidR="00793EBB" w:rsidRDefault="00793EBB" w:rsidP="00793EBB"/>
    <w:p w14:paraId="2DC61B0B" w14:textId="09330A83" w:rsidR="00151EC3" w:rsidRDefault="0069610C" w:rsidP="001511F9">
      <w:pPr>
        <w:pStyle w:val="Heading3"/>
      </w:pPr>
      <w:bookmarkStart w:id="121" w:name="_Ref426636896"/>
      <w:bookmarkStart w:id="122" w:name="_Toc76652656"/>
      <w:r>
        <w:lastRenderedPageBreak/>
        <w:t>10</w:t>
      </w:r>
      <w:r w:rsidR="002C434B">
        <w:t xml:space="preserve">.3.1 </w:t>
      </w:r>
      <w:r w:rsidR="005F29E1">
        <w:t>Exploiting “</w:t>
      </w:r>
      <w:r w:rsidR="004A2895">
        <w:t>S</w:t>
      </w:r>
      <w:r w:rsidR="005F29E1">
        <w:t>taggered</w:t>
      </w:r>
      <w:r w:rsidR="005F29E1" w:rsidRPr="005F29E1">
        <w:t xml:space="preserve">” </w:t>
      </w:r>
      <w:r w:rsidR="004A2895">
        <w:t>B</w:t>
      </w:r>
      <w:r w:rsidR="005F29E1" w:rsidRPr="005F29E1">
        <w:t xml:space="preserve">oundary </w:t>
      </w:r>
      <w:r w:rsidR="004A2895">
        <w:t>C</w:t>
      </w:r>
      <w:r w:rsidR="005F29E1" w:rsidRPr="005F29E1">
        <w:t>onditions</w:t>
      </w:r>
      <w:r w:rsidR="005F29E1" w:rsidRPr="005F29E1">
        <w:rPr>
          <w:rStyle w:val="FootnoteReference"/>
        </w:rPr>
        <w:footnoteReference w:id="7"/>
      </w:r>
      <w:bookmarkEnd w:id="121"/>
      <w:bookmarkEnd w:id="122"/>
    </w:p>
    <w:p w14:paraId="2408306B" w14:textId="77777777" w:rsidR="005F29E1" w:rsidRPr="00F469CF" w:rsidRDefault="005F29E1" w:rsidP="005F29E1">
      <w:pPr>
        <w:rPr>
          <w:b/>
          <w:highlight w:val="yellow"/>
        </w:rPr>
      </w:pPr>
    </w:p>
    <w:p w14:paraId="69362DEB" w14:textId="3447C1B1" w:rsidR="005F29E1" w:rsidRDefault="00C27C8D" w:rsidP="005F29E1">
      <w:r>
        <w:t>The</w:t>
      </w:r>
      <w:r w:rsidR="00D138B9">
        <w:t xml:space="preserve"> </w:t>
      </w:r>
      <w:r w:rsidR="005F29E1">
        <w:t xml:space="preserve">repetitive pattern </w:t>
      </w:r>
      <w:r>
        <w:t>in a</w:t>
      </w:r>
      <w:r w:rsidR="005F29E1">
        <w:t xml:space="preserve"> textile </w:t>
      </w:r>
      <w:r>
        <w:t xml:space="preserve">may </w:t>
      </w:r>
      <w:r w:rsidR="005F29E1">
        <w:t>exhibit more than one case of translation</w:t>
      </w:r>
      <w:r w:rsidR="00D138B9">
        <w:t>al</w:t>
      </w:r>
      <w:r w:rsidR="005F29E1">
        <w:t xml:space="preserve"> symmetry. The simplest case is when the periodicity vector </w:t>
      </w:r>
      <w:r w:rsidR="00D138B9">
        <w:t xml:space="preserve">is </w:t>
      </w:r>
      <w:r w:rsidR="005F29E1">
        <w:t>equal to the size of the unit cell</w:t>
      </w:r>
      <w:r w:rsidR="00AD71C3">
        <w:t>.</w:t>
      </w:r>
      <w:r w:rsidR="00815597">
        <w:t xml:space="preserve"> </w:t>
      </w:r>
      <w:r w:rsidR="00AD71C3">
        <w:t>An</w:t>
      </w:r>
      <w:r w:rsidR="005F29E1">
        <w:t>other case is</w:t>
      </w:r>
      <w:r w:rsidR="00D138B9">
        <w:t xml:space="preserve"> the</w:t>
      </w:r>
      <w:r w:rsidR="005F29E1">
        <w:t xml:space="preserve"> so-called staggered pattern when in one direction a (reduced) unit cell </w:t>
      </w:r>
      <w:proofErr w:type="gramStart"/>
      <w:r w:rsidR="005F29E1">
        <w:t>has to</w:t>
      </w:r>
      <w:proofErr w:type="gramEnd"/>
      <w:r w:rsidR="005F29E1">
        <w:t xml:space="preserve"> be translated by the full length and in the second direction it can be translated by less than the full length. An example of such </w:t>
      </w:r>
      <w:r w:rsidR="00D138B9">
        <w:t>a</w:t>
      </w:r>
      <w:r w:rsidR="005F29E1">
        <w:t xml:space="preserve"> pattern is shown in</w:t>
      </w:r>
      <w:r w:rsidR="008F6EF0">
        <w:t xml:space="preserve"> </w:t>
      </w:r>
      <w:r w:rsidR="00AD71C3">
        <w:fldChar w:fldCharType="begin"/>
      </w:r>
      <w:r w:rsidR="00AD71C3">
        <w:instrText xml:space="preserve"> REF _Ref496001125 \h </w:instrText>
      </w:r>
      <w:r w:rsidR="00AD71C3">
        <w:fldChar w:fldCharType="separate"/>
      </w:r>
      <w:r w:rsidR="00353CD5">
        <w:t xml:space="preserve">Figure </w:t>
      </w:r>
      <w:r w:rsidR="00353CD5">
        <w:rPr>
          <w:noProof/>
        </w:rPr>
        <w:t>28</w:t>
      </w:r>
      <w:r w:rsidR="00353CD5">
        <w:t>: Reduction of the unit cell of an orthogonal textile</w:t>
      </w:r>
      <w:r w:rsidR="00AD71C3">
        <w:fldChar w:fldCharType="end"/>
      </w:r>
      <w:r w:rsidR="005F29E1">
        <w:t>. This approach helps to reduce the size of the model which can</w:t>
      </w:r>
      <w:r>
        <w:t>, in turn,</w:t>
      </w:r>
      <w:r w:rsidR="005F29E1">
        <w:t xml:space="preserve"> </w:t>
      </w:r>
      <w:r>
        <w:t xml:space="preserve">reduce </w:t>
      </w:r>
      <w:r w:rsidR="005F29E1">
        <w:t xml:space="preserve">computational cost. </w:t>
      </w:r>
    </w:p>
    <w:p w14:paraId="48447723" w14:textId="77777777" w:rsidR="0011770E" w:rsidRDefault="0011770E" w:rsidP="005F29E1"/>
    <w:p w14:paraId="5E8C8149" w14:textId="28E5C220" w:rsidR="005F29E1" w:rsidRDefault="0011770E" w:rsidP="005F29E1">
      <w:pPr>
        <w:spacing w:before="120" w:after="120"/>
        <w:jc w:val="center"/>
        <w:rPr>
          <w:lang w:eastAsia="en-GB"/>
        </w:rPr>
      </w:pPr>
      <w:r>
        <w:rPr>
          <w:noProof/>
          <w:lang w:eastAsia="en-GB"/>
        </w:rPr>
        <mc:AlternateContent>
          <mc:Choice Requires="wpg">
            <w:drawing>
              <wp:anchor distT="0" distB="0" distL="114300" distR="114300" simplePos="0" relativeHeight="251871232" behindDoc="0" locked="0" layoutInCell="1" allowOverlap="1" wp14:anchorId="29C7B4C6" wp14:editId="25C3168A">
                <wp:simplePos x="0" y="0"/>
                <wp:positionH relativeFrom="column">
                  <wp:posOffset>4753610</wp:posOffset>
                </wp:positionH>
                <wp:positionV relativeFrom="paragraph">
                  <wp:posOffset>127000</wp:posOffset>
                </wp:positionV>
                <wp:extent cx="310093" cy="2650490"/>
                <wp:effectExtent l="0" t="0" r="13970" b="0"/>
                <wp:wrapNone/>
                <wp:docPr id="401" name="Group 401"/>
                <wp:cNvGraphicFramePr/>
                <a:graphic xmlns:a="http://schemas.openxmlformats.org/drawingml/2006/main">
                  <a:graphicData uri="http://schemas.microsoft.com/office/word/2010/wordprocessingGroup">
                    <wpg:wgp>
                      <wpg:cNvGrpSpPr/>
                      <wpg:grpSpPr>
                        <a:xfrm>
                          <a:off x="0" y="0"/>
                          <a:ext cx="310093" cy="2650490"/>
                          <a:chOff x="-24776" y="0"/>
                          <a:chExt cx="497205" cy="2650490"/>
                        </a:xfrm>
                      </wpg:grpSpPr>
                      <wps:wsp>
                        <wps:cNvPr id="408" name="Text Box 408"/>
                        <wps:cNvSpPr txBox="1"/>
                        <wps:spPr>
                          <a:xfrm>
                            <a:off x="-24776" y="0"/>
                            <a:ext cx="497205" cy="21209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9DEF502" w14:textId="77777777" w:rsidR="007E550C" w:rsidRPr="00D91BA8" w:rsidRDefault="007E550C" w:rsidP="0011770E">
                              <w:r>
                                <w:t>A)</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409" name="Text Box 409"/>
                        <wps:cNvSpPr txBox="1"/>
                        <wps:spPr>
                          <a:xfrm>
                            <a:off x="-24776" y="2438400"/>
                            <a:ext cx="497203" cy="21209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49D03F8" w14:textId="77777777" w:rsidR="007E550C" w:rsidRPr="00D91BA8" w:rsidRDefault="007E550C" w:rsidP="0011770E">
                              <w: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9C7B4C6" id="Group 401" o:spid="_x0000_s1170" style="position:absolute;left:0;text-align:left;margin-left:374.3pt;margin-top:10pt;width:24.4pt;height:208.7pt;z-index:251871232;mso-width-relative:margin;mso-height-relative:margin" coordorigin="-247" coordsize="4972,2650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">
                <v:shape id="Text Box 408" o:spid="_x0000_s1171" type="#_x0000_t202" style="position:absolute;left:-247;width:4971;height:21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" filled="f" stroked="f" strokeweight=".5pt">
                  <v:textbox inset="0,0,0,0">
                    <w:txbxContent>
                      <w:p w14:paraId="09DEF502" w14:textId="77777777" w:rsidR="007E550C" w:rsidRPr="00D91BA8" w:rsidRDefault="007E550C" w:rsidP="0011770E">
                        <w:r>
                          <w:t>A)</w:t>
                        </w:r>
                      </w:p>
                    </w:txbxContent>
                  </v:textbox>
                </v:shape>
                <v:shape id="Text Box 409" o:spid="_x0000_s1172" type="#_x0000_t202" style="position:absolute;left:-247;top:24384;width:4971;height:21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" filled="f" stroked="f" strokeweight=".5pt">
                  <v:textbox inset="0,0,0,0">
                    <w:txbxContent>
                      <w:p w14:paraId="049D03F8" w14:textId="77777777" w:rsidR="007E550C" w:rsidRPr="00D91BA8" w:rsidRDefault="007E550C" w:rsidP="0011770E">
                        <w:r>
                          <w:t>B)</w:t>
                        </w:r>
                      </w:p>
                    </w:txbxContent>
                  </v:textbox>
                </v:shape>
              </v:group>
            </w:pict>
          </mc:Fallback>
        </mc:AlternateContent>
      </w:r>
      <w:r w:rsidR="005F29E1">
        <w:rPr>
          <w:noProof/>
          <w:lang w:eastAsia="en-GB"/>
        </w:rPr>
        <w:drawing>
          <wp:inline distT="0" distB="0" distL="0" distR="0" wp14:anchorId="29BD2940" wp14:editId="58E4563D">
            <wp:extent cx="4352925" cy="2238375"/>
            <wp:effectExtent l="19050" t="0" r="9525" b="0"/>
            <wp:docPr id="38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2" cstate="print"/>
                    <a:srcRect/>
                    <a:stretch>
                      <a:fillRect/>
                    </a:stretch>
                  </pic:blipFill>
                  <pic:spPr bwMode="auto">
                    <a:xfrm>
                      <a:off x="0" y="0"/>
                      <a:ext cx="4352925" cy="2238375"/>
                    </a:xfrm>
                    <a:prstGeom prst="rect">
                      <a:avLst/>
                    </a:prstGeom>
                    <a:noFill/>
                    <a:ln w="9525">
                      <a:noFill/>
                      <a:miter lim="800000"/>
                      <a:headEnd/>
                      <a:tailEnd/>
                    </a:ln>
                  </pic:spPr>
                </pic:pic>
              </a:graphicData>
            </a:graphic>
          </wp:inline>
        </w:drawing>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57"/>
        <w:gridCol w:w="2256"/>
      </w:tblGrid>
      <w:tr w:rsidR="005F29E1" w14:paraId="6C37FD1B" w14:textId="77777777" w:rsidTr="008C0E9D">
        <w:trPr>
          <w:jc w:val="center"/>
        </w:trPr>
        <w:tc>
          <w:tcPr>
            <w:tcW w:w="2557" w:type="dxa"/>
            <w:vAlign w:val="center"/>
          </w:tcPr>
          <w:p w14:paraId="4F48C375" w14:textId="77777777" w:rsidR="005F29E1" w:rsidRDefault="005F29E1" w:rsidP="008C0E9D">
            <w:pPr>
              <w:jc w:val="center"/>
              <w:rPr>
                <w:lang w:eastAsia="en-GB"/>
              </w:rPr>
            </w:pPr>
            <w:r>
              <w:rPr>
                <w:lang w:eastAsia="en-GB"/>
              </w:rPr>
              <w:br w:type="page"/>
              <w:t>The unit cell</w:t>
            </w:r>
          </w:p>
        </w:tc>
        <w:tc>
          <w:tcPr>
            <w:tcW w:w="2256" w:type="dxa"/>
            <w:vAlign w:val="center"/>
          </w:tcPr>
          <w:p w14:paraId="357F3599" w14:textId="77777777" w:rsidR="005F29E1" w:rsidRDefault="005F29E1" w:rsidP="008C0E9D">
            <w:pPr>
              <w:jc w:val="center"/>
              <w:rPr>
                <w:lang w:eastAsia="en-GB"/>
              </w:rPr>
            </w:pPr>
            <w:r>
              <w:rPr>
                <w:lang w:eastAsia="en-GB"/>
              </w:rPr>
              <w:t>Half of the unit cell (staggered pattern)</w:t>
            </w:r>
          </w:p>
        </w:tc>
      </w:tr>
      <w:tr w:rsidR="005F29E1" w14:paraId="48DD56F6" w14:textId="77777777" w:rsidTr="008C0E9D">
        <w:trPr>
          <w:jc w:val="center"/>
        </w:trPr>
        <w:tc>
          <w:tcPr>
            <w:tcW w:w="2557" w:type="dxa"/>
          </w:tcPr>
          <w:p w14:paraId="3AF5DC6F" w14:textId="77777777" w:rsidR="005F29E1" w:rsidRDefault="005F29E1" w:rsidP="008C0E9D">
            <w:pPr>
              <w:jc w:val="center"/>
              <w:rPr>
                <w:lang w:eastAsia="en-GB"/>
              </w:rPr>
            </w:pPr>
            <w:r>
              <w:rPr>
                <w:noProof/>
                <w:lang w:eastAsia="en-GB"/>
              </w:rPr>
              <w:drawing>
                <wp:inline distT="0" distB="0" distL="0" distR="0" wp14:anchorId="4ACD41C5" wp14:editId="3F60F3B7">
                  <wp:extent cx="1466881" cy="1601600"/>
                  <wp:effectExtent l="19050" t="0" r="0" b="0"/>
                  <wp:docPr id="395" name="Picture 10" descr="C:\PHD\3TEX\3Tex_ful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PHD\3TEX\3Tex_full.png"/>
                          <pic:cNvPicPr>
                            <a:picLocks noChangeAspect="1" noChangeArrowheads="1"/>
                          </pic:cNvPicPr>
                        </pic:nvPicPr>
                        <pic:blipFill>
                          <a:blip r:embed="rId63" cstate="print"/>
                          <a:srcRect l="17185" t="6585" r="18647"/>
                          <a:stretch>
                            <a:fillRect/>
                          </a:stretch>
                        </pic:blipFill>
                        <pic:spPr bwMode="auto">
                          <a:xfrm>
                            <a:off x="0" y="0"/>
                            <a:ext cx="1466881" cy="1601600"/>
                          </a:xfrm>
                          <a:prstGeom prst="rect">
                            <a:avLst/>
                          </a:prstGeom>
                          <a:noFill/>
                          <a:ln w="9525">
                            <a:noFill/>
                            <a:miter lim="800000"/>
                            <a:headEnd/>
                            <a:tailEnd/>
                          </a:ln>
                        </pic:spPr>
                      </pic:pic>
                    </a:graphicData>
                  </a:graphic>
                </wp:inline>
              </w:drawing>
            </w:r>
          </w:p>
        </w:tc>
        <w:tc>
          <w:tcPr>
            <w:tcW w:w="2256" w:type="dxa"/>
          </w:tcPr>
          <w:p w14:paraId="05167042" w14:textId="77777777" w:rsidR="005F29E1" w:rsidRDefault="005F29E1" w:rsidP="008C0E9D">
            <w:pPr>
              <w:jc w:val="center"/>
              <w:rPr>
                <w:lang w:eastAsia="en-GB"/>
              </w:rPr>
            </w:pPr>
            <w:r>
              <w:rPr>
                <w:noProof/>
                <w:lang w:eastAsia="en-GB"/>
              </w:rPr>
              <w:drawing>
                <wp:inline distT="0" distB="0" distL="0" distR="0" wp14:anchorId="05728275" wp14:editId="15038737">
                  <wp:extent cx="1274628" cy="1601600"/>
                  <wp:effectExtent l="19050" t="0" r="1722" b="0"/>
                  <wp:docPr id="396" name="Picture 11" descr="C:\PHD\3TEX\3Tex_hal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PHD\3TEX\3Tex_half.png"/>
                          <pic:cNvPicPr>
                            <a:picLocks noChangeAspect="1" noChangeArrowheads="1"/>
                          </pic:cNvPicPr>
                        </pic:nvPicPr>
                        <pic:blipFill>
                          <a:blip r:embed="rId64" cstate="print"/>
                          <a:srcRect l="20110" t="4878" r="24132" b="1707"/>
                          <a:stretch>
                            <a:fillRect/>
                          </a:stretch>
                        </pic:blipFill>
                        <pic:spPr bwMode="auto">
                          <a:xfrm>
                            <a:off x="0" y="0"/>
                            <a:ext cx="1274628" cy="1601600"/>
                          </a:xfrm>
                          <a:prstGeom prst="rect">
                            <a:avLst/>
                          </a:prstGeom>
                          <a:noFill/>
                          <a:ln w="9525">
                            <a:noFill/>
                            <a:miter lim="800000"/>
                            <a:headEnd/>
                            <a:tailEnd/>
                          </a:ln>
                        </pic:spPr>
                      </pic:pic>
                    </a:graphicData>
                  </a:graphic>
                </wp:inline>
              </w:drawing>
            </w:r>
          </w:p>
        </w:tc>
      </w:tr>
    </w:tbl>
    <w:p w14:paraId="6E5E040A" w14:textId="762F3CB9" w:rsidR="005F29E1" w:rsidRDefault="00D138B9" w:rsidP="00D138B9">
      <w:pPr>
        <w:pStyle w:val="Caption"/>
      </w:pPr>
      <w:bookmarkStart w:id="123" w:name="_Ref428903227"/>
      <w:bookmarkStart w:id="124" w:name="_Ref496001125"/>
      <w:r>
        <w:t xml:space="preserve">Figure </w:t>
      </w:r>
      <w:r w:rsidR="000C3F0F">
        <w:rPr>
          <w:noProof/>
        </w:rPr>
        <w:fldChar w:fldCharType="begin"/>
      </w:r>
      <w:r w:rsidR="000C3F0F">
        <w:rPr>
          <w:noProof/>
        </w:rPr>
        <w:instrText xml:space="preserve"> SEQ Figure \* ARABIC </w:instrText>
      </w:r>
      <w:r w:rsidR="000C3F0F">
        <w:rPr>
          <w:noProof/>
        </w:rPr>
        <w:fldChar w:fldCharType="separate"/>
      </w:r>
      <w:r w:rsidR="00353CD5">
        <w:rPr>
          <w:noProof/>
        </w:rPr>
        <w:t>28</w:t>
      </w:r>
      <w:r w:rsidR="000C3F0F">
        <w:rPr>
          <w:noProof/>
        </w:rPr>
        <w:fldChar w:fldCharType="end"/>
      </w:r>
      <w:bookmarkEnd w:id="123"/>
      <w:r>
        <w:t xml:space="preserve">: </w:t>
      </w:r>
      <w:r w:rsidR="005F29E1">
        <w:t>Reduction of the unit cell of an orthogonal textile</w:t>
      </w:r>
      <w:bookmarkEnd w:id="124"/>
    </w:p>
    <w:p w14:paraId="6859C47A" w14:textId="77777777" w:rsidR="00D138B9" w:rsidRPr="00D138B9" w:rsidRDefault="00D138B9" w:rsidP="00D138B9"/>
    <w:p w14:paraId="46DDEEC9" w14:textId="5CAF0ED7" w:rsidR="004A32C9" w:rsidRDefault="005F29E1" w:rsidP="005F29E1">
      <w:proofErr w:type="gramStart"/>
      <w:r>
        <w:t>In order to</w:t>
      </w:r>
      <w:proofErr w:type="gramEnd"/>
      <w:r>
        <w:t xml:space="preserve"> use this feature in TexGen a reduced unit cell</w:t>
      </w:r>
      <w:r w:rsidR="00C27C8D">
        <w:t xml:space="preserve"> is created</w:t>
      </w:r>
      <w:r>
        <w:t xml:space="preserve"> where </w:t>
      </w:r>
      <w:r w:rsidR="004A32C9">
        <w:t xml:space="preserve">the </w:t>
      </w:r>
      <w:r>
        <w:t xml:space="preserve">model has an offset in </w:t>
      </w:r>
      <w:r w:rsidR="00C27C8D">
        <w:t xml:space="preserve">the </w:t>
      </w:r>
      <w:r w:rsidR="00815597">
        <w:rPr>
          <w:i/>
        </w:rPr>
        <w:t>x</w:t>
      </w:r>
      <w:r w:rsidR="00C27C8D">
        <w:t>-direction as shown in</w:t>
      </w:r>
      <w:r w:rsidR="004A32C9">
        <w:t xml:space="preserve"> </w:t>
      </w:r>
      <w:r w:rsidR="00AD71C3">
        <w:fldChar w:fldCharType="begin"/>
      </w:r>
      <w:r w:rsidR="00AD71C3">
        <w:instrText xml:space="preserve"> REF _Ref428903227 \h </w:instrText>
      </w:r>
      <w:r w:rsidR="00AD71C3">
        <w:fldChar w:fldCharType="separate"/>
      </w:r>
      <w:r w:rsidR="00353CD5">
        <w:t xml:space="preserve">Figure </w:t>
      </w:r>
      <w:r w:rsidR="00353CD5">
        <w:rPr>
          <w:noProof/>
        </w:rPr>
        <w:t>28</w:t>
      </w:r>
      <w:r w:rsidR="00AD71C3">
        <w:fldChar w:fldCharType="end"/>
      </w:r>
      <w:r>
        <w:t xml:space="preserve">. The voxel </w:t>
      </w:r>
      <w:r w:rsidR="004A32C9">
        <w:t>mesh</w:t>
      </w:r>
      <w:r w:rsidR="008E1EE7">
        <w:t xml:space="preserve">, </w:t>
      </w:r>
      <w:r w:rsidR="008E1EE7" w:rsidRPr="008E1EE7">
        <w:rPr>
          <w:i/>
        </w:rPr>
        <w:t>Vox</w:t>
      </w:r>
      <w:r w:rsidR="008E1EE7">
        <w:t>,</w:t>
      </w:r>
      <w:r w:rsidR="004A32C9">
        <w:t xml:space="preserve"> needs to </w:t>
      </w:r>
      <w:r>
        <w:t xml:space="preserve">be created with “Staggered” boundary conditions selected and </w:t>
      </w:r>
      <w:r w:rsidR="00C27C8D">
        <w:t xml:space="preserve">then </w:t>
      </w:r>
      <w:r w:rsidR="004A32C9">
        <w:t>a</w:t>
      </w:r>
      <w:r w:rsidR="00AD71C3">
        <w:t>n</w:t>
      </w:r>
      <w:r w:rsidR="004A32C9">
        <w:t xml:space="preserve"> </w:t>
      </w:r>
      <w:proofErr w:type="spellStart"/>
      <w:r w:rsidRPr="004A32C9">
        <w:rPr>
          <w:i/>
        </w:rPr>
        <w:t>XOffset</w:t>
      </w:r>
      <w:proofErr w:type="spellEnd"/>
      <w:r>
        <w:t xml:space="preserve"> </w:t>
      </w:r>
      <w:r w:rsidR="00C27C8D">
        <w:t xml:space="preserve">is </w:t>
      </w:r>
      <w:r>
        <w:t>specified</w:t>
      </w:r>
      <w:r w:rsidR="004A32C9">
        <w:t xml:space="preserve">. The </w:t>
      </w:r>
      <w:r>
        <w:t xml:space="preserve">value </w:t>
      </w:r>
      <w:r w:rsidR="004A32C9">
        <w:t xml:space="preserve">of </w:t>
      </w:r>
      <w:proofErr w:type="spellStart"/>
      <w:r w:rsidR="004A32C9" w:rsidRPr="004A32C9">
        <w:rPr>
          <w:i/>
        </w:rPr>
        <w:t>XOffset</w:t>
      </w:r>
      <w:proofErr w:type="spellEnd"/>
      <w:r w:rsidR="004A32C9">
        <w:t xml:space="preserve"> </w:t>
      </w:r>
      <w:r w:rsidR="00C27C8D">
        <w:t>is</w:t>
      </w:r>
      <w:r w:rsidR="004A32C9">
        <w:t xml:space="preserve"> set </w:t>
      </w:r>
      <w:r>
        <w:t xml:space="preserve">to the </w:t>
      </w:r>
      <w:r w:rsidR="00C27C8D">
        <w:t>pro</w:t>
      </w:r>
      <w:r>
        <w:t xml:space="preserve">portion of the unit cell length in </w:t>
      </w:r>
      <w:r w:rsidR="00815597">
        <w:rPr>
          <w:i/>
        </w:rPr>
        <w:t>x</w:t>
      </w:r>
      <w:r>
        <w:t xml:space="preserve">-direction </w:t>
      </w:r>
      <w:r w:rsidR="00C27C8D">
        <w:t xml:space="preserve">by which the unit cell is offset </w:t>
      </w:r>
      <w:proofErr w:type="gramStart"/>
      <w:r w:rsidR="00C27C8D">
        <w:t>in order to</w:t>
      </w:r>
      <w:proofErr w:type="gramEnd"/>
      <w:r w:rsidR="00C27C8D">
        <w:t xml:space="preserve"> </w:t>
      </w:r>
      <w:r>
        <w:t xml:space="preserve">achieve the correct </w:t>
      </w:r>
      <w:r w:rsidR="00C27C8D">
        <w:t>pattern</w:t>
      </w:r>
      <w:r w:rsidR="004A32C9">
        <w:t xml:space="preserve"> (0 &lt; </w:t>
      </w:r>
      <w:proofErr w:type="spellStart"/>
      <w:r w:rsidR="004A32C9" w:rsidRPr="004A32C9">
        <w:rPr>
          <w:i/>
        </w:rPr>
        <w:t>XOffset</w:t>
      </w:r>
      <w:proofErr w:type="spellEnd"/>
      <w:r w:rsidR="004A32C9">
        <w:t xml:space="preserve"> &lt; 1)</w:t>
      </w:r>
      <w:r>
        <w:t xml:space="preserve">. </w:t>
      </w:r>
    </w:p>
    <w:p w14:paraId="26B975FB" w14:textId="77777777" w:rsidR="00C27C8D" w:rsidRDefault="00C27C8D" w:rsidP="005F29E1"/>
    <w:p w14:paraId="2E2621C6" w14:textId="499EB1BC" w:rsidR="004A32C9" w:rsidRPr="004A32C9" w:rsidRDefault="004A32C9" w:rsidP="00C73EC3">
      <w:pPr>
        <w:pStyle w:val="NoSpacing"/>
      </w:pPr>
      <w:r w:rsidRPr="004A32C9">
        <w:t xml:space="preserve">Vox = </w:t>
      </w:r>
      <w:proofErr w:type="spellStart"/>
      <w:r w:rsidRPr="004A32C9">
        <w:t>CStaggeredVoxelMesh</w:t>
      </w:r>
      <w:proofErr w:type="spellEnd"/>
      <w:r w:rsidR="00A25727">
        <w:fldChar w:fldCharType="begin"/>
      </w:r>
      <w:r w:rsidR="00A25727">
        <w:instrText xml:space="preserve"> XE "</w:instrText>
      </w:r>
      <w:r w:rsidR="00A25727" w:rsidRPr="006E325E">
        <w:instrText>CStaggeredVoxelMesh</w:instrText>
      </w:r>
      <w:r w:rsidR="00A25727">
        <w:instrText xml:space="preserve">" </w:instrText>
      </w:r>
      <w:r w:rsidR="00A25727">
        <w:fldChar w:fldCharType="end"/>
      </w:r>
      <w:r w:rsidRPr="004A32C9">
        <w:t>(</w:t>
      </w:r>
      <w:r w:rsidR="00C73EC3">
        <w:t xml:space="preserve"> </w:t>
      </w:r>
      <w:r w:rsidRPr="004A32C9">
        <w:t>'</w:t>
      </w:r>
      <w:proofErr w:type="spellStart"/>
      <w:r w:rsidRPr="004A32C9">
        <w:t>CStaggeredPeriodicBoundaries</w:t>
      </w:r>
      <w:proofErr w:type="spellEnd"/>
      <w:r w:rsidR="00A25727">
        <w:fldChar w:fldCharType="begin"/>
      </w:r>
      <w:r w:rsidR="00A25727">
        <w:instrText xml:space="preserve"> XE "</w:instrText>
      </w:r>
      <w:r w:rsidR="00A25727" w:rsidRPr="006E325E">
        <w:instrText>CStaggeredPeriodicBoundaries</w:instrText>
      </w:r>
      <w:r w:rsidR="00A25727">
        <w:instrText xml:space="preserve">" </w:instrText>
      </w:r>
      <w:r w:rsidR="00A25727">
        <w:fldChar w:fldCharType="end"/>
      </w:r>
      <w:proofErr w:type="gramStart"/>
      <w:r w:rsidRPr="004A32C9">
        <w:t>'</w:t>
      </w:r>
      <w:r w:rsidR="00C73EC3">
        <w:t xml:space="preserve"> </w:t>
      </w:r>
      <w:r w:rsidRPr="004A32C9">
        <w:t>)</w:t>
      </w:r>
      <w:proofErr w:type="gramEnd"/>
    </w:p>
    <w:p w14:paraId="690E6569" w14:textId="436254B1" w:rsidR="004A32C9" w:rsidRDefault="004A32C9" w:rsidP="00DA357B">
      <w:pPr>
        <w:pStyle w:val="NoSpacing"/>
      </w:pPr>
      <w:proofErr w:type="spellStart"/>
      <w:r w:rsidRPr="004A32C9">
        <w:t>Vox.SetOffset</w:t>
      </w:r>
      <w:proofErr w:type="spellEnd"/>
      <w:r w:rsidR="00A25727">
        <w:fldChar w:fldCharType="begin"/>
      </w:r>
      <w:r w:rsidR="00A25727">
        <w:instrText xml:space="preserve"> XE "</w:instrText>
      </w:r>
      <w:r w:rsidR="00A25727" w:rsidRPr="006E325E">
        <w:instrText>SetOffset</w:instrText>
      </w:r>
      <w:r w:rsidR="00A25727">
        <w:instrText xml:space="preserve">" </w:instrText>
      </w:r>
      <w:r w:rsidR="00A25727">
        <w:fldChar w:fldCharType="end"/>
      </w:r>
      <w:r w:rsidRPr="004A32C9">
        <w:t>(</w:t>
      </w:r>
      <w:r>
        <w:t xml:space="preserve"> </w:t>
      </w:r>
      <w:proofErr w:type="spellStart"/>
      <w:r w:rsidR="00DA357B">
        <w:t>XOffset</w:t>
      </w:r>
      <w:proofErr w:type="spellEnd"/>
      <w:r w:rsidR="00DA357B">
        <w:t xml:space="preserve"> </w:t>
      </w:r>
    </w:p>
    <w:p w14:paraId="2E57F4C6" w14:textId="77777777" w:rsidR="00DA357B" w:rsidRDefault="00DA357B" w:rsidP="00DA357B">
      <w:pPr>
        <w:pStyle w:val="NoSpacing"/>
      </w:pPr>
    </w:p>
    <w:p w14:paraId="27C9ECF1" w14:textId="73A455BA" w:rsidR="007A655C" w:rsidRDefault="005F29E1" w:rsidP="005F29E1">
      <w:r>
        <w:lastRenderedPageBreak/>
        <w:t xml:space="preserve">For the model </w:t>
      </w:r>
      <w:r w:rsidR="004A32C9">
        <w:t xml:space="preserve">in </w:t>
      </w:r>
      <w:r w:rsidR="00AD71C3">
        <w:fldChar w:fldCharType="begin"/>
      </w:r>
      <w:r w:rsidR="00AD71C3">
        <w:instrText xml:space="preserve"> REF _Ref428903227 \h </w:instrText>
      </w:r>
      <w:r w:rsidR="00AD71C3">
        <w:fldChar w:fldCharType="separate"/>
      </w:r>
      <w:r w:rsidR="00353CD5">
        <w:t xml:space="preserve">Figure </w:t>
      </w:r>
      <w:r w:rsidR="00353CD5">
        <w:rPr>
          <w:noProof/>
        </w:rPr>
        <w:t>28</w:t>
      </w:r>
      <w:r w:rsidR="00AD71C3">
        <w:fldChar w:fldCharType="end"/>
      </w:r>
      <w:r w:rsidR="0011770E">
        <w:t>B</w:t>
      </w:r>
      <w:r w:rsidR="004A32C9">
        <w:t xml:space="preserve"> </w:t>
      </w:r>
      <w:r>
        <w:t xml:space="preserve">above, the value of </w:t>
      </w:r>
      <w:proofErr w:type="spellStart"/>
      <w:r w:rsidRPr="004A32C9">
        <w:rPr>
          <w:i/>
        </w:rPr>
        <w:t>XOffset</w:t>
      </w:r>
      <w:proofErr w:type="spellEnd"/>
      <w:r>
        <w:t xml:space="preserve"> is equal to 0.5 (</w:t>
      </w:r>
      <w:proofErr w:type="gramStart"/>
      <w:r>
        <w:t>i.e.</w:t>
      </w:r>
      <w:proofErr w:type="gramEnd"/>
      <w:r>
        <w:t xml:space="preserve"> half of </w:t>
      </w:r>
      <w:r w:rsidR="00924626">
        <w:t xml:space="preserve">the </w:t>
      </w:r>
      <w:r>
        <w:t xml:space="preserve">unit cell </w:t>
      </w:r>
      <w:r w:rsidR="00924626">
        <w:t>(</w:t>
      </w:r>
      <w:r w:rsidR="0011770E">
        <w:rPr>
          <w:i/>
        </w:rPr>
        <w:t>y</w:t>
      </w:r>
      <w:r w:rsidR="00924626">
        <w:t xml:space="preserve">) </w:t>
      </w:r>
      <w:r>
        <w:t xml:space="preserve">length). </w:t>
      </w:r>
      <w:r w:rsidR="004A32C9">
        <w:t>Using</w:t>
      </w:r>
    </w:p>
    <w:p w14:paraId="33EFDF86" w14:textId="77777777" w:rsidR="00C27C8D" w:rsidRDefault="00C27C8D" w:rsidP="005F29E1"/>
    <w:p w14:paraId="67A6FBE8" w14:textId="4ACDB696" w:rsidR="007A655C" w:rsidRDefault="007A655C" w:rsidP="007A655C">
      <w:pPr>
        <w:pStyle w:val="NoSpacing"/>
        <w:tabs>
          <w:tab w:val="left" w:pos="2552"/>
        </w:tabs>
      </w:pPr>
      <w:proofErr w:type="spellStart"/>
      <w:r>
        <w:t>Vox.SaveVoxelMesh</w:t>
      </w:r>
      <w:proofErr w:type="spellEnd"/>
      <w:r>
        <w:fldChar w:fldCharType="begin"/>
      </w:r>
      <w:r>
        <w:instrText xml:space="preserve"> XE "</w:instrText>
      </w:r>
      <w:r w:rsidRPr="00786944">
        <w:instrText>SaveVoxelMesh</w:instrText>
      </w:r>
      <w:r>
        <w:instrText xml:space="preserve">" </w:instrText>
      </w:r>
      <w:r>
        <w:fldChar w:fldCharType="end"/>
      </w:r>
      <w:r>
        <w:t xml:space="preserve">( Textile, </w:t>
      </w:r>
      <w:proofErr w:type="spellStart"/>
      <w:r>
        <w:t>fname</w:t>
      </w:r>
      <w:proofErr w:type="spellEnd"/>
      <w:r>
        <w:t xml:space="preserve">, </w:t>
      </w:r>
      <w:proofErr w:type="spellStart"/>
      <w:r>
        <w:t>v</w:t>
      </w:r>
      <w:r w:rsidRPr="00717938">
        <w:rPr>
          <w:vertAlign w:val="subscript"/>
        </w:rPr>
        <w:t>x</w:t>
      </w:r>
      <w:proofErr w:type="spellEnd"/>
      <w:r>
        <w:t xml:space="preserve">, </w:t>
      </w:r>
      <w:proofErr w:type="spellStart"/>
      <w:r>
        <w:t>v</w:t>
      </w:r>
      <w:r w:rsidRPr="00717938">
        <w:rPr>
          <w:vertAlign w:val="subscript"/>
        </w:rPr>
        <w:t>y</w:t>
      </w:r>
      <w:proofErr w:type="spellEnd"/>
      <w:r>
        <w:t xml:space="preserve">, </w:t>
      </w:r>
      <w:proofErr w:type="spellStart"/>
      <w:r>
        <w:t>v</w:t>
      </w:r>
      <w:r w:rsidRPr="00717938">
        <w:rPr>
          <w:vertAlign w:val="subscript"/>
        </w:rPr>
        <w:t>z</w:t>
      </w:r>
      <w:proofErr w:type="spellEnd"/>
      <w:r>
        <w:t xml:space="preserve">, </w:t>
      </w:r>
      <w:proofErr w:type="spellStart"/>
      <w:r>
        <w:t>out_matrix</w:t>
      </w:r>
      <w:proofErr w:type="spellEnd"/>
      <w:r>
        <w:t xml:space="preserve">, </w:t>
      </w:r>
    </w:p>
    <w:p w14:paraId="0C1AE374" w14:textId="621EED34" w:rsidR="007A655C" w:rsidRDefault="007A655C" w:rsidP="007A655C">
      <w:pPr>
        <w:pStyle w:val="NoSpacing"/>
        <w:tabs>
          <w:tab w:val="left" w:pos="2552"/>
        </w:tabs>
      </w:pPr>
      <w:r>
        <w:tab/>
      </w:r>
      <w:proofErr w:type="spellStart"/>
      <w:r>
        <w:t>out_yarns</w:t>
      </w:r>
      <w:proofErr w:type="spellEnd"/>
      <w:r>
        <w:t xml:space="preserve">, </w:t>
      </w:r>
      <w:proofErr w:type="spellStart"/>
      <w:r>
        <w:t>tbound</w:t>
      </w:r>
      <w:proofErr w:type="spellEnd"/>
      <w:r>
        <w:t xml:space="preserve">, </w:t>
      </w:r>
      <w:proofErr w:type="spellStart"/>
      <w:r>
        <w:t>etype</w:t>
      </w:r>
      <w:proofErr w:type="spellEnd"/>
      <w:r>
        <w:t>)</w:t>
      </w:r>
    </w:p>
    <w:p w14:paraId="01982EB4" w14:textId="77777777" w:rsidR="00B0384B" w:rsidRDefault="00B0384B" w:rsidP="005F29E1"/>
    <w:p w14:paraId="1514A8DE" w14:textId="1B05B344" w:rsidR="004A32C9" w:rsidRDefault="00B0384B" w:rsidP="005F29E1">
      <w:r>
        <w:t>TexGen will save a voxel mesh and apply boundary conditions which link corresponding points as shown in</w:t>
      </w:r>
      <w:r w:rsidR="008F6EF0">
        <w:t xml:space="preserve"> </w:t>
      </w:r>
      <w:r w:rsidR="00AD71C3">
        <w:fldChar w:fldCharType="begin"/>
      </w:r>
      <w:r w:rsidR="00AD71C3">
        <w:instrText xml:space="preserve"> REF _Ref496001377 \h </w:instrText>
      </w:r>
      <w:r w:rsidR="00AD71C3">
        <w:fldChar w:fldCharType="separate"/>
      </w:r>
      <w:r w:rsidR="00353CD5">
        <w:t xml:space="preserve">Figure </w:t>
      </w:r>
      <w:r w:rsidR="00353CD5">
        <w:rPr>
          <w:noProof/>
        </w:rPr>
        <w:t>29</w:t>
      </w:r>
      <w:r w:rsidR="00353CD5">
        <w:t xml:space="preserve">: </w:t>
      </w:r>
      <w:r w:rsidR="00353CD5" w:rsidRPr="00CE48A8">
        <w:t xml:space="preserve">Corresponding points of the </w:t>
      </w:r>
      <w:proofErr w:type="gramStart"/>
      <w:r w:rsidR="00353CD5" w:rsidRPr="00CE48A8">
        <w:t>1/2 unit</w:t>
      </w:r>
      <w:proofErr w:type="gramEnd"/>
      <w:r w:rsidR="00353CD5" w:rsidRPr="00CE48A8">
        <w:t xml:space="preserve"> cell</w:t>
      </w:r>
      <w:r w:rsidR="00353CD5">
        <w:t>.</w:t>
      </w:r>
      <w:r w:rsidR="00AD71C3">
        <w:fldChar w:fldCharType="end"/>
      </w:r>
      <w:r>
        <w:t>.</w:t>
      </w:r>
    </w:p>
    <w:p w14:paraId="7069BC5C" w14:textId="77777777" w:rsidR="00B0384B" w:rsidRDefault="00B0384B" w:rsidP="005F29E1"/>
    <w:p w14:paraId="21A31AD7" w14:textId="77777777" w:rsidR="005F29E1" w:rsidRDefault="005F29E1" w:rsidP="005F29E1">
      <w:pPr>
        <w:jc w:val="center"/>
      </w:pPr>
      <w:r>
        <w:rPr>
          <w:noProof/>
          <w:lang w:eastAsia="en-GB"/>
        </w:rPr>
        <w:drawing>
          <wp:inline distT="0" distB="0" distL="0" distR="0" wp14:anchorId="4367121C" wp14:editId="642EA0CC">
            <wp:extent cx="2819400" cy="1790700"/>
            <wp:effectExtent l="19050" t="0" r="0" b="0"/>
            <wp:docPr id="39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5" cstate="print"/>
                    <a:srcRect/>
                    <a:stretch>
                      <a:fillRect/>
                    </a:stretch>
                  </pic:blipFill>
                  <pic:spPr bwMode="auto">
                    <a:xfrm>
                      <a:off x="0" y="0"/>
                      <a:ext cx="2819400" cy="1790700"/>
                    </a:xfrm>
                    <a:prstGeom prst="rect">
                      <a:avLst/>
                    </a:prstGeom>
                    <a:noFill/>
                    <a:ln w="9525">
                      <a:noFill/>
                      <a:miter lim="800000"/>
                      <a:headEnd/>
                      <a:tailEnd/>
                    </a:ln>
                  </pic:spPr>
                </pic:pic>
              </a:graphicData>
            </a:graphic>
          </wp:inline>
        </w:drawing>
      </w:r>
      <w:r>
        <w:t xml:space="preserve">      </w:t>
      </w:r>
    </w:p>
    <w:p w14:paraId="094975C9" w14:textId="2139D0C5" w:rsidR="005F29E1" w:rsidRPr="00CE48A8" w:rsidRDefault="00D138B9" w:rsidP="00D138B9">
      <w:pPr>
        <w:pStyle w:val="Caption"/>
      </w:pPr>
      <w:bookmarkStart w:id="125" w:name="_Ref428903811"/>
      <w:bookmarkStart w:id="126" w:name="_Ref496001377"/>
      <w:r>
        <w:t xml:space="preserve">Figure </w:t>
      </w:r>
      <w:r w:rsidR="000C3F0F">
        <w:rPr>
          <w:noProof/>
        </w:rPr>
        <w:fldChar w:fldCharType="begin"/>
      </w:r>
      <w:r w:rsidR="000C3F0F">
        <w:rPr>
          <w:noProof/>
        </w:rPr>
        <w:instrText xml:space="preserve"> SEQ Figure \* ARABIC </w:instrText>
      </w:r>
      <w:r w:rsidR="000C3F0F">
        <w:rPr>
          <w:noProof/>
        </w:rPr>
        <w:fldChar w:fldCharType="separate"/>
      </w:r>
      <w:r w:rsidR="00353CD5">
        <w:rPr>
          <w:noProof/>
        </w:rPr>
        <w:t>29</w:t>
      </w:r>
      <w:r w:rsidR="000C3F0F">
        <w:rPr>
          <w:noProof/>
        </w:rPr>
        <w:fldChar w:fldCharType="end"/>
      </w:r>
      <w:bookmarkEnd w:id="125"/>
      <w:r>
        <w:t xml:space="preserve">: </w:t>
      </w:r>
      <w:r w:rsidR="005F29E1" w:rsidRPr="00CE48A8">
        <w:t xml:space="preserve">Corresponding points of the </w:t>
      </w:r>
      <w:proofErr w:type="gramStart"/>
      <w:r w:rsidR="005F29E1" w:rsidRPr="00CE48A8">
        <w:t>1/2 unit</w:t>
      </w:r>
      <w:proofErr w:type="gramEnd"/>
      <w:r w:rsidR="005F29E1" w:rsidRPr="00CE48A8">
        <w:t xml:space="preserve"> cell</w:t>
      </w:r>
      <w:r w:rsidR="00C93989">
        <w:t>.</w:t>
      </w:r>
      <w:bookmarkEnd w:id="126"/>
    </w:p>
    <w:p w14:paraId="62386507" w14:textId="77777777" w:rsidR="005F29E1" w:rsidRPr="00540267" w:rsidRDefault="005F29E1" w:rsidP="005F29E1"/>
    <w:p w14:paraId="1CD0A902" w14:textId="693DEAA8" w:rsidR="005F29E1" w:rsidRDefault="00924626" w:rsidP="007A1431">
      <w:r>
        <w:t>N</w:t>
      </w:r>
      <w:r w:rsidR="00C73EC3">
        <w:t xml:space="preserve">ote that the mesh resolution, </w:t>
      </w:r>
      <w:proofErr w:type="spellStart"/>
      <w:r w:rsidR="00C73EC3" w:rsidRPr="00C73EC3">
        <w:rPr>
          <w:i/>
        </w:rPr>
        <w:t>v</w:t>
      </w:r>
      <w:r w:rsidR="00C73EC3" w:rsidRPr="00C73EC3">
        <w:rPr>
          <w:i/>
          <w:vertAlign w:val="subscript"/>
        </w:rPr>
        <w:t>x</w:t>
      </w:r>
      <w:proofErr w:type="spellEnd"/>
      <w:r w:rsidR="00C73EC3">
        <w:t xml:space="preserve">, in the case of staggered voxel meshes needs be </w:t>
      </w:r>
      <w:r w:rsidR="00C73EC3" w:rsidRPr="00C73EC3">
        <w:t>divisible without remainder</w:t>
      </w:r>
      <w:r w:rsidR="00C93989">
        <w:t xml:space="preserve"> by </w:t>
      </w:r>
      <w:proofErr w:type="spellStart"/>
      <w:r w:rsidR="00C93989" w:rsidRPr="00C93989">
        <w:rPr>
          <w:i/>
        </w:rPr>
        <w:t>XOffset</w:t>
      </w:r>
      <w:proofErr w:type="spellEnd"/>
      <w:r w:rsidR="00C73EC3">
        <w:t>. This will be checked during export and if this condition is not met an error message will be displayed:</w:t>
      </w:r>
    </w:p>
    <w:p w14:paraId="3842D7B2" w14:textId="74261B32" w:rsidR="00C73EC3" w:rsidRPr="00C73EC3" w:rsidRDefault="00C73EC3" w:rsidP="00C73EC3">
      <w:pPr>
        <w:rPr>
          <w:szCs w:val="20"/>
        </w:rPr>
      </w:pPr>
      <w:r w:rsidRPr="00C73EC3">
        <w:rPr>
          <w:szCs w:val="20"/>
        </w:rPr>
        <w:t>“Number of x voxels must satisfy N mod (1/offset) = 0 condition</w:t>
      </w:r>
    </w:p>
    <w:p w14:paraId="77598ADF" w14:textId="77777777" w:rsidR="00C73EC3" w:rsidRPr="00C73EC3" w:rsidRDefault="00C73EC3" w:rsidP="00C73EC3">
      <w:r w:rsidRPr="00C73EC3">
        <w:rPr>
          <w:szCs w:val="20"/>
        </w:rPr>
        <w:t>Unable to create ABAQUS input file: Error calculating voxel sizes”</w:t>
      </w:r>
    </w:p>
    <w:p w14:paraId="27F8C9C2" w14:textId="77777777" w:rsidR="00C73EC3" w:rsidRDefault="00C73EC3" w:rsidP="00C73EC3"/>
    <w:p w14:paraId="026E2483" w14:textId="515F1A34" w:rsidR="009B2D24" w:rsidRDefault="007548E2" w:rsidP="00C73EC3">
      <w:r>
        <w:t>It should be noted that the staggered</w:t>
      </w:r>
      <w:r w:rsidR="009B2D24">
        <w:t xml:space="preserve"> boundary conditions </w:t>
      </w:r>
      <w:r>
        <w:t>are on</w:t>
      </w:r>
      <w:r w:rsidR="009B2D24">
        <w:t xml:space="preserve">ly for displacement in </w:t>
      </w:r>
      <w:r w:rsidR="009B2D24" w:rsidRPr="009B2D24">
        <w:rPr>
          <w:i/>
        </w:rPr>
        <w:t>x</w:t>
      </w:r>
      <w:r w:rsidR="009B2D24">
        <w:t xml:space="preserve">, </w:t>
      </w:r>
      <w:r w:rsidR="009B2D24" w:rsidRPr="009B2D24">
        <w:rPr>
          <w:i/>
        </w:rPr>
        <w:t>y</w:t>
      </w:r>
      <w:r w:rsidR="009B2D24">
        <w:t xml:space="preserve"> and </w:t>
      </w:r>
      <w:proofErr w:type="spellStart"/>
      <w:r w:rsidR="009B2D24" w:rsidRPr="009B2D24">
        <w:rPr>
          <w:i/>
        </w:rPr>
        <w:t>xy</w:t>
      </w:r>
      <w:proofErr w:type="spellEnd"/>
      <w:r w:rsidR="009B2D24">
        <w:t xml:space="preserve"> direction. Any contribution in through thickness (</w:t>
      </w:r>
      <w:r w:rsidR="009B2D24" w:rsidRPr="009B2D24">
        <w:rPr>
          <w:i/>
        </w:rPr>
        <w:t>z</w:t>
      </w:r>
      <w:r w:rsidR="009B2D24">
        <w:t>-direction) is ignored.</w:t>
      </w:r>
    </w:p>
    <w:p w14:paraId="204D6EBB" w14:textId="77777777" w:rsidR="005F29E1" w:rsidRDefault="005F29E1" w:rsidP="005F29E1"/>
    <w:p w14:paraId="559DADAF" w14:textId="7D965EFA" w:rsidR="005F29E1" w:rsidRDefault="0069610C" w:rsidP="001511F9">
      <w:pPr>
        <w:pStyle w:val="Heading3"/>
      </w:pPr>
      <w:bookmarkStart w:id="127" w:name="_Ref495999754"/>
      <w:bookmarkStart w:id="128" w:name="_Toc76652657"/>
      <w:r>
        <w:t>10</w:t>
      </w:r>
      <w:r w:rsidR="002C434B">
        <w:t xml:space="preserve">.3.2 </w:t>
      </w:r>
      <w:r w:rsidR="004A32C9">
        <w:t xml:space="preserve">Sheared Voxel </w:t>
      </w:r>
      <w:r w:rsidR="001511F9">
        <w:t>M</w:t>
      </w:r>
      <w:r w:rsidR="004A32C9">
        <w:t>esh</w:t>
      </w:r>
      <w:r w:rsidR="005F29E1" w:rsidRPr="00B56930">
        <w:t>.</w:t>
      </w:r>
      <w:bookmarkEnd w:id="127"/>
      <w:bookmarkEnd w:id="128"/>
    </w:p>
    <w:p w14:paraId="6F44CF40" w14:textId="6467E8CF" w:rsidR="00B0384B" w:rsidRPr="00B0384B" w:rsidRDefault="00B0384B" w:rsidP="00B0384B">
      <w:r>
        <w:t xml:space="preserve">Where a sheared textile has been created with a sheared domain it is possible to export a sheared voxel mesh.  In this case the </w:t>
      </w:r>
      <w:r w:rsidR="00F66D37">
        <w:t xml:space="preserve">voxels are </w:t>
      </w:r>
      <w:proofErr w:type="spellStart"/>
      <w:r w:rsidR="00F66D37">
        <w:t>parallepiped</w:t>
      </w:r>
      <w:proofErr w:type="spellEnd"/>
      <w:r w:rsidR="00F66D37">
        <w:t xml:space="preserve"> shapes so that they align with the sides of the domain. The boundary conditions then </w:t>
      </w:r>
      <w:proofErr w:type="gramStart"/>
      <w:r w:rsidR="00F66D37">
        <w:t>take into account</w:t>
      </w:r>
      <w:proofErr w:type="gramEnd"/>
      <w:r w:rsidR="00F66D37">
        <w:t xml:space="preserve"> the extra x offset required to match corresponding nodes on opposite sides of the domain due to the shear.</w:t>
      </w:r>
      <w:r w:rsidR="00225961">
        <w:t xml:space="preserve">  The </w:t>
      </w:r>
      <w:proofErr w:type="spellStart"/>
      <w:r w:rsidR="00225961">
        <w:t>SaveVoxelMesh</w:t>
      </w:r>
      <w:proofErr w:type="spellEnd"/>
      <w:r w:rsidR="00225961">
        <w:t xml:space="preserve"> function is then called as described in Section </w:t>
      </w:r>
      <w:r w:rsidR="00A15BF7">
        <w:fldChar w:fldCharType="begin"/>
      </w:r>
      <w:r w:rsidR="00A15BF7">
        <w:instrText xml:space="preserve"> REF _Ref428903965 \h </w:instrText>
      </w:r>
      <w:r w:rsidR="00A15BF7">
        <w:fldChar w:fldCharType="separate"/>
      </w:r>
      <w:r w:rsidR="00353CD5">
        <w:t>10.3 Voxel Mesh Export</w:t>
      </w:r>
      <w:r w:rsidR="00A15BF7">
        <w:fldChar w:fldCharType="end"/>
      </w:r>
      <w:r w:rsidR="00225961">
        <w:t>, this time using the SHEARED_BC parameter.</w:t>
      </w:r>
    </w:p>
    <w:p w14:paraId="1D1D03CB" w14:textId="77777777" w:rsidR="005F29E1" w:rsidRDefault="005F29E1" w:rsidP="005F29E1"/>
    <w:p w14:paraId="58D06902" w14:textId="1DB4D5C5" w:rsidR="005F29E1" w:rsidRDefault="00F62522" w:rsidP="00F66D37">
      <w:pPr>
        <w:pStyle w:val="NoSpacing"/>
      </w:pPr>
      <w:r>
        <w:t xml:space="preserve">Vox = </w:t>
      </w:r>
      <w:proofErr w:type="spellStart"/>
      <w:r>
        <w:t>CSheared</w:t>
      </w:r>
      <w:r w:rsidR="00F66D37" w:rsidRPr="004A32C9">
        <w:t>VoxelMesh</w:t>
      </w:r>
      <w:proofErr w:type="spellEnd"/>
      <w:r w:rsidR="00F66D37">
        <w:fldChar w:fldCharType="begin"/>
      </w:r>
      <w:r w:rsidR="00F66D37">
        <w:instrText xml:space="preserve"> XE "</w:instrText>
      </w:r>
      <w:r w:rsidR="00F66D37" w:rsidRPr="006E325E">
        <w:instrText>CStaggeredVoxelMesh</w:instrText>
      </w:r>
      <w:r w:rsidR="00F66D37">
        <w:instrText xml:space="preserve">" </w:instrText>
      </w:r>
      <w:r w:rsidR="00F66D37">
        <w:fldChar w:fldCharType="end"/>
      </w:r>
      <w:r w:rsidR="00F66D37" w:rsidRPr="004A32C9">
        <w:t>(</w:t>
      </w:r>
      <w:r w:rsidR="00F66D37">
        <w:t xml:space="preserve"> </w:t>
      </w:r>
      <w:r w:rsidR="00F66D37" w:rsidRPr="004A32C9">
        <w:t>'</w:t>
      </w:r>
      <w:proofErr w:type="spellStart"/>
      <w:r w:rsidR="00F66D37" w:rsidRPr="004A32C9">
        <w:t>C</w:t>
      </w:r>
      <w:r w:rsidR="00F66D37">
        <w:t>Sheared</w:t>
      </w:r>
      <w:r w:rsidR="00F66D37" w:rsidRPr="004A32C9">
        <w:t>PeriodicBoundaries</w:t>
      </w:r>
      <w:proofErr w:type="spellEnd"/>
      <w:r w:rsidR="00F66D37">
        <w:fldChar w:fldCharType="begin"/>
      </w:r>
      <w:r w:rsidR="00F66D37">
        <w:instrText xml:space="preserve"> XE "</w:instrText>
      </w:r>
      <w:r w:rsidR="00F66D37" w:rsidRPr="006E325E">
        <w:instrText>CStaggeredPeriodicBoundaries</w:instrText>
      </w:r>
      <w:r w:rsidR="00F66D37">
        <w:instrText xml:space="preserve">" </w:instrText>
      </w:r>
      <w:r w:rsidR="00F66D37">
        <w:fldChar w:fldCharType="end"/>
      </w:r>
      <w:proofErr w:type="gramStart"/>
      <w:r w:rsidR="00F66D37" w:rsidRPr="004A32C9">
        <w:t>'</w:t>
      </w:r>
      <w:r w:rsidR="00F66D37">
        <w:t xml:space="preserve"> </w:t>
      </w:r>
      <w:r w:rsidR="00F66D37" w:rsidRPr="004A32C9">
        <w:t>)</w:t>
      </w:r>
      <w:proofErr w:type="gramEnd"/>
    </w:p>
    <w:p w14:paraId="0FE2DBDD" w14:textId="1CF66D33" w:rsidR="00EB35D8" w:rsidRDefault="00F62522" w:rsidP="00B16547">
      <w:pPr>
        <w:pStyle w:val="NoSpacing"/>
        <w:tabs>
          <w:tab w:val="left" w:pos="2552"/>
        </w:tabs>
      </w:pPr>
      <w:proofErr w:type="spellStart"/>
      <w:r>
        <w:t>Vox.SaveVoxelMesh</w:t>
      </w:r>
      <w:proofErr w:type="spellEnd"/>
      <w:proofErr w:type="gramStart"/>
      <w:r>
        <w:t>( textile</w:t>
      </w:r>
      <w:proofErr w:type="gramEnd"/>
      <w:r>
        <w:t xml:space="preserve">, </w:t>
      </w:r>
      <w:proofErr w:type="spellStart"/>
      <w:r>
        <w:t>fName</w:t>
      </w:r>
      <w:proofErr w:type="spellEnd"/>
      <w:r>
        <w:t xml:space="preserve">, </w:t>
      </w:r>
      <w:proofErr w:type="spellStart"/>
      <w:r>
        <w:t>v</w:t>
      </w:r>
      <w:r w:rsidRPr="00717938">
        <w:rPr>
          <w:vertAlign w:val="subscript"/>
        </w:rPr>
        <w:t>x</w:t>
      </w:r>
      <w:proofErr w:type="spellEnd"/>
      <w:r>
        <w:t xml:space="preserve">, </w:t>
      </w:r>
      <w:proofErr w:type="spellStart"/>
      <w:r>
        <w:t>v</w:t>
      </w:r>
      <w:r w:rsidRPr="00717938">
        <w:rPr>
          <w:vertAlign w:val="subscript"/>
        </w:rPr>
        <w:t>y</w:t>
      </w:r>
      <w:proofErr w:type="spellEnd"/>
      <w:r>
        <w:t xml:space="preserve">, </w:t>
      </w:r>
      <w:proofErr w:type="spellStart"/>
      <w:r>
        <w:t>v</w:t>
      </w:r>
      <w:r w:rsidRPr="00717938">
        <w:rPr>
          <w:vertAlign w:val="subscript"/>
        </w:rPr>
        <w:t>z</w:t>
      </w:r>
      <w:proofErr w:type="spellEnd"/>
      <w:r>
        <w:t>, True, False, SHEARED_BC, 0</w:t>
      </w:r>
    </w:p>
    <w:p w14:paraId="21AD69FF" w14:textId="77777777" w:rsidR="00EB35D8" w:rsidRDefault="00EB35D8" w:rsidP="00EB35D8"/>
    <w:p w14:paraId="5D2EB838" w14:textId="1A421FD2" w:rsidR="00EB35D8" w:rsidRDefault="000F0A89" w:rsidP="00EB35D8">
      <w:r>
        <w:t>An example of a sheared voxel mesh is shown in Figure 29.</w:t>
      </w:r>
    </w:p>
    <w:p w14:paraId="75CB8923" w14:textId="77777777" w:rsidR="000F0A89" w:rsidRDefault="000F0A89" w:rsidP="00EB35D8"/>
    <w:p w14:paraId="0A0CC929" w14:textId="77777777" w:rsidR="00EB35D8" w:rsidRDefault="00EB35D8" w:rsidP="00EB35D8"/>
    <w:p w14:paraId="06802701" w14:textId="21389E81" w:rsidR="00DA639B" w:rsidRDefault="00842840" w:rsidP="00893043">
      <w:r>
        <w:t>.</w:t>
      </w:r>
    </w:p>
    <w:p w14:paraId="0331A43A" w14:textId="62F3E3B4" w:rsidR="00B16547" w:rsidRDefault="00B16547" w:rsidP="00893043"/>
    <w:p w14:paraId="41736188" w14:textId="027182E4" w:rsidR="00A628AB" w:rsidRDefault="00A628AB" w:rsidP="00893043"/>
    <w:p w14:paraId="57B70831" w14:textId="77777777" w:rsidR="00A628AB" w:rsidRDefault="00A628AB" w:rsidP="00893043"/>
    <w:p w14:paraId="3D13AEF0" w14:textId="7436CBD2" w:rsidR="00B16547" w:rsidRDefault="00B16547">
      <w:pPr>
        <w:spacing w:after="200" w:line="276" w:lineRule="auto"/>
        <w:rPr>
          <w:bCs/>
          <w:sz w:val="20"/>
          <w:szCs w:val="18"/>
        </w:rPr>
      </w:pPr>
      <w:bookmarkStart w:id="129" w:name="_Ref527626182"/>
    </w:p>
    <w:p w14:paraId="7112A976" w14:textId="77777777" w:rsidR="004648AD" w:rsidRDefault="004648AD" w:rsidP="00A15BF7">
      <w:pPr>
        <w:pStyle w:val="Caption"/>
      </w:pPr>
    </w:p>
    <w:p w14:paraId="651F46AF" w14:textId="460EB3C7" w:rsidR="005B62CE" w:rsidRDefault="00DA357B" w:rsidP="00A15BF7">
      <w:pPr>
        <w:pStyle w:val="Caption"/>
      </w:pPr>
      <w:r>
        <w:rPr>
          <w:noProof/>
          <w:lang w:eastAsia="en-GB"/>
        </w:rPr>
        <w:lastRenderedPageBreak/>
        <w:drawing>
          <wp:anchor distT="0" distB="0" distL="114300" distR="114300" simplePos="0" relativeHeight="251920384" behindDoc="0" locked="0" layoutInCell="1" allowOverlap="1" wp14:anchorId="76A5248F" wp14:editId="61A7007C">
            <wp:simplePos x="0" y="0"/>
            <wp:positionH relativeFrom="column">
              <wp:posOffset>3073400</wp:posOffset>
            </wp:positionH>
            <wp:positionV relativeFrom="paragraph">
              <wp:posOffset>-382905</wp:posOffset>
            </wp:positionV>
            <wp:extent cx="2459647" cy="1715135"/>
            <wp:effectExtent l="0" t="0" r="0" b="0"/>
            <wp:wrapNone/>
            <wp:docPr id="453" name="Picture 4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3" name="ShearedVoxel.png"/>
                    <pic:cNvPicPr/>
                  </pic:nvPicPr>
                  <pic:blipFill>
                    <a:blip r:embed="rId66" cstate="print">
                      <a:extLst>
                        <a:ext uri="{28A0092B-C50C-407E-A947-70E740481C1C}">
                          <a14:useLocalDpi xmlns:a14="http://schemas.microsoft.com/office/drawing/2010/main" val="0"/>
                        </a:ext>
                      </a:extLst>
                    </a:blip>
                    <a:stretch>
                      <a:fillRect/>
                    </a:stretch>
                  </pic:blipFill>
                  <pic:spPr>
                    <a:xfrm>
                      <a:off x="0" y="0"/>
                      <a:ext cx="2459647" cy="1715135"/>
                    </a:xfrm>
                    <a:prstGeom prst="rect">
                      <a:avLst/>
                    </a:prstGeom>
                  </pic:spPr>
                </pic:pic>
              </a:graphicData>
            </a:graphic>
            <wp14:sizeRelH relativeFrom="margin">
              <wp14:pctWidth>0</wp14:pctWidth>
            </wp14:sizeRelH>
            <wp14:sizeRelV relativeFrom="margin">
              <wp14:pctHeight>0</wp14:pctHeight>
            </wp14:sizeRelV>
          </wp:anchor>
        </w:drawing>
      </w:r>
      <w:r>
        <w:rPr>
          <w:noProof/>
          <w:lang w:eastAsia="en-GB"/>
        </w:rPr>
        <w:drawing>
          <wp:anchor distT="0" distB="0" distL="114300" distR="114300" simplePos="0" relativeHeight="251919360" behindDoc="0" locked="0" layoutInCell="1" allowOverlap="1" wp14:anchorId="11531E52" wp14:editId="2D9A5EBD">
            <wp:simplePos x="0" y="0"/>
            <wp:positionH relativeFrom="margin">
              <wp:posOffset>38100</wp:posOffset>
            </wp:positionH>
            <wp:positionV relativeFrom="paragraph">
              <wp:posOffset>-91440</wp:posOffset>
            </wp:positionV>
            <wp:extent cx="2786380" cy="1313815"/>
            <wp:effectExtent l="0" t="0" r="0" b="635"/>
            <wp:wrapNone/>
            <wp:docPr id="450" name="Picture 4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0" name="ShearedTextilePlain.png"/>
                    <pic:cNvPicPr/>
                  </pic:nvPicPr>
                  <pic:blipFill>
                    <a:blip r:embed="rId67" cstate="print">
                      <a:extLst>
                        <a:ext uri="{28A0092B-C50C-407E-A947-70E740481C1C}">
                          <a14:useLocalDpi xmlns:a14="http://schemas.microsoft.com/office/drawing/2010/main" val="0"/>
                        </a:ext>
                      </a:extLst>
                    </a:blip>
                    <a:stretch>
                      <a:fillRect/>
                    </a:stretch>
                  </pic:blipFill>
                  <pic:spPr>
                    <a:xfrm>
                      <a:off x="0" y="0"/>
                      <a:ext cx="2786380" cy="1313815"/>
                    </a:xfrm>
                    <a:prstGeom prst="rect">
                      <a:avLst/>
                    </a:prstGeom>
                  </pic:spPr>
                </pic:pic>
              </a:graphicData>
            </a:graphic>
            <wp14:sizeRelH relativeFrom="margin">
              <wp14:pctWidth>0</wp14:pctWidth>
            </wp14:sizeRelH>
            <wp14:sizeRelV relativeFrom="margin">
              <wp14:pctHeight>0</wp14:pctHeight>
            </wp14:sizeRelV>
          </wp:anchor>
        </w:drawing>
      </w:r>
    </w:p>
    <w:p w14:paraId="76B6A861" w14:textId="1DA81A3C" w:rsidR="00DA357B" w:rsidRDefault="00DA357B" w:rsidP="00DA357B"/>
    <w:p w14:paraId="55032B97" w14:textId="7A97068C" w:rsidR="00DA357B" w:rsidRDefault="00DA357B" w:rsidP="00DA357B"/>
    <w:p w14:paraId="0EE31476" w14:textId="7D60D4E0" w:rsidR="00DA357B" w:rsidRDefault="00DA357B" w:rsidP="00DA357B"/>
    <w:p w14:paraId="06D387B8" w14:textId="77777777" w:rsidR="00DA357B" w:rsidRPr="00DA357B" w:rsidRDefault="00DA357B" w:rsidP="00DA357B"/>
    <w:p w14:paraId="105B1CCB" w14:textId="77777777" w:rsidR="005B62CE" w:rsidRDefault="005B62CE" w:rsidP="00A15BF7">
      <w:pPr>
        <w:pStyle w:val="Caption"/>
      </w:pPr>
    </w:p>
    <w:p w14:paraId="4D5FA838" w14:textId="77777777" w:rsidR="005B62CE" w:rsidRDefault="005B62CE" w:rsidP="00A15BF7">
      <w:pPr>
        <w:pStyle w:val="Caption"/>
      </w:pPr>
    </w:p>
    <w:p w14:paraId="60B16300" w14:textId="77777777" w:rsidR="005B62CE" w:rsidRDefault="005B62CE" w:rsidP="00A15BF7">
      <w:pPr>
        <w:pStyle w:val="Caption"/>
      </w:pPr>
    </w:p>
    <w:p w14:paraId="423C7145" w14:textId="77777777" w:rsidR="005B62CE" w:rsidRDefault="005B62CE" w:rsidP="00A15BF7">
      <w:pPr>
        <w:pStyle w:val="Caption"/>
      </w:pPr>
    </w:p>
    <w:p w14:paraId="3CE7C0C0" w14:textId="0B9BAE9D" w:rsidR="00A15BF7" w:rsidRPr="00257767" w:rsidRDefault="00A15BF7" w:rsidP="00A15BF7">
      <w:pPr>
        <w:pStyle w:val="Caption"/>
        <w:rPr>
          <w:noProof/>
          <w:sz w:val="24"/>
        </w:rPr>
      </w:pPr>
      <w:r>
        <w:t xml:space="preserve">Figure </w:t>
      </w:r>
      <w:r w:rsidR="000C3F0F">
        <w:rPr>
          <w:noProof/>
        </w:rPr>
        <w:fldChar w:fldCharType="begin"/>
      </w:r>
      <w:r w:rsidR="000C3F0F">
        <w:rPr>
          <w:noProof/>
        </w:rPr>
        <w:instrText xml:space="preserve"> SEQ Figure \* ARABIC </w:instrText>
      </w:r>
      <w:r w:rsidR="000C3F0F">
        <w:rPr>
          <w:noProof/>
        </w:rPr>
        <w:fldChar w:fldCharType="separate"/>
      </w:r>
      <w:r w:rsidR="00353CD5">
        <w:rPr>
          <w:noProof/>
        </w:rPr>
        <w:t>30</w:t>
      </w:r>
      <w:r w:rsidR="000C3F0F">
        <w:rPr>
          <w:noProof/>
        </w:rPr>
        <w:fldChar w:fldCharType="end"/>
      </w:r>
      <w:bookmarkEnd w:id="129"/>
      <w:r>
        <w:t xml:space="preserve">: </w:t>
      </w:r>
      <w:r w:rsidRPr="00144456">
        <w:t>a) Sheared plain weave with sheared domain b) Voxel mesh export of matrix only showing voxels aligned to the sheared domain</w:t>
      </w:r>
    </w:p>
    <w:p w14:paraId="6807740A" w14:textId="4B6F959A" w:rsidR="005B62CE" w:rsidRDefault="005B62CE" w:rsidP="00183CFE">
      <w:pPr>
        <w:pStyle w:val="Heading3"/>
      </w:pPr>
    </w:p>
    <w:p w14:paraId="4435F0F1" w14:textId="2B89FEFA" w:rsidR="00C52DD9" w:rsidRDefault="0069610C" w:rsidP="00183CFE">
      <w:pPr>
        <w:pStyle w:val="Heading3"/>
      </w:pPr>
      <w:bookmarkStart w:id="130" w:name="_Toc76652658"/>
      <w:r>
        <w:t>10</w:t>
      </w:r>
      <w:r w:rsidR="001511F9">
        <w:t>.3.3 Rotated Voxel Mesh</w:t>
      </w:r>
      <w:bookmarkEnd w:id="130"/>
    </w:p>
    <w:p w14:paraId="6BEC7B6A" w14:textId="6A477FA6" w:rsidR="001511F9" w:rsidRDefault="001511F9" w:rsidP="00183CFE">
      <w:r>
        <w:t xml:space="preserve">Where a textile has been created with a rotated domain a voxel mesh can be exported with voxels aligned to the rotated axes of the domain. The boundary conditions </w:t>
      </w:r>
      <w:proofErr w:type="gramStart"/>
      <w:r>
        <w:t>take into account</w:t>
      </w:r>
      <w:proofErr w:type="gramEnd"/>
      <w:r>
        <w:t xml:space="preserve"> the offsets required to match corresponding nodes on opposite sides of the domain.  The Save </w:t>
      </w:r>
      <w:proofErr w:type="spellStart"/>
      <w:r>
        <w:t>VoxelMesh</w:t>
      </w:r>
      <w:proofErr w:type="spellEnd"/>
      <w:r>
        <w:t xml:space="preserve"> function is called using the ROTATED_BC parameter</w:t>
      </w:r>
    </w:p>
    <w:p w14:paraId="755034C8" w14:textId="77777777" w:rsidR="001511F9" w:rsidRDefault="001511F9" w:rsidP="00183CFE"/>
    <w:p w14:paraId="752E0153" w14:textId="049F3432" w:rsidR="001511F9" w:rsidRDefault="001511F9" w:rsidP="001511F9">
      <w:pPr>
        <w:pStyle w:val="NoSpacing"/>
      </w:pPr>
      <w:r>
        <w:t xml:space="preserve">Vox = </w:t>
      </w:r>
      <w:proofErr w:type="spellStart"/>
      <w:r>
        <w:t>CRotated</w:t>
      </w:r>
      <w:r w:rsidRPr="004A32C9">
        <w:t>VoxelMesh</w:t>
      </w:r>
      <w:proofErr w:type="spellEnd"/>
      <w:r>
        <w:fldChar w:fldCharType="begin"/>
      </w:r>
      <w:r>
        <w:instrText xml:space="preserve"> XE "</w:instrText>
      </w:r>
      <w:r w:rsidRPr="006E325E">
        <w:instrText>CStaggeredVoxelMesh</w:instrText>
      </w:r>
      <w:r>
        <w:instrText xml:space="preserve">" </w:instrText>
      </w:r>
      <w:r>
        <w:fldChar w:fldCharType="end"/>
      </w:r>
      <w:r w:rsidRPr="004A32C9">
        <w:t>(</w:t>
      </w:r>
      <w:r>
        <w:t xml:space="preserve"> </w:t>
      </w:r>
      <w:r w:rsidRPr="004A32C9">
        <w:t>'</w:t>
      </w:r>
      <w:proofErr w:type="spellStart"/>
      <w:r w:rsidRPr="004A32C9">
        <w:t>C</w:t>
      </w:r>
      <w:r>
        <w:t>Rotatedd</w:t>
      </w:r>
      <w:r w:rsidRPr="004A32C9">
        <w:t>PeriodicBoundaries</w:t>
      </w:r>
      <w:proofErr w:type="spellEnd"/>
      <w:r>
        <w:fldChar w:fldCharType="begin"/>
      </w:r>
      <w:r>
        <w:instrText xml:space="preserve"> XE "</w:instrText>
      </w:r>
      <w:r w:rsidRPr="006E325E">
        <w:instrText>CStaggeredPeriodicBoundaries</w:instrText>
      </w:r>
      <w:r>
        <w:instrText xml:space="preserve">" </w:instrText>
      </w:r>
      <w:r>
        <w:fldChar w:fldCharType="end"/>
      </w:r>
      <w:proofErr w:type="gramStart"/>
      <w:r w:rsidRPr="004A32C9">
        <w:t>'</w:t>
      </w:r>
      <w:r>
        <w:t xml:space="preserve"> </w:t>
      </w:r>
      <w:r w:rsidRPr="004A32C9">
        <w:t>)</w:t>
      </w:r>
      <w:proofErr w:type="gramEnd"/>
    </w:p>
    <w:p w14:paraId="591B2439" w14:textId="13BAF6EC" w:rsidR="001511F9" w:rsidRDefault="001511F9" w:rsidP="001511F9">
      <w:pPr>
        <w:pStyle w:val="NoSpacing"/>
      </w:pPr>
      <w:proofErr w:type="spellStart"/>
      <w:proofErr w:type="gramStart"/>
      <w:r>
        <w:t>VoxSaveVoxelMesh</w:t>
      </w:r>
      <w:proofErr w:type="spellEnd"/>
      <w:r>
        <w:t>( textile</w:t>
      </w:r>
      <w:proofErr w:type="gramEnd"/>
      <w:r>
        <w:t xml:space="preserve">, </w:t>
      </w:r>
      <w:proofErr w:type="spellStart"/>
      <w:r>
        <w:t>fName</w:t>
      </w:r>
      <w:proofErr w:type="spellEnd"/>
      <w:r>
        <w:t xml:space="preserve">, </w:t>
      </w:r>
      <w:proofErr w:type="spellStart"/>
      <w:r>
        <w:t>v</w:t>
      </w:r>
      <w:r w:rsidRPr="00717938">
        <w:rPr>
          <w:vertAlign w:val="subscript"/>
        </w:rPr>
        <w:t>x</w:t>
      </w:r>
      <w:proofErr w:type="spellEnd"/>
      <w:r>
        <w:t xml:space="preserve">, </w:t>
      </w:r>
      <w:proofErr w:type="spellStart"/>
      <w:r>
        <w:t>v</w:t>
      </w:r>
      <w:r w:rsidRPr="00717938">
        <w:rPr>
          <w:vertAlign w:val="subscript"/>
        </w:rPr>
        <w:t>y</w:t>
      </w:r>
      <w:proofErr w:type="spellEnd"/>
      <w:r>
        <w:t xml:space="preserve">, </w:t>
      </w:r>
      <w:proofErr w:type="spellStart"/>
      <w:r>
        <w:t>v</w:t>
      </w:r>
      <w:r w:rsidRPr="00717938">
        <w:rPr>
          <w:vertAlign w:val="subscript"/>
        </w:rPr>
        <w:t>z</w:t>
      </w:r>
      <w:proofErr w:type="spellEnd"/>
      <w:r>
        <w:t>, True, False, ROTATED_BC, 0)</w:t>
      </w:r>
    </w:p>
    <w:p w14:paraId="486E2843" w14:textId="3C124D5C" w:rsidR="001511F9" w:rsidRDefault="001511F9" w:rsidP="00F6289F"/>
    <w:p w14:paraId="3FF7F4FE" w14:textId="77777777" w:rsidR="005B62CE" w:rsidRDefault="00DA012E" w:rsidP="0028008B">
      <w:pPr>
        <w:pStyle w:val="Heading2"/>
      </w:pPr>
      <w:bookmarkStart w:id="131" w:name="_Toc76652659"/>
      <w:r>
        <w:t>10.4 Voxel Mesh with Octree Refinement and Smoothing</w:t>
      </w:r>
      <w:bookmarkEnd w:id="131"/>
    </w:p>
    <w:p w14:paraId="7EFA8E1D" w14:textId="40F9888A" w:rsidR="00CF27B9" w:rsidRDefault="00CF27B9" w:rsidP="005B62CE">
      <w:r>
        <w:t xml:space="preserve">Octree mesh refinement allows the creation of meshes with voxels of variable size. This is achieved by selective refinement of voxels which are close to yarns surfaces. These voxels are split into 8 smaller voxels which </w:t>
      </w:r>
      <w:proofErr w:type="gramStart"/>
      <w:r>
        <w:t>can be also be</w:t>
      </w:r>
      <w:proofErr w:type="gramEnd"/>
      <w:r>
        <w:t xml:space="preserve"> split in smaller voxels until a desired element size is achieved. This allows creation of an octree-refined voxel mesh which can give more precise results than a regular voxel mesh with the same number of elements. </w:t>
      </w:r>
    </w:p>
    <w:p w14:paraId="0BC766D3" w14:textId="2C428DA6" w:rsidR="00680A1A" w:rsidRDefault="00CF27B9" w:rsidP="00CF27B9">
      <w:pPr>
        <w:pStyle w:val="NormalWeb"/>
      </w:pPr>
      <w:r>
        <w:t xml:space="preserve">In addition to the octree refinement, a smoothing algorithm can be applied to the generated octree-refined mesh. The smoothing algorithm moves the nodes on the yarns surface </w:t>
      </w:r>
      <w:proofErr w:type="gramStart"/>
      <w:r>
        <w:t>in order to</w:t>
      </w:r>
      <w:proofErr w:type="gramEnd"/>
      <w:r>
        <w:t xml:space="preserve"> generate a smoother surface which would not create stress concentrations.</w:t>
      </w:r>
      <w:r w:rsidR="001B16FB">
        <w:t xml:space="preserve"> </w:t>
      </w:r>
      <w:r w:rsidR="00680A1A">
        <w:t xml:space="preserve">An example is shown in </w:t>
      </w:r>
      <w:r w:rsidR="00680A1A">
        <w:fldChar w:fldCharType="begin"/>
      </w:r>
      <w:r w:rsidR="00680A1A">
        <w:instrText xml:space="preserve"> REF _Ref35008306 \h </w:instrText>
      </w:r>
      <w:r w:rsidR="00680A1A">
        <w:fldChar w:fldCharType="separate"/>
      </w:r>
      <w:r w:rsidR="00353CD5">
        <w:t xml:space="preserve">Figure </w:t>
      </w:r>
      <w:r w:rsidR="00353CD5">
        <w:rPr>
          <w:noProof/>
        </w:rPr>
        <w:t>31</w:t>
      </w:r>
      <w:r w:rsidR="00680A1A">
        <w:fldChar w:fldCharType="end"/>
      </w:r>
      <w:r w:rsidR="00680A1A">
        <w:t>.</w:t>
      </w:r>
      <w:r w:rsidR="00680A1A">
        <w:rPr>
          <w:noProof/>
        </w:rPr>
        <w:drawing>
          <wp:inline distT="0" distB="0" distL="0" distR="0" wp14:anchorId="6030C5BC" wp14:editId="7C71E128">
            <wp:extent cx="3124200" cy="2349304"/>
            <wp:effectExtent l="0" t="0" r="0" b="0"/>
            <wp:docPr id="459" name="Picture 4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9" name="StraightYarn.png"/>
                    <pic:cNvPicPr/>
                  </pic:nvPicPr>
                  <pic:blipFill>
                    <a:blip r:embed="rId68" cstate="print">
                      <a:extLst>
                        <a:ext uri="{28A0092B-C50C-407E-A947-70E740481C1C}">
                          <a14:useLocalDpi xmlns:a14="http://schemas.microsoft.com/office/drawing/2010/main" val="0"/>
                        </a:ext>
                      </a:extLst>
                    </a:blip>
                    <a:stretch>
                      <a:fillRect/>
                    </a:stretch>
                  </pic:blipFill>
                  <pic:spPr>
                    <a:xfrm>
                      <a:off x="0" y="0"/>
                      <a:ext cx="3145790" cy="2365539"/>
                    </a:xfrm>
                    <a:prstGeom prst="rect">
                      <a:avLst/>
                    </a:prstGeom>
                  </pic:spPr>
                </pic:pic>
              </a:graphicData>
            </a:graphic>
          </wp:inline>
        </w:drawing>
      </w:r>
      <w:r w:rsidR="00680A1A">
        <w:rPr>
          <w:noProof/>
        </w:rPr>
        <w:drawing>
          <wp:inline distT="0" distB="0" distL="0" distR="0" wp14:anchorId="0DB4585F" wp14:editId="342EF56B">
            <wp:extent cx="2238375" cy="1942814"/>
            <wp:effectExtent l="0" t="0" r="0" b="635"/>
            <wp:docPr id="460" name="Picture 4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0" name="StraightOctreeVoxel.png"/>
                    <pic:cNvPicPr/>
                  </pic:nvPicPr>
                  <pic:blipFill>
                    <a:blip r:embed="rId69" cstate="print">
                      <a:extLst>
                        <a:ext uri="{28A0092B-C50C-407E-A947-70E740481C1C}">
                          <a14:useLocalDpi xmlns:a14="http://schemas.microsoft.com/office/drawing/2010/main" val="0"/>
                        </a:ext>
                      </a:extLst>
                    </a:blip>
                    <a:stretch>
                      <a:fillRect/>
                    </a:stretch>
                  </pic:blipFill>
                  <pic:spPr>
                    <a:xfrm>
                      <a:off x="0" y="0"/>
                      <a:ext cx="2245258" cy="1948788"/>
                    </a:xfrm>
                    <a:prstGeom prst="rect">
                      <a:avLst/>
                    </a:prstGeom>
                  </pic:spPr>
                </pic:pic>
              </a:graphicData>
            </a:graphic>
          </wp:inline>
        </w:drawing>
      </w:r>
    </w:p>
    <w:p w14:paraId="27D54591" w14:textId="190FDD67" w:rsidR="00680A1A" w:rsidRDefault="00680A1A" w:rsidP="00680A1A">
      <w:pPr>
        <w:pStyle w:val="Caption"/>
      </w:pPr>
      <w:bookmarkStart w:id="132" w:name="_Ref35008306"/>
      <w:r>
        <w:t xml:space="preserve">Figure </w:t>
      </w:r>
      <w:fldSimple w:instr=" SEQ Figure \* ARABIC ">
        <w:r w:rsidR="00353CD5">
          <w:rPr>
            <w:noProof/>
          </w:rPr>
          <w:t>31</w:t>
        </w:r>
      </w:fldSimple>
      <w:bookmarkEnd w:id="132"/>
      <w:r>
        <w:t xml:space="preserve"> Voxel mesh with octree refinement and </w:t>
      </w:r>
      <w:proofErr w:type="gramStart"/>
      <w:r>
        <w:t>Laplacian  smoothing</w:t>
      </w:r>
      <w:proofErr w:type="gramEnd"/>
    </w:p>
    <w:p w14:paraId="6DBD8D48" w14:textId="77777777" w:rsidR="00680A1A" w:rsidRPr="00680A1A" w:rsidRDefault="00680A1A" w:rsidP="00680A1A"/>
    <w:p w14:paraId="7474B34C" w14:textId="5687F712" w:rsidR="00DA012E" w:rsidRDefault="00CF27B9" w:rsidP="00CF27B9">
      <w:r>
        <w:t xml:space="preserve">After creation of a textile the voxel mesh with octree refinement and smoothing is generated using the </w:t>
      </w:r>
      <w:proofErr w:type="spellStart"/>
      <w:r>
        <w:t>COctreeVoxelMesh</w:t>
      </w:r>
      <w:proofErr w:type="spellEnd"/>
      <w:r w:rsidR="00DA357B">
        <w:fldChar w:fldCharType="begin"/>
      </w:r>
      <w:r w:rsidR="00DA357B">
        <w:instrText xml:space="preserve"> XE "</w:instrText>
      </w:r>
      <w:r w:rsidR="00DA357B" w:rsidRPr="002171B3">
        <w:instrText>COctreeVoxelMesh</w:instrText>
      </w:r>
      <w:r w:rsidR="00DA357B">
        <w:instrText xml:space="preserve">" </w:instrText>
      </w:r>
      <w:r w:rsidR="00DA357B">
        <w:fldChar w:fldCharType="end"/>
      </w:r>
      <w:r w:rsidR="0028008B">
        <w:fldChar w:fldCharType="begin"/>
      </w:r>
      <w:r w:rsidR="0028008B">
        <w:instrText xml:space="preserve"> XE "</w:instrText>
      </w:r>
      <w:r w:rsidR="0028008B" w:rsidRPr="006F1172">
        <w:instrText>COctreeVoxelMesh</w:instrText>
      </w:r>
      <w:r w:rsidR="0028008B">
        <w:instrText xml:space="preserve">" </w:instrText>
      </w:r>
      <w:r w:rsidR="0028008B">
        <w:fldChar w:fldCharType="end"/>
      </w:r>
      <w:r>
        <w:t xml:space="preserve"> class</w:t>
      </w:r>
    </w:p>
    <w:p w14:paraId="15B9D975" w14:textId="77777777" w:rsidR="00CF27B9" w:rsidRPr="00DA012E" w:rsidRDefault="00CF27B9" w:rsidP="00CF27B9"/>
    <w:p w14:paraId="0111469D" w14:textId="20924D56" w:rsidR="00DA012E" w:rsidRDefault="00CF27B9" w:rsidP="00CF27B9">
      <w:pPr>
        <w:pStyle w:val="NoSpacing"/>
      </w:pPr>
      <w:r>
        <w:t xml:space="preserve">Textile = </w:t>
      </w:r>
      <w:proofErr w:type="spellStart"/>
      <w:proofErr w:type="gramStart"/>
      <w:r>
        <w:t>GetTextile</w:t>
      </w:r>
      <w:proofErr w:type="spellEnd"/>
      <w:r>
        <w:t>(</w:t>
      </w:r>
      <w:proofErr w:type="gramEnd"/>
      <w:r>
        <w:t>)</w:t>
      </w:r>
    </w:p>
    <w:p w14:paraId="27ADB004" w14:textId="094A5942" w:rsidR="00CF27B9" w:rsidRDefault="00CF27B9" w:rsidP="00CF27B9">
      <w:pPr>
        <w:pStyle w:val="NoSpacing"/>
      </w:pPr>
      <w:proofErr w:type="spellStart"/>
      <w:r>
        <w:t>oc</w:t>
      </w:r>
      <w:proofErr w:type="spellEnd"/>
      <w:r>
        <w:t xml:space="preserve"> = </w:t>
      </w:r>
      <w:proofErr w:type="spellStart"/>
      <w:r>
        <w:t>COctreeVoxelMesh</w:t>
      </w:r>
      <w:proofErr w:type="spellEnd"/>
      <w:r w:rsidR="0028008B">
        <w:fldChar w:fldCharType="begin"/>
      </w:r>
      <w:r w:rsidR="0028008B">
        <w:instrText xml:space="preserve"> XE "</w:instrText>
      </w:r>
      <w:r w:rsidR="0028008B" w:rsidRPr="006F1172">
        <w:instrText>COctreeVoxelMesh</w:instrText>
      </w:r>
      <w:r w:rsidR="0028008B">
        <w:instrText xml:space="preserve">" </w:instrText>
      </w:r>
      <w:r w:rsidR="0028008B">
        <w:fldChar w:fldCharType="end"/>
      </w:r>
      <w:r>
        <w:t>()</w:t>
      </w:r>
    </w:p>
    <w:p w14:paraId="128DE18F" w14:textId="2D040D01" w:rsidR="00CF27B9" w:rsidRDefault="00CF27B9" w:rsidP="00CF27B9">
      <w:pPr>
        <w:pStyle w:val="NoSpacing"/>
      </w:pPr>
      <w:r>
        <w:t># Generate an octree mesh</w:t>
      </w:r>
    </w:p>
    <w:p w14:paraId="0F73B78F" w14:textId="6156BF72" w:rsidR="00CF27B9" w:rsidRDefault="00CF27B9" w:rsidP="00CF27B9">
      <w:pPr>
        <w:pStyle w:val="NoSpacing"/>
      </w:pPr>
      <w:proofErr w:type="spellStart"/>
      <w:proofErr w:type="gramStart"/>
      <w:r>
        <w:t>Oc.SaveVoxelMesh</w:t>
      </w:r>
      <w:proofErr w:type="spellEnd"/>
      <w:proofErr w:type="gramEnd"/>
      <w:r>
        <w:t>(Textile, “</w:t>
      </w:r>
      <w:proofErr w:type="spellStart"/>
      <w:r>
        <w:t>OctreeMesh</w:t>
      </w:r>
      <w:proofErr w:type="spellEnd"/>
      <w:r>
        <w:t xml:space="preserve">”, </w:t>
      </w:r>
      <w:r w:rsidR="009E6103">
        <w:t xml:space="preserve">10, 10, 10, </w:t>
      </w:r>
      <w:r>
        <w:t>3, 5, False, 50, 0.3, 0.3, …</w:t>
      </w:r>
    </w:p>
    <w:p w14:paraId="442AC254" w14:textId="023077F7" w:rsidR="00CF27B9" w:rsidRDefault="00CF27B9" w:rsidP="00CF27B9">
      <w:pPr>
        <w:pStyle w:val="NoSpacing"/>
      </w:pPr>
      <w:r>
        <w:tab/>
        <w:t>False, False)</w:t>
      </w:r>
    </w:p>
    <w:p w14:paraId="1876E625" w14:textId="0ECE6357" w:rsidR="00CF27B9" w:rsidRDefault="00CF27B9" w:rsidP="00CF27B9">
      <w:pPr>
        <w:pStyle w:val="NoSpacing"/>
      </w:pPr>
      <w:r>
        <w:t># Delete the object to free memory</w:t>
      </w:r>
    </w:p>
    <w:p w14:paraId="1EC5C445" w14:textId="462E629C" w:rsidR="00CF27B9" w:rsidRPr="00CF27B9" w:rsidRDefault="00CF27B9" w:rsidP="00CF27B9">
      <w:pPr>
        <w:pStyle w:val="NoSpacing"/>
      </w:pPr>
      <w:r>
        <w:t xml:space="preserve">del </w:t>
      </w:r>
      <w:proofErr w:type="spellStart"/>
      <w:r>
        <w:t>oc</w:t>
      </w:r>
      <w:proofErr w:type="spellEnd"/>
    </w:p>
    <w:p w14:paraId="6894006E" w14:textId="77777777" w:rsidR="00CF27B9" w:rsidRPr="00DA012E" w:rsidRDefault="00CF27B9" w:rsidP="00CF27B9">
      <w:pPr>
        <w:pStyle w:val="NoSpacing"/>
      </w:pPr>
    </w:p>
    <w:p w14:paraId="0D9808A6" w14:textId="52829143" w:rsidR="00DA012E" w:rsidRDefault="00DA012E" w:rsidP="00F6289F"/>
    <w:p w14:paraId="760B888F" w14:textId="05963B89" w:rsidR="00CF27B9" w:rsidRDefault="00CF27B9" w:rsidP="00F6289F">
      <w:r w:rsidRPr="00CF27B9">
        <w:t xml:space="preserve">The function </w:t>
      </w:r>
      <w:proofErr w:type="spellStart"/>
      <w:r w:rsidRPr="00CF27B9">
        <w:t>SaveVoxelMesh</w:t>
      </w:r>
      <w:proofErr w:type="spellEnd"/>
      <w:r w:rsidRPr="00CF27B9">
        <w:t xml:space="preserve"> in the </w:t>
      </w:r>
      <w:proofErr w:type="spellStart"/>
      <w:r w:rsidRPr="00CF27B9">
        <w:t>COctreeVoxelMesh</w:t>
      </w:r>
      <w:proofErr w:type="spellEnd"/>
      <w:r w:rsidR="0028008B">
        <w:fldChar w:fldCharType="begin"/>
      </w:r>
      <w:r w:rsidR="0028008B">
        <w:instrText xml:space="preserve"> XE "</w:instrText>
      </w:r>
      <w:r w:rsidR="0028008B" w:rsidRPr="006F1172">
        <w:instrText>COctreeVoxelMesh</w:instrText>
      </w:r>
      <w:r w:rsidR="0028008B">
        <w:instrText xml:space="preserve">" </w:instrText>
      </w:r>
      <w:r w:rsidR="0028008B">
        <w:fldChar w:fldCharType="end"/>
      </w:r>
      <w:r w:rsidRPr="00CF27B9">
        <w:t xml:space="preserve"> class takes 10 arguments:</w:t>
      </w:r>
    </w:p>
    <w:p w14:paraId="1898B867" w14:textId="509D2F92" w:rsidR="00CF27B9" w:rsidRDefault="00CF27B9" w:rsidP="00F6289F"/>
    <w:p w14:paraId="3F37F788" w14:textId="6121519B" w:rsidR="003B07E0" w:rsidRDefault="00CF27B9" w:rsidP="00F163DB">
      <w:pPr>
        <w:pStyle w:val="NoSpacing"/>
      </w:pPr>
      <w:proofErr w:type="spellStart"/>
      <w:proofErr w:type="gramStart"/>
      <w:r>
        <w:t>SaveVoxelMesh</w:t>
      </w:r>
      <w:proofErr w:type="spellEnd"/>
      <w:r>
        <w:t>( Textile</w:t>
      </w:r>
      <w:proofErr w:type="gramEnd"/>
      <w:r>
        <w:t xml:space="preserve">, Filename, </w:t>
      </w:r>
      <w:proofErr w:type="spellStart"/>
      <w:r w:rsidR="009E6103">
        <w:t>XVoxNum</w:t>
      </w:r>
      <w:proofErr w:type="spellEnd"/>
      <w:r w:rsidR="009E6103">
        <w:t xml:space="preserve">, </w:t>
      </w:r>
      <w:proofErr w:type="spellStart"/>
      <w:r w:rsidR="009E6103">
        <w:t>YVoxNum</w:t>
      </w:r>
      <w:proofErr w:type="spellEnd"/>
      <w:r w:rsidR="009E6103">
        <w:t xml:space="preserve">, </w:t>
      </w:r>
      <w:proofErr w:type="spellStart"/>
      <w:r w:rsidR="009E6103">
        <w:t>ZVoxNum</w:t>
      </w:r>
      <w:proofErr w:type="spellEnd"/>
      <w:r w:rsidR="009E6103">
        <w:t xml:space="preserve">, </w:t>
      </w:r>
      <w:r>
        <w:t>Min Refinement, Max Refinement, Smoothing, Smoothing Iterations, Smoothing Parameter 1, Smoothing Parameter 2, Create Surfaces, Create Cohesive Contact)</w:t>
      </w:r>
    </w:p>
    <w:p w14:paraId="0ABA3794" w14:textId="77777777" w:rsidR="003B07E0" w:rsidRDefault="003B07E0" w:rsidP="003B07E0">
      <w:pPr>
        <w:pStyle w:val="NormalWeb"/>
      </w:pPr>
      <w:r>
        <w:t xml:space="preserve">The arguments are: </w:t>
      </w:r>
    </w:p>
    <w:p w14:paraId="24F2E190" w14:textId="77777777" w:rsidR="003B07E0" w:rsidRDefault="003B07E0" w:rsidP="003B07E0">
      <w:pPr>
        <w:numPr>
          <w:ilvl w:val="0"/>
          <w:numId w:val="32"/>
        </w:numPr>
        <w:spacing w:before="100" w:beforeAutospacing="1" w:after="100" w:afterAutospacing="1"/>
      </w:pPr>
      <w:r>
        <w:t xml:space="preserve">Textile – textile geometry to mesh </w:t>
      </w:r>
    </w:p>
    <w:p w14:paraId="14C41F04" w14:textId="4F8E2B80" w:rsidR="003B07E0" w:rsidRDefault="003B07E0" w:rsidP="003B07E0">
      <w:pPr>
        <w:numPr>
          <w:ilvl w:val="0"/>
          <w:numId w:val="32"/>
        </w:numPr>
        <w:spacing w:before="100" w:beforeAutospacing="1" w:after="100" w:afterAutospacing="1"/>
      </w:pPr>
      <w:r>
        <w:t xml:space="preserve">Filename – filename for the resulting mesh (TexGen will create </w:t>
      </w:r>
      <w:proofErr w:type="spellStart"/>
      <w:r>
        <w:t>inp</w:t>
      </w:r>
      <w:proofErr w:type="spellEnd"/>
      <w:r>
        <w:t xml:space="preserve">, </w:t>
      </w:r>
      <w:proofErr w:type="spellStart"/>
      <w:r>
        <w:t>ori</w:t>
      </w:r>
      <w:proofErr w:type="spellEnd"/>
      <w:r>
        <w:t xml:space="preserve"> and eld files) </w:t>
      </w:r>
    </w:p>
    <w:p w14:paraId="1C27AD56" w14:textId="19EFB4FE" w:rsidR="009E6103" w:rsidRDefault="009E6103" w:rsidP="003B07E0">
      <w:pPr>
        <w:numPr>
          <w:ilvl w:val="0"/>
          <w:numId w:val="32"/>
        </w:numPr>
        <w:spacing w:before="100" w:beforeAutospacing="1" w:after="100" w:afterAutospacing="1"/>
      </w:pPr>
      <w:proofErr w:type="spellStart"/>
      <w:r>
        <w:t>XVoxNum</w:t>
      </w:r>
      <w:proofErr w:type="spellEnd"/>
      <w:r>
        <w:t xml:space="preserve">, </w:t>
      </w:r>
      <w:proofErr w:type="spellStart"/>
      <w:r>
        <w:t>YVoxNum</w:t>
      </w:r>
      <w:proofErr w:type="spellEnd"/>
      <w:r>
        <w:t xml:space="preserve">, </w:t>
      </w:r>
      <w:proofErr w:type="spellStart"/>
      <w:r>
        <w:t>ZVoxNum</w:t>
      </w:r>
      <w:proofErr w:type="spellEnd"/>
      <w:r>
        <w:t xml:space="preserve"> – initial number of voxels in the x, </w:t>
      </w:r>
      <w:proofErr w:type="gramStart"/>
      <w:r>
        <w:t>y</w:t>
      </w:r>
      <w:proofErr w:type="gramEnd"/>
      <w:r>
        <w:t xml:space="preserve"> and z directions respectively. Try to choose these such that the initial voxel dimensions are all similar </w:t>
      </w:r>
      <w:proofErr w:type="gramStart"/>
      <w:r>
        <w:t>so as to</w:t>
      </w:r>
      <w:proofErr w:type="gramEnd"/>
      <w:r>
        <w:t xml:space="preserve"> start the refinement with voxels which are close to cubic.</w:t>
      </w:r>
    </w:p>
    <w:p w14:paraId="42E69DCA" w14:textId="77777777" w:rsidR="003B07E0" w:rsidRDefault="003B07E0" w:rsidP="003B07E0">
      <w:pPr>
        <w:numPr>
          <w:ilvl w:val="0"/>
          <w:numId w:val="32"/>
        </w:numPr>
        <w:spacing w:before="100" w:beforeAutospacing="1" w:after="100" w:afterAutospacing="1"/>
      </w:pPr>
      <w:r>
        <w:t xml:space="preserve">Min Refinement – minimum level of refinement. All elements will be refined at least to this level. Each level of refinement reduces the size of element by the factor of 2. This means that the maximum element size in a mesh with minimum level of refinement M will be L/2M, where L is the size of textile </w:t>
      </w:r>
    </w:p>
    <w:p w14:paraId="24403736" w14:textId="77777777" w:rsidR="003B07E0" w:rsidRDefault="003B07E0" w:rsidP="003B07E0">
      <w:pPr>
        <w:numPr>
          <w:ilvl w:val="0"/>
          <w:numId w:val="32"/>
        </w:numPr>
        <w:spacing w:before="100" w:beforeAutospacing="1" w:after="100" w:afterAutospacing="1"/>
      </w:pPr>
      <w:r>
        <w:t xml:space="preserve">Max Refinement – maximum level of refinement. Only elements on the interface between two materials or close to it will be refined to this level of refinement. </w:t>
      </w:r>
    </w:p>
    <w:p w14:paraId="5D162AAB" w14:textId="5BE9E97C" w:rsidR="003B07E0" w:rsidRDefault="003B07E0" w:rsidP="003B07E0">
      <w:pPr>
        <w:numPr>
          <w:ilvl w:val="0"/>
          <w:numId w:val="32"/>
        </w:numPr>
        <w:spacing w:before="100" w:beforeAutospacing="1" w:after="100" w:afterAutospacing="1"/>
      </w:pPr>
      <w:r>
        <w:t xml:space="preserve">Smoothing – enabling the smoothing algorithm. The smoothing algorithm will move the yarn surface nodes according to the </w:t>
      </w:r>
      <w:hyperlink r:id="rId70" w:history="1">
        <w:r>
          <w:rPr>
            <w:rStyle w:val="Hyperlink"/>
          </w:rPr>
          <w:t>Laplacian smoothing algorithm</w:t>
        </w:r>
      </w:hyperlink>
      <w:r>
        <w:t xml:space="preserve"> </w:t>
      </w:r>
    </w:p>
    <w:p w14:paraId="7AC4288A" w14:textId="77777777" w:rsidR="003B07E0" w:rsidRDefault="003B07E0" w:rsidP="003B07E0">
      <w:pPr>
        <w:numPr>
          <w:ilvl w:val="1"/>
          <w:numId w:val="32"/>
        </w:numPr>
        <w:spacing w:before="100" w:beforeAutospacing="1" w:after="100" w:afterAutospacing="1"/>
      </w:pPr>
      <w:r>
        <w:t>False - no smoothing</w:t>
      </w:r>
    </w:p>
    <w:p w14:paraId="7364789C" w14:textId="1D5DA79B" w:rsidR="003B07E0" w:rsidRDefault="003B07E0" w:rsidP="003B07E0">
      <w:pPr>
        <w:numPr>
          <w:ilvl w:val="1"/>
          <w:numId w:val="32"/>
        </w:numPr>
        <w:spacing w:before="100" w:beforeAutospacing="1" w:after="100" w:afterAutospacing="1"/>
      </w:pPr>
      <w:r>
        <w:t>True - smoothing enabled</w:t>
      </w:r>
    </w:p>
    <w:p w14:paraId="706FF0C2" w14:textId="77777777" w:rsidR="003B07E0" w:rsidRDefault="003B07E0" w:rsidP="003B07E0">
      <w:pPr>
        <w:numPr>
          <w:ilvl w:val="0"/>
          <w:numId w:val="32"/>
        </w:numPr>
        <w:spacing w:before="100" w:beforeAutospacing="1" w:after="100" w:afterAutospacing="1"/>
      </w:pPr>
      <w:r>
        <w:t xml:space="preserve">Smoothing iterations – number of smoothing iterations </w:t>
      </w:r>
    </w:p>
    <w:p w14:paraId="11743545" w14:textId="77777777" w:rsidR="003B07E0" w:rsidRDefault="003B07E0" w:rsidP="003B07E0">
      <w:pPr>
        <w:numPr>
          <w:ilvl w:val="0"/>
          <w:numId w:val="32"/>
        </w:numPr>
        <w:spacing w:before="100" w:beforeAutospacing="1" w:after="100" w:afterAutospacing="1"/>
      </w:pPr>
      <w:r>
        <w:t xml:space="preserve">Smoothing Parameter 1 – </w:t>
      </w:r>
      <w:hyperlink r:id="rId71" w:history="1">
        <w:r>
          <w:rPr>
            <w:rStyle w:val="Hyperlink"/>
          </w:rPr>
          <w:t>smoothing coefficient 1</w:t>
        </w:r>
      </w:hyperlink>
      <w:r>
        <w:t xml:space="preserve"> </w:t>
      </w:r>
    </w:p>
    <w:p w14:paraId="322C5609" w14:textId="77777777" w:rsidR="003B07E0" w:rsidRDefault="003B07E0" w:rsidP="003B07E0">
      <w:pPr>
        <w:numPr>
          <w:ilvl w:val="0"/>
          <w:numId w:val="32"/>
        </w:numPr>
        <w:spacing w:before="100" w:beforeAutospacing="1" w:after="100" w:afterAutospacing="1"/>
      </w:pPr>
      <w:r>
        <w:t xml:space="preserve">Smoothing Parameter 2 – </w:t>
      </w:r>
      <w:hyperlink r:id="rId72" w:history="1">
        <w:r>
          <w:rPr>
            <w:rStyle w:val="Hyperlink"/>
          </w:rPr>
          <w:t>smoothing coefficient 2</w:t>
        </w:r>
      </w:hyperlink>
      <w:r>
        <w:t xml:space="preserve"> </w:t>
      </w:r>
    </w:p>
    <w:p w14:paraId="69ED530F" w14:textId="77777777" w:rsidR="003B07E0" w:rsidRDefault="003B07E0" w:rsidP="003B07E0">
      <w:pPr>
        <w:numPr>
          <w:ilvl w:val="0"/>
          <w:numId w:val="32"/>
        </w:numPr>
        <w:spacing w:before="100" w:beforeAutospacing="1" w:after="100" w:afterAutospacing="1"/>
      </w:pPr>
      <w:r>
        <w:t xml:space="preserve">Create surfaces - generate sets of nodes for surfaces between yarns and matrix </w:t>
      </w:r>
    </w:p>
    <w:p w14:paraId="509864B4" w14:textId="77777777" w:rsidR="003B07E0" w:rsidRDefault="003B07E0" w:rsidP="003B07E0">
      <w:pPr>
        <w:numPr>
          <w:ilvl w:val="1"/>
          <w:numId w:val="32"/>
        </w:numPr>
        <w:spacing w:before="100" w:beforeAutospacing="1" w:after="100" w:afterAutospacing="1"/>
      </w:pPr>
      <w:r>
        <w:t xml:space="preserve">False - no surface sets will be generated </w:t>
      </w:r>
    </w:p>
    <w:p w14:paraId="015C29B5" w14:textId="77777777" w:rsidR="003B07E0" w:rsidRDefault="003B07E0" w:rsidP="003B07E0">
      <w:pPr>
        <w:numPr>
          <w:ilvl w:val="1"/>
          <w:numId w:val="32"/>
        </w:numPr>
        <w:spacing w:before="100" w:beforeAutospacing="1" w:after="100" w:afterAutospacing="1"/>
      </w:pPr>
      <w:r>
        <w:t xml:space="preserve">True - surfaces will be generated </w:t>
      </w:r>
    </w:p>
    <w:p w14:paraId="47B8AFD6" w14:textId="77777777" w:rsidR="003B07E0" w:rsidRDefault="003B07E0" w:rsidP="003B07E0">
      <w:pPr>
        <w:numPr>
          <w:ilvl w:val="0"/>
          <w:numId w:val="32"/>
        </w:numPr>
        <w:spacing w:before="100" w:beforeAutospacing="1" w:after="100" w:afterAutospacing="1"/>
      </w:pPr>
      <w:r>
        <w:t xml:space="preserve">Create cohesive contact – define cohesive contact between yarns and matrix </w:t>
      </w:r>
    </w:p>
    <w:p w14:paraId="133E8F98" w14:textId="77777777" w:rsidR="003B07E0" w:rsidRDefault="003B07E0" w:rsidP="003B07E0">
      <w:pPr>
        <w:numPr>
          <w:ilvl w:val="1"/>
          <w:numId w:val="32"/>
        </w:numPr>
        <w:spacing w:before="100" w:beforeAutospacing="1" w:after="100" w:afterAutospacing="1"/>
      </w:pPr>
      <w:r>
        <w:t xml:space="preserve">False - no contact generated </w:t>
      </w:r>
    </w:p>
    <w:p w14:paraId="28A46B67" w14:textId="208D8521" w:rsidR="009E6103" w:rsidRPr="009E6103" w:rsidRDefault="003B07E0" w:rsidP="009E6103">
      <w:pPr>
        <w:numPr>
          <w:ilvl w:val="1"/>
          <w:numId w:val="32"/>
        </w:numPr>
        <w:spacing w:before="100" w:beforeAutospacing="1" w:after="100" w:afterAutospacing="1"/>
      </w:pPr>
      <w:r>
        <w:t xml:space="preserve">True - nodes on the surfaces between yarns and matrix will be duplicated to "decouple" the yarns and matrix, cohesive contacts will be created </w:t>
      </w:r>
    </w:p>
    <w:p w14:paraId="64691674" w14:textId="099A66EF" w:rsidR="00F6289F" w:rsidRPr="006A675B" w:rsidRDefault="0069610C" w:rsidP="001511F9">
      <w:pPr>
        <w:pStyle w:val="Heading2"/>
      </w:pPr>
      <w:bookmarkStart w:id="133" w:name="_Toc76652660"/>
      <w:r>
        <w:lastRenderedPageBreak/>
        <w:t>10</w:t>
      </w:r>
      <w:r w:rsidR="002C434B">
        <w:t>.</w:t>
      </w:r>
      <w:r w:rsidR="00DA012E">
        <w:t>5</w:t>
      </w:r>
      <w:r w:rsidR="002C434B">
        <w:t xml:space="preserve"> </w:t>
      </w:r>
      <w:r w:rsidR="00A16828">
        <w:t xml:space="preserve">Tetrahedral </w:t>
      </w:r>
      <w:r w:rsidR="006B56E0">
        <w:t xml:space="preserve">Volume Mesh </w:t>
      </w:r>
      <w:r w:rsidR="00A16828">
        <w:t>E</w:t>
      </w:r>
      <w:r w:rsidR="00F6289F">
        <w:t>xport</w:t>
      </w:r>
      <w:bookmarkEnd w:id="133"/>
    </w:p>
    <w:p w14:paraId="4AFF172D" w14:textId="3F9FE820" w:rsidR="00E964C8" w:rsidRDefault="00E964C8" w:rsidP="00E964C8">
      <w:r>
        <w:t xml:space="preserve">A tetrahedral mesh (called volume mesh in TexGen) can be generated for a textile by using the volume mesh export functions. The elements are assigned either to one of the yarns or the matrix based on the centre point of the element. </w:t>
      </w:r>
    </w:p>
    <w:p w14:paraId="2608472C" w14:textId="35E76D5A" w:rsidR="00E964C8" w:rsidRPr="009D5122" w:rsidRDefault="00E964C8" w:rsidP="00E964C8">
      <w:r>
        <w:t xml:space="preserve">The volume mesh is generated using the </w:t>
      </w:r>
      <w:proofErr w:type="spellStart"/>
      <w:r>
        <w:t>CMesher</w:t>
      </w:r>
      <w:proofErr w:type="spellEnd"/>
      <w:r>
        <w:t xml:space="preserve"> class</w:t>
      </w:r>
      <w:r w:rsidR="009D5122">
        <w:t xml:space="preserve">. First the class is created; the </w:t>
      </w:r>
      <w:proofErr w:type="spellStart"/>
      <w:r w:rsidR="009D5122">
        <w:rPr>
          <w:i/>
        </w:rPr>
        <w:t>boundary_conditions</w:t>
      </w:r>
      <w:proofErr w:type="spellEnd"/>
      <w:r w:rsidR="009D5122">
        <w:t xml:space="preserve"> input variable is specified as for the voxel mesh export (Section </w:t>
      </w:r>
      <w:r w:rsidR="009D5122">
        <w:fldChar w:fldCharType="begin"/>
      </w:r>
      <w:r w:rsidR="009D5122">
        <w:instrText xml:space="preserve"> REF _Ref428903965 \h </w:instrText>
      </w:r>
      <w:r w:rsidR="009D5122">
        <w:fldChar w:fldCharType="separate"/>
      </w:r>
      <w:r w:rsidR="00353CD5">
        <w:t>10.3 Voxel Mesh Export</w:t>
      </w:r>
      <w:r w:rsidR="009D5122">
        <w:fldChar w:fldCharType="end"/>
      </w:r>
      <w:r w:rsidR="009D5122">
        <w:t xml:space="preserve">) but, in this case, the STAGGERED_BC option is unavailable. The default value is for no boundary conditions to </w:t>
      </w:r>
      <w:proofErr w:type="gramStart"/>
      <w:r w:rsidR="009D5122">
        <w:t>be specified,</w:t>
      </w:r>
      <w:proofErr w:type="gramEnd"/>
      <w:r w:rsidR="009D5122">
        <w:t xml:space="preserve"> in which case the variable can be omitted.</w:t>
      </w:r>
    </w:p>
    <w:p w14:paraId="39F4DF60" w14:textId="77777777" w:rsidR="00E964C8" w:rsidRDefault="00E964C8" w:rsidP="00E964C8"/>
    <w:p w14:paraId="2A457C5E" w14:textId="0F68DC06" w:rsidR="00E964C8" w:rsidRDefault="00E964C8" w:rsidP="001511F9">
      <w:pPr>
        <w:pStyle w:val="NoSpacing"/>
      </w:pPr>
      <w:proofErr w:type="spellStart"/>
      <w:r w:rsidRPr="00E964C8">
        <w:t>mesher</w:t>
      </w:r>
      <w:proofErr w:type="spellEnd"/>
      <w:r w:rsidRPr="00E964C8">
        <w:t xml:space="preserve"> = </w:t>
      </w:r>
      <w:proofErr w:type="spellStart"/>
      <w:proofErr w:type="gramStart"/>
      <w:r w:rsidRPr="00E964C8">
        <w:t>CMesher</w:t>
      </w:r>
      <w:proofErr w:type="spellEnd"/>
      <w:r w:rsidRPr="00E964C8">
        <w:t>(</w:t>
      </w:r>
      <w:r w:rsidR="009D5122">
        <w:t xml:space="preserve"> </w:t>
      </w:r>
      <w:proofErr w:type="spellStart"/>
      <w:r w:rsidR="009D5122">
        <w:t>boundary</w:t>
      </w:r>
      <w:proofErr w:type="gramEnd"/>
      <w:r w:rsidR="009D5122">
        <w:t>_conditions</w:t>
      </w:r>
      <w:proofErr w:type="spellEnd"/>
      <w:r w:rsidR="009D5122">
        <w:t xml:space="preserve"> </w:t>
      </w:r>
      <w:r w:rsidRPr="00E964C8">
        <w:t>)</w:t>
      </w:r>
    </w:p>
    <w:p w14:paraId="71B2419A" w14:textId="77777777" w:rsidR="00E964C8" w:rsidRDefault="00E964C8" w:rsidP="00E964C8"/>
    <w:p w14:paraId="74A420AD" w14:textId="440486DC" w:rsidR="00E964C8" w:rsidRDefault="009D5122" w:rsidP="00E964C8">
      <w:r>
        <w:t xml:space="preserve">By </w:t>
      </w:r>
      <w:proofErr w:type="gramStart"/>
      <w:r>
        <w:t>default</w:t>
      </w:r>
      <w:proofErr w:type="gramEnd"/>
      <w:r>
        <w:t xml:space="preserve"> the mesh will be created to be non-periodic.  If a periodic mesh is </w:t>
      </w:r>
      <w:proofErr w:type="gramStart"/>
      <w:r>
        <w:t>required</w:t>
      </w:r>
      <w:proofErr w:type="gramEnd"/>
      <w:r>
        <w:t xml:space="preserve"> it is set using</w:t>
      </w:r>
    </w:p>
    <w:p w14:paraId="7CB68920" w14:textId="77777777" w:rsidR="009D5122" w:rsidRDefault="009D5122" w:rsidP="00E964C8"/>
    <w:p w14:paraId="01B77D5A" w14:textId="2B69BBFE" w:rsidR="009D5122" w:rsidRDefault="009D5122" w:rsidP="001511F9">
      <w:pPr>
        <w:pStyle w:val="NoSpacing"/>
      </w:pPr>
      <w:proofErr w:type="spellStart"/>
      <w:proofErr w:type="gramStart"/>
      <w:r w:rsidRPr="009D5122">
        <w:t>mesher.SetPeriodic</w:t>
      </w:r>
      <w:proofErr w:type="spellEnd"/>
      <w:proofErr w:type="gramEnd"/>
      <w:r w:rsidRPr="009D5122">
        <w:t>(True)</w:t>
      </w:r>
    </w:p>
    <w:p w14:paraId="125DC436" w14:textId="77777777" w:rsidR="009D5122" w:rsidRDefault="009D5122" w:rsidP="00E964C8"/>
    <w:p w14:paraId="323D034A" w14:textId="69509711" w:rsidR="009D5122" w:rsidRDefault="009D5122" w:rsidP="00E964C8">
      <w:r>
        <w:t>A seed size can be set for the mesh which, effectively, sets the length of the elements along the edges of the domain.  The top surface of the domain is then triangulated based on these dimensions.</w:t>
      </w:r>
    </w:p>
    <w:p w14:paraId="53C047E8" w14:textId="77777777" w:rsidR="009D5122" w:rsidRDefault="009D5122" w:rsidP="00E964C8"/>
    <w:p w14:paraId="12937C3B" w14:textId="3EBF64E9" w:rsidR="009D5122" w:rsidRDefault="009D5122" w:rsidP="001511F9">
      <w:pPr>
        <w:pStyle w:val="NoSpacing"/>
      </w:pPr>
      <w:proofErr w:type="spellStart"/>
      <w:proofErr w:type="gramStart"/>
      <w:r w:rsidRPr="009D5122">
        <w:t>mesher.SetSeed</w:t>
      </w:r>
      <w:proofErr w:type="spellEnd"/>
      <w:proofErr w:type="gramEnd"/>
      <w:r w:rsidRPr="009D5122">
        <w:t>(0.1)</w:t>
      </w:r>
    </w:p>
    <w:p w14:paraId="4F8F211A" w14:textId="77777777" w:rsidR="009D5122" w:rsidRDefault="009D5122" w:rsidP="00E964C8"/>
    <w:p w14:paraId="40F5AFD9" w14:textId="0EC1EF5F" w:rsidR="009D5122" w:rsidRDefault="009D5122" w:rsidP="00E964C8">
      <w:r>
        <w:t xml:space="preserve">The mesh is then generated using the </w:t>
      </w:r>
      <w:proofErr w:type="spellStart"/>
      <w:r>
        <w:t>CreateMesh</w:t>
      </w:r>
      <w:proofErr w:type="spellEnd"/>
      <w:r>
        <w:t xml:space="preserve"> function and saved to either an ABAQUS input file or in VTK format:</w:t>
      </w:r>
    </w:p>
    <w:p w14:paraId="28959D58" w14:textId="77777777" w:rsidR="009D5122" w:rsidRDefault="009D5122" w:rsidP="00E964C8"/>
    <w:p w14:paraId="1F97C3E6" w14:textId="77777777" w:rsidR="009D5122" w:rsidRDefault="009D5122" w:rsidP="001511F9">
      <w:pPr>
        <w:pStyle w:val="NoSpacing"/>
      </w:pPr>
      <w:proofErr w:type="spellStart"/>
      <w:proofErr w:type="gramStart"/>
      <w:r>
        <w:t>mesher.CreateMesh</w:t>
      </w:r>
      <w:proofErr w:type="spellEnd"/>
      <w:proofErr w:type="gramEnd"/>
      <w:r>
        <w:t>(weave)</w:t>
      </w:r>
    </w:p>
    <w:p w14:paraId="4108BE0B" w14:textId="19CDA462" w:rsidR="009D5122" w:rsidRDefault="009D5122" w:rsidP="001511F9">
      <w:pPr>
        <w:pStyle w:val="NoSpacing"/>
      </w:pPr>
      <w:proofErr w:type="spellStart"/>
      <w:proofErr w:type="gramStart"/>
      <w:r>
        <w:t>mesher.SaveVolumeMeshToABAQUS</w:t>
      </w:r>
      <w:proofErr w:type="spellEnd"/>
      <w:proofErr w:type="gramEnd"/>
      <w:r>
        <w:t>(</w:t>
      </w:r>
      <w:proofErr w:type="spellStart"/>
      <w:r>
        <w:t>fname</w:t>
      </w:r>
      <w:proofErr w:type="spellEnd"/>
      <w:r>
        <w:t xml:space="preserve">, </w:t>
      </w:r>
      <w:proofErr w:type="spellStart"/>
      <w:r>
        <w:t>textile_name</w:t>
      </w:r>
      <w:proofErr w:type="spellEnd"/>
      <w:r>
        <w:t>)</w:t>
      </w:r>
    </w:p>
    <w:p w14:paraId="0128150E" w14:textId="426E99C1" w:rsidR="009D5122" w:rsidRDefault="009D5122" w:rsidP="001511F9">
      <w:pPr>
        <w:pStyle w:val="NoSpacing"/>
      </w:pPr>
      <w:proofErr w:type="spellStart"/>
      <w:proofErr w:type="gramStart"/>
      <w:r>
        <w:t>mesher.</w:t>
      </w:r>
      <w:r w:rsidRPr="009D5122">
        <w:t>SaveVolumeMeshToVTK</w:t>
      </w:r>
      <w:proofErr w:type="spellEnd"/>
      <w:proofErr w:type="gramEnd"/>
      <w:r>
        <w:t>(</w:t>
      </w:r>
      <w:proofErr w:type="spellStart"/>
      <w:r>
        <w:t>fname</w:t>
      </w:r>
      <w:proofErr w:type="spellEnd"/>
      <w:r>
        <w:t>)</w:t>
      </w:r>
    </w:p>
    <w:p w14:paraId="1B5A0184" w14:textId="77777777" w:rsidR="00E964C8" w:rsidRDefault="00E964C8" w:rsidP="00E964C8"/>
    <w:p w14:paraId="66F8ED68" w14:textId="77777777" w:rsidR="00E964C8" w:rsidRDefault="00E964C8" w:rsidP="00E964C8">
      <w:r>
        <w:t>The input variables are:</w:t>
      </w:r>
    </w:p>
    <w:p w14:paraId="241582A1" w14:textId="77777777" w:rsidR="00E964C8" w:rsidRDefault="00E964C8" w:rsidP="00E964C8">
      <w:proofErr w:type="spellStart"/>
      <w:r w:rsidRPr="00717938">
        <w:rPr>
          <w:i/>
        </w:rPr>
        <w:t>fname</w:t>
      </w:r>
      <w:proofErr w:type="spellEnd"/>
      <w:r>
        <w:t xml:space="preserve"> = a string of the output file name</w:t>
      </w:r>
    </w:p>
    <w:p w14:paraId="7BEDC17B" w14:textId="202B4763" w:rsidR="00E964C8" w:rsidRDefault="009D5122" w:rsidP="00E964C8">
      <w:proofErr w:type="spellStart"/>
      <w:r>
        <w:rPr>
          <w:i/>
        </w:rPr>
        <w:t>textile_name</w:t>
      </w:r>
      <w:proofErr w:type="spellEnd"/>
      <w:r>
        <w:rPr>
          <w:i/>
        </w:rPr>
        <w:t xml:space="preserve"> </w:t>
      </w:r>
      <w:r>
        <w:t>= name assigned to the textile</w:t>
      </w:r>
      <w:r w:rsidR="00ED7716">
        <w:t xml:space="preserve"> </w:t>
      </w:r>
    </w:p>
    <w:p w14:paraId="6E23FEA0" w14:textId="77777777" w:rsidR="009D5122" w:rsidRDefault="009D5122" w:rsidP="00E964C8"/>
    <w:p w14:paraId="2E8F563B" w14:textId="096472E7" w:rsidR="00F6289F" w:rsidRPr="00F6289F" w:rsidRDefault="009D5122" w:rsidP="00F6289F">
      <w:r>
        <w:t xml:space="preserve">The save to Abaqus function will save three files as described for the voxel export (Section </w:t>
      </w:r>
      <w:r>
        <w:fldChar w:fldCharType="begin"/>
      </w:r>
      <w:r>
        <w:instrText xml:space="preserve"> REF _Ref428903965 \h </w:instrText>
      </w:r>
      <w:r>
        <w:fldChar w:fldCharType="separate"/>
      </w:r>
      <w:r w:rsidR="00353CD5">
        <w:t>10.3 Voxel Mesh Export</w:t>
      </w:r>
      <w:r>
        <w:fldChar w:fldCharType="end"/>
      </w:r>
      <w:r>
        <w:t>)</w:t>
      </w:r>
    </w:p>
    <w:p w14:paraId="00F50893" w14:textId="564485A4" w:rsidR="009D5122" w:rsidRDefault="009D5122" w:rsidP="009D5122"/>
    <w:p w14:paraId="1DC7D8B8" w14:textId="16D1D327" w:rsidR="00F163DB" w:rsidRDefault="00F163DB" w:rsidP="009D5122"/>
    <w:p w14:paraId="0A9E3D83" w14:textId="73AA82DC" w:rsidR="00F163DB" w:rsidRDefault="00F163DB" w:rsidP="009D5122"/>
    <w:p w14:paraId="6F6B1B91" w14:textId="7B0D8E5F" w:rsidR="00F163DB" w:rsidRDefault="00F163DB" w:rsidP="009D5122"/>
    <w:p w14:paraId="521BC6BA" w14:textId="0EA39CEC" w:rsidR="00F163DB" w:rsidRDefault="00F163DB" w:rsidP="009D5122"/>
    <w:p w14:paraId="35C7CAEC" w14:textId="4CC09A9F" w:rsidR="00F163DB" w:rsidRDefault="00F163DB" w:rsidP="009D5122"/>
    <w:p w14:paraId="13F8AC44" w14:textId="45F572C3" w:rsidR="00F163DB" w:rsidRDefault="00F163DB" w:rsidP="009D5122"/>
    <w:p w14:paraId="7440764F" w14:textId="65BAB442" w:rsidR="00F163DB" w:rsidRDefault="00F163DB" w:rsidP="009D5122"/>
    <w:p w14:paraId="46A242A2" w14:textId="59E327F4" w:rsidR="00762A4A" w:rsidRDefault="00762A4A" w:rsidP="009D5122"/>
    <w:p w14:paraId="7A809314" w14:textId="3197657F" w:rsidR="00762A4A" w:rsidRDefault="00762A4A" w:rsidP="009D5122"/>
    <w:p w14:paraId="181D7D19" w14:textId="77777777" w:rsidR="00762A4A" w:rsidRDefault="00762A4A" w:rsidP="009D5122"/>
    <w:p w14:paraId="06F3BEDD" w14:textId="4FEDD9A2" w:rsidR="00F163DB" w:rsidRDefault="00F163DB" w:rsidP="009D5122"/>
    <w:p w14:paraId="72C30247" w14:textId="77777777" w:rsidR="00F163DB" w:rsidRDefault="00F163DB" w:rsidP="009D5122"/>
    <w:p w14:paraId="5356A700" w14:textId="56E72B40" w:rsidR="009D5122" w:rsidRDefault="009D5122" w:rsidP="009D5122">
      <w:pPr>
        <w:pBdr>
          <w:top w:val="single" w:sz="4" w:space="1" w:color="auto"/>
          <w:left w:val="single" w:sz="4" w:space="4" w:color="auto"/>
          <w:bottom w:val="single" w:sz="4" w:space="1" w:color="auto"/>
          <w:right w:val="single" w:sz="4" w:space="4" w:color="auto"/>
        </w:pBdr>
      </w:pPr>
      <w:r>
        <w:lastRenderedPageBreak/>
        <w:t>Example: Create a volume mesh of a plain weave textile and output as an Abaqus input file.</w:t>
      </w:r>
    </w:p>
    <w:p w14:paraId="5EDE23A8" w14:textId="77777777" w:rsidR="009D5122" w:rsidRDefault="009D5122" w:rsidP="009D5122">
      <w:pPr>
        <w:pBdr>
          <w:top w:val="single" w:sz="4" w:space="1" w:color="auto"/>
          <w:left w:val="single" w:sz="4" w:space="4" w:color="auto"/>
          <w:bottom w:val="single" w:sz="4" w:space="1" w:color="auto"/>
          <w:right w:val="single" w:sz="4" w:space="4" w:color="auto"/>
        </w:pBdr>
      </w:pPr>
    </w:p>
    <w:p w14:paraId="2CB58594" w14:textId="77777777" w:rsidR="00291790" w:rsidRDefault="00291790" w:rsidP="00291790">
      <w:pPr>
        <w:pStyle w:val="NoSpacing"/>
        <w:pBdr>
          <w:top w:val="single" w:sz="4" w:space="1" w:color="auto"/>
          <w:left w:val="single" w:sz="4" w:space="4" w:color="auto"/>
          <w:bottom w:val="single" w:sz="4" w:space="1" w:color="auto"/>
          <w:right w:val="single" w:sz="4" w:space="4" w:color="auto"/>
        </w:pBdr>
      </w:pPr>
      <w:r>
        <w:t># VolumeMeshExport.py</w:t>
      </w:r>
    </w:p>
    <w:p w14:paraId="4AD23756" w14:textId="77777777" w:rsidR="00291790" w:rsidRDefault="00291790" w:rsidP="00291790">
      <w:pPr>
        <w:pStyle w:val="NoSpacing"/>
        <w:pBdr>
          <w:top w:val="single" w:sz="4" w:space="1" w:color="auto"/>
          <w:left w:val="single" w:sz="4" w:space="4" w:color="auto"/>
          <w:bottom w:val="single" w:sz="4" w:space="1" w:color="auto"/>
          <w:right w:val="single" w:sz="4" w:space="4" w:color="auto"/>
        </w:pBdr>
      </w:pPr>
    </w:p>
    <w:p w14:paraId="7DA1BD66" w14:textId="77777777" w:rsidR="00291790" w:rsidRDefault="00291790" w:rsidP="00291790">
      <w:pPr>
        <w:pStyle w:val="NoSpacing"/>
        <w:pBdr>
          <w:top w:val="single" w:sz="4" w:space="1" w:color="auto"/>
          <w:left w:val="single" w:sz="4" w:space="4" w:color="auto"/>
          <w:bottom w:val="single" w:sz="4" w:space="1" w:color="auto"/>
          <w:right w:val="single" w:sz="4" w:space="4" w:color="auto"/>
        </w:pBdr>
      </w:pPr>
      <w:r>
        <w:t># Specify weave parameters</w:t>
      </w:r>
    </w:p>
    <w:p w14:paraId="40EBE61E" w14:textId="77777777" w:rsidR="00291790" w:rsidRDefault="00291790" w:rsidP="00291790">
      <w:pPr>
        <w:pStyle w:val="NoSpacing"/>
        <w:pBdr>
          <w:top w:val="single" w:sz="4" w:space="1" w:color="auto"/>
          <w:left w:val="single" w:sz="4" w:space="4" w:color="auto"/>
          <w:bottom w:val="single" w:sz="4" w:space="1" w:color="auto"/>
          <w:right w:val="single" w:sz="4" w:space="4" w:color="auto"/>
        </w:pBdr>
      </w:pPr>
      <w:proofErr w:type="spellStart"/>
      <w:r>
        <w:t>nwarp</w:t>
      </w:r>
      <w:proofErr w:type="spellEnd"/>
      <w:r>
        <w:t>=2   #Number of weft yarns in the unit cell</w:t>
      </w:r>
    </w:p>
    <w:p w14:paraId="34E7F4AD" w14:textId="77777777" w:rsidR="00291790" w:rsidRDefault="00291790" w:rsidP="00291790">
      <w:pPr>
        <w:pStyle w:val="NoSpacing"/>
        <w:pBdr>
          <w:top w:val="single" w:sz="4" w:space="1" w:color="auto"/>
          <w:left w:val="single" w:sz="4" w:space="4" w:color="auto"/>
          <w:bottom w:val="single" w:sz="4" w:space="1" w:color="auto"/>
          <w:right w:val="single" w:sz="4" w:space="4" w:color="auto"/>
        </w:pBdr>
      </w:pPr>
      <w:proofErr w:type="spellStart"/>
      <w:r>
        <w:t>nweft</w:t>
      </w:r>
      <w:proofErr w:type="spellEnd"/>
      <w:r>
        <w:t>=2    #Number of warp yarns in the unit cell</w:t>
      </w:r>
    </w:p>
    <w:p w14:paraId="41A25A47" w14:textId="77777777" w:rsidR="00291790" w:rsidRDefault="00291790" w:rsidP="00291790">
      <w:pPr>
        <w:pStyle w:val="NoSpacing"/>
        <w:pBdr>
          <w:top w:val="single" w:sz="4" w:space="1" w:color="auto"/>
          <w:left w:val="single" w:sz="4" w:space="4" w:color="auto"/>
          <w:bottom w:val="single" w:sz="4" w:space="1" w:color="auto"/>
          <w:right w:val="single" w:sz="4" w:space="4" w:color="auto"/>
        </w:pBdr>
      </w:pPr>
      <w:r>
        <w:t>s=1          #Spacing between the yarns</w:t>
      </w:r>
    </w:p>
    <w:p w14:paraId="0C6E2FEF" w14:textId="77777777" w:rsidR="00291790" w:rsidRDefault="00291790" w:rsidP="00291790">
      <w:pPr>
        <w:pStyle w:val="NoSpacing"/>
        <w:pBdr>
          <w:top w:val="single" w:sz="4" w:space="1" w:color="auto"/>
          <w:left w:val="single" w:sz="4" w:space="4" w:color="auto"/>
          <w:bottom w:val="single" w:sz="4" w:space="1" w:color="auto"/>
          <w:right w:val="single" w:sz="4" w:space="4" w:color="auto"/>
        </w:pBdr>
      </w:pPr>
      <w:r>
        <w:t>t=0.1       #Thickness of the fabric (sum of two yarn heights)</w:t>
      </w:r>
    </w:p>
    <w:p w14:paraId="7A31AB01" w14:textId="77777777" w:rsidR="00291790" w:rsidRDefault="00291790" w:rsidP="00291790">
      <w:pPr>
        <w:pStyle w:val="NoSpacing"/>
        <w:pBdr>
          <w:top w:val="single" w:sz="4" w:space="1" w:color="auto"/>
          <w:left w:val="single" w:sz="4" w:space="4" w:color="auto"/>
          <w:bottom w:val="single" w:sz="4" w:space="1" w:color="auto"/>
          <w:right w:val="single" w:sz="4" w:space="4" w:color="auto"/>
        </w:pBdr>
      </w:pPr>
      <w:r>
        <w:t>ref=</w:t>
      </w:r>
      <w:proofErr w:type="gramStart"/>
      <w:r>
        <w:t>True  #</w:t>
      </w:r>
      <w:proofErr w:type="gramEnd"/>
      <w:r>
        <w:t>Refine model (True/False)</w:t>
      </w:r>
    </w:p>
    <w:p w14:paraId="5E7A34A1" w14:textId="77777777" w:rsidR="00291790" w:rsidRDefault="00291790" w:rsidP="00291790">
      <w:pPr>
        <w:pStyle w:val="NoSpacing"/>
        <w:pBdr>
          <w:top w:val="single" w:sz="4" w:space="1" w:color="auto"/>
          <w:left w:val="single" w:sz="4" w:space="4" w:color="auto"/>
          <w:bottom w:val="single" w:sz="4" w:space="1" w:color="auto"/>
          <w:right w:val="single" w:sz="4" w:space="4" w:color="auto"/>
        </w:pBdr>
      </w:pPr>
    </w:p>
    <w:p w14:paraId="1141FAA7" w14:textId="77777777" w:rsidR="00291790" w:rsidRDefault="00291790" w:rsidP="00291790">
      <w:pPr>
        <w:pStyle w:val="NoSpacing"/>
        <w:pBdr>
          <w:top w:val="single" w:sz="4" w:space="1" w:color="auto"/>
          <w:left w:val="single" w:sz="4" w:space="4" w:color="auto"/>
          <w:bottom w:val="single" w:sz="4" w:space="1" w:color="auto"/>
          <w:right w:val="single" w:sz="4" w:space="4" w:color="auto"/>
        </w:pBdr>
      </w:pPr>
      <w:r>
        <w:t># Create 2D textile</w:t>
      </w:r>
    </w:p>
    <w:p w14:paraId="4B4B1C52" w14:textId="2B399D4E" w:rsidR="009D5122" w:rsidRDefault="00291790" w:rsidP="00291790">
      <w:pPr>
        <w:pStyle w:val="NoSpacing"/>
        <w:pBdr>
          <w:top w:val="single" w:sz="4" w:space="1" w:color="auto"/>
          <w:left w:val="single" w:sz="4" w:space="4" w:color="auto"/>
          <w:bottom w:val="single" w:sz="4" w:space="1" w:color="auto"/>
          <w:right w:val="single" w:sz="4" w:space="4" w:color="auto"/>
        </w:pBdr>
      </w:pPr>
      <w:r>
        <w:t>weave = CTextileWeave2</w:t>
      </w:r>
      <w:proofErr w:type="gramStart"/>
      <w:r>
        <w:t xml:space="preserve">D( </w:t>
      </w:r>
      <w:proofErr w:type="spellStart"/>
      <w:r>
        <w:t>nweft</w:t>
      </w:r>
      <w:proofErr w:type="spellEnd"/>
      <w:proofErr w:type="gramEnd"/>
      <w:r>
        <w:t xml:space="preserve">, </w:t>
      </w:r>
      <w:proofErr w:type="spellStart"/>
      <w:r>
        <w:t>nwarp</w:t>
      </w:r>
      <w:proofErr w:type="spellEnd"/>
      <w:r>
        <w:t>, s, t, ref )</w:t>
      </w:r>
    </w:p>
    <w:p w14:paraId="77383FAB" w14:textId="77777777" w:rsidR="00291790" w:rsidRDefault="00291790" w:rsidP="00291790">
      <w:pPr>
        <w:pStyle w:val="NoSpacing"/>
        <w:pBdr>
          <w:top w:val="single" w:sz="4" w:space="1" w:color="auto"/>
          <w:left w:val="single" w:sz="4" w:space="4" w:color="auto"/>
          <w:bottom w:val="single" w:sz="4" w:space="1" w:color="auto"/>
          <w:right w:val="single" w:sz="4" w:space="4" w:color="auto"/>
        </w:pBdr>
      </w:pPr>
      <w:r>
        <w:t># Set the weave pattern</w:t>
      </w:r>
    </w:p>
    <w:p w14:paraId="43EF8B7E" w14:textId="77777777" w:rsidR="00291790" w:rsidRDefault="00291790" w:rsidP="00291790">
      <w:pPr>
        <w:pStyle w:val="NoSpacing"/>
        <w:pBdr>
          <w:top w:val="single" w:sz="4" w:space="1" w:color="auto"/>
          <w:left w:val="single" w:sz="4" w:space="4" w:color="auto"/>
          <w:bottom w:val="single" w:sz="4" w:space="1" w:color="auto"/>
          <w:right w:val="single" w:sz="4" w:space="4" w:color="auto"/>
        </w:pBdr>
      </w:pPr>
      <w:proofErr w:type="spellStart"/>
      <w:proofErr w:type="gramStart"/>
      <w:r>
        <w:t>weave.SwapPosition</w:t>
      </w:r>
      <w:proofErr w:type="spellEnd"/>
      <w:proofErr w:type="gramEnd"/>
      <w:r>
        <w:t>(0, 0)</w:t>
      </w:r>
    </w:p>
    <w:p w14:paraId="57C72ABA" w14:textId="77777777" w:rsidR="00291790" w:rsidRDefault="00291790" w:rsidP="00291790">
      <w:pPr>
        <w:pStyle w:val="NoSpacing"/>
        <w:pBdr>
          <w:top w:val="single" w:sz="4" w:space="1" w:color="auto"/>
          <w:left w:val="single" w:sz="4" w:space="4" w:color="auto"/>
          <w:bottom w:val="single" w:sz="4" w:space="1" w:color="auto"/>
          <w:right w:val="single" w:sz="4" w:space="4" w:color="auto"/>
        </w:pBdr>
      </w:pPr>
      <w:proofErr w:type="spellStart"/>
      <w:proofErr w:type="gramStart"/>
      <w:r>
        <w:t>weave.SwapPosition</w:t>
      </w:r>
      <w:proofErr w:type="spellEnd"/>
      <w:proofErr w:type="gramEnd"/>
      <w:r>
        <w:t>(1, 1)</w:t>
      </w:r>
    </w:p>
    <w:p w14:paraId="0EBF0621" w14:textId="77777777" w:rsidR="00291790" w:rsidRDefault="00291790" w:rsidP="00291790">
      <w:pPr>
        <w:pStyle w:val="NoSpacing"/>
        <w:pBdr>
          <w:top w:val="single" w:sz="4" w:space="1" w:color="auto"/>
          <w:left w:val="single" w:sz="4" w:space="4" w:color="auto"/>
          <w:bottom w:val="single" w:sz="4" w:space="1" w:color="auto"/>
          <w:right w:val="single" w:sz="4" w:space="4" w:color="auto"/>
        </w:pBdr>
      </w:pPr>
    </w:p>
    <w:p w14:paraId="515ACA52" w14:textId="77777777" w:rsidR="00291790" w:rsidRDefault="00291790" w:rsidP="00291790">
      <w:pPr>
        <w:pStyle w:val="NoSpacing"/>
        <w:pBdr>
          <w:top w:val="single" w:sz="4" w:space="1" w:color="auto"/>
          <w:left w:val="single" w:sz="4" w:space="4" w:color="auto"/>
          <w:bottom w:val="single" w:sz="4" w:space="1" w:color="auto"/>
          <w:right w:val="single" w:sz="4" w:space="4" w:color="auto"/>
        </w:pBdr>
      </w:pPr>
      <w:r>
        <w:t># Assign a default domain</w:t>
      </w:r>
    </w:p>
    <w:p w14:paraId="23109DAF" w14:textId="77777777" w:rsidR="00291790" w:rsidRDefault="00291790" w:rsidP="00291790">
      <w:pPr>
        <w:pStyle w:val="NoSpacing"/>
        <w:pBdr>
          <w:top w:val="single" w:sz="4" w:space="1" w:color="auto"/>
          <w:left w:val="single" w:sz="4" w:space="4" w:color="auto"/>
          <w:bottom w:val="single" w:sz="4" w:space="1" w:color="auto"/>
          <w:right w:val="single" w:sz="4" w:space="4" w:color="auto"/>
        </w:pBdr>
      </w:pPr>
      <w:proofErr w:type="spellStart"/>
      <w:proofErr w:type="gramStart"/>
      <w:r>
        <w:t>weave.AssignDefaultDomain</w:t>
      </w:r>
      <w:proofErr w:type="spellEnd"/>
      <w:proofErr w:type="gramEnd"/>
      <w:r>
        <w:t>()</w:t>
      </w:r>
    </w:p>
    <w:p w14:paraId="4F7DF9A5" w14:textId="77777777" w:rsidR="00291790" w:rsidRDefault="00291790" w:rsidP="00291790">
      <w:pPr>
        <w:pStyle w:val="NoSpacing"/>
        <w:pBdr>
          <w:top w:val="single" w:sz="4" w:space="1" w:color="auto"/>
          <w:left w:val="single" w:sz="4" w:space="4" w:color="auto"/>
          <w:bottom w:val="single" w:sz="4" w:space="1" w:color="auto"/>
          <w:right w:val="single" w:sz="4" w:space="4" w:color="auto"/>
        </w:pBdr>
      </w:pPr>
    </w:p>
    <w:p w14:paraId="2EDF1C30" w14:textId="77777777" w:rsidR="00291790" w:rsidRDefault="00291790" w:rsidP="00291790">
      <w:pPr>
        <w:pStyle w:val="NoSpacing"/>
        <w:pBdr>
          <w:top w:val="single" w:sz="4" w:space="1" w:color="auto"/>
          <w:left w:val="single" w:sz="4" w:space="4" w:color="auto"/>
          <w:bottom w:val="single" w:sz="4" w:space="1" w:color="auto"/>
          <w:right w:val="single" w:sz="4" w:space="4" w:color="auto"/>
        </w:pBdr>
      </w:pPr>
      <w:r>
        <w:t>#Add to the textile database</w:t>
      </w:r>
    </w:p>
    <w:p w14:paraId="7D9E942D" w14:textId="404930D5" w:rsidR="009D5122" w:rsidRDefault="00291790" w:rsidP="00291790">
      <w:pPr>
        <w:pStyle w:val="NoSpacing"/>
        <w:pBdr>
          <w:top w:val="single" w:sz="4" w:space="1" w:color="auto"/>
          <w:left w:val="single" w:sz="4" w:space="4" w:color="auto"/>
          <w:bottom w:val="single" w:sz="4" w:space="1" w:color="auto"/>
          <w:right w:val="single" w:sz="4" w:space="4" w:color="auto"/>
        </w:pBdr>
      </w:pPr>
      <w:proofErr w:type="spellStart"/>
      <w:r>
        <w:t>AddTextile</w:t>
      </w:r>
      <w:proofErr w:type="spellEnd"/>
      <w:r>
        <w:t>(weave)</w:t>
      </w:r>
    </w:p>
    <w:p w14:paraId="4052D37B" w14:textId="77777777" w:rsidR="00291790" w:rsidRDefault="00291790" w:rsidP="00291790">
      <w:pPr>
        <w:pStyle w:val="NoSpacing"/>
        <w:pBdr>
          <w:top w:val="single" w:sz="4" w:space="1" w:color="auto"/>
          <w:left w:val="single" w:sz="4" w:space="4" w:color="auto"/>
          <w:bottom w:val="single" w:sz="4" w:space="1" w:color="auto"/>
          <w:right w:val="single" w:sz="4" w:space="4" w:color="auto"/>
        </w:pBdr>
      </w:pPr>
      <w:r>
        <w:t xml:space="preserve"># Create </w:t>
      </w:r>
      <w:proofErr w:type="spellStart"/>
      <w:r>
        <w:t>CMesher</w:t>
      </w:r>
      <w:proofErr w:type="spellEnd"/>
      <w:r>
        <w:t xml:space="preserve"> object and set periodicity and seed size</w:t>
      </w:r>
    </w:p>
    <w:p w14:paraId="4487E6D5" w14:textId="77777777" w:rsidR="00291790" w:rsidRDefault="00291790" w:rsidP="00291790">
      <w:pPr>
        <w:pStyle w:val="NoSpacing"/>
        <w:pBdr>
          <w:top w:val="single" w:sz="4" w:space="1" w:color="auto"/>
          <w:left w:val="single" w:sz="4" w:space="4" w:color="auto"/>
          <w:bottom w:val="single" w:sz="4" w:space="1" w:color="auto"/>
          <w:right w:val="single" w:sz="4" w:space="4" w:color="auto"/>
        </w:pBdr>
      </w:pPr>
      <w:proofErr w:type="spellStart"/>
      <w:r>
        <w:t>mesher</w:t>
      </w:r>
      <w:proofErr w:type="spellEnd"/>
      <w:r>
        <w:t xml:space="preserve"> = </w:t>
      </w:r>
      <w:proofErr w:type="spellStart"/>
      <w:proofErr w:type="gramStart"/>
      <w:r>
        <w:t>CMesher</w:t>
      </w:r>
      <w:proofErr w:type="spellEnd"/>
      <w:r>
        <w:t>(</w:t>
      </w:r>
      <w:proofErr w:type="gramEnd"/>
      <w:r>
        <w:t>MATERIAL_CONTINUUM)</w:t>
      </w:r>
    </w:p>
    <w:p w14:paraId="2CAF485B" w14:textId="77777777" w:rsidR="00291790" w:rsidRDefault="00291790" w:rsidP="00291790">
      <w:pPr>
        <w:pStyle w:val="NoSpacing"/>
        <w:pBdr>
          <w:top w:val="single" w:sz="4" w:space="1" w:color="auto"/>
          <w:left w:val="single" w:sz="4" w:space="4" w:color="auto"/>
          <w:bottom w:val="single" w:sz="4" w:space="1" w:color="auto"/>
          <w:right w:val="single" w:sz="4" w:space="4" w:color="auto"/>
        </w:pBdr>
      </w:pPr>
      <w:proofErr w:type="spellStart"/>
      <w:proofErr w:type="gramStart"/>
      <w:r>
        <w:t>mesher.SetPeriodic</w:t>
      </w:r>
      <w:proofErr w:type="spellEnd"/>
      <w:proofErr w:type="gramEnd"/>
      <w:r>
        <w:t>(True)</w:t>
      </w:r>
    </w:p>
    <w:p w14:paraId="5B778FC4" w14:textId="77777777" w:rsidR="00291790" w:rsidRDefault="00291790" w:rsidP="00291790">
      <w:pPr>
        <w:pStyle w:val="NoSpacing"/>
        <w:pBdr>
          <w:top w:val="single" w:sz="4" w:space="1" w:color="auto"/>
          <w:left w:val="single" w:sz="4" w:space="4" w:color="auto"/>
          <w:bottom w:val="single" w:sz="4" w:space="1" w:color="auto"/>
          <w:right w:val="single" w:sz="4" w:space="4" w:color="auto"/>
        </w:pBdr>
      </w:pPr>
      <w:proofErr w:type="spellStart"/>
      <w:proofErr w:type="gramStart"/>
      <w:r>
        <w:t>mesher.SetSeed</w:t>
      </w:r>
      <w:proofErr w:type="spellEnd"/>
      <w:proofErr w:type="gramEnd"/>
      <w:r>
        <w:t>(0.1)</w:t>
      </w:r>
    </w:p>
    <w:p w14:paraId="14D341B3" w14:textId="77777777" w:rsidR="00291790" w:rsidRDefault="00291790" w:rsidP="00291790">
      <w:pPr>
        <w:pStyle w:val="NoSpacing"/>
        <w:pBdr>
          <w:top w:val="single" w:sz="4" w:space="1" w:color="auto"/>
          <w:left w:val="single" w:sz="4" w:space="4" w:color="auto"/>
          <w:bottom w:val="single" w:sz="4" w:space="1" w:color="auto"/>
          <w:right w:val="single" w:sz="4" w:space="4" w:color="auto"/>
        </w:pBdr>
      </w:pPr>
      <w:r>
        <w:t># Generate the mesh</w:t>
      </w:r>
    </w:p>
    <w:p w14:paraId="078C2E4C" w14:textId="77777777" w:rsidR="00291790" w:rsidRDefault="00291790" w:rsidP="00291790">
      <w:pPr>
        <w:pStyle w:val="NoSpacing"/>
        <w:pBdr>
          <w:top w:val="single" w:sz="4" w:space="1" w:color="auto"/>
          <w:left w:val="single" w:sz="4" w:space="4" w:color="auto"/>
          <w:bottom w:val="single" w:sz="4" w:space="1" w:color="auto"/>
          <w:right w:val="single" w:sz="4" w:space="4" w:color="auto"/>
        </w:pBdr>
      </w:pPr>
      <w:proofErr w:type="spellStart"/>
      <w:proofErr w:type="gramStart"/>
      <w:r>
        <w:t>mesher.CreateMesh</w:t>
      </w:r>
      <w:proofErr w:type="spellEnd"/>
      <w:proofErr w:type="gramEnd"/>
      <w:r>
        <w:t>(weave)</w:t>
      </w:r>
    </w:p>
    <w:p w14:paraId="27D8CAEA" w14:textId="77777777" w:rsidR="00291790" w:rsidRDefault="00291790" w:rsidP="00291790">
      <w:pPr>
        <w:pStyle w:val="NoSpacing"/>
        <w:pBdr>
          <w:top w:val="single" w:sz="4" w:space="1" w:color="auto"/>
          <w:left w:val="single" w:sz="4" w:space="4" w:color="auto"/>
          <w:bottom w:val="single" w:sz="4" w:space="1" w:color="auto"/>
          <w:right w:val="single" w:sz="4" w:space="4" w:color="auto"/>
        </w:pBdr>
      </w:pPr>
      <w:r>
        <w:t># Save the mesh to Abaqus</w:t>
      </w:r>
    </w:p>
    <w:p w14:paraId="03CB719F" w14:textId="42ED3A6A" w:rsidR="00291790" w:rsidRDefault="00291790" w:rsidP="00291790">
      <w:pPr>
        <w:pStyle w:val="NoSpacing"/>
        <w:pBdr>
          <w:top w:val="single" w:sz="4" w:space="1" w:color="auto"/>
          <w:left w:val="single" w:sz="4" w:space="4" w:color="auto"/>
          <w:bottom w:val="single" w:sz="4" w:space="1" w:color="auto"/>
          <w:right w:val="single" w:sz="4" w:space="4" w:color="auto"/>
        </w:pBdr>
      </w:pPr>
      <w:proofErr w:type="spellStart"/>
      <w:proofErr w:type="gramStart"/>
      <w:r>
        <w:t>mesher.SaveVolumeMeshToABAQUS</w:t>
      </w:r>
      <w:proofErr w:type="spellEnd"/>
      <w:proofErr w:type="gramEnd"/>
      <w:r>
        <w:t>("</w:t>
      </w:r>
      <w:proofErr w:type="spellStart"/>
      <w:r>
        <w:t>VolumeMesh.inp</w:t>
      </w:r>
      <w:proofErr w:type="spellEnd"/>
      <w:r>
        <w:t xml:space="preserve">", </w:t>
      </w:r>
      <w:proofErr w:type="spellStart"/>
      <w:r>
        <w:t>weave.GetName</w:t>
      </w:r>
      <w:proofErr w:type="spellEnd"/>
      <w:r>
        <w:t>())</w:t>
      </w:r>
    </w:p>
    <w:p w14:paraId="2BA61C28" w14:textId="77777777" w:rsidR="009D5122" w:rsidRDefault="009D5122" w:rsidP="009D5122">
      <w:pPr>
        <w:pBdr>
          <w:top w:val="single" w:sz="4" w:space="1" w:color="auto"/>
          <w:left w:val="single" w:sz="4" w:space="4" w:color="auto"/>
          <w:bottom w:val="single" w:sz="4" w:space="1" w:color="auto"/>
          <w:right w:val="single" w:sz="4" w:space="4" w:color="auto"/>
        </w:pBdr>
      </w:pPr>
    </w:p>
    <w:p w14:paraId="1E93075F" w14:textId="44869E1E" w:rsidR="009D5122" w:rsidRDefault="009D5122" w:rsidP="009D5122">
      <w:pPr>
        <w:pBdr>
          <w:top w:val="single" w:sz="4" w:space="1" w:color="auto"/>
          <w:left w:val="single" w:sz="4" w:space="4" w:color="auto"/>
          <w:bottom w:val="single" w:sz="4" w:space="1" w:color="auto"/>
          <w:right w:val="single" w:sz="4" w:space="4" w:color="auto"/>
        </w:pBdr>
      </w:pPr>
      <w:r>
        <w:t xml:space="preserve">The </w:t>
      </w:r>
      <w:r w:rsidR="006F5F9D">
        <w:t xml:space="preserve">textile and volume mesh created </w:t>
      </w:r>
      <w:r>
        <w:t xml:space="preserve">are shown in </w:t>
      </w:r>
      <w:r w:rsidR="006F5F9D">
        <w:fldChar w:fldCharType="begin"/>
      </w:r>
      <w:r w:rsidR="006F5F9D">
        <w:instrText xml:space="preserve"> REF _Ref496176387 \h </w:instrText>
      </w:r>
      <w:r w:rsidR="006F5F9D">
        <w:fldChar w:fldCharType="separate"/>
      </w:r>
      <w:r w:rsidR="00353CD5" w:rsidRPr="006F5F9D">
        <w:rPr>
          <w:bCs/>
        </w:rPr>
        <w:t xml:space="preserve">Figure </w:t>
      </w:r>
      <w:r w:rsidR="00353CD5">
        <w:rPr>
          <w:bCs/>
          <w:noProof/>
        </w:rPr>
        <w:t>32</w:t>
      </w:r>
      <w:r w:rsidR="006F5F9D">
        <w:fldChar w:fldCharType="end"/>
      </w:r>
      <w:r w:rsidR="006F5F9D">
        <w:t>.</w:t>
      </w:r>
    </w:p>
    <w:p w14:paraId="098E7D04" w14:textId="77777777" w:rsidR="009D5122" w:rsidRDefault="009D5122" w:rsidP="009D5122">
      <w:pPr>
        <w:pBdr>
          <w:top w:val="single" w:sz="4" w:space="1" w:color="auto"/>
          <w:left w:val="single" w:sz="4" w:space="4" w:color="auto"/>
          <w:bottom w:val="single" w:sz="4" w:space="1" w:color="auto"/>
          <w:right w:val="single" w:sz="4" w:space="4" w:color="auto"/>
        </w:pBdr>
      </w:pPr>
    </w:p>
    <w:p w14:paraId="5869137B" w14:textId="5D014E35" w:rsidR="006F5F9D" w:rsidRDefault="009D5122" w:rsidP="009D5122">
      <w:pPr>
        <w:pBdr>
          <w:top w:val="single" w:sz="4" w:space="1" w:color="auto"/>
          <w:left w:val="single" w:sz="4" w:space="4" w:color="auto"/>
          <w:bottom w:val="single" w:sz="4" w:space="1" w:color="auto"/>
          <w:right w:val="single" w:sz="4" w:space="4" w:color="auto"/>
        </w:pBdr>
        <w:jc w:val="center"/>
      </w:pPr>
      <w:r>
        <w:rPr>
          <w:noProof/>
          <w:lang w:eastAsia="en-GB"/>
        </w:rPr>
        <mc:AlternateContent>
          <mc:Choice Requires="wpg">
            <w:drawing>
              <wp:anchor distT="0" distB="0" distL="114300" distR="114300" simplePos="0" relativeHeight="251934720" behindDoc="0" locked="0" layoutInCell="1" allowOverlap="1" wp14:anchorId="0A393937" wp14:editId="5054ABB3">
                <wp:simplePos x="0" y="0"/>
                <wp:positionH relativeFrom="column">
                  <wp:posOffset>140970</wp:posOffset>
                </wp:positionH>
                <wp:positionV relativeFrom="paragraph">
                  <wp:posOffset>899</wp:posOffset>
                </wp:positionV>
                <wp:extent cx="5434965" cy="212090"/>
                <wp:effectExtent l="0" t="0" r="13335" b="0"/>
                <wp:wrapNone/>
                <wp:docPr id="13" name="Group 13"/>
                <wp:cNvGraphicFramePr/>
                <a:graphic xmlns:a="http://schemas.openxmlformats.org/drawingml/2006/main">
                  <a:graphicData uri="http://schemas.microsoft.com/office/word/2010/wordprocessingGroup">
                    <wpg:wgp>
                      <wpg:cNvGrpSpPr/>
                      <wpg:grpSpPr>
                        <a:xfrm>
                          <a:off x="0" y="0"/>
                          <a:ext cx="5434965" cy="212090"/>
                          <a:chOff x="0" y="0"/>
                          <a:chExt cx="5434965" cy="212090"/>
                        </a:xfrm>
                      </wpg:grpSpPr>
                      <wps:wsp>
                        <wps:cNvPr id="26" name="Text Box 26"/>
                        <wps:cNvSpPr txBox="1"/>
                        <wps:spPr>
                          <a:xfrm>
                            <a:off x="0" y="0"/>
                            <a:ext cx="497205" cy="21209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2CD6EF9" w14:textId="77777777" w:rsidR="007E550C" w:rsidRPr="00D91BA8" w:rsidRDefault="007E550C" w:rsidP="009D5122">
                              <w:r>
                                <w:t>A)</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454" name="Text Box 454"/>
                        <wps:cNvSpPr txBox="1"/>
                        <wps:spPr>
                          <a:xfrm>
                            <a:off x="4937760" y="0"/>
                            <a:ext cx="497205" cy="21209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DCCB841" w14:textId="77777777" w:rsidR="007E550C" w:rsidRPr="00D91BA8" w:rsidRDefault="007E550C" w:rsidP="009D5122">
                              <w: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0A393937" id="Group 13" o:spid="_x0000_s1173" style="position:absolute;left:0;text-align:left;margin-left:11.1pt;margin-top:.05pt;width:427.95pt;height:16.7pt;z-index:251934720" coordsize="54349,21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">
                <v:shape id="Text Box 26" o:spid="_x0000_s1174" type="#_x0000_t202" style="position:absolute;width:4972;height:21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" filled="f" stroked="f" strokeweight=".5pt">
                  <v:textbox inset="0,0,0,0">
                    <w:txbxContent>
                      <w:p w14:paraId="22CD6EF9" w14:textId="77777777" w:rsidR="007E550C" w:rsidRPr="00D91BA8" w:rsidRDefault="007E550C" w:rsidP="009D5122">
                        <w:r>
                          <w:t>A)</w:t>
                        </w:r>
                      </w:p>
                    </w:txbxContent>
                  </v:textbox>
                </v:shape>
                <v:shape id="Text Box 454" o:spid="_x0000_s1175" type="#_x0000_t202" style="position:absolute;left:49377;width:4972;height:21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" filled="f" stroked="f" strokeweight=".5pt">
                  <v:textbox inset="0,0,0,0">
                    <w:txbxContent>
                      <w:p w14:paraId="7DCCB841" w14:textId="77777777" w:rsidR="007E550C" w:rsidRPr="00D91BA8" w:rsidRDefault="007E550C" w:rsidP="009D5122">
                        <w:r>
                          <w:t>B)</w:t>
                        </w:r>
                      </w:p>
                    </w:txbxContent>
                  </v:textbox>
                </v:shape>
              </v:group>
            </w:pict>
          </mc:Fallback>
        </mc:AlternateContent>
      </w:r>
      <w:r>
        <w:rPr>
          <w:noProof/>
          <w:lang w:eastAsia="en-GB"/>
        </w:rPr>
        <w:drawing>
          <wp:inline distT="0" distB="0" distL="0" distR="0" wp14:anchorId="5B4BDF1F" wp14:editId="18CFDF72">
            <wp:extent cx="2332857" cy="953462"/>
            <wp:effectExtent l="0" t="0" r="0" b="0"/>
            <wp:docPr id="455" name="Picture 4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3" cstate="print">
                      <a:extLst>
                        <a:ext uri="{28A0092B-C50C-407E-A947-70E740481C1C}">
                          <a14:useLocalDpi xmlns:a14="http://schemas.microsoft.com/office/drawing/2010/main" val="0"/>
                        </a:ext>
                      </a:extLst>
                    </a:blip>
                    <a:stretch>
                      <a:fillRect/>
                    </a:stretch>
                  </pic:blipFill>
                  <pic:spPr bwMode="auto">
                    <a:xfrm>
                      <a:off x="0" y="0"/>
                      <a:ext cx="2332857" cy="953462"/>
                    </a:xfrm>
                    <a:prstGeom prst="rect">
                      <a:avLst/>
                    </a:prstGeom>
                    <a:ln>
                      <a:noFill/>
                    </a:ln>
                    <a:extLst>
                      <a:ext uri="{53640926-AAD7-44D8-BBD7-CCE9431645EC}">
                        <a14:shadowObscured xmlns:a14="http://schemas.microsoft.com/office/drawing/2010/main"/>
                      </a:ext>
                    </a:extLst>
                  </pic:spPr>
                </pic:pic>
              </a:graphicData>
            </a:graphic>
          </wp:inline>
        </w:drawing>
      </w:r>
      <w:r>
        <w:t xml:space="preserve">  </w:t>
      </w:r>
      <w:r>
        <w:rPr>
          <w:noProof/>
          <w:lang w:eastAsia="en-GB"/>
        </w:rPr>
        <w:drawing>
          <wp:inline distT="0" distB="0" distL="0" distR="0" wp14:anchorId="1F2CD215" wp14:editId="33F72219">
            <wp:extent cx="2337524" cy="957876"/>
            <wp:effectExtent l="0" t="0" r="0" b="0"/>
            <wp:docPr id="456" name="Picture 4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4" cstate="print">
                      <a:extLst>
                        <a:ext uri="{28A0092B-C50C-407E-A947-70E740481C1C}">
                          <a14:useLocalDpi xmlns:a14="http://schemas.microsoft.com/office/drawing/2010/main" val="0"/>
                        </a:ext>
                      </a:extLst>
                    </a:blip>
                    <a:stretch>
                      <a:fillRect/>
                    </a:stretch>
                  </pic:blipFill>
                  <pic:spPr bwMode="auto">
                    <a:xfrm>
                      <a:off x="0" y="0"/>
                      <a:ext cx="2337524" cy="957876"/>
                    </a:xfrm>
                    <a:prstGeom prst="rect">
                      <a:avLst/>
                    </a:prstGeom>
                    <a:ln>
                      <a:noFill/>
                    </a:ln>
                    <a:extLst>
                      <a:ext uri="{53640926-AAD7-44D8-BBD7-CCE9431645EC}">
                        <a14:shadowObscured xmlns:a14="http://schemas.microsoft.com/office/drawing/2010/main"/>
                      </a:ext>
                    </a:extLst>
                  </pic:spPr>
                </pic:pic>
              </a:graphicData>
            </a:graphic>
          </wp:inline>
        </w:drawing>
      </w:r>
    </w:p>
    <w:p w14:paraId="0D8891F3" w14:textId="515441C5" w:rsidR="0052535B" w:rsidRPr="009E6103" w:rsidRDefault="006F5F9D" w:rsidP="009E6103">
      <w:pPr>
        <w:pBdr>
          <w:top w:val="single" w:sz="4" w:space="1" w:color="auto"/>
          <w:left w:val="single" w:sz="4" w:space="4" w:color="auto"/>
          <w:bottom w:val="single" w:sz="4" w:space="1" w:color="auto"/>
          <w:right w:val="single" w:sz="4" w:space="4" w:color="auto"/>
        </w:pBdr>
        <w:jc w:val="center"/>
        <w:rPr>
          <w:bCs/>
        </w:rPr>
      </w:pPr>
      <w:bookmarkStart w:id="134" w:name="_Ref496176387"/>
      <w:r w:rsidRPr="006F5F9D">
        <w:rPr>
          <w:bCs/>
        </w:rPr>
        <w:t xml:space="preserve">Figure </w:t>
      </w:r>
      <w:r w:rsidRPr="006F5F9D">
        <w:rPr>
          <w:bCs/>
        </w:rPr>
        <w:fldChar w:fldCharType="begin"/>
      </w:r>
      <w:r w:rsidRPr="006F5F9D">
        <w:rPr>
          <w:bCs/>
        </w:rPr>
        <w:instrText xml:space="preserve"> SEQ Figure \* ARABIC </w:instrText>
      </w:r>
      <w:r w:rsidRPr="006F5F9D">
        <w:rPr>
          <w:bCs/>
        </w:rPr>
        <w:fldChar w:fldCharType="separate"/>
      </w:r>
      <w:r w:rsidR="00353CD5">
        <w:rPr>
          <w:bCs/>
          <w:noProof/>
        </w:rPr>
        <w:t>32</w:t>
      </w:r>
      <w:r w:rsidRPr="006F5F9D">
        <w:fldChar w:fldCharType="end"/>
      </w:r>
      <w:bookmarkEnd w:id="134"/>
      <w:r w:rsidRPr="006F5F9D">
        <w:rPr>
          <w:bCs/>
        </w:rPr>
        <w:t xml:space="preserve"> a) Textile for </w:t>
      </w:r>
      <w:proofErr w:type="gramStart"/>
      <w:r w:rsidRPr="006F5F9D">
        <w:rPr>
          <w:bCs/>
        </w:rPr>
        <w:t>export,  b</w:t>
      </w:r>
      <w:proofErr w:type="gramEnd"/>
      <w:r w:rsidRPr="006F5F9D">
        <w:rPr>
          <w:bCs/>
        </w:rPr>
        <w:t>) Volume mesh imported into Abaqus CAE</w:t>
      </w:r>
      <w:bookmarkStart w:id="135" w:name="_Toc389057031"/>
      <w:bookmarkStart w:id="136" w:name="_Toc389057063"/>
    </w:p>
    <w:p w14:paraId="03CECE1C" w14:textId="77777777" w:rsidR="009E6103" w:rsidRDefault="009E6103">
      <w:pPr>
        <w:spacing w:after="200" w:line="276" w:lineRule="auto"/>
      </w:pPr>
    </w:p>
    <w:p w14:paraId="784B0F44" w14:textId="58490196" w:rsidR="00BC2F5A" w:rsidRDefault="00BC2F5A">
      <w:pPr>
        <w:spacing w:after="200" w:line="276" w:lineRule="auto"/>
      </w:pPr>
      <w:r>
        <w:br w:type="page"/>
      </w:r>
    </w:p>
    <w:p w14:paraId="79507DEF" w14:textId="1B9049B7" w:rsidR="00BC2F5A" w:rsidRDefault="00BC2F5A" w:rsidP="00BC2F5A">
      <w:pPr>
        <w:pStyle w:val="Heading1"/>
        <w:numPr>
          <w:ilvl w:val="0"/>
          <w:numId w:val="0"/>
        </w:numPr>
      </w:pPr>
      <w:bookmarkStart w:id="137" w:name="_Toc76652661"/>
      <w:r>
        <w:lastRenderedPageBreak/>
        <w:t>11 Intersection Correction</w:t>
      </w:r>
      <w:bookmarkEnd w:id="137"/>
    </w:p>
    <w:p w14:paraId="0968A33D" w14:textId="77777777" w:rsidR="007A400D" w:rsidRPr="007A400D" w:rsidRDefault="007A400D" w:rsidP="007A400D"/>
    <w:p w14:paraId="72E30C2D" w14:textId="68B40D6E" w:rsidR="00BC2F5A" w:rsidRDefault="00BC2F5A" w:rsidP="00BC2F5A">
      <w:r>
        <w:t xml:space="preserve">Where there are small intersections in a model these can be corrected using the </w:t>
      </w:r>
      <w:proofErr w:type="spellStart"/>
      <w:r>
        <w:t>CAdjustMesh</w:t>
      </w:r>
      <w:r w:rsidR="00ED7716">
        <w:t>Interference</w:t>
      </w:r>
      <w:proofErr w:type="spellEnd"/>
      <w:r w:rsidR="00ED7716">
        <w:t xml:space="preserve"> class. These functions were created to modify textile models where very small intersections are present which stop FE simulations from running. The algorithm uses the interference detection to identify nodes on the surface of the yarns where intersections are present and then the volume mesh is used to adjust these points. If the intersection depth is greater than the surface element in the volume </w:t>
      </w:r>
      <w:proofErr w:type="gramStart"/>
      <w:r w:rsidR="00ED7716">
        <w:t>mesh</w:t>
      </w:r>
      <w:proofErr w:type="gramEnd"/>
      <w:r w:rsidR="00ED7716">
        <w:t xml:space="preserve"> then the algorithm will stop and give a warning message that the intersections are too large for correction.  In this case adjustment to the model is more appropriate.</w:t>
      </w:r>
    </w:p>
    <w:p w14:paraId="5E7424C1" w14:textId="28B2DA41" w:rsidR="00CA2D20" w:rsidRDefault="00CA2D20" w:rsidP="00BC2F5A"/>
    <w:p w14:paraId="706BB6CB" w14:textId="4944D937" w:rsidR="00CA2D20" w:rsidRDefault="00CA2D20" w:rsidP="00BC2F5A">
      <w:r>
        <w:t xml:space="preserve">The textile must have a domain specified </w:t>
      </w:r>
      <w:proofErr w:type="gramStart"/>
      <w:r>
        <w:t>in order to</w:t>
      </w:r>
      <w:proofErr w:type="gramEnd"/>
      <w:r>
        <w:t xml:space="preserve"> use this function.</w:t>
      </w:r>
    </w:p>
    <w:p w14:paraId="714DF49C" w14:textId="77777777" w:rsidR="00026851" w:rsidRDefault="00026851" w:rsidP="00BC2F5A"/>
    <w:p w14:paraId="05EC48B8" w14:textId="657383B3" w:rsidR="00ED7716" w:rsidRPr="007A400D" w:rsidRDefault="00ED7716" w:rsidP="00BC2F5A">
      <w:r>
        <w:t xml:space="preserve">First a </w:t>
      </w:r>
      <w:proofErr w:type="spellStart"/>
      <w:r>
        <w:t>CAdjustMeshInterference</w:t>
      </w:r>
      <w:proofErr w:type="spellEnd"/>
      <w:r>
        <w:t xml:space="preserve"> object is created and then the function called which corrects</w:t>
      </w:r>
      <w:r w:rsidR="007A400D">
        <w:t xml:space="preserve"> the intersections for the whole textile. The second parameter, </w:t>
      </w:r>
      <w:r w:rsidR="007A400D">
        <w:rPr>
          <w:i/>
        </w:rPr>
        <w:t xml:space="preserve">tolerance, </w:t>
      </w:r>
      <w:r w:rsidR="007A400D">
        <w:t xml:space="preserve">in the </w:t>
      </w:r>
      <w:proofErr w:type="spellStart"/>
      <w:r w:rsidR="007A400D">
        <w:t>AdjustTextileMesh</w:t>
      </w:r>
      <w:proofErr w:type="spellEnd"/>
      <w:r w:rsidR="007A400D">
        <w:t xml:space="preserve"> call may be omitted in which case the default value of 10</w:t>
      </w:r>
      <w:r w:rsidR="007A400D">
        <w:rPr>
          <w:vertAlign w:val="superscript"/>
        </w:rPr>
        <w:t>-8</w:t>
      </w:r>
      <w:r w:rsidR="007A400D">
        <w:t xml:space="preserve"> will be used. This gives the allowable distance between the adjusted points.</w:t>
      </w:r>
    </w:p>
    <w:p w14:paraId="41276458" w14:textId="77777777" w:rsidR="00ED7716" w:rsidRDefault="00ED7716" w:rsidP="00BC2F5A"/>
    <w:p w14:paraId="33861957" w14:textId="22FF0891" w:rsidR="00ED7716" w:rsidRDefault="007A400D" w:rsidP="00ED7716">
      <w:pPr>
        <w:pStyle w:val="NoSpacing"/>
      </w:pPr>
      <w:r>
        <w:t>t</w:t>
      </w:r>
      <w:r w:rsidR="00ED7716">
        <w:t xml:space="preserve">extile = </w:t>
      </w:r>
      <w:proofErr w:type="spellStart"/>
      <w:proofErr w:type="gramStart"/>
      <w:r w:rsidR="00ED7716">
        <w:t>GetTextile</w:t>
      </w:r>
      <w:proofErr w:type="spellEnd"/>
      <w:r w:rsidR="00ED7716">
        <w:t>(</w:t>
      </w:r>
      <w:proofErr w:type="gramEnd"/>
      <w:r w:rsidR="00ED7716">
        <w:t>‘textile name’)</w:t>
      </w:r>
    </w:p>
    <w:p w14:paraId="264DFCF0" w14:textId="772D17E4" w:rsidR="007A400D" w:rsidRDefault="007A400D" w:rsidP="00ED7716">
      <w:pPr>
        <w:pStyle w:val="NoSpacing"/>
      </w:pPr>
      <w:r>
        <w:t>tolerance = 1e-7</w:t>
      </w:r>
    </w:p>
    <w:p w14:paraId="08EB435A" w14:textId="349AA55D" w:rsidR="00ED7716" w:rsidRDefault="00ED7716" w:rsidP="00ED7716">
      <w:pPr>
        <w:pStyle w:val="NoSpacing"/>
      </w:pPr>
      <w:r>
        <w:t xml:space="preserve">Adjust = </w:t>
      </w:r>
      <w:proofErr w:type="spellStart"/>
      <w:proofErr w:type="gramStart"/>
      <w:r>
        <w:t>CAdjustMeshInterference</w:t>
      </w:r>
      <w:proofErr w:type="spellEnd"/>
      <w:r>
        <w:t>(</w:t>
      </w:r>
      <w:proofErr w:type="gramEnd"/>
      <w:r>
        <w:t>)</w:t>
      </w:r>
    </w:p>
    <w:p w14:paraId="2BC6BBC0" w14:textId="5537F9BF" w:rsidR="00ED7716" w:rsidRPr="00BC2F5A" w:rsidRDefault="00ED7716" w:rsidP="00ED7716">
      <w:pPr>
        <w:pStyle w:val="NoSpacing"/>
      </w:pPr>
      <w:proofErr w:type="spellStart"/>
      <w:r>
        <w:t>Adjust.AdjustTextileMesh</w:t>
      </w:r>
      <w:proofErr w:type="spellEnd"/>
      <w:proofErr w:type="gramStart"/>
      <w:r>
        <w:t>( Textile</w:t>
      </w:r>
      <w:proofErr w:type="gramEnd"/>
      <w:r w:rsidR="007A400D">
        <w:t>, tolerance</w:t>
      </w:r>
      <w:r>
        <w:t xml:space="preserve"> )</w:t>
      </w:r>
    </w:p>
    <w:p w14:paraId="08FB5C17" w14:textId="77777777" w:rsidR="00E21C9E" w:rsidRDefault="00E21C9E">
      <w:pPr>
        <w:spacing w:after="200" w:line="276" w:lineRule="auto"/>
      </w:pPr>
    </w:p>
    <w:p w14:paraId="4B53CBBA" w14:textId="77777777" w:rsidR="0052535B" w:rsidRDefault="0052535B">
      <w:pPr>
        <w:spacing w:after="200" w:line="276" w:lineRule="auto"/>
        <w:rPr>
          <w:rFonts w:eastAsiaTheme="majorEastAsia" w:cstheme="majorBidi"/>
          <w:b/>
          <w:bCs/>
          <w:sz w:val="28"/>
          <w:szCs w:val="28"/>
        </w:rPr>
      </w:pPr>
      <w:r>
        <w:br w:type="page"/>
      </w:r>
    </w:p>
    <w:p w14:paraId="7D1B6D22" w14:textId="12D2D9C5" w:rsidR="00E361EA" w:rsidRPr="00BA2CCD" w:rsidRDefault="00E361EA" w:rsidP="00BA2CCD">
      <w:pPr>
        <w:rPr>
          <w:rFonts w:eastAsiaTheme="majorEastAsia" w:cstheme="majorBidi"/>
          <w:b/>
          <w:bCs/>
          <w:sz w:val="28"/>
          <w:szCs w:val="28"/>
        </w:rPr>
      </w:pPr>
    </w:p>
    <w:bookmarkEnd w:id="135"/>
    <w:bookmarkEnd w:id="136"/>
    <w:p w14:paraId="1FF9219B" w14:textId="49F837B6" w:rsidR="00320AF2" w:rsidRDefault="00320AF2" w:rsidP="00320AF2">
      <w:pPr>
        <w:rPr>
          <w:rFonts w:eastAsiaTheme="majorEastAsia" w:cstheme="majorBidi"/>
          <w:b/>
          <w:bCs/>
          <w:sz w:val="28"/>
          <w:szCs w:val="28"/>
        </w:rPr>
      </w:pPr>
    </w:p>
    <w:p w14:paraId="338B0B74" w14:textId="77777777" w:rsidR="008B30DE" w:rsidRDefault="00F13705" w:rsidP="008B30DE">
      <w:pPr>
        <w:pStyle w:val="Heading1"/>
        <w:numPr>
          <w:ilvl w:val="0"/>
          <w:numId w:val="0"/>
        </w:numPr>
      </w:pPr>
      <w:bookmarkStart w:id="138" w:name="_Toc76652662"/>
      <w:r>
        <w:t>Function I</w:t>
      </w:r>
      <w:r w:rsidR="008B30DE">
        <w:t>ndex</w:t>
      </w:r>
      <w:bookmarkEnd w:id="138"/>
    </w:p>
    <w:p w14:paraId="78433A4D" w14:textId="77777777" w:rsidR="008B30DE" w:rsidRPr="008B30DE" w:rsidRDefault="008B30DE" w:rsidP="008B30DE"/>
    <w:p w14:paraId="67099342" w14:textId="77777777" w:rsidR="00DA357B" w:rsidRDefault="005A7EC4" w:rsidP="008B30DE">
      <w:pPr>
        <w:rPr>
          <w:noProof/>
        </w:rPr>
        <w:sectPr w:rsidR="00DA357B" w:rsidSect="00DA357B">
          <w:type w:val="continuous"/>
          <w:pgSz w:w="11906" w:h="16838"/>
          <w:pgMar w:top="1418" w:right="1418" w:bottom="1418" w:left="1418" w:header="709" w:footer="709" w:gutter="567"/>
          <w:cols w:space="708"/>
          <w:docGrid w:linePitch="360"/>
        </w:sectPr>
      </w:pPr>
      <w:r>
        <w:fldChar w:fldCharType="begin"/>
      </w:r>
      <w:r>
        <w:instrText xml:space="preserve"> INDEX \h "A" \c "2" \z "2057" </w:instrText>
      </w:r>
      <w:r>
        <w:fldChar w:fldCharType="separate"/>
      </w:r>
    </w:p>
    <w:p w14:paraId="75634BB3" w14:textId="77777777" w:rsidR="00DA357B" w:rsidRDefault="00DA357B">
      <w:pPr>
        <w:pStyle w:val="IndexHeading"/>
        <w:keepNext/>
        <w:tabs>
          <w:tab w:val="right" w:leader="dot" w:pos="3881"/>
        </w:tabs>
        <w:rPr>
          <w:rFonts w:asciiTheme="minorHAnsi" w:eastAsiaTheme="minorEastAsia" w:hAnsiTheme="minorHAnsi" w:cstheme="minorBidi"/>
          <w:b w:val="0"/>
          <w:bCs w:val="0"/>
          <w:noProof/>
        </w:rPr>
      </w:pPr>
      <w:r>
        <w:rPr>
          <w:noProof/>
        </w:rPr>
        <w:t>A</w:t>
      </w:r>
    </w:p>
    <w:p w14:paraId="7D5C1479" w14:textId="77777777" w:rsidR="00DA357B" w:rsidRDefault="00DA357B">
      <w:pPr>
        <w:pStyle w:val="Index1"/>
        <w:tabs>
          <w:tab w:val="right" w:leader="dot" w:pos="3881"/>
        </w:tabs>
        <w:rPr>
          <w:noProof/>
        </w:rPr>
      </w:pPr>
      <w:r>
        <w:rPr>
          <w:noProof/>
        </w:rPr>
        <w:t>AddBinderLayer, 34</w:t>
      </w:r>
    </w:p>
    <w:p w14:paraId="508A6F4D" w14:textId="77777777" w:rsidR="00DA357B" w:rsidRDefault="00DA357B">
      <w:pPr>
        <w:pStyle w:val="Index1"/>
        <w:tabs>
          <w:tab w:val="right" w:leader="dot" w:pos="3881"/>
        </w:tabs>
        <w:rPr>
          <w:noProof/>
        </w:rPr>
      </w:pPr>
      <w:r>
        <w:rPr>
          <w:noProof/>
        </w:rPr>
        <w:t>AddLayer, 29</w:t>
      </w:r>
    </w:p>
    <w:p w14:paraId="69DCB4DC" w14:textId="77777777" w:rsidR="00DA357B" w:rsidRDefault="00DA357B">
      <w:pPr>
        <w:pStyle w:val="Index1"/>
        <w:tabs>
          <w:tab w:val="right" w:leader="dot" w:pos="3881"/>
        </w:tabs>
        <w:rPr>
          <w:noProof/>
        </w:rPr>
      </w:pPr>
      <w:r>
        <w:rPr>
          <w:noProof/>
        </w:rPr>
        <w:t>AddNode, 9, 10, 20</w:t>
      </w:r>
    </w:p>
    <w:p w14:paraId="53135E99" w14:textId="77777777" w:rsidR="00DA357B" w:rsidRDefault="00DA357B">
      <w:pPr>
        <w:pStyle w:val="Index1"/>
        <w:tabs>
          <w:tab w:val="right" w:leader="dot" w:pos="3881"/>
        </w:tabs>
        <w:rPr>
          <w:noProof/>
        </w:rPr>
      </w:pPr>
      <w:r>
        <w:rPr>
          <w:noProof/>
        </w:rPr>
        <w:t>AddNoYarnLayer, 32, 34</w:t>
      </w:r>
    </w:p>
    <w:p w14:paraId="2920E508" w14:textId="77777777" w:rsidR="00DA357B" w:rsidRDefault="00DA357B">
      <w:pPr>
        <w:pStyle w:val="Index1"/>
        <w:tabs>
          <w:tab w:val="right" w:leader="dot" w:pos="3881"/>
        </w:tabs>
        <w:rPr>
          <w:noProof/>
        </w:rPr>
      </w:pPr>
      <w:r>
        <w:rPr>
          <w:noProof/>
        </w:rPr>
        <w:t>AddPlane, 15</w:t>
      </w:r>
    </w:p>
    <w:p w14:paraId="6DFF2863" w14:textId="77777777" w:rsidR="00DA357B" w:rsidRDefault="00DA357B">
      <w:pPr>
        <w:pStyle w:val="Index1"/>
        <w:tabs>
          <w:tab w:val="right" w:leader="dot" w:pos="3881"/>
        </w:tabs>
        <w:rPr>
          <w:noProof/>
        </w:rPr>
      </w:pPr>
      <w:r>
        <w:rPr>
          <w:noProof/>
        </w:rPr>
        <w:t>AddRepeat, 14, 16</w:t>
      </w:r>
    </w:p>
    <w:p w14:paraId="70BD5EEA" w14:textId="77777777" w:rsidR="00DA357B" w:rsidRDefault="00DA357B">
      <w:pPr>
        <w:pStyle w:val="Index1"/>
        <w:tabs>
          <w:tab w:val="right" w:leader="dot" w:pos="3881"/>
        </w:tabs>
        <w:rPr>
          <w:noProof/>
        </w:rPr>
      </w:pPr>
      <w:r>
        <w:rPr>
          <w:noProof/>
        </w:rPr>
        <w:t>AddSection, 20, 21</w:t>
      </w:r>
    </w:p>
    <w:p w14:paraId="2BEF2813" w14:textId="77777777" w:rsidR="00DA357B" w:rsidRDefault="00DA357B">
      <w:pPr>
        <w:pStyle w:val="Index1"/>
        <w:tabs>
          <w:tab w:val="right" w:leader="dot" w:pos="3881"/>
        </w:tabs>
        <w:rPr>
          <w:noProof/>
        </w:rPr>
      </w:pPr>
      <w:r>
        <w:rPr>
          <w:noProof/>
        </w:rPr>
        <w:t>AddSurfaceToMesh, 41</w:t>
      </w:r>
    </w:p>
    <w:p w14:paraId="10E13E7E" w14:textId="77777777" w:rsidR="00DA357B" w:rsidRDefault="00DA357B">
      <w:pPr>
        <w:pStyle w:val="Index1"/>
        <w:tabs>
          <w:tab w:val="right" w:leader="dot" w:pos="3881"/>
        </w:tabs>
        <w:rPr>
          <w:noProof/>
        </w:rPr>
      </w:pPr>
      <w:r>
        <w:rPr>
          <w:noProof/>
        </w:rPr>
        <w:t>AddTextile, 10, 12, 15, 21, 22, 26, 28, 29, 30, 35, 38</w:t>
      </w:r>
    </w:p>
    <w:p w14:paraId="2C27163B" w14:textId="77777777" w:rsidR="00DA357B" w:rsidRDefault="00DA357B">
      <w:pPr>
        <w:pStyle w:val="Index1"/>
        <w:tabs>
          <w:tab w:val="right" w:leader="dot" w:pos="3881"/>
        </w:tabs>
        <w:rPr>
          <w:noProof/>
        </w:rPr>
      </w:pPr>
      <w:r>
        <w:rPr>
          <w:noProof/>
        </w:rPr>
        <w:t>AddWarpLayer, 32, 34</w:t>
      </w:r>
    </w:p>
    <w:p w14:paraId="728CA095" w14:textId="77777777" w:rsidR="00DA357B" w:rsidRDefault="00DA357B">
      <w:pPr>
        <w:pStyle w:val="Index1"/>
        <w:tabs>
          <w:tab w:val="right" w:leader="dot" w:pos="3881"/>
        </w:tabs>
        <w:rPr>
          <w:noProof/>
        </w:rPr>
      </w:pPr>
      <w:r>
        <w:rPr>
          <w:noProof/>
        </w:rPr>
        <w:t>AddYarn, 9, 10, 11, 15, 21</w:t>
      </w:r>
    </w:p>
    <w:p w14:paraId="17F97B74" w14:textId="77777777" w:rsidR="00DA357B" w:rsidRDefault="00DA357B">
      <w:pPr>
        <w:pStyle w:val="Index1"/>
        <w:tabs>
          <w:tab w:val="right" w:leader="dot" w:pos="3881"/>
        </w:tabs>
        <w:rPr>
          <w:noProof/>
        </w:rPr>
      </w:pPr>
      <w:r>
        <w:rPr>
          <w:noProof/>
        </w:rPr>
        <w:t>AddYLayers, 32, 34</w:t>
      </w:r>
    </w:p>
    <w:p w14:paraId="5901C66A" w14:textId="77777777" w:rsidR="00DA357B" w:rsidRDefault="00DA357B">
      <w:pPr>
        <w:pStyle w:val="Index1"/>
        <w:tabs>
          <w:tab w:val="right" w:leader="dot" w:pos="3881"/>
        </w:tabs>
        <w:rPr>
          <w:noProof/>
        </w:rPr>
      </w:pPr>
      <w:r>
        <w:rPr>
          <w:noProof/>
        </w:rPr>
        <w:t>AssignDefaultDomain, 14, 27, 28, 35</w:t>
      </w:r>
    </w:p>
    <w:p w14:paraId="3425AFF8" w14:textId="77777777" w:rsidR="00DA357B" w:rsidRDefault="00DA357B">
      <w:pPr>
        <w:pStyle w:val="Index1"/>
        <w:tabs>
          <w:tab w:val="right" w:leader="dot" w:pos="3881"/>
        </w:tabs>
        <w:rPr>
          <w:noProof/>
        </w:rPr>
      </w:pPr>
      <w:r>
        <w:rPr>
          <w:noProof/>
        </w:rPr>
        <w:t>AssignDomain, 15, 16</w:t>
      </w:r>
    </w:p>
    <w:p w14:paraId="24DC804E" w14:textId="77777777" w:rsidR="00DA357B" w:rsidRDefault="00DA357B">
      <w:pPr>
        <w:pStyle w:val="Index1"/>
        <w:tabs>
          <w:tab w:val="right" w:leader="dot" w:pos="3881"/>
        </w:tabs>
        <w:rPr>
          <w:noProof/>
        </w:rPr>
      </w:pPr>
      <w:r>
        <w:rPr>
          <w:noProof/>
        </w:rPr>
        <w:t>AssignSection, 20, 21</w:t>
      </w:r>
    </w:p>
    <w:p w14:paraId="3A33078E" w14:textId="77777777" w:rsidR="00DA357B" w:rsidRDefault="00DA357B">
      <w:pPr>
        <w:pStyle w:val="IndexHeading"/>
        <w:keepNext/>
        <w:tabs>
          <w:tab w:val="right" w:leader="dot" w:pos="3881"/>
        </w:tabs>
        <w:rPr>
          <w:rFonts w:asciiTheme="minorHAnsi" w:eastAsiaTheme="minorEastAsia" w:hAnsiTheme="minorHAnsi" w:cstheme="minorBidi"/>
          <w:b w:val="0"/>
          <w:bCs w:val="0"/>
          <w:noProof/>
        </w:rPr>
      </w:pPr>
      <w:r>
        <w:rPr>
          <w:noProof/>
        </w:rPr>
        <w:t>C</w:t>
      </w:r>
    </w:p>
    <w:p w14:paraId="52B5968C" w14:textId="77777777" w:rsidR="00DA357B" w:rsidRDefault="00DA357B">
      <w:pPr>
        <w:pStyle w:val="Index1"/>
        <w:tabs>
          <w:tab w:val="right" w:leader="dot" w:pos="3881"/>
        </w:tabs>
        <w:rPr>
          <w:noProof/>
        </w:rPr>
      </w:pPr>
      <w:r>
        <w:rPr>
          <w:noProof/>
        </w:rPr>
        <w:t>CDomainPlanes, 14, 15, 16</w:t>
      </w:r>
    </w:p>
    <w:p w14:paraId="1B5D4909" w14:textId="77777777" w:rsidR="00DA357B" w:rsidRDefault="00DA357B">
      <w:pPr>
        <w:pStyle w:val="Index1"/>
        <w:tabs>
          <w:tab w:val="right" w:leader="dot" w:pos="3881"/>
        </w:tabs>
        <w:rPr>
          <w:noProof/>
        </w:rPr>
      </w:pPr>
      <w:r>
        <w:rPr>
          <w:noProof/>
        </w:rPr>
        <w:t>CLinearTransformation, vi, 42</w:t>
      </w:r>
    </w:p>
    <w:p w14:paraId="64C79F61" w14:textId="77777777" w:rsidR="00DA357B" w:rsidRDefault="00DA357B">
      <w:pPr>
        <w:pStyle w:val="Index1"/>
        <w:tabs>
          <w:tab w:val="right" w:leader="dot" w:pos="3881"/>
        </w:tabs>
        <w:rPr>
          <w:noProof/>
        </w:rPr>
      </w:pPr>
      <w:r>
        <w:rPr>
          <w:noProof/>
        </w:rPr>
        <w:t>CMesh, 41</w:t>
      </w:r>
    </w:p>
    <w:p w14:paraId="593A4685" w14:textId="77777777" w:rsidR="00DA357B" w:rsidRDefault="00DA357B">
      <w:pPr>
        <w:pStyle w:val="Index1"/>
        <w:tabs>
          <w:tab w:val="right" w:leader="dot" w:pos="3881"/>
        </w:tabs>
        <w:rPr>
          <w:noProof/>
        </w:rPr>
      </w:pPr>
      <w:r>
        <w:rPr>
          <w:noProof/>
        </w:rPr>
        <w:t>CNode, 9, 10, 11, 20</w:t>
      </w:r>
    </w:p>
    <w:p w14:paraId="2BB046F1" w14:textId="77777777" w:rsidR="00DA357B" w:rsidRDefault="00DA357B">
      <w:pPr>
        <w:pStyle w:val="Index1"/>
        <w:tabs>
          <w:tab w:val="right" w:leader="dot" w:pos="3881"/>
        </w:tabs>
        <w:rPr>
          <w:noProof/>
        </w:rPr>
      </w:pPr>
      <w:r>
        <w:rPr>
          <w:noProof/>
        </w:rPr>
        <w:t>COctreeVoxelMesh, 48, 49</w:t>
      </w:r>
    </w:p>
    <w:p w14:paraId="249E513C" w14:textId="77777777" w:rsidR="00DA357B" w:rsidRDefault="00DA357B">
      <w:pPr>
        <w:pStyle w:val="Index1"/>
        <w:tabs>
          <w:tab w:val="right" w:leader="dot" w:pos="3881"/>
        </w:tabs>
        <w:rPr>
          <w:noProof/>
        </w:rPr>
      </w:pPr>
      <w:r>
        <w:rPr>
          <w:noProof/>
        </w:rPr>
        <w:t>CreateAbaqusInputFile, 42, 43</w:t>
      </w:r>
    </w:p>
    <w:p w14:paraId="689F41C9" w14:textId="77777777" w:rsidR="00DA357B" w:rsidRDefault="00DA357B">
      <w:pPr>
        <w:pStyle w:val="Index1"/>
        <w:tabs>
          <w:tab w:val="right" w:leader="dot" w:pos="3881"/>
        </w:tabs>
        <w:rPr>
          <w:noProof/>
        </w:rPr>
      </w:pPr>
      <w:r>
        <w:rPr>
          <w:noProof/>
        </w:rPr>
        <w:t>CRectangularVoxelMesh, 44</w:t>
      </w:r>
    </w:p>
    <w:p w14:paraId="40ABB7CD" w14:textId="77777777" w:rsidR="00DA357B" w:rsidRDefault="00DA357B">
      <w:pPr>
        <w:pStyle w:val="Index1"/>
        <w:tabs>
          <w:tab w:val="right" w:leader="dot" w:pos="3881"/>
        </w:tabs>
        <w:rPr>
          <w:noProof/>
        </w:rPr>
      </w:pPr>
      <w:r>
        <w:rPr>
          <w:noProof/>
        </w:rPr>
        <w:t>CSectionBezier, 18</w:t>
      </w:r>
    </w:p>
    <w:p w14:paraId="16B71003" w14:textId="77777777" w:rsidR="00DA357B" w:rsidRDefault="00DA357B">
      <w:pPr>
        <w:pStyle w:val="Index1"/>
        <w:tabs>
          <w:tab w:val="right" w:leader="dot" w:pos="3881"/>
        </w:tabs>
        <w:rPr>
          <w:noProof/>
        </w:rPr>
      </w:pPr>
      <w:r>
        <w:rPr>
          <w:noProof/>
        </w:rPr>
        <w:t>CSectionEllipse, 17, 18, 20, 21</w:t>
      </w:r>
    </w:p>
    <w:p w14:paraId="07EE0315" w14:textId="77777777" w:rsidR="00DA357B" w:rsidRDefault="00DA357B">
      <w:pPr>
        <w:pStyle w:val="Index1"/>
        <w:tabs>
          <w:tab w:val="right" w:leader="dot" w:pos="3881"/>
        </w:tabs>
        <w:rPr>
          <w:noProof/>
        </w:rPr>
      </w:pPr>
      <w:r>
        <w:rPr>
          <w:noProof/>
        </w:rPr>
        <w:t>CSectionHybrid, 19</w:t>
      </w:r>
    </w:p>
    <w:p w14:paraId="50F8F4C0" w14:textId="77777777" w:rsidR="00DA357B" w:rsidRDefault="00DA357B">
      <w:pPr>
        <w:pStyle w:val="Index1"/>
        <w:tabs>
          <w:tab w:val="right" w:leader="dot" w:pos="3881"/>
        </w:tabs>
        <w:rPr>
          <w:noProof/>
        </w:rPr>
      </w:pPr>
      <w:r>
        <w:rPr>
          <w:noProof/>
        </w:rPr>
        <w:t>CSectionLenticular, 19</w:t>
      </w:r>
    </w:p>
    <w:p w14:paraId="79D24576" w14:textId="77777777" w:rsidR="00DA357B" w:rsidRDefault="00DA357B">
      <w:pPr>
        <w:pStyle w:val="Index1"/>
        <w:tabs>
          <w:tab w:val="right" w:leader="dot" w:pos="3881"/>
        </w:tabs>
        <w:rPr>
          <w:noProof/>
        </w:rPr>
      </w:pPr>
      <w:r>
        <w:rPr>
          <w:noProof/>
        </w:rPr>
        <w:t>CSectionMeshRectangular, 42</w:t>
      </w:r>
    </w:p>
    <w:p w14:paraId="12BFA64C" w14:textId="77777777" w:rsidR="00DA357B" w:rsidRDefault="00DA357B">
      <w:pPr>
        <w:pStyle w:val="Index1"/>
        <w:tabs>
          <w:tab w:val="right" w:leader="dot" w:pos="3881"/>
        </w:tabs>
        <w:rPr>
          <w:noProof/>
        </w:rPr>
      </w:pPr>
      <w:r>
        <w:rPr>
          <w:noProof/>
        </w:rPr>
        <w:t>CSectionPolygon, 18</w:t>
      </w:r>
    </w:p>
    <w:p w14:paraId="5D5B70C6" w14:textId="77777777" w:rsidR="00DA357B" w:rsidRDefault="00DA357B">
      <w:pPr>
        <w:pStyle w:val="Index1"/>
        <w:tabs>
          <w:tab w:val="right" w:leader="dot" w:pos="3881"/>
        </w:tabs>
        <w:rPr>
          <w:noProof/>
        </w:rPr>
      </w:pPr>
      <w:r>
        <w:rPr>
          <w:noProof/>
        </w:rPr>
        <w:t>CSectionPowerEllipse, 17, 21</w:t>
      </w:r>
    </w:p>
    <w:p w14:paraId="18023A7E" w14:textId="77777777" w:rsidR="00DA357B" w:rsidRDefault="00DA357B">
      <w:pPr>
        <w:pStyle w:val="Index1"/>
        <w:tabs>
          <w:tab w:val="right" w:leader="dot" w:pos="3881"/>
        </w:tabs>
        <w:rPr>
          <w:noProof/>
        </w:rPr>
      </w:pPr>
      <w:r>
        <w:rPr>
          <w:noProof/>
        </w:rPr>
        <w:t>CSectionRectangle, 18</w:t>
      </w:r>
    </w:p>
    <w:p w14:paraId="288AB018" w14:textId="77777777" w:rsidR="00DA357B" w:rsidRDefault="00DA357B">
      <w:pPr>
        <w:pStyle w:val="Index1"/>
        <w:tabs>
          <w:tab w:val="right" w:leader="dot" w:pos="3881"/>
        </w:tabs>
        <w:rPr>
          <w:noProof/>
        </w:rPr>
      </w:pPr>
      <w:r>
        <w:rPr>
          <w:noProof/>
        </w:rPr>
        <w:t>CSectionRotated, 19, 21</w:t>
      </w:r>
    </w:p>
    <w:p w14:paraId="6B9244A9" w14:textId="77777777" w:rsidR="00DA357B" w:rsidRDefault="00DA357B">
      <w:pPr>
        <w:pStyle w:val="Index1"/>
        <w:tabs>
          <w:tab w:val="right" w:leader="dot" w:pos="3881"/>
        </w:tabs>
        <w:rPr>
          <w:noProof/>
        </w:rPr>
      </w:pPr>
      <w:r>
        <w:rPr>
          <w:noProof/>
        </w:rPr>
        <w:t>CSectionScaled, 19</w:t>
      </w:r>
    </w:p>
    <w:p w14:paraId="6560ED38" w14:textId="77777777" w:rsidR="00DA357B" w:rsidRDefault="00DA357B">
      <w:pPr>
        <w:pStyle w:val="Index1"/>
        <w:tabs>
          <w:tab w:val="right" w:leader="dot" w:pos="3881"/>
        </w:tabs>
        <w:rPr>
          <w:noProof/>
        </w:rPr>
      </w:pPr>
      <w:r>
        <w:rPr>
          <w:noProof/>
        </w:rPr>
        <w:t>CShearedTextileWeave2D, 28</w:t>
      </w:r>
    </w:p>
    <w:p w14:paraId="527977DA" w14:textId="77777777" w:rsidR="00DA357B" w:rsidRDefault="00DA357B">
      <w:pPr>
        <w:pStyle w:val="Index1"/>
        <w:tabs>
          <w:tab w:val="right" w:leader="dot" w:pos="3881"/>
        </w:tabs>
        <w:rPr>
          <w:noProof/>
        </w:rPr>
      </w:pPr>
      <w:r>
        <w:rPr>
          <w:noProof/>
        </w:rPr>
        <w:t>CSimulationAbaqus, 42</w:t>
      </w:r>
    </w:p>
    <w:p w14:paraId="18F7BF5D" w14:textId="77777777" w:rsidR="00DA357B" w:rsidRDefault="00DA357B">
      <w:pPr>
        <w:pStyle w:val="Index1"/>
        <w:tabs>
          <w:tab w:val="right" w:leader="dot" w:pos="3881"/>
        </w:tabs>
        <w:rPr>
          <w:noProof/>
        </w:rPr>
      </w:pPr>
      <w:r>
        <w:rPr>
          <w:noProof/>
        </w:rPr>
        <w:t>CStaggeredPeriodicBoundaries, 47, 48</w:t>
      </w:r>
    </w:p>
    <w:p w14:paraId="73750C1A" w14:textId="77777777" w:rsidR="00DA357B" w:rsidRDefault="00DA357B">
      <w:pPr>
        <w:pStyle w:val="Index1"/>
        <w:tabs>
          <w:tab w:val="right" w:leader="dot" w:pos="3881"/>
        </w:tabs>
        <w:rPr>
          <w:noProof/>
        </w:rPr>
      </w:pPr>
      <w:r>
        <w:rPr>
          <w:noProof/>
        </w:rPr>
        <w:t>CStaggeredVoxelMesh, 47, 48</w:t>
      </w:r>
    </w:p>
    <w:p w14:paraId="6C5E3FEC" w14:textId="77777777" w:rsidR="00DA357B" w:rsidRDefault="00DA357B">
      <w:pPr>
        <w:pStyle w:val="Index1"/>
        <w:tabs>
          <w:tab w:val="right" w:leader="dot" w:pos="3881"/>
        </w:tabs>
        <w:rPr>
          <w:noProof/>
        </w:rPr>
      </w:pPr>
      <w:r>
        <w:rPr>
          <w:noProof/>
        </w:rPr>
        <w:t>CTextile, 8, 9, 10, 11, 20, 25, 44</w:t>
      </w:r>
    </w:p>
    <w:p w14:paraId="76C731F3" w14:textId="77777777" w:rsidR="00DA357B" w:rsidRDefault="00DA357B">
      <w:pPr>
        <w:pStyle w:val="Index1"/>
        <w:tabs>
          <w:tab w:val="right" w:leader="dot" w:pos="3881"/>
        </w:tabs>
        <w:rPr>
          <w:noProof/>
        </w:rPr>
      </w:pPr>
      <w:r>
        <w:rPr>
          <w:noProof/>
        </w:rPr>
        <w:t>CTextileLayered, 29</w:t>
      </w:r>
    </w:p>
    <w:p w14:paraId="52D422CC" w14:textId="77777777" w:rsidR="00DA357B" w:rsidRDefault="00DA357B">
      <w:pPr>
        <w:pStyle w:val="Index1"/>
        <w:tabs>
          <w:tab w:val="right" w:leader="dot" w:pos="3881"/>
        </w:tabs>
        <w:rPr>
          <w:noProof/>
        </w:rPr>
      </w:pPr>
      <w:r>
        <w:rPr>
          <w:noProof/>
        </w:rPr>
        <w:t>CTextileLayerToLayer, 31, 32, 36, 38</w:t>
      </w:r>
    </w:p>
    <w:p w14:paraId="2F47DF20" w14:textId="77777777" w:rsidR="00DA357B" w:rsidRDefault="00DA357B">
      <w:pPr>
        <w:pStyle w:val="Index1"/>
        <w:tabs>
          <w:tab w:val="right" w:leader="dot" w:pos="3881"/>
        </w:tabs>
        <w:rPr>
          <w:noProof/>
        </w:rPr>
      </w:pPr>
      <w:r>
        <w:rPr>
          <w:noProof/>
        </w:rPr>
        <w:t>CTextileOrthogonal, 34</w:t>
      </w:r>
    </w:p>
    <w:p w14:paraId="7347A17E" w14:textId="77777777" w:rsidR="00DA357B" w:rsidRDefault="00DA357B">
      <w:pPr>
        <w:pStyle w:val="Index1"/>
        <w:tabs>
          <w:tab w:val="right" w:leader="dot" w:pos="3881"/>
        </w:tabs>
        <w:rPr>
          <w:noProof/>
        </w:rPr>
      </w:pPr>
      <w:r>
        <w:rPr>
          <w:noProof/>
        </w:rPr>
        <w:t>CTextileWeave2D, 25, 26</w:t>
      </w:r>
    </w:p>
    <w:p w14:paraId="1E0B5AEF" w14:textId="77777777" w:rsidR="00DA357B" w:rsidRDefault="00DA357B">
      <w:pPr>
        <w:pStyle w:val="Index1"/>
        <w:tabs>
          <w:tab w:val="right" w:leader="dot" w:pos="3881"/>
        </w:tabs>
        <w:rPr>
          <w:noProof/>
        </w:rPr>
      </w:pPr>
      <w:r>
        <w:rPr>
          <w:noProof/>
        </w:rPr>
        <w:t>CYarn, 8, 10, 11, 20</w:t>
      </w:r>
    </w:p>
    <w:p w14:paraId="34AC358D" w14:textId="77777777" w:rsidR="00DA357B" w:rsidRDefault="00DA357B">
      <w:pPr>
        <w:pStyle w:val="Index1"/>
        <w:tabs>
          <w:tab w:val="right" w:leader="dot" w:pos="3881"/>
        </w:tabs>
        <w:rPr>
          <w:noProof/>
        </w:rPr>
      </w:pPr>
      <w:r>
        <w:rPr>
          <w:noProof/>
        </w:rPr>
        <w:t>CYarnSectionConstant, 19</w:t>
      </w:r>
    </w:p>
    <w:p w14:paraId="4D8F3AF0" w14:textId="77777777" w:rsidR="00DA357B" w:rsidRDefault="00DA357B">
      <w:pPr>
        <w:pStyle w:val="Index1"/>
        <w:tabs>
          <w:tab w:val="right" w:leader="dot" w:pos="3881"/>
        </w:tabs>
        <w:rPr>
          <w:noProof/>
        </w:rPr>
      </w:pPr>
      <w:r>
        <w:rPr>
          <w:noProof/>
        </w:rPr>
        <w:t>CYarnSectionInterpNode, 20</w:t>
      </w:r>
    </w:p>
    <w:p w14:paraId="0AD4E56E" w14:textId="77777777" w:rsidR="00DA357B" w:rsidRDefault="00DA357B">
      <w:pPr>
        <w:pStyle w:val="Index1"/>
        <w:tabs>
          <w:tab w:val="right" w:leader="dot" w:pos="3881"/>
        </w:tabs>
        <w:rPr>
          <w:noProof/>
        </w:rPr>
      </w:pPr>
      <w:r>
        <w:rPr>
          <w:noProof/>
        </w:rPr>
        <w:t>CYarnSectionInterpPosition, 20</w:t>
      </w:r>
    </w:p>
    <w:p w14:paraId="24725114" w14:textId="77777777" w:rsidR="00DA357B" w:rsidRDefault="00DA357B">
      <w:pPr>
        <w:pStyle w:val="IndexHeading"/>
        <w:keepNext/>
        <w:tabs>
          <w:tab w:val="right" w:leader="dot" w:pos="3881"/>
        </w:tabs>
        <w:rPr>
          <w:rFonts w:asciiTheme="minorHAnsi" w:eastAsiaTheme="minorEastAsia" w:hAnsiTheme="minorHAnsi" w:cstheme="minorBidi"/>
          <w:b w:val="0"/>
          <w:bCs w:val="0"/>
          <w:noProof/>
        </w:rPr>
      </w:pPr>
      <w:r>
        <w:rPr>
          <w:noProof/>
        </w:rPr>
        <w:t>G</w:t>
      </w:r>
    </w:p>
    <w:p w14:paraId="509D34DF" w14:textId="77777777" w:rsidR="00DA357B" w:rsidRDefault="00DA357B">
      <w:pPr>
        <w:pStyle w:val="Index1"/>
        <w:tabs>
          <w:tab w:val="right" w:leader="dot" w:pos="3881"/>
        </w:tabs>
        <w:rPr>
          <w:noProof/>
        </w:rPr>
      </w:pPr>
      <w:r>
        <w:rPr>
          <w:noProof/>
        </w:rPr>
        <w:t>GetTextile, 39, 41, 42</w:t>
      </w:r>
    </w:p>
    <w:p w14:paraId="3A02293A" w14:textId="77777777" w:rsidR="00DA357B" w:rsidRDefault="00DA357B">
      <w:pPr>
        <w:pStyle w:val="IndexHeading"/>
        <w:keepNext/>
        <w:tabs>
          <w:tab w:val="right" w:leader="dot" w:pos="3881"/>
        </w:tabs>
        <w:rPr>
          <w:rFonts w:asciiTheme="minorHAnsi" w:eastAsiaTheme="minorEastAsia" w:hAnsiTheme="minorHAnsi" w:cstheme="minorBidi"/>
          <w:b w:val="0"/>
          <w:bCs w:val="0"/>
          <w:noProof/>
        </w:rPr>
      </w:pPr>
      <w:r>
        <w:rPr>
          <w:noProof/>
        </w:rPr>
        <w:t>I</w:t>
      </w:r>
    </w:p>
    <w:p w14:paraId="7FF46438" w14:textId="77777777" w:rsidR="00DA357B" w:rsidRDefault="00DA357B">
      <w:pPr>
        <w:pStyle w:val="Index1"/>
        <w:tabs>
          <w:tab w:val="right" w:leader="dot" w:pos="3881"/>
        </w:tabs>
        <w:rPr>
          <w:noProof/>
        </w:rPr>
      </w:pPr>
      <w:r>
        <w:rPr>
          <w:noProof/>
        </w:rPr>
        <w:t>InsertMesh, 41</w:t>
      </w:r>
    </w:p>
    <w:p w14:paraId="5DB5A37D" w14:textId="77777777" w:rsidR="00DA357B" w:rsidRDefault="00DA357B">
      <w:pPr>
        <w:pStyle w:val="IndexHeading"/>
        <w:keepNext/>
        <w:tabs>
          <w:tab w:val="right" w:leader="dot" w:pos="3881"/>
        </w:tabs>
        <w:rPr>
          <w:rFonts w:asciiTheme="minorHAnsi" w:eastAsiaTheme="minorEastAsia" w:hAnsiTheme="minorHAnsi" w:cstheme="minorBidi"/>
          <w:b w:val="0"/>
          <w:bCs w:val="0"/>
          <w:noProof/>
        </w:rPr>
      </w:pPr>
      <w:r>
        <w:rPr>
          <w:noProof/>
        </w:rPr>
        <w:t>M</w:t>
      </w:r>
    </w:p>
    <w:p w14:paraId="1C4DE906" w14:textId="77777777" w:rsidR="00DA357B" w:rsidRDefault="00DA357B">
      <w:pPr>
        <w:pStyle w:val="Index1"/>
        <w:tabs>
          <w:tab w:val="right" w:leader="dot" w:pos="3881"/>
        </w:tabs>
        <w:rPr>
          <w:noProof/>
        </w:rPr>
      </w:pPr>
      <w:r>
        <w:rPr>
          <w:noProof/>
        </w:rPr>
        <w:t>math, 21, 39</w:t>
      </w:r>
    </w:p>
    <w:p w14:paraId="73F15342" w14:textId="77777777" w:rsidR="00DA357B" w:rsidRDefault="00DA357B">
      <w:pPr>
        <w:pStyle w:val="IndexHeading"/>
        <w:keepNext/>
        <w:tabs>
          <w:tab w:val="right" w:leader="dot" w:pos="3881"/>
        </w:tabs>
        <w:rPr>
          <w:rFonts w:asciiTheme="minorHAnsi" w:eastAsiaTheme="minorEastAsia" w:hAnsiTheme="minorHAnsi" w:cstheme="minorBidi"/>
          <w:b w:val="0"/>
          <w:bCs w:val="0"/>
          <w:noProof/>
        </w:rPr>
      </w:pPr>
      <w:r>
        <w:rPr>
          <w:noProof/>
        </w:rPr>
        <w:t>N</w:t>
      </w:r>
    </w:p>
    <w:p w14:paraId="0C140124" w14:textId="77777777" w:rsidR="00DA357B" w:rsidRDefault="00DA357B">
      <w:pPr>
        <w:pStyle w:val="Index1"/>
        <w:tabs>
          <w:tab w:val="right" w:leader="dot" w:pos="3881"/>
        </w:tabs>
        <w:rPr>
          <w:noProof/>
        </w:rPr>
      </w:pPr>
      <w:r>
        <w:rPr>
          <w:noProof/>
        </w:rPr>
        <w:t>NumSectionPoints, 8</w:t>
      </w:r>
    </w:p>
    <w:p w14:paraId="767C86C9" w14:textId="77777777" w:rsidR="00DA357B" w:rsidRDefault="00DA357B">
      <w:pPr>
        <w:pStyle w:val="IndexHeading"/>
        <w:keepNext/>
        <w:tabs>
          <w:tab w:val="right" w:leader="dot" w:pos="3881"/>
        </w:tabs>
        <w:rPr>
          <w:rFonts w:asciiTheme="minorHAnsi" w:eastAsiaTheme="minorEastAsia" w:hAnsiTheme="minorHAnsi" w:cstheme="minorBidi"/>
          <w:b w:val="0"/>
          <w:bCs w:val="0"/>
          <w:noProof/>
        </w:rPr>
      </w:pPr>
      <w:r>
        <w:rPr>
          <w:noProof/>
        </w:rPr>
        <w:t>P</w:t>
      </w:r>
    </w:p>
    <w:p w14:paraId="224BBC84" w14:textId="77777777" w:rsidR="00DA357B" w:rsidRDefault="00DA357B">
      <w:pPr>
        <w:pStyle w:val="Index1"/>
        <w:tabs>
          <w:tab w:val="right" w:leader="dot" w:pos="3881"/>
        </w:tabs>
        <w:rPr>
          <w:noProof/>
        </w:rPr>
      </w:pPr>
      <w:r>
        <w:rPr>
          <w:noProof/>
        </w:rPr>
        <w:t>PLANE, 15</w:t>
      </w:r>
    </w:p>
    <w:p w14:paraId="4E8BD238" w14:textId="77777777" w:rsidR="00DA357B" w:rsidRDefault="00DA357B">
      <w:pPr>
        <w:pStyle w:val="Index1"/>
        <w:tabs>
          <w:tab w:val="right" w:leader="dot" w:pos="3881"/>
        </w:tabs>
        <w:rPr>
          <w:noProof/>
        </w:rPr>
      </w:pPr>
      <w:r>
        <w:rPr>
          <w:noProof/>
        </w:rPr>
        <w:t>pts, 41, 42</w:t>
      </w:r>
    </w:p>
    <w:p w14:paraId="650C8602" w14:textId="77777777" w:rsidR="00DA357B" w:rsidRDefault="00DA357B">
      <w:pPr>
        <w:pStyle w:val="IndexHeading"/>
        <w:keepNext/>
        <w:tabs>
          <w:tab w:val="right" w:leader="dot" w:pos="3881"/>
        </w:tabs>
        <w:rPr>
          <w:rFonts w:asciiTheme="minorHAnsi" w:eastAsiaTheme="minorEastAsia" w:hAnsiTheme="minorHAnsi" w:cstheme="minorBidi"/>
          <w:b w:val="0"/>
          <w:bCs w:val="0"/>
          <w:noProof/>
        </w:rPr>
      </w:pPr>
      <w:r>
        <w:rPr>
          <w:noProof/>
        </w:rPr>
        <w:t>R</w:t>
      </w:r>
    </w:p>
    <w:p w14:paraId="2C7DE87F" w14:textId="77777777" w:rsidR="00DA357B" w:rsidRDefault="00DA357B">
      <w:pPr>
        <w:pStyle w:val="Index1"/>
        <w:tabs>
          <w:tab w:val="right" w:leader="dot" w:pos="3881"/>
        </w:tabs>
        <w:rPr>
          <w:noProof/>
        </w:rPr>
      </w:pPr>
      <w:r>
        <w:rPr>
          <w:noProof/>
        </w:rPr>
        <w:t>radians, 21, 39</w:t>
      </w:r>
    </w:p>
    <w:p w14:paraId="754D2DF2" w14:textId="77777777" w:rsidR="00DA357B" w:rsidRDefault="00DA357B">
      <w:pPr>
        <w:pStyle w:val="Index1"/>
        <w:tabs>
          <w:tab w:val="right" w:leader="dot" w:pos="3881"/>
        </w:tabs>
        <w:rPr>
          <w:noProof/>
        </w:rPr>
      </w:pPr>
      <w:r>
        <w:rPr>
          <w:noProof/>
        </w:rPr>
        <w:t>ReadFromXML, 40</w:t>
      </w:r>
    </w:p>
    <w:p w14:paraId="2CE886A4" w14:textId="77777777" w:rsidR="00DA357B" w:rsidRDefault="00DA357B">
      <w:pPr>
        <w:pStyle w:val="Index1"/>
        <w:tabs>
          <w:tab w:val="right" w:leader="dot" w:pos="3881"/>
        </w:tabs>
        <w:rPr>
          <w:noProof/>
        </w:rPr>
      </w:pPr>
      <w:r>
        <w:rPr>
          <w:noProof/>
        </w:rPr>
        <w:t>Rotate, 39</w:t>
      </w:r>
    </w:p>
    <w:p w14:paraId="6F820071" w14:textId="77777777" w:rsidR="00DA357B" w:rsidRDefault="00DA357B">
      <w:pPr>
        <w:pStyle w:val="IndexHeading"/>
        <w:keepNext/>
        <w:tabs>
          <w:tab w:val="right" w:leader="dot" w:pos="3881"/>
        </w:tabs>
        <w:rPr>
          <w:rFonts w:asciiTheme="minorHAnsi" w:eastAsiaTheme="minorEastAsia" w:hAnsiTheme="minorHAnsi" w:cstheme="minorBidi"/>
          <w:b w:val="0"/>
          <w:bCs w:val="0"/>
          <w:noProof/>
        </w:rPr>
      </w:pPr>
      <w:r>
        <w:rPr>
          <w:noProof/>
        </w:rPr>
        <w:t>S</w:t>
      </w:r>
    </w:p>
    <w:p w14:paraId="6957D819" w14:textId="77777777" w:rsidR="00DA357B" w:rsidRDefault="00DA357B">
      <w:pPr>
        <w:pStyle w:val="Index1"/>
        <w:tabs>
          <w:tab w:val="right" w:leader="dot" w:pos="3881"/>
        </w:tabs>
        <w:rPr>
          <w:noProof/>
        </w:rPr>
      </w:pPr>
      <w:r>
        <w:rPr>
          <w:noProof/>
        </w:rPr>
        <w:t>SaveToSCIRun, 42</w:t>
      </w:r>
    </w:p>
    <w:p w14:paraId="6A0A2A65" w14:textId="77777777" w:rsidR="00DA357B" w:rsidRDefault="00DA357B">
      <w:pPr>
        <w:pStyle w:val="Index1"/>
        <w:tabs>
          <w:tab w:val="right" w:leader="dot" w:pos="3881"/>
        </w:tabs>
        <w:rPr>
          <w:noProof/>
        </w:rPr>
      </w:pPr>
      <w:r>
        <w:rPr>
          <w:noProof/>
        </w:rPr>
        <w:t>SaveToSTL, 42</w:t>
      </w:r>
    </w:p>
    <w:p w14:paraId="23095370" w14:textId="77777777" w:rsidR="00DA357B" w:rsidRDefault="00DA357B">
      <w:pPr>
        <w:pStyle w:val="Index1"/>
        <w:tabs>
          <w:tab w:val="right" w:leader="dot" w:pos="3881"/>
        </w:tabs>
        <w:rPr>
          <w:noProof/>
        </w:rPr>
      </w:pPr>
      <w:r>
        <w:rPr>
          <w:noProof/>
        </w:rPr>
        <w:t>SaveToVTK, 42</w:t>
      </w:r>
    </w:p>
    <w:p w14:paraId="37D2B4FF" w14:textId="77777777" w:rsidR="00DA357B" w:rsidRDefault="00DA357B">
      <w:pPr>
        <w:pStyle w:val="Index1"/>
        <w:tabs>
          <w:tab w:val="right" w:leader="dot" w:pos="3881"/>
        </w:tabs>
        <w:rPr>
          <w:noProof/>
        </w:rPr>
      </w:pPr>
      <w:r>
        <w:rPr>
          <w:noProof/>
        </w:rPr>
        <w:t>SaveToXML, 39</w:t>
      </w:r>
    </w:p>
    <w:p w14:paraId="29767527" w14:textId="77777777" w:rsidR="00DA357B" w:rsidRDefault="00DA357B">
      <w:pPr>
        <w:pStyle w:val="Index1"/>
        <w:tabs>
          <w:tab w:val="right" w:leader="dot" w:pos="3881"/>
        </w:tabs>
        <w:rPr>
          <w:noProof/>
        </w:rPr>
      </w:pPr>
      <w:r>
        <w:rPr>
          <w:noProof/>
        </w:rPr>
        <w:t>SaveVoxelMesh, 44, 47</w:t>
      </w:r>
    </w:p>
    <w:p w14:paraId="40791CD4" w14:textId="77777777" w:rsidR="00DA357B" w:rsidRDefault="00DA357B">
      <w:pPr>
        <w:pStyle w:val="Index1"/>
        <w:tabs>
          <w:tab w:val="right" w:leader="dot" w:pos="3881"/>
        </w:tabs>
        <w:rPr>
          <w:noProof/>
        </w:rPr>
      </w:pPr>
      <w:r>
        <w:rPr>
          <w:noProof/>
        </w:rPr>
        <w:t>SetAngle, 21</w:t>
      </w:r>
    </w:p>
    <w:p w14:paraId="0153CBAF" w14:textId="77777777" w:rsidR="00DA357B" w:rsidRDefault="00DA357B">
      <w:pPr>
        <w:pStyle w:val="Index1"/>
        <w:tabs>
          <w:tab w:val="right" w:leader="dot" w:pos="3881"/>
        </w:tabs>
        <w:rPr>
          <w:noProof/>
        </w:rPr>
      </w:pPr>
      <w:r>
        <w:rPr>
          <w:noProof/>
        </w:rPr>
        <w:t>SetArealDensity, 24</w:t>
      </w:r>
    </w:p>
    <w:p w14:paraId="06B9A3D0" w14:textId="77777777" w:rsidR="00DA357B" w:rsidRDefault="00DA357B">
      <w:pPr>
        <w:pStyle w:val="Index1"/>
        <w:tabs>
          <w:tab w:val="right" w:leader="dot" w:pos="3881"/>
        </w:tabs>
        <w:rPr>
          <w:noProof/>
        </w:rPr>
      </w:pPr>
      <w:r>
        <w:rPr>
          <w:noProof/>
        </w:rPr>
        <w:t>SetBinderPosition, 37, 38</w:t>
      </w:r>
    </w:p>
    <w:p w14:paraId="1ACE0EA0" w14:textId="77777777" w:rsidR="00DA357B" w:rsidRDefault="00DA357B">
      <w:pPr>
        <w:pStyle w:val="Index1"/>
        <w:tabs>
          <w:tab w:val="right" w:leader="dot" w:pos="3881"/>
        </w:tabs>
        <w:rPr>
          <w:noProof/>
        </w:rPr>
      </w:pPr>
      <w:r>
        <w:rPr>
          <w:noProof/>
        </w:rPr>
        <w:t>SetBinderRatio, 32, 34, 36, 38</w:t>
      </w:r>
    </w:p>
    <w:p w14:paraId="6E13C79B" w14:textId="77777777" w:rsidR="00DA357B" w:rsidRDefault="00DA357B">
      <w:pPr>
        <w:pStyle w:val="Index1"/>
        <w:tabs>
          <w:tab w:val="right" w:leader="dot" w:pos="3881"/>
        </w:tabs>
        <w:rPr>
          <w:noProof/>
        </w:rPr>
      </w:pPr>
      <w:r>
        <w:rPr>
          <w:noProof/>
        </w:rPr>
        <w:t>SetBinderYarnHeights, 33, 35, 37, 38</w:t>
      </w:r>
    </w:p>
    <w:p w14:paraId="07DD85B4" w14:textId="77777777" w:rsidR="00DA357B" w:rsidRDefault="00DA357B">
      <w:pPr>
        <w:pStyle w:val="Index1"/>
        <w:tabs>
          <w:tab w:val="right" w:leader="dot" w:pos="3881"/>
        </w:tabs>
        <w:rPr>
          <w:noProof/>
        </w:rPr>
      </w:pPr>
      <w:r>
        <w:rPr>
          <w:noProof/>
        </w:rPr>
        <w:t>SetBinderYarnPower, 33, 35, 37</w:t>
      </w:r>
    </w:p>
    <w:p w14:paraId="585EF3FA" w14:textId="77777777" w:rsidR="00DA357B" w:rsidRDefault="00DA357B">
      <w:pPr>
        <w:pStyle w:val="Index1"/>
        <w:tabs>
          <w:tab w:val="right" w:leader="dot" w:pos="3881"/>
        </w:tabs>
        <w:rPr>
          <w:noProof/>
        </w:rPr>
      </w:pPr>
      <w:r>
        <w:rPr>
          <w:noProof/>
        </w:rPr>
        <w:t>SetBinderYarnSpacings, 33, 35</w:t>
      </w:r>
    </w:p>
    <w:p w14:paraId="4DC29064" w14:textId="77777777" w:rsidR="00DA357B" w:rsidRDefault="00DA357B">
      <w:pPr>
        <w:pStyle w:val="Index1"/>
        <w:tabs>
          <w:tab w:val="right" w:leader="dot" w:pos="3881"/>
        </w:tabs>
        <w:rPr>
          <w:noProof/>
        </w:rPr>
      </w:pPr>
      <w:r>
        <w:rPr>
          <w:noProof/>
        </w:rPr>
        <w:t>SetBinderYarnWidths, 33, 34, 37, 38</w:t>
      </w:r>
    </w:p>
    <w:p w14:paraId="3C2A2C9D" w14:textId="77777777" w:rsidR="00DA357B" w:rsidRDefault="00DA357B">
      <w:pPr>
        <w:pStyle w:val="Index1"/>
        <w:tabs>
          <w:tab w:val="right" w:leader="dot" w:pos="3881"/>
        </w:tabs>
        <w:rPr>
          <w:noProof/>
        </w:rPr>
      </w:pPr>
      <w:r>
        <w:rPr>
          <w:noProof/>
        </w:rPr>
        <w:t>SetDomainZValues, 35</w:t>
      </w:r>
    </w:p>
    <w:p w14:paraId="38FE462C" w14:textId="77777777" w:rsidR="00DA357B" w:rsidRDefault="00DA357B">
      <w:pPr>
        <w:pStyle w:val="Index1"/>
        <w:tabs>
          <w:tab w:val="right" w:leader="dot" w:pos="3881"/>
        </w:tabs>
        <w:rPr>
          <w:noProof/>
        </w:rPr>
      </w:pPr>
      <w:r>
        <w:rPr>
          <w:noProof/>
        </w:rPr>
        <w:t>SetFibreArea, 24</w:t>
      </w:r>
    </w:p>
    <w:p w14:paraId="0DD6D63C" w14:textId="77777777" w:rsidR="00DA357B" w:rsidRDefault="00DA357B">
      <w:pPr>
        <w:pStyle w:val="Index1"/>
        <w:tabs>
          <w:tab w:val="right" w:leader="dot" w:pos="3881"/>
        </w:tabs>
        <w:rPr>
          <w:noProof/>
        </w:rPr>
      </w:pPr>
      <w:r>
        <w:rPr>
          <w:noProof/>
        </w:rPr>
        <w:t>SetFibreDensity, 24</w:t>
      </w:r>
    </w:p>
    <w:p w14:paraId="05E583E2" w14:textId="77777777" w:rsidR="00DA357B" w:rsidRDefault="00DA357B">
      <w:pPr>
        <w:pStyle w:val="Index1"/>
        <w:tabs>
          <w:tab w:val="right" w:leader="dot" w:pos="3881"/>
        </w:tabs>
        <w:rPr>
          <w:noProof/>
        </w:rPr>
      </w:pPr>
      <w:r>
        <w:rPr>
          <w:noProof/>
        </w:rPr>
        <w:t>SetFibreDiameter, 24, 35</w:t>
      </w:r>
    </w:p>
    <w:p w14:paraId="51011E89" w14:textId="77777777" w:rsidR="00DA357B" w:rsidRDefault="00DA357B">
      <w:pPr>
        <w:pStyle w:val="Index1"/>
        <w:tabs>
          <w:tab w:val="right" w:leader="dot" w:pos="3881"/>
        </w:tabs>
        <w:rPr>
          <w:noProof/>
        </w:rPr>
      </w:pPr>
      <w:r>
        <w:rPr>
          <w:noProof/>
        </w:rPr>
        <w:t>SetFibresPerYarn, 24, 35</w:t>
      </w:r>
    </w:p>
    <w:p w14:paraId="32FD58C5" w14:textId="77777777" w:rsidR="00DA357B" w:rsidRDefault="00DA357B">
      <w:pPr>
        <w:pStyle w:val="Index1"/>
        <w:tabs>
          <w:tab w:val="right" w:leader="dot" w:pos="3881"/>
        </w:tabs>
        <w:rPr>
          <w:noProof/>
        </w:rPr>
      </w:pPr>
      <w:r>
        <w:rPr>
          <w:noProof/>
        </w:rPr>
        <w:t>SetGapSize, 26</w:t>
      </w:r>
    </w:p>
    <w:p w14:paraId="3C433FBB" w14:textId="77777777" w:rsidR="00DA357B" w:rsidRDefault="00DA357B">
      <w:pPr>
        <w:pStyle w:val="Index1"/>
        <w:tabs>
          <w:tab w:val="right" w:leader="dot" w:pos="3881"/>
        </w:tabs>
        <w:rPr>
          <w:noProof/>
        </w:rPr>
      </w:pPr>
      <w:r>
        <w:rPr>
          <w:noProof/>
        </w:rPr>
        <w:t>SetMaxVolFraction, 35</w:t>
      </w:r>
    </w:p>
    <w:p w14:paraId="7AF0AB51" w14:textId="77777777" w:rsidR="00DA357B" w:rsidRDefault="00DA357B">
      <w:pPr>
        <w:pStyle w:val="Index1"/>
        <w:tabs>
          <w:tab w:val="right" w:leader="dot" w:pos="3881"/>
        </w:tabs>
        <w:rPr>
          <w:noProof/>
        </w:rPr>
      </w:pPr>
      <w:r>
        <w:rPr>
          <w:noProof/>
        </w:rPr>
        <w:t>SetOffset, 47</w:t>
      </w:r>
    </w:p>
    <w:p w14:paraId="7DE94014" w14:textId="77777777" w:rsidR="00DA357B" w:rsidRDefault="00DA357B">
      <w:pPr>
        <w:pStyle w:val="Index1"/>
        <w:tabs>
          <w:tab w:val="right" w:leader="dot" w:pos="3881"/>
        </w:tabs>
        <w:rPr>
          <w:noProof/>
        </w:rPr>
      </w:pPr>
      <w:r>
        <w:rPr>
          <w:noProof/>
        </w:rPr>
        <w:t>SetResolution, 8</w:t>
      </w:r>
    </w:p>
    <w:p w14:paraId="784C30A1" w14:textId="77777777" w:rsidR="00DA357B" w:rsidRDefault="00DA357B">
      <w:pPr>
        <w:pStyle w:val="Index1"/>
        <w:tabs>
          <w:tab w:val="right" w:leader="dot" w:pos="3881"/>
        </w:tabs>
        <w:rPr>
          <w:noProof/>
        </w:rPr>
      </w:pPr>
      <w:r>
        <w:rPr>
          <w:noProof/>
        </w:rPr>
        <w:t>SetTangent, 12</w:t>
      </w:r>
    </w:p>
    <w:p w14:paraId="1DF289F3" w14:textId="77777777" w:rsidR="00DA357B" w:rsidRDefault="00DA357B">
      <w:pPr>
        <w:pStyle w:val="Index1"/>
        <w:tabs>
          <w:tab w:val="right" w:leader="dot" w:pos="3881"/>
        </w:tabs>
        <w:rPr>
          <w:noProof/>
        </w:rPr>
      </w:pPr>
      <w:r>
        <w:rPr>
          <w:noProof/>
        </w:rPr>
        <w:t>SetThickness, 34, 35</w:t>
      </w:r>
    </w:p>
    <w:p w14:paraId="7CA2F3AF" w14:textId="77777777" w:rsidR="00DA357B" w:rsidRDefault="00DA357B">
      <w:pPr>
        <w:pStyle w:val="Index1"/>
        <w:tabs>
          <w:tab w:val="right" w:leader="dot" w:pos="3881"/>
        </w:tabs>
        <w:rPr>
          <w:noProof/>
        </w:rPr>
      </w:pPr>
      <w:r>
        <w:rPr>
          <w:noProof/>
        </w:rPr>
        <w:t>SetupLayers, 32, 34, 36, 38</w:t>
      </w:r>
    </w:p>
    <w:p w14:paraId="126B7A90" w14:textId="77777777" w:rsidR="00DA357B" w:rsidRDefault="00DA357B">
      <w:pPr>
        <w:pStyle w:val="Index1"/>
        <w:tabs>
          <w:tab w:val="right" w:leader="dot" w:pos="3881"/>
        </w:tabs>
        <w:rPr>
          <w:noProof/>
        </w:rPr>
      </w:pPr>
      <w:r>
        <w:rPr>
          <w:noProof/>
        </w:rPr>
        <w:t>SetWarpRatio, 32, 34, 36, 38</w:t>
      </w:r>
    </w:p>
    <w:p w14:paraId="40498EB3" w14:textId="77777777" w:rsidR="00DA357B" w:rsidRDefault="00DA357B">
      <w:pPr>
        <w:pStyle w:val="Index1"/>
        <w:tabs>
          <w:tab w:val="right" w:leader="dot" w:pos="3881"/>
        </w:tabs>
        <w:rPr>
          <w:noProof/>
        </w:rPr>
      </w:pPr>
      <w:r>
        <w:rPr>
          <w:noProof/>
        </w:rPr>
        <w:t>SetWarpYarnHeights, 34</w:t>
      </w:r>
    </w:p>
    <w:p w14:paraId="60F43F31" w14:textId="77777777" w:rsidR="00DA357B" w:rsidRDefault="00DA357B">
      <w:pPr>
        <w:pStyle w:val="Index1"/>
        <w:tabs>
          <w:tab w:val="right" w:leader="dot" w:pos="3881"/>
        </w:tabs>
        <w:rPr>
          <w:noProof/>
        </w:rPr>
      </w:pPr>
      <w:r>
        <w:rPr>
          <w:noProof/>
        </w:rPr>
        <w:t>SetWarpYarnPower, 33, 35, 37</w:t>
      </w:r>
    </w:p>
    <w:p w14:paraId="152936A9" w14:textId="77777777" w:rsidR="00DA357B" w:rsidRDefault="00DA357B">
      <w:pPr>
        <w:pStyle w:val="Index1"/>
        <w:tabs>
          <w:tab w:val="right" w:leader="dot" w:pos="3881"/>
        </w:tabs>
        <w:rPr>
          <w:noProof/>
        </w:rPr>
      </w:pPr>
      <w:r>
        <w:rPr>
          <w:noProof/>
        </w:rPr>
        <w:t>SetWarpYarnSpacings, 34</w:t>
      </w:r>
    </w:p>
    <w:p w14:paraId="6922AE89" w14:textId="77777777" w:rsidR="00DA357B" w:rsidRDefault="00DA357B">
      <w:pPr>
        <w:pStyle w:val="Index1"/>
        <w:tabs>
          <w:tab w:val="right" w:leader="dot" w:pos="3881"/>
        </w:tabs>
        <w:rPr>
          <w:noProof/>
        </w:rPr>
      </w:pPr>
      <w:r>
        <w:rPr>
          <w:noProof/>
        </w:rPr>
        <w:t>SetWarpYarnWidths, 33, 34</w:t>
      </w:r>
    </w:p>
    <w:p w14:paraId="728E9FFF" w14:textId="77777777" w:rsidR="00DA357B" w:rsidRDefault="00DA357B">
      <w:pPr>
        <w:pStyle w:val="Index1"/>
        <w:tabs>
          <w:tab w:val="right" w:leader="dot" w:pos="3881"/>
        </w:tabs>
        <w:rPr>
          <w:noProof/>
        </w:rPr>
      </w:pPr>
      <w:r>
        <w:rPr>
          <w:noProof/>
        </w:rPr>
        <w:lastRenderedPageBreak/>
        <w:t>SetWeftYarnPower, 33, 35, 37</w:t>
      </w:r>
    </w:p>
    <w:p w14:paraId="649CFEDB" w14:textId="77777777" w:rsidR="00DA357B" w:rsidRDefault="00DA357B">
      <w:pPr>
        <w:pStyle w:val="Index1"/>
        <w:tabs>
          <w:tab w:val="right" w:leader="dot" w:pos="3881"/>
        </w:tabs>
        <w:rPr>
          <w:noProof/>
        </w:rPr>
      </w:pPr>
      <w:r>
        <w:rPr>
          <w:noProof/>
        </w:rPr>
        <w:t>SetXYarnHeights, 27</w:t>
      </w:r>
    </w:p>
    <w:p w14:paraId="75EA1642" w14:textId="77777777" w:rsidR="00DA357B" w:rsidRDefault="00DA357B">
      <w:pPr>
        <w:pStyle w:val="Index1"/>
        <w:tabs>
          <w:tab w:val="right" w:leader="dot" w:pos="3881"/>
        </w:tabs>
        <w:rPr>
          <w:noProof/>
        </w:rPr>
      </w:pPr>
      <w:r>
        <w:rPr>
          <w:noProof/>
        </w:rPr>
        <w:t>SetXYarnSpacings, 27</w:t>
      </w:r>
    </w:p>
    <w:p w14:paraId="3064E819" w14:textId="77777777" w:rsidR="00DA357B" w:rsidRDefault="00DA357B">
      <w:pPr>
        <w:pStyle w:val="Index1"/>
        <w:tabs>
          <w:tab w:val="right" w:leader="dot" w:pos="3881"/>
        </w:tabs>
        <w:rPr>
          <w:noProof/>
        </w:rPr>
      </w:pPr>
      <w:r>
        <w:rPr>
          <w:noProof/>
        </w:rPr>
        <w:t>SetXYarnWidths, 27</w:t>
      </w:r>
    </w:p>
    <w:p w14:paraId="2A28E651" w14:textId="77777777" w:rsidR="00DA357B" w:rsidRDefault="00DA357B">
      <w:pPr>
        <w:pStyle w:val="Index1"/>
        <w:tabs>
          <w:tab w:val="right" w:leader="dot" w:pos="3881"/>
        </w:tabs>
        <w:rPr>
          <w:noProof/>
        </w:rPr>
      </w:pPr>
      <w:r>
        <w:rPr>
          <w:noProof/>
        </w:rPr>
        <w:t>SetYarnHeights, 26, 28</w:t>
      </w:r>
    </w:p>
    <w:p w14:paraId="7E188617" w14:textId="77777777" w:rsidR="00DA357B" w:rsidRDefault="00DA357B">
      <w:pPr>
        <w:pStyle w:val="Index1"/>
        <w:tabs>
          <w:tab w:val="right" w:leader="dot" w:pos="3881"/>
        </w:tabs>
        <w:rPr>
          <w:noProof/>
        </w:rPr>
      </w:pPr>
      <w:r>
        <w:rPr>
          <w:noProof/>
        </w:rPr>
        <w:t>SetYarnLinearDensity, 24</w:t>
      </w:r>
    </w:p>
    <w:p w14:paraId="0DDD2A4D" w14:textId="77777777" w:rsidR="00DA357B" w:rsidRDefault="00DA357B">
      <w:pPr>
        <w:pStyle w:val="Index1"/>
        <w:tabs>
          <w:tab w:val="right" w:leader="dot" w:pos="3881"/>
        </w:tabs>
        <w:rPr>
          <w:noProof/>
        </w:rPr>
      </w:pPr>
      <w:r>
        <w:rPr>
          <w:noProof/>
        </w:rPr>
        <w:t>SetYarnWidths, 26, 28</w:t>
      </w:r>
    </w:p>
    <w:p w14:paraId="78AC8EE1" w14:textId="77777777" w:rsidR="00DA357B" w:rsidRDefault="00DA357B">
      <w:pPr>
        <w:pStyle w:val="Index1"/>
        <w:tabs>
          <w:tab w:val="right" w:leader="dot" w:pos="3881"/>
        </w:tabs>
        <w:rPr>
          <w:noProof/>
        </w:rPr>
      </w:pPr>
      <w:r>
        <w:rPr>
          <w:noProof/>
        </w:rPr>
        <w:t>SetYYarnHeights, 27</w:t>
      </w:r>
    </w:p>
    <w:p w14:paraId="0EF255D0" w14:textId="77777777" w:rsidR="00DA357B" w:rsidRDefault="00DA357B">
      <w:pPr>
        <w:pStyle w:val="Index1"/>
        <w:tabs>
          <w:tab w:val="right" w:leader="dot" w:pos="3881"/>
        </w:tabs>
        <w:rPr>
          <w:noProof/>
        </w:rPr>
      </w:pPr>
      <w:r>
        <w:rPr>
          <w:noProof/>
        </w:rPr>
        <w:t>SetYYarnSpacings, 27, 35</w:t>
      </w:r>
    </w:p>
    <w:p w14:paraId="01D2BAA6" w14:textId="77777777" w:rsidR="00DA357B" w:rsidRDefault="00DA357B">
      <w:pPr>
        <w:pStyle w:val="Index1"/>
        <w:tabs>
          <w:tab w:val="right" w:leader="dot" w:pos="3881"/>
        </w:tabs>
        <w:rPr>
          <w:noProof/>
        </w:rPr>
      </w:pPr>
      <w:r>
        <w:rPr>
          <w:noProof/>
        </w:rPr>
        <w:t>SetYYarnWidths, 27, 33, 35, 37, 38</w:t>
      </w:r>
    </w:p>
    <w:p w14:paraId="0C4F1A9F" w14:textId="77777777" w:rsidR="00DA357B" w:rsidRDefault="00DA357B">
      <w:pPr>
        <w:pStyle w:val="Index1"/>
        <w:tabs>
          <w:tab w:val="right" w:leader="dot" w:pos="3881"/>
        </w:tabs>
        <w:rPr>
          <w:noProof/>
        </w:rPr>
      </w:pPr>
      <w:r>
        <w:rPr>
          <w:noProof/>
        </w:rPr>
        <w:t>stl, 41, 42</w:t>
      </w:r>
    </w:p>
    <w:p w14:paraId="51BCEE99" w14:textId="77777777" w:rsidR="00DA357B" w:rsidRDefault="00DA357B">
      <w:pPr>
        <w:pStyle w:val="Index1"/>
        <w:tabs>
          <w:tab w:val="right" w:leader="dot" w:pos="3881"/>
        </w:tabs>
        <w:rPr>
          <w:noProof/>
        </w:rPr>
      </w:pPr>
      <w:r>
        <w:rPr>
          <w:noProof/>
        </w:rPr>
        <w:t>SwapBinderPosition, 33, 35</w:t>
      </w:r>
    </w:p>
    <w:p w14:paraId="581A5430" w14:textId="77777777" w:rsidR="00DA357B" w:rsidRDefault="00DA357B">
      <w:pPr>
        <w:pStyle w:val="Index1"/>
        <w:tabs>
          <w:tab w:val="right" w:leader="dot" w:pos="3881"/>
        </w:tabs>
        <w:rPr>
          <w:noProof/>
        </w:rPr>
      </w:pPr>
      <w:r>
        <w:rPr>
          <w:noProof/>
        </w:rPr>
        <w:t>SwapPosition, 25, 26, 28</w:t>
      </w:r>
    </w:p>
    <w:p w14:paraId="051CA695" w14:textId="77777777" w:rsidR="00DA357B" w:rsidRDefault="00DA357B">
      <w:pPr>
        <w:pStyle w:val="IndexHeading"/>
        <w:keepNext/>
        <w:tabs>
          <w:tab w:val="right" w:leader="dot" w:pos="3881"/>
        </w:tabs>
        <w:rPr>
          <w:rFonts w:asciiTheme="minorHAnsi" w:eastAsiaTheme="minorEastAsia" w:hAnsiTheme="minorHAnsi" w:cstheme="minorBidi"/>
          <w:b w:val="0"/>
          <w:bCs w:val="0"/>
          <w:noProof/>
        </w:rPr>
      </w:pPr>
      <w:r>
        <w:rPr>
          <w:noProof/>
        </w:rPr>
        <w:t>T</w:t>
      </w:r>
    </w:p>
    <w:p w14:paraId="372F603F" w14:textId="77777777" w:rsidR="00DA357B" w:rsidRDefault="00DA357B">
      <w:pPr>
        <w:pStyle w:val="Index1"/>
        <w:tabs>
          <w:tab w:val="right" w:leader="dot" w:pos="3881"/>
        </w:tabs>
        <w:rPr>
          <w:noProof/>
        </w:rPr>
      </w:pPr>
      <w:r>
        <w:rPr>
          <w:noProof/>
        </w:rPr>
        <w:t>tg3, 39, 40</w:t>
      </w:r>
    </w:p>
    <w:p w14:paraId="2F8C1A9E" w14:textId="77777777" w:rsidR="00DA357B" w:rsidRDefault="00DA357B">
      <w:pPr>
        <w:pStyle w:val="IndexHeading"/>
        <w:keepNext/>
        <w:tabs>
          <w:tab w:val="right" w:leader="dot" w:pos="3881"/>
        </w:tabs>
        <w:rPr>
          <w:rFonts w:asciiTheme="minorHAnsi" w:eastAsiaTheme="minorEastAsia" w:hAnsiTheme="minorHAnsi" w:cstheme="minorBidi"/>
          <w:b w:val="0"/>
          <w:bCs w:val="0"/>
          <w:noProof/>
        </w:rPr>
      </w:pPr>
      <w:r>
        <w:rPr>
          <w:noProof/>
        </w:rPr>
        <w:t>V</w:t>
      </w:r>
    </w:p>
    <w:p w14:paraId="2CE5EF0C" w14:textId="77777777" w:rsidR="00DA357B" w:rsidRDefault="00DA357B">
      <w:pPr>
        <w:pStyle w:val="Index1"/>
        <w:tabs>
          <w:tab w:val="right" w:leader="dot" w:pos="3881"/>
        </w:tabs>
        <w:rPr>
          <w:noProof/>
        </w:rPr>
      </w:pPr>
      <w:r>
        <w:rPr>
          <w:noProof/>
        </w:rPr>
        <w:t>vtu, 41, 42</w:t>
      </w:r>
    </w:p>
    <w:p w14:paraId="0C107C6C" w14:textId="77777777" w:rsidR="00DA357B" w:rsidRDefault="00DA357B">
      <w:pPr>
        <w:pStyle w:val="IndexHeading"/>
        <w:keepNext/>
        <w:tabs>
          <w:tab w:val="right" w:leader="dot" w:pos="3881"/>
        </w:tabs>
        <w:rPr>
          <w:rFonts w:asciiTheme="minorHAnsi" w:eastAsiaTheme="minorEastAsia" w:hAnsiTheme="minorHAnsi" w:cstheme="minorBidi"/>
          <w:b w:val="0"/>
          <w:bCs w:val="0"/>
          <w:noProof/>
        </w:rPr>
      </w:pPr>
      <w:r>
        <w:rPr>
          <w:noProof/>
        </w:rPr>
        <w:t>X</w:t>
      </w:r>
    </w:p>
    <w:p w14:paraId="6F8205A3" w14:textId="77777777" w:rsidR="00DA357B" w:rsidRDefault="00DA357B">
      <w:pPr>
        <w:pStyle w:val="Index1"/>
        <w:tabs>
          <w:tab w:val="right" w:leader="dot" w:pos="3881"/>
        </w:tabs>
        <w:rPr>
          <w:noProof/>
        </w:rPr>
      </w:pPr>
      <w:r>
        <w:rPr>
          <w:noProof/>
        </w:rPr>
        <w:t>XYZ, 9, 10, 11, 12, 14, 15, 16, 20, 21, 29, 39</w:t>
      </w:r>
    </w:p>
    <w:p w14:paraId="0E00CD9E" w14:textId="4FDCDCA5" w:rsidR="00DA357B" w:rsidRDefault="00DA357B" w:rsidP="008B30DE">
      <w:pPr>
        <w:rPr>
          <w:noProof/>
        </w:rPr>
        <w:sectPr w:rsidR="00DA357B" w:rsidSect="00DA357B">
          <w:type w:val="continuous"/>
          <w:pgSz w:w="11906" w:h="16838"/>
          <w:pgMar w:top="1418" w:right="1418" w:bottom="1418" w:left="1418" w:header="709" w:footer="709" w:gutter="567"/>
          <w:cols w:num="2" w:space="720"/>
          <w:docGrid w:linePitch="360"/>
        </w:sectPr>
      </w:pPr>
    </w:p>
    <w:p w14:paraId="2D1AA8E1" w14:textId="1DDBA2C9" w:rsidR="008B30DE" w:rsidRDefault="005A7EC4" w:rsidP="008B30DE">
      <w:r>
        <w:fldChar w:fldCharType="end"/>
      </w:r>
    </w:p>
    <w:p w14:paraId="72CD947B" w14:textId="77777777" w:rsidR="008B30DE" w:rsidRPr="008B30DE" w:rsidRDefault="008B30DE" w:rsidP="008B30DE"/>
    <w:p w14:paraId="53C61D3B" w14:textId="77777777" w:rsidR="004508E2" w:rsidRDefault="004508E2">
      <w:pPr>
        <w:spacing w:after="200" w:line="276" w:lineRule="auto"/>
      </w:pPr>
      <w:r>
        <w:br w:type="page"/>
      </w:r>
    </w:p>
    <w:p w14:paraId="06133CC3" w14:textId="1D53FAAD" w:rsidR="000A32EC" w:rsidRPr="00B66992" w:rsidRDefault="00D74441" w:rsidP="001511F9">
      <w:pPr>
        <w:pStyle w:val="Heading1"/>
        <w:numPr>
          <w:ilvl w:val="0"/>
          <w:numId w:val="0"/>
        </w:numPr>
        <w:ind w:left="714"/>
      </w:pPr>
      <w:bookmarkStart w:id="139" w:name="_Toc76652663"/>
      <w:r>
        <w:lastRenderedPageBreak/>
        <w:t>References</w:t>
      </w:r>
      <w:bookmarkEnd w:id="139"/>
    </w:p>
    <w:p w14:paraId="6FDB8BEB" w14:textId="77777777" w:rsidR="000A32EC" w:rsidRDefault="000A32EC" w:rsidP="004508E2"/>
    <w:p w14:paraId="763D9DE4" w14:textId="77777777" w:rsidR="00333D5A" w:rsidRPr="00333D5A" w:rsidRDefault="000A32EC" w:rsidP="00333D5A">
      <w:pPr>
        <w:pStyle w:val="EndNoteBibliography"/>
        <w:ind w:left="720" w:hanging="720"/>
        <w:rPr>
          <w:i/>
        </w:rPr>
      </w:pPr>
      <w:r>
        <w:fldChar w:fldCharType="begin"/>
      </w:r>
      <w:r>
        <w:instrText xml:space="preserve"> ADDIN EN.REFLIST </w:instrText>
      </w:r>
      <w:r>
        <w:fldChar w:fldCharType="separate"/>
      </w:r>
      <w:bookmarkStart w:id="140" w:name="_ENREF_1"/>
      <w:r w:rsidR="00333D5A" w:rsidRPr="00333D5A">
        <w:t>1.</w:t>
      </w:r>
      <w:r w:rsidR="00333D5A" w:rsidRPr="00333D5A">
        <w:tab/>
        <w:t xml:space="preserve">A C Long and L.P. Brown, </w:t>
      </w:r>
      <w:r w:rsidR="00333D5A" w:rsidRPr="00333D5A">
        <w:rPr>
          <w:i/>
        </w:rPr>
        <w:t>Modelling the geometry of textile reinforcements for composites: TexGen</w:t>
      </w:r>
      <w:r w:rsidR="00333D5A" w:rsidRPr="00333D5A">
        <w:t xml:space="preserve">, in </w:t>
      </w:r>
      <w:r w:rsidR="00333D5A" w:rsidRPr="00333D5A">
        <w:rPr>
          <w:i/>
        </w:rPr>
        <w:t>Composite reinforcements for optimum performance</w:t>
      </w:r>
    </w:p>
    <w:p w14:paraId="724EE37A" w14:textId="15F12859" w:rsidR="00333D5A" w:rsidRPr="00333D5A" w:rsidRDefault="00D74441" w:rsidP="00333D5A">
      <w:pPr>
        <w:pStyle w:val="EndNoteBibliography"/>
        <w:ind w:left="720" w:hanging="720"/>
      </w:pPr>
      <w:r>
        <w:tab/>
      </w:r>
      <w:r w:rsidR="00333D5A" w:rsidRPr="00333D5A">
        <w:t>P. Boisse, Editor. 2011, Woodhead Publishing Ltd.</w:t>
      </w:r>
      <w:bookmarkEnd w:id="140"/>
    </w:p>
    <w:p w14:paraId="69F0B7EE" w14:textId="77777777" w:rsidR="00333D5A" w:rsidRPr="00333D5A" w:rsidRDefault="00333D5A" w:rsidP="00333D5A">
      <w:pPr>
        <w:pStyle w:val="EndNoteBibliography"/>
        <w:ind w:left="720" w:hanging="720"/>
      </w:pPr>
      <w:bookmarkStart w:id="141" w:name="_ENREF_2"/>
      <w:r w:rsidRPr="00333D5A">
        <w:t>2.</w:t>
      </w:r>
      <w:r w:rsidRPr="00333D5A">
        <w:tab/>
        <w:t xml:space="preserve">M Sherburn, </w:t>
      </w:r>
      <w:r w:rsidRPr="00333D5A">
        <w:rPr>
          <w:i/>
        </w:rPr>
        <w:t>Geometric and Mechanical Modelling of Textiles</w:t>
      </w:r>
      <w:r w:rsidRPr="00333D5A">
        <w:t>. 2007, The University of Nottingham.</w:t>
      </w:r>
      <w:bookmarkEnd w:id="141"/>
    </w:p>
    <w:p w14:paraId="7CA431A8" w14:textId="77777777" w:rsidR="00333D5A" w:rsidRPr="00333D5A" w:rsidRDefault="00333D5A" w:rsidP="00333D5A">
      <w:pPr>
        <w:pStyle w:val="EndNoteBibliography"/>
        <w:ind w:left="720" w:hanging="720"/>
      </w:pPr>
      <w:bookmarkStart w:id="142" w:name="_ENREF_3"/>
      <w:r w:rsidRPr="00333D5A">
        <w:t>3.</w:t>
      </w:r>
      <w:r w:rsidRPr="00333D5A">
        <w:tab/>
        <w:t xml:space="preserve">L P Brown, X.Z., A C Long, I A Jones. </w:t>
      </w:r>
      <w:r w:rsidRPr="00333D5A">
        <w:rPr>
          <w:i/>
        </w:rPr>
        <w:t>Recent Developments in the Realistic Geometric Modelling of Textile Structures using TexGen</w:t>
      </w:r>
      <w:r w:rsidRPr="00333D5A">
        <w:t xml:space="preserve">. in </w:t>
      </w:r>
      <w:r w:rsidRPr="00333D5A">
        <w:rPr>
          <w:i/>
        </w:rPr>
        <w:t>1st International Conference on Digital Technologies for the Textile Industries</w:t>
      </w:r>
      <w:r w:rsidRPr="00333D5A">
        <w:t>. 2013. Manchester, UK.</w:t>
      </w:r>
      <w:bookmarkEnd w:id="142"/>
    </w:p>
    <w:p w14:paraId="2C97C146" w14:textId="59993608" w:rsidR="004508E2" w:rsidRPr="004508E2" w:rsidRDefault="000A32EC" w:rsidP="004508E2">
      <w:r>
        <w:fldChar w:fldCharType="end"/>
      </w:r>
    </w:p>
    <w:sectPr w:rsidR="004508E2" w:rsidRPr="004508E2" w:rsidSect="00DA357B">
      <w:type w:val="continuous"/>
      <w:pgSz w:w="11906" w:h="16838"/>
      <w:pgMar w:top="1418" w:right="1418" w:bottom="1418" w:left="1418" w:header="709" w:footer="709" w:gutter="567"/>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699DE28" w14:textId="77777777" w:rsidR="004131D4" w:rsidRDefault="004131D4" w:rsidP="00112B45">
      <w:r>
        <w:separator/>
      </w:r>
    </w:p>
  </w:endnote>
  <w:endnote w:type="continuationSeparator" w:id="0">
    <w:p w14:paraId="1E75335F" w14:textId="77777777" w:rsidR="004131D4" w:rsidRDefault="004131D4" w:rsidP="00112B4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Verdana">
    <w:panose1 w:val="020B0604030504040204"/>
    <w:charset w:val="00"/>
    <w:family w:val="swiss"/>
    <w:pitch w:val="variable"/>
    <w:sig w:usb0="A00006FF" w:usb1="4000205B" w:usb2="00000010"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407682756"/>
      <w:docPartObj>
        <w:docPartGallery w:val="Page Numbers (Bottom of Page)"/>
        <w:docPartUnique/>
      </w:docPartObj>
    </w:sdtPr>
    <w:sdtEndPr>
      <w:rPr>
        <w:noProof/>
      </w:rPr>
    </w:sdtEndPr>
    <w:sdtContent>
      <w:p w14:paraId="7F033E50" w14:textId="7B6F4E00" w:rsidR="007E550C" w:rsidRDefault="007E550C">
        <w:pPr>
          <w:pStyle w:val="Footer"/>
          <w:jc w:val="right"/>
        </w:pPr>
        <w:r>
          <w:fldChar w:fldCharType="begin"/>
        </w:r>
        <w:r>
          <w:instrText xml:space="preserve"> PAGE   \* MERGEFORMAT </w:instrText>
        </w:r>
        <w:r>
          <w:fldChar w:fldCharType="separate"/>
        </w:r>
        <w:r>
          <w:rPr>
            <w:noProof/>
          </w:rPr>
          <w:t>54</w:t>
        </w:r>
        <w:r>
          <w:rPr>
            <w:noProof/>
          </w:rPr>
          <w:fldChar w:fldCharType="end"/>
        </w:r>
      </w:p>
    </w:sdtContent>
  </w:sdt>
  <w:p w14:paraId="0A38B77D" w14:textId="77777777" w:rsidR="007E550C" w:rsidRDefault="007E550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3FBE6DC" w14:textId="77777777" w:rsidR="004131D4" w:rsidRDefault="004131D4" w:rsidP="00112B45">
      <w:r>
        <w:separator/>
      </w:r>
    </w:p>
  </w:footnote>
  <w:footnote w:type="continuationSeparator" w:id="0">
    <w:p w14:paraId="3B2E303A" w14:textId="77777777" w:rsidR="004131D4" w:rsidRDefault="004131D4" w:rsidP="00112B45">
      <w:r>
        <w:continuationSeparator/>
      </w:r>
    </w:p>
  </w:footnote>
  <w:footnote w:id="1">
    <w:p w14:paraId="2E6D50EF" w14:textId="4BB225B3" w:rsidR="007E550C" w:rsidRDefault="007E550C">
      <w:pPr>
        <w:pStyle w:val="FootnoteText"/>
      </w:pPr>
      <w:r>
        <w:rPr>
          <w:rStyle w:val="FootnoteReference"/>
        </w:rPr>
        <w:footnoteRef/>
      </w:r>
      <w:r>
        <w:t xml:space="preserve"> </w:t>
      </w:r>
      <w:r w:rsidRPr="00E46140">
        <w:t>http://texgen.sourceforge.net/api</w:t>
      </w:r>
    </w:p>
  </w:footnote>
  <w:footnote w:id="2">
    <w:p w14:paraId="37D43DAA" w14:textId="1E147673" w:rsidR="007E550C" w:rsidRDefault="007E550C">
      <w:pPr>
        <w:pStyle w:val="FootnoteText"/>
      </w:pPr>
      <w:r>
        <w:rPr>
          <w:rStyle w:val="FootnoteReference"/>
        </w:rPr>
        <w:footnoteRef/>
      </w:r>
      <w:r>
        <w:t xml:space="preserve"> </w:t>
      </w:r>
      <w:r w:rsidRPr="00E46140">
        <w:t>http://www.swig.org/</w:t>
      </w:r>
    </w:p>
  </w:footnote>
  <w:footnote w:id="3">
    <w:p w14:paraId="3502E7F3" w14:textId="3F821B27" w:rsidR="007E550C" w:rsidRDefault="007E550C">
      <w:pPr>
        <w:pStyle w:val="FootnoteText"/>
      </w:pPr>
      <w:r>
        <w:rPr>
          <w:rStyle w:val="FootnoteReference"/>
        </w:rPr>
        <w:footnoteRef/>
      </w:r>
      <w:r>
        <w:t xml:space="preserve"> </w:t>
      </w:r>
      <w:r w:rsidRPr="00EC7C01">
        <w:t>www.vtk.org/</w:t>
      </w:r>
    </w:p>
  </w:footnote>
  <w:footnote w:id="4">
    <w:p w14:paraId="4845B0CB" w14:textId="5CF8CE1B" w:rsidR="007E550C" w:rsidRDefault="007E550C">
      <w:pPr>
        <w:pStyle w:val="FootnoteText"/>
      </w:pPr>
      <w:r>
        <w:rPr>
          <w:rStyle w:val="FootnoteReference"/>
        </w:rPr>
        <w:footnoteRef/>
      </w:r>
      <w:r>
        <w:t xml:space="preserve"> </w:t>
      </w:r>
      <w:r w:rsidRPr="00EC7C01">
        <w:t>https://en.wikipedia.org/wiki/STL_(file_format)</w:t>
      </w:r>
    </w:p>
  </w:footnote>
  <w:footnote w:id="5">
    <w:p w14:paraId="6E40ADCD" w14:textId="25C80369" w:rsidR="007E550C" w:rsidRDefault="007E550C">
      <w:pPr>
        <w:pStyle w:val="FootnoteText"/>
      </w:pPr>
      <w:r>
        <w:rPr>
          <w:rStyle w:val="FootnoteReference"/>
        </w:rPr>
        <w:footnoteRef/>
      </w:r>
      <w:r>
        <w:t xml:space="preserve"> </w:t>
      </w:r>
      <w:r w:rsidRPr="003E1603">
        <w:t>Eight-node brick element with reduced integration</w:t>
      </w:r>
      <w:r>
        <w:t xml:space="preserve">: </w:t>
      </w:r>
      <w:hyperlink r:id="rId1" w:history="1">
        <w:r w:rsidRPr="007C7415">
          <w:rPr>
            <w:rStyle w:val="Hyperlink"/>
          </w:rPr>
          <w:t>http://web.mit.edu/calculix_v2.7/CalculiX/ccx_2.7/doc/ccx/node27.html</w:t>
        </w:r>
      </w:hyperlink>
      <w:r>
        <w:t xml:space="preserve"> </w:t>
      </w:r>
    </w:p>
  </w:footnote>
  <w:footnote w:id="6">
    <w:p w14:paraId="2539D9DF" w14:textId="77777777" w:rsidR="007E550C" w:rsidRDefault="007E550C">
      <w:pPr>
        <w:pStyle w:val="FootnoteText"/>
      </w:pPr>
      <w:r>
        <w:rPr>
          <w:rStyle w:val="FootnoteReference"/>
        </w:rPr>
        <w:footnoteRef/>
      </w:r>
      <w:r>
        <w:t xml:space="preserve"> </w:t>
      </w:r>
      <w:r w:rsidRPr="003E1603">
        <w:t xml:space="preserve">Eight-node brick element </w:t>
      </w:r>
    </w:p>
    <w:p w14:paraId="42928120" w14:textId="376815CE" w:rsidR="007E550C" w:rsidRDefault="004131D4">
      <w:pPr>
        <w:pStyle w:val="FootnoteText"/>
      </w:pPr>
      <w:hyperlink r:id="rId2" w:history="1">
        <w:r w:rsidR="007E550C" w:rsidRPr="007C7415">
          <w:rPr>
            <w:rStyle w:val="Hyperlink"/>
          </w:rPr>
          <w:t>http://web.mit.edu/calculix_v2.7/CalculiX/ccx_2.7/doc/ccx/node26.html</w:t>
        </w:r>
      </w:hyperlink>
      <w:r w:rsidR="007E550C">
        <w:t xml:space="preserve"> </w:t>
      </w:r>
    </w:p>
  </w:footnote>
  <w:footnote w:id="7">
    <w:p w14:paraId="1A13CA39" w14:textId="77777777" w:rsidR="007E550C" w:rsidRDefault="007E550C" w:rsidP="005F29E1">
      <w:pPr>
        <w:pStyle w:val="FootnoteText"/>
      </w:pPr>
      <w:r>
        <w:rPr>
          <w:rStyle w:val="FootnoteReference"/>
        </w:rPr>
        <w:footnoteRef/>
      </w:r>
      <w:r>
        <w:t xml:space="preserve"> M.Y. Matveev. Effects of variabilities on mechanical properties of textile composites. PhD thesis, The University of Nottingham 2014. (Appendix F)</w:t>
      </w:r>
    </w:p>
    <w:p w14:paraId="0441B385" w14:textId="77777777" w:rsidR="007E550C" w:rsidRDefault="007E550C" w:rsidP="005F29E1">
      <w:pPr>
        <w:pStyle w:val="FootnoteText"/>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AE700C0"/>
    <w:multiLevelType w:val="multilevel"/>
    <w:tmpl w:val="F8927FA8"/>
    <w:lvl w:ilvl="0">
      <w:start w:val="3"/>
      <w:numFmt w:val="decimal"/>
      <w:lvlText w:val="%1."/>
      <w:lvlJc w:val="left"/>
      <w:pPr>
        <w:ind w:left="540" w:hanging="540"/>
      </w:pPr>
      <w:rPr>
        <w:rFonts w:hint="default"/>
      </w:rPr>
    </w:lvl>
    <w:lvl w:ilvl="1">
      <w:start w:val="3"/>
      <w:numFmt w:val="decimal"/>
      <w:lvlText w:val="%1.%2."/>
      <w:lvlJc w:val="left"/>
      <w:pPr>
        <w:ind w:left="540" w:hanging="540"/>
      </w:pPr>
      <w:rPr>
        <w:rFonts w:hint="default"/>
      </w:rPr>
    </w:lvl>
    <w:lvl w:ilvl="2">
      <w:start w:val="4"/>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BAA21E0"/>
    <w:multiLevelType w:val="multilevel"/>
    <w:tmpl w:val="90FA559E"/>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0C1373C0"/>
    <w:multiLevelType w:val="hybridMultilevel"/>
    <w:tmpl w:val="DF4038B4"/>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3" w15:restartNumberingAfterBreak="0">
    <w:nsid w:val="0E4F1FF5"/>
    <w:multiLevelType w:val="hybridMultilevel"/>
    <w:tmpl w:val="7B783A0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0F6A14A7"/>
    <w:multiLevelType w:val="hybridMultilevel"/>
    <w:tmpl w:val="F6DE50B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0F765506"/>
    <w:multiLevelType w:val="multilevel"/>
    <w:tmpl w:val="142E6E56"/>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16F74473"/>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1CEA70C9"/>
    <w:multiLevelType w:val="hybridMultilevel"/>
    <w:tmpl w:val="5774585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20D134FE"/>
    <w:multiLevelType w:val="multilevel"/>
    <w:tmpl w:val="243C6898"/>
    <w:lvl w:ilvl="0">
      <w:start w:val="1"/>
      <w:numFmt w:val="decimal"/>
      <w:pStyle w:val="Heading1"/>
      <w:lvlText w:val="%1."/>
      <w:lvlJc w:val="left"/>
      <w:pPr>
        <w:ind w:left="928" w:hanging="360"/>
      </w:p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9" w15:restartNumberingAfterBreak="0">
    <w:nsid w:val="2280432E"/>
    <w:multiLevelType w:val="hybridMultilevel"/>
    <w:tmpl w:val="2078F9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23DF59C8"/>
    <w:multiLevelType w:val="hybridMultilevel"/>
    <w:tmpl w:val="9F865ACA"/>
    <w:lvl w:ilvl="0" w:tplc="62327AFC">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347A6809"/>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3EB14F49"/>
    <w:multiLevelType w:val="multilevel"/>
    <w:tmpl w:val="B7EEC074"/>
    <w:lvl w:ilvl="0">
      <w:start w:val="3"/>
      <w:numFmt w:val="decimal"/>
      <w:lvlText w:val="%1."/>
      <w:lvlJc w:val="left"/>
      <w:pPr>
        <w:ind w:left="540" w:hanging="540"/>
      </w:pPr>
      <w:rPr>
        <w:rFonts w:hint="default"/>
      </w:rPr>
    </w:lvl>
    <w:lvl w:ilvl="1">
      <w:start w:val="2"/>
      <w:numFmt w:val="decimal"/>
      <w:lvlText w:val="%1.%2."/>
      <w:lvlJc w:val="left"/>
      <w:pPr>
        <w:ind w:left="540" w:hanging="540"/>
      </w:pPr>
      <w:rPr>
        <w:rFonts w:hint="default"/>
      </w:rPr>
    </w:lvl>
    <w:lvl w:ilvl="2">
      <w:start w:val="5"/>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403337AA"/>
    <w:multiLevelType w:val="hybridMultilevel"/>
    <w:tmpl w:val="6A7480E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40D5612E"/>
    <w:multiLevelType w:val="multilevel"/>
    <w:tmpl w:val="CC403B5C"/>
    <w:lvl w:ilvl="0">
      <w:start w:val="1"/>
      <w:numFmt w:val="decimal"/>
      <w:lvlText w:val="%1."/>
      <w:lvlJc w:val="left"/>
      <w:pPr>
        <w:ind w:left="720" w:hanging="360"/>
      </w:pPr>
      <w:rPr>
        <w:rFonts w:hint="default"/>
      </w:rPr>
    </w:lvl>
    <w:lvl w:ilvl="1">
      <w:start w:val="2"/>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5" w15:restartNumberingAfterBreak="0">
    <w:nsid w:val="413E21C5"/>
    <w:multiLevelType w:val="multilevel"/>
    <w:tmpl w:val="60BCA008"/>
    <w:lvl w:ilvl="0">
      <w:start w:val="3"/>
      <w:numFmt w:val="decimal"/>
      <w:lvlText w:val="%1."/>
      <w:lvlJc w:val="left"/>
      <w:pPr>
        <w:ind w:left="540" w:hanging="540"/>
      </w:pPr>
      <w:rPr>
        <w:rFonts w:hint="default"/>
      </w:rPr>
    </w:lvl>
    <w:lvl w:ilvl="1">
      <w:start w:val="3"/>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471D554E"/>
    <w:multiLevelType w:val="hybridMultilevel"/>
    <w:tmpl w:val="A986EBC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4FE665A7"/>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589769F5"/>
    <w:multiLevelType w:val="hybridMultilevel"/>
    <w:tmpl w:val="4F9A4F5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5C1C564E"/>
    <w:multiLevelType w:val="hybridMultilevel"/>
    <w:tmpl w:val="F7088106"/>
    <w:lvl w:ilvl="0" w:tplc="D46A6CA8">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674226D3"/>
    <w:multiLevelType w:val="hybridMultilevel"/>
    <w:tmpl w:val="3B1AA8B8"/>
    <w:lvl w:ilvl="0" w:tplc="457C2498">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6CE97AF9"/>
    <w:multiLevelType w:val="hybridMultilevel"/>
    <w:tmpl w:val="0E6819CC"/>
    <w:lvl w:ilvl="0" w:tplc="63E026B4">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6F7231B7"/>
    <w:multiLevelType w:val="hybridMultilevel"/>
    <w:tmpl w:val="834463A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70D61258"/>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4" w15:restartNumberingAfterBreak="0">
    <w:nsid w:val="71424F79"/>
    <w:multiLevelType w:val="multilevel"/>
    <w:tmpl w:val="2E30360C"/>
    <w:lvl w:ilvl="0">
      <w:start w:val="5"/>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5" w15:restartNumberingAfterBreak="0">
    <w:nsid w:val="736C3966"/>
    <w:multiLevelType w:val="hybridMultilevel"/>
    <w:tmpl w:val="61B8300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741A4CB2"/>
    <w:multiLevelType w:val="multilevel"/>
    <w:tmpl w:val="1996DC6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7443016D"/>
    <w:multiLevelType w:val="multilevel"/>
    <w:tmpl w:val="A6B6268C"/>
    <w:lvl w:ilvl="0">
      <w:start w:val="7"/>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8" w15:restartNumberingAfterBreak="0">
    <w:nsid w:val="7694592B"/>
    <w:multiLevelType w:val="multilevel"/>
    <w:tmpl w:val="1310CEDE"/>
    <w:lvl w:ilvl="0">
      <w:start w:val="3"/>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9" w15:restartNumberingAfterBreak="0">
    <w:nsid w:val="7BAC3E61"/>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8"/>
  </w:num>
  <w:num w:numId="2">
    <w:abstractNumId w:val="6"/>
  </w:num>
  <w:num w:numId="3">
    <w:abstractNumId w:val="29"/>
  </w:num>
  <w:num w:numId="4">
    <w:abstractNumId w:val="11"/>
  </w:num>
  <w:num w:numId="5">
    <w:abstractNumId w:val="23"/>
  </w:num>
  <w:num w:numId="6">
    <w:abstractNumId w:val="19"/>
  </w:num>
  <w:num w:numId="7">
    <w:abstractNumId w:val="13"/>
  </w:num>
  <w:num w:numId="8">
    <w:abstractNumId w:val="16"/>
  </w:num>
  <w:num w:numId="9">
    <w:abstractNumId w:val="21"/>
  </w:num>
  <w:num w:numId="10">
    <w:abstractNumId w:val="25"/>
  </w:num>
  <w:num w:numId="11">
    <w:abstractNumId w:val="10"/>
  </w:num>
  <w:num w:numId="12">
    <w:abstractNumId w:val="17"/>
  </w:num>
  <w:num w:numId="13">
    <w:abstractNumId w:val="8"/>
  </w:num>
  <w:num w:numId="14">
    <w:abstractNumId w:val="20"/>
  </w:num>
  <w:num w:numId="15">
    <w:abstractNumId w:val="4"/>
  </w:num>
  <w:num w:numId="16">
    <w:abstractNumId w:val="3"/>
  </w:num>
  <w:num w:numId="17">
    <w:abstractNumId w:val="9"/>
  </w:num>
  <w:num w:numId="18">
    <w:abstractNumId w:val="8"/>
    <w:lvlOverride w:ilvl="0">
      <w:startOverride w:val="2"/>
    </w:lvlOverride>
    <w:lvlOverride w:ilvl="1">
      <w:startOverride w:val="8"/>
    </w:lvlOverride>
  </w:num>
  <w:num w:numId="19">
    <w:abstractNumId w:val="14"/>
  </w:num>
  <w:num w:numId="20">
    <w:abstractNumId w:val="12"/>
  </w:num>
  <w:num w:numId="21">
    <w:abstractNumId w:val="28"/>
  </w:num>
  <w:num w:numId="22">
    <w:abstractNumId w:val="5"/>
  </w:num>
  <w:num w:numId="23">
    <w:abstractNumId w:val="15"/>
  </w:num>
  <w:num w:numId="24">
    <w:abstractNumId w:val="0"/>
  </w:num>
  <w:num w:numId="25">
    <w:abstractNumId w:val="7"/>
  </w:num>
  <w:num w:numId="26">
    <w:abstractNumId w:val="2"/>
  </w:num>
  <w:num w:numId="27">
    <w:abstractNumId w:val="18"/>
  </w:num>
  <w:num w:numId="28">
    <w:abstractNumId w:val="22"/>
  </w:num>
  <w:num w:numId="29">
    <w:abstractNumId w:val="24"/>
  </w:num>
  <w:num w:numId="30">
    <w:abstractNumId w:val="1"/>
  </w:num>
  <w:num w:numId="31">
    <w:abstractNumId w:val="27"/>
  </w:num>
  <w:num w:numId="32">
    <w:abstractNumId w:val="2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Customised1&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Libraries&gt;"/>
  </w:docVars>
  <w:rsids>
    <w:rsidRoot w:val="00FE4A35"/>
    <w:rsid w:val="000003EB"/>
    <w:rsid w:val="000007B0"/>
    <w:rsid w:val="00002A0C"/>
    <w:rsid w:val="00005D95"/>
    <w:rsid w:val="00005E40"/>
    <w:rsid w:val="000062E0"/>
    <w:rsid w:val="00006527"/>
    <w:rsid w:val="00006FC0"/>
    <w:rsid w:val="00007274"/>
    <w:rsid w:val="00012ABA"/>
    <w:rsid w:val="00015AE5"/>
    <w:rsid w:val="00015D67"/>
    <w:rsid w:val="000164E2"/>
    <w:rsid w:val="00022F15"/>
    <w:rsid w:val="000265AB"/>
    <w:rsid w:val="00026851"/>
    <w:rsid w:val="00030B86"/>
    <w:rsid w:val="00034B65"/>
    <w:rsid w:val="000354E9"/>
    <w:rsid w:val="000364AC"/>
    <w:rsid w:val="00036B93"/>
    <w:rsid w:val="00037429"/>
    <w:rsid w:val="000413FD"/>
    <w:rsid w:val="00043299"/>
    <w:rsid w:val="000450F1"/>
    <w:rsid w:val="000455A4"/>
    <w:rsid w:val="00046BB6"/>
    <w:rsid w:val="000525A8"/>
    <w:rsid w:val="0005288E"/>
    <w:rsid w:val="000537C2"/>
    <w:rsid w:val="000546BE"/>
    <w:rsid w:val="000627F2"/>
    <w:rsid w:val="00062FCF"/>
    <w:rsid w:val="000644BE"/>
    <w:rsid w:val="00065947"/>
    <w:rsid w:val="0006720C"/>
    <w:rsid w:val="0007130D"/>
    <w:rsid w:val="00072E8C"/>
    <w:rsid w:val="0007377C"/>
    <w:rsid w:val="00075681"/>
    <w:rsid w:val="00076486"/>
    <w:rsid w:val="000767F5"/>
    <w:rsid w:val="000805C8"/>
    <w:rsid w:val="00081FE8"/>
    <w:rsid w:val="00083F95"/>
    <w:rsid w:val="000850A0"/>
    <w:rsid w:val="00087BA1"/>
    <w:rsid w:val="000931E0"/>
    <w:rsid w:val="000942DE"/>
    <w:rsid w:val="000950F0"/>
    <w:rsid w:val="00095C55"/>
    <w:rsid w:val="00095F88"/>
    <w:rsid w:val="00096D5A"/>
    <w:rsid w:val="000A0436"/>
    <w:rsid w:val="000A2568"/>
    <w:rsid w:val="000A2716"/>
    <w:rsid w:val="000A2FA1"/>
    <w:rsid w:val="000A32EC"/>
    <w:rsid w:val="000A362D"/>
    <w:rsid w:val="000A3753"/>
    <w:rsid w:val="000A4728"/>
    <w:rsid w:val="000A76FD"/>
    <w:rsid w:val="000B160F"/>
    <w:rsid w:val="000B3BD0"/>
    <w:rsid w:val="000B41D3"/>
    <w:rsid w:val="000B4E97"/>
    <w:rsid w:val="000C372B"/>
    <w:rsid w:val="000C3F0F"/>
    <w:rsid w:val="000C5EC0"/>
    <w:rsid w:val="000C7A3B"/>
    <w:rsid w:val="000D2F76"/>
    <w:rsid w:val="000D6E5F"/>
    <w:rsid w:val="000D6E8B"/>
    <w:rsid w:val="000D7CB9"/>
    <w:rsid w:val="000E1C32"/>
    <w:rsid w:val="000E29A8"/>
    <w:rsid w:val="000E2B24"/>
    <w:rsid w:val="000E43B2"/>
    <w:rsid w:val="000E4721"/>
    <w:rsid w:val="000E4A02"/>
    <w:rsid w:val="000E4EF0"/>
    <w:rsid w:val="000E6B3D"/>
    <w:rsid w:val="000E7145"/>
    <w:rsid w:val="000F04CC"/>
    <w:rsid w:val="000F08FF"/>
    <w:rsid w:val="000F0A89"/>
    <w:rsid w:val="000F12E5"/>
    <w:rsid w:val="000F1AE4"/>
    <w:rsid w:val="000F1EC2"/>
    <w:rsid w:val="000F3159"/>
    <w:rsid w:val="000F473C"/>
    <w:rsid w:val="000F50CE"/>
    <w:rsid w:val="000F5541"/>
    <w:rsid w:val="000F6CD2"/>
    <w:rsid w:val="0010050B"/>
    <w:rsid w:val="00102779"/>
    <w:rsid w:val="00104B52"/>
    <w:rsid w:val="00105305"/>
    <w:rsid w:val="00106DD9"/>
    <w:rsid w:val="00107224"/>
    <w:rsid w:val="00111DBD"/>
    <w:rsid w:val="00112B45"/>
    <w:rsid w:val="00112BC1"/>
    <w:rsid w:val="001142B2"/>
    <w:rsid w:val="0011520E"/>
    <w:rsid w:val="001152F5"/>
    <w:rsid w:val="00115FD1"/>
    <w:rsid w:val="0011770E"/>
    <w:rsid w:val="00122474"/>
    <w:rsid w:val="00123FF8"/>
    <w:rsid w:val="001253EF"/>
    <w:rsid w:val="00130BF7"/>
    <w:rsid w:val="00130E6F"/>
    <w:rsid w:val="00132549"/>
    <w:rsid w:val="00133D3F"/>
    <w:rsid w:val="00134D0A"/>
    <w:rsid w:val="00135429"/>
    <w:rsid w:val="00135752"/>
    <w:rsid w:val="00136015"/>
    <w:rsid w:val="001369F9"/>
    <w:rsid w:val="00137D67"/>
    <w:rsid w:val="001416D3"/>
    <w:rsid w:val="00143675"/>
    <w:rsid w:val="00146300"/>
    <w:rsid w:val="00146C56"/>
    <w:rsid w:val="00147950"/>
    <w:rsid w:val="001511F9"/>
    <w:rsid w:val="00151588"/>
    <w:rsid w:val="00151EC3"/>
    <w:rsid w:val="00153A46"/>
    <w:rsid w:val="001563BB"/>
    <w:rsid w:val="00160615"/>
    <w:rsid w:val="00160704"/>
    <w:rsid w:val="001619ED"/>
    <w:rsid w:val="0016266D"/>
    <w:rsid w:val="00164F00"/>
    <w:rsid w:val="00166162"/>
    <w:rsid w:val="00166C74"/>
    <w:rsid w:val="00171284"/>
    <w:rsid w:val="001718FE"/>
    <w:rsid w:val="00173A04"/>
    <w:rsid w:val="00180B6A"/>
    <w:rsid w:val="001817DC"/>
    <w:rsid w:val="00181BC1"/>
    <w:rsid w:val="00183CFE"/>
    <w:rsid w:val="001850D5"/>
    <w:rsid w:val="00185F1B"/>
    <w:rsid w:val="00186C93"/>
    <w:rsid w:val="00187679"/>
    <w:rsid w:val="00187A71"/>
    <w:rsid w:val="00191580"/>
    <w:rsid w:val="00191B80"/>
    <w:rsid w:val="00192CD0"/>
    <w:rsid w:val="00193FE1"/>
    <w:rsid w:val="0019431E"/>
    <w:rsid w:val="00196A32"/>
    <w:rsid w:val="00196C4C"/>
    <w:rsid w:val="00196E84"/>
    <w:rsid w:val="00197217"/>
    <w:rsid w:val="001979BB"/>
    <w:rsid w:val="001A0382"/>
    <w:rsid w:val="001A2F4E"/>
    <w:rsid w:val="001A3114"/>
    <w:rsid w:val="001A6510"/>
    <w:rsid w:val="001A6FBB"/>
    <w:rsid w:val="001A7BD8"/>
    <w:rsid w:val="001B03AF"/>
    <w:rsid w:val="001B0D6A"/>
    <w:rsid w:val="001B157D"/>
    <w:rsid w:val="001B16FB"/>
    <w:rsid w:val="001B1B55"/>
    <w:rsid w:val="001B22CD"/>
    <w:rsid w:val="001B22F9"/>
    <w:rsid w:val="001B265F"/>
    <w:rsid w:val="001B6669"/>
    <w:rsid w:val="001B6F14"/>
    <w:rsid w:val="001C099A"/>
    <w:rsid w:val="001C10A2"/>
    <w:rsid w:val="001C36E3"/>
    <w:rsid w:val="001C4C37"/>
    <w:rsid w:val="001C52A9"/>
    <w:rsid w:val="001C543D"/>
    <w:rsid w:val="001C63A6"/>
    <w:rsid w:val="001C7A88"/>
    <w:rsid w:val="001D218F"/>
    <w:rsid w:val="001D21B1"/>
    <w:rsid w:val="001D2312"/>
    <w:rsid w:val="001D2C14"/>
    <w:rsid w:val="001D469A"/>
    <w:rsid w:val="001D4A08"/>
    <w:rsid w:val="001D5306"/>
    <w:rsid w:val="001D7959"/>
    <w:rsid w:val="001D7F10"/>
    <w:rsid w:val="001E0281"/>
    <w:rsid w:val="001E0BA2"/>
    <w:rsid w:val="001E18AA"/>
    <w:rsid w:val="001E22D4"/>
    <w:rsid w:val="001E73FF"/>
    <w:rsid w:val="001E7C7C"/>
    <w:rsid w:val="001F0EA8"/>
    <w:rsid w:val="001F1357"/>
    <w:rsid w:val="001F13F2"/>
    <w:rsid w:val="001F3988"/>
    <w:rsid w:val="001F546A"/>
    <w:rsid w:val="001F6961"/>
    <w:rsid w:val="001F7541"/>
    <w:rsid w:val="001F7B9C"/>
    <w:rsid w:val="00201ACC"/>
    <w:rsid w:val="002020EF"/>
    <w:rsid w:val="00202957"/>
    <w:rsid w:val="00202CD7"/>
    <w:rsid w:val="002042EB"/>
    <w:rsid w:val="00206606"/>
    <w:rsid w:val="00206885"/>
    <w:rsid w:val="00206ECF"/>
    <w:rsid w:val="00210E14"/>
    <w:rsid w:val="00211668"/>
    <w:rsid w:val="00213901"/>
    <w:rsid w:val="002167B7"/>
    <w:rsid w:val="002177EF"/>
    <w:rsid w:val="00217D81"/>
    <w:rsid w:val="00217DCA"/>
    <w:rsid w:val="0022103D"/>
    <w:rsid w:val="00221953"/>
    <w:rsid w:val="00221FF0"/>
    <w:rsid w:val="00223ABF"/>
    <w:rsid w:val="0022510D"/>
    <w:rsid w:val="00225961"/>
    <w:rsid w:val="00225CBD"/>
    <w:rsid w:val="00226DEF"/>
    <w:rsid w:val="002310BE"/>
    <w:rsid w:val="0023350A"/>
    <w:rsid w:val="00233950"/>
    <w:rsid w:val="002342F6"/>
    <w:rsid w:val="002374FA"/>
    <w:rsid w:val="00237A24"/>
    <w:rsid w:val="00240411"/>
    <w:rsid w:val="002415C6"/>
    <w:rsid w:val="002424BC"/>
    <w:rsid w:val="002445E6"/>
    <w:rsid w:val="00245C2C"/>
    <w:rsid w:val="00246B88"/>
    <w:rsid w:val="00246FDE"/>
    <w:rsid w:val="00247A9A"/>
    <w:rsid w:val="002528CA"/>
    <w:rsid w:val="00254B4A"/>
    <w:rsid w:val="00255269"/>
    <w:rsid w:val="00256C21"/>
    <w:rsid w:val="00261604"/>
    <w:rsid w:val="002621C0"/>
    <w:rsid w:val="002624AE"/>
    <w:rsid w:val="00263877"/>
    <w:rsid w:val="00264C69"/>
    <w:rsid w:val="00265F59"/>
    <w:rsid w:val="00267389"/>
    <w:rsid w:val="00267E35"/>
    <w:rsid w:val="00274CC3"/>
    <w:rsid w:val="002750A4"/>
    <w:rsid w:val="00276621"/>
    <w:rsid w:val="0028008B"/>
    <w:rsid w:val="00280AF0"/>
    <w:rsid w:val="00280D40"/>
    <w:rsid w:val="002841D0"/>
    <w:rsid w:val="00284CFB"/>
    <w:rsid w:val="00285DE1"/>
    <w:rsid w:val="0028641C"/>
    <w:rsid w:val="0028753E"/>
    <w:rsid w:val="0028762D"/>
    <w:rsid w:val="00287D18"/>
    <w:rsid w:val="00287E21"/>
    <w:rsid w:val="00291790"/>
    <w:rsid w:val="00291FC1"/>
    <w:rsid w:val="0029287C"/>
    <w:rsid w:val="00293B54"/>
    <w:rsid w:val="002940C1"/>
    <w:rsid w:val="00295DB9"/>
    <w:rsid w:val="002A185A"/>
    <w:rsid w:val="002A2B49"/>
    <w:rsid w:val="002A677B"/>
    <w:rsid w:val="002A68E4"/>
    <w:rsid w:val="002A72CD"/>
    <w:rsid w:val="002B3879"/>
    <w:rsid w:val="002B40B3"/>
    <w:rsid w:val="002B57EC"/>
    <w:rsid w:val="002B6737"/>
    <w:rsid w:val="002B6FF5"/>
    <w:rsid w:val="002C08F6"/>
    <w:rsid w:val="002C0E9B"/>
    <w:rsid w:val="002C3C35"/>
    <w:rsid w:val="002C434B"/>
    <w:rsid w:val="002C57F8"/>
    <w:rsid w:val="002C61D4"/>
    <w:rsid w:val="002C7556"/>
    <w:rsid w:val="002D01D3"/>
    <w:rsid w:val="002D1570"/>
    <w:rsid w:val="002D1BE4"/>
    <w:rsid w:val="002D3792"/>
    <w:rsid w:val="002D422A"/>
    <w:rsid w:val="002D422F"/>
    <w:rsid w:val="002D46D3"/>
    <w:rsid w:val="002D5B7B"/>
    <w:rsid w:val="002D6241"/>
    <w:rsid w:val="002E3EA0"/>
    <w:rsid w:val="002E43DF"/>
    <w:rsid w:val="002E463E"/>
    <w:rsid w:val="002E46F5"/>
    <w:rsid w:val="002E6DAB"/>
    <w:rsid w:val="002F10AC"/>
    <w:rsid w:val="002F1EC7"/>
    <w:rsid w:val="002F24C6"/>
    <w:rsid w:val="002F32E4"/>
    <w:rsid w:val="002F3575"/>
    <w:rsid w:val="002F4970"/>
    <w:rsid w:val="002F6633"/>
    <w:rsid w:val="002F7CA2"/>
    <w:rsid w:val="003006AD"/>
    <w:rsid w:val="00300B06"/>
    <w:rsid w:val="00300CF5"/>
    <w:rsid w:val="003014A3"/>
    <w:rsid w:val="00301959"/>
    <w:rsid w:val="00303C71"/>
    <w:rsid w:val="00304024"/>
    <w:rsid w:val="003046BB"/>
    <w:rsid w:val="00305E4F"/>
    <w:rsid w:val="00305E99"/>
    <w:rsid w:val="003060E2"/>
    <w:rsid w:val="00310D5C"/>
    <w:rsid w:val="003119CA"/>
    <w:rsid w:val="00312E45"/>
    <w:rsid w:val="003162F9"/>
    <w:rsid w:val="0032080B"/>
    <w:rsid w:val="00320AF2"/>
    <w:rsid w:val="003215AD"/>
    <w:rsid w:val="00321AE4"/>
    <w:rsid w:val="0032221E"/>
    <w:rsid w:val="003222C0"/>
    <w:rsid w:val="003246EF"/>
    <w:rsid w:val="00325A86"/>
    <w:rsid w:val="0032761E"/>
    <w:rsid w:val="003279DA"/>
    <w:rsid w:val="00330947"/>
    <w:rsid w:val="00330FA8"/>
    <w:rsid w:val="003328DB"/>
    <w:rsid w:val="00332BC1"/>
    <w:rsid w:val="00333D5A"/>
    <w:rsid w:val="00334454"/>
    <w:rsid w:val="0033563D"/>
    <w:rsid w:val="003357E1"/>
    <w:rsid w:val="00335E7E"/>
    <w:rsid w:val="00335F31"/>
    <w:rsid w:val="00343110"/>
    <w:rsid w:val="003438B6"/>
    <w:rsid w:val="00345E25"/>
    <w:rsid w:val="00347377"/>
    <w:rsid w:val="00351833"/>
    <w:rsid w:val="0035346E"/>
    <w:rsid w:val="003534F3"/>
    <w:rsid w:val="00353CD5"/>
    <w:rsid w:val="00353CFC"/>
    <w:rsid w:val="00356678"/>
    <w:rsid w:val="00356CDA"/>
    <w:rsid w:val="003572FA"/>
    <w:rsid w:val="00357E92"/>
    <w:rsid w:val="003603EC"/>
    <w:rsid w:val="003616E3"/>
    <w:rsid w:val="00361B41"/>
    <w:rsid w:val="00361C00"/>
    <w:rsid w:val="0036265A"/>
    <w:rsid w:val="003627A8"/>
    <w:rsid w:val="00363B98"/>
    <w:rsid w:val="00365DF4"/>
    <w:rsid w:val="003668C1"/>
    <w:rsid w:val="0036757A"/>
    <w:rsid w:val="003675D5"/>
    <w:rsid w:val="0037227D"/>
    <w:rsid w:val="0037342E"/>
    <w:rsid w:val="00374B94"/>
    <w:rsid w:val="00375009"/>
    <w:rsid w:val="00381BB7"/>
    <w:rsid w:val="00383A53"/>
    <w:rsid w:val="00385357"/>
    <w:rsid w:val="00385EDE"/>
    <w:rsid w:val="003863DD"/>
    <w:rsid w:val="0038675F"/>
    <w:rsid w:val="00390739"/>
    <w:rsid w:val="00390901"/>
    <w:rsid w:val="00392214"/>
    <w:rsid w:val="0039259A"/>
    <w:rsid w:val="00393191"/>
    <w:rsid w:val="003953B8"/>
    <w:rsid w:val="00396A11"/>
    <w:rsid w:val="0039748B"/>
    <w:rsid w:val="003A01CD"/>
    <w:rsid w:val="003A060E"/>
    <w:rsid w:val="003A0B8D"/>
    <w:rsid w:val="003A3495"/>
    <w:rsid w:val="003A4200"/>
    <w:rsid w:val="003A4301"/>
    <w:rsid w:val="003A46F6"/>
    <w:rsid w:val="003A48CE"/>
    <w:rsid w:val="003A56F4"/>
    <w:rsid w:val="003A7949"/>
    <w:rsid w:val="003B07E0"/>
    <w:rsid w:val="003B117E"/>
    <w:rsid w:val="003B2098"/>
    <w:rsid w:val="003B22A5"/>
    <w:rsid w:val="003B2DA4"/>
    <w:rsid w:val="003B3283"/>
    <w:rsid w:val="003B36E7"/>
    <w:rsid w:val="003B38CA"/>
    <w:rsid w:val="003B5FED"/>
    <w:rsid w:val="003B6FEC"/>
    <w:rsid w:val="003B7C19"/>
    <w:rsid w:val="003C02EE"/>
    <w:rsid w:val="003C13D3"/>
    <w:rsid w:val="003C1830"/>
    <w:rsid w:val="003C1E8E"/>
    <w:rsid w:val="003C27C3"/>
    <w:rsid w:val="003C3964"/>
    <w:rsid w:val="003C3CBC"/>
    <w:rsid w:val="003C415A"/>
    <w:rsid w:val="003C4213"/>
    <w:rsid w:val="003C4802"/>
    <w:rsid w:val="003C6C17"/>
    <w:rsid w:val="003C748E"/>
    <w:rsid w:val="003D0AC0"/>
    <w:rsid w:val="003D1229"/>
    <w:rsid w:val="003D2880"/>
    <w:rsid w:val="003D3011"/>
    <w:rsid w:val="003D5453"/>
    <w:rsid w:val="003D7B77"/>
    <w:rsid w:val="003E0506"/>
    <w:rsid w:val="003E110C"/>
    <w:rsid w:val="003E1603"/>
    <w:rsid w:val="003E1984"/>
    <w:rsid w:val="003E4ED8"/>
    <w:rsid w:val="003E5B27"/>
    <w:rsid w:val="003E7755"/>
    <w:rsid w:val="003F0055"/>
    <w:rsid w:val="003F0BA2"/>
    <w:rsid w:val="003F12B5"/>
    <w:rsid w:val="003F26FD"/>
    <w:rsid w:val="003F320F"/>
    <w:rsid w:val="00401088"/>
    <w:rsid w:val="0040183B"/>
    <w:rsid w:val="00401ED5"/>
    <w:rsid w:val="00404CD4"/>
    <w:rsid w:val="004064D9"/>
    <w:rsid w:val="00406516"/>
    <w:rsid w:val="004100A6"/>
    <w:rsid w:val="0041103F"/>
    <w:rsid w:val="004131D4"/>
    <w:rsid w:val="0041431E"/>
    <w:rsid w:val="004144F1"/>
    <w:rsid w:val="00414861"/>
    <w:rsid w:val="004159BF"/>
    <w:rsid w:val="00415BAD"/>
    <w:rsid w:val="00415F68"/>
    <w:rsid w:val="0041650E"/>
    <w:rsid w:val="00420091"/>
    <w:rsid w:val="00420F61"/>
    <w:rsid w:val="00422333"/>
    <w:rsid w:val="00422984"/>
    <w:rsid w:val="0042616C"/>
    <w:rsid w:val="00426CAD"/>
    <w:rsid w:val="004270BA"/>
    <w:rsid w:val="00427EFA"/>
    <w:rsid w:val="0043124D"/>
    <w:rsid w:val="00433BB6"/>
    <w:rsid w:val="00433D39"/>
    <w:rsid w:val="0043442D"/>
    <w:rsid w:val="00434AA2"/>
    <w:rsid w:val="00437277"/>
    <w:rsid w:val="00440789"/>
    <w:rsid w:val="004410DC"/>
    <w:rsid w:val="00442468"/>
    <w:rsid w:val="004447B5"/>
    <w:rsid w:val="00444FDF"/>
    <w:rsid w:val="004450BA"/>
    <w:rsid w:val="00445167"/>
    <w:rsid w:val="00446940"/>
    <w:rsid w:val="00450085"/>
    <w:rsid w:val="00450428"/>
    <w:rsid w:val="004508E2"/>
    <w:rsid w:val="00450C08"/>
    <w:rsid w:val="0045117E"/>
    <w:rsid w:val="00451B58"/>
    <w:rsid w:val="004549E2"/>
    <w:rsid w:val="00454B4F"/>
    <w:rsid w:val="00456035"/>
    <w:rsid w:val="004570A5"/>
    <w:rsid w:val="004617F6"/>
    <w:rsid w:val="00461903"/>
    <w:rsid w:val="00461AB0"/>
    <w:rsid w:val="00462B72"/>
    <w:rsid w:val="0046316F"/>
    <w:rsid w:val="00463A88"/>
    <w:rsid w:val="004648AD"/>
    <w:rsid w:val="00465096"/>
    <w:rsid w:val="00465774"/>
    <w:rsid w:val="00465C01"/>
    <w:rsid w:val="00467C08"/>
    <w:rsid w:val="00471B2E"/>
    <w:rsid w:val="00472594"/>
    <w:rsid w:val="00473839"/>
    <w:rsid w:val="00474320"/>
    <w:rsid w:val="00474EB5"/>
    <w:rsid w:val="0047590B"/>
    <w:rsid w:val="00476805"/>
    <w:rsid w:val="004773A2"/>
    <w:rsid w:val="004837B2"/>
    <w:rsid w:val="004873F0"/>
    <w:rsid w:val="004879C7"/>
    <w:rsid w:val="00490DEB"/>
    <w:rsid w:val="00491A8F"/>
    <w:rsid w:val="00491F2E"/>
    <w:rsid w:val="00492141"/>
    <w:rsid w:val="004922BC"/>
    <w:rsid w:val="004A0768"/>
    <w:rsid w:val="004A1B70"/>
    <w:rsid w:val="004A2895"/>
    <w:rsid w:val="004A2B5D"/>
    <w:rsid w:val="004A324A"/>
    <w:rsid w:val="004A32C9"/>
    <w:rsid w:val="004A5063"/>
    <w:rsid w:val="004A65DE"/>
    <w:rsid w:val="004A6756"/>
    <w:rsid w:val="004B0C74"/>
    <w:rsid w:val="004B1028"/>
    <w:rsid w:val="004B3261"/>
    <w:rsid w:val="004B534E"/>
    <w:rsid w:val="004B6382"/>
    <w:rsid w:val="004B7604"/>
    <w:rsid w:val="004B7A63"/>
    <w:rsid w:val="004C3254"/>
    <w:rsid w:val="004C3B4E"/>
    <w:rsid w:val="004C4041"/>
    <w:rsid w:val="004C6FB4"/>
    <w:rsid w:val="004D0A13"/>
    <w:rsid w:val="004D297B"/>
    <w:rsid w:val="004D7636"/>
    <w:rsid w:val="004E2CE8"/>
    <w:rsid w:val="004E2E6F"/>
    <w:rsid w:val="004E424F"/>
    <w:rsid w:val="004E4F1B"/>
    <w:rsid w:val="004F02ED"/>
    <w:rsid w:val="004F085E"/>
    <w:rsid w:val="004F4450"/>
    <w:rsid w:val="004F4A21"/>
    <w:rsid w:val="004F53A9"/>
    <w:rsid w:val="004F60B4"/>
    <w:rsid w:val="004F7072"/>
    <w:rsid w:val="00500405"/>
    <w:rsid w:val="005029DE"/>
    <w:rsid w:val="005058BB"/>
    <w:rsid w:val="00505A1F"/>
    <w:rsid w:val="00506CAF"/>
    <w:rsid w:val="00507BD4"/>
    <w:rsid w:val="0051046A"/>
    <w:rsid w:val="00512566"/>
    <w:rsid w:val="00515189"/>
    <w:rsid w:val="00515681"/>
    <w:rsid w:val="005157C9"/>
    <w:rsid w:val="00520A3C"/>
    <w:rsid w:val="00521415"/>
    <w:rsid w:val="005217F3"/>
    <w:rsid w:val="00522CA4"/>
    <w:rsid w:val="005242E8"/>
    <w:rsid w:val="0052535B"/>
    <w:rsid w:val="00525F63"/>
    <w:rsid w:val="00526300"/>
    <w:rsid w:val="00533E43"/>
    <w:rsid w:val="005362F8"/>
    <w:rsid w:val="00540267"/>
    <w:rsid w:val="00541B9F"/>
    <w:rsid w:val="00542102"/>
    <w:rsid w:val="00543BAE"/>
    <w:rsid w:val="00544CF4"/>
    <w:rsid w:val="0054749C"/>
    <w:rsid w:val="005519D7"/>
    <w:rsid w:val="00552433"/>
    <w:rsid w:val="00552819"/>
    <w:rsid w:val="005551DD"/>
    <w:rsid w:val="005609E6"/>
    <w:rsid w:val="00565F58"/>
    <w:rsid w:val="0056713D"/>
    <w:rsid w:val="0056721C"/>
    <w:rsid w:val="00567B09"/>
    <w:rsid w:val="005720B8"/>
    <w:rsid w:val="00574A2C"/>
    <w:rsid w:val="0057531F"/>
    <w:rsid w:val="0057784D"/>
    <w:rsid w:val="00581001"/>
    <w:rsid w:val="005826D8"/>
    <w:rsid w:val="00583806"/>
    <w:rsid w:val="00583CF9"/>
    <w:rsid w:val="00584C7B"/>
    <w:rsid w:val="00584D74"/>
    <w:rsid w:val="00584E60"/>
    <w:rsid w:val="00585E4A"/>
    <w:rsid w:val="0058600B"/>
    <w:rsid w:val="00591934"/>
    <w:rsid w:val="00593806"/>
    <w:rsid w:val="00595ECD"/>
    <w:rsid w:val="005A03E7"/>
    <w:rsid w:val="005A0E0F"/>
    <w:rsid w:val="005A2132"/>
    <w:rsid w:val="005A265F"/>
    <w:rsid w:val="005A382A"/>
    <w:rsid w:val="005A3DF0"/>
    <w:rsid w:val="005A6809"/>
    <w:rsid w:val="005A6A88"/>
    <w:rsid w:val="005A7958"/>
    <w:rsid w:val="005A7EC4"/>
    <w:rsid w:val="005B3754"/>
    <w:rsid w:val="005B455A"/>
    <w:rsid w:val="005B605A"/>
    <w:rsid w:val="005B62CE"/>
    <w:rsid w:val="005B70C3"/>
    <w:rsid w:val="005B755D"/>
    <w:rsid w:val="005C055F"/>
    <w:rsid w:val="005C1610"/>
    <w:rsid w:val="005C570D"/>
    <w:rsid w:val="005C7ED9"/>
    <w:rsid w:val="005D02DA"/>
    <w:rsid w:val="005D1A1B"/>
    <w:rsid w:val="005D2DA4"/>
    <w:rsid w:val="005D387D"/>
    <w:rsid w:val="005D4645"/>
    <w:rsid w:val="005D75EE"/>
    <w:rsid w:val="005D7917"/>
    <w:rsid w:val="005E5A77"/>
    <w:rsid w:val="005E6034"/>
    <w:rsid w:val="005E6FCF"/>
    <w:rsid w:val="005E71F3"/>
    <w:rsid w:val="005F09ED"/>
    <w:rsid w:val="005F28E2"/>
    <w:rsid w:val="005F29E1"/>
    <w:rsid w:val="005F4965"/>
    <w:rsid w:val="005F557E"/>
    <w:rsid w:val="005F5BE7"/>
    <w:rsid w:val="005F6764"/>
    <w:rsid w:val="005F73FB"/>
    <w:rsid w:val="005F75BF"/>
    <w:rsid w:val="0060432E"/>
    <w:rsid w:val="00604D40"/>
    <w:rsid w:val="00606144"/>
    <w:rsid w:val="00606799"/>
    <w:rsid w:val="00607163"/>
    <w:rsid w:val="00607813"/>
    <w:rsid w:val="00607916"/>
    <w:rsid w:val="00610347"/>
    <w:rsid w:val="0061045E"/>
    <w:rsid w:val="006105D2"/>
    <w:rsid w:val="00610A40"/>
    <w:rsid w:val="00613F21"/>
    <w:rsid w:val="006145C7"/>
    <w:rsid w:val="0061790C"/>
    <w:rsid w:val="00622AE9"/>
    <w:rsid w:val="00622BC3"/>
    <w:rsid w:val="00624953"/>
    <w:rsid w:val="00624C43"/>
    <w:rsid w:val="00624DFE"/>
    <w:rsid w:val="00625726"/>
    <w:rsid w:val="00625C9B"/>
    <w:rsid w:val="006272D4"/>
    <w:rsid w:val="00630D10"/>
    <w:rsid w:val="00632C26"/>
    <w:rsid w:val="006342D8"/>
    <w:rsid w:val="00634875"/>
    <w:rsid w:val="00635507"/>
    <w:rsid w:val="00635C4F"/>
    <w:rsid w:val="006361B9"/>
    <w:rsid w:val="00636E32"/>
    <w:rsid w:val="00637588"/>
    <w:rsid w:val="00637F35"/>
    <w:rsid w:val="00651A2C"/>
    <w:rsid w:val="00652987"/>
    <w:rsid w:val="00653239"/>
    <w:rsid w:val="006559A6"/>
    <w:rsid w:val="00660887"/>
    <w:rsid w:val="00660CF1"/>
    <w:rsid w:val="0066298F"/>
    <w:rsid w:val="0066350E"/>
    <w:rsid w:val="00665713"/>
    <w:rsid w:val="0066663D"/>
    <w:rsid w:val="00667833"/>
    <w:rsid w:val="006700F3"/>
    <w:rsid w:val="00671751"/>
    <w:rsid w:val="00671A58"/>
    <w:rsid w:val="00672B17"/>
    <w:rsid w:val="00674E54"/>
    <w:rsid w:val="00677BC0"/>
    <w:rsid w:val="00677DC7"/>
    <w:rsid w:val="00680690"/>
    <w:rsid w:val="00680A1A"/>
    <w:rsid w:val="00683C0A"/>
    <w:rsid w:val="00687FC9"/>
    <w:rsid w:val="006906B6"/>
    <w:rsid w:val="006924FC"/>
    <w:rsid w:val="00695E4C"/>
    <w:rsid w:val="00695FF8"/>
    <w:rsid w:val="0069610C"/>
    <w:rsid w:val="0069612A"/>
    <w:rsid w:val="00696612"/>
    <w:rsid w:val="00696C3E"/>
    <w:rsid w:val="00697496"/>
    <w:rsid w:val="00697A20"/>
    <w:rsid w:val="00697AEC"/>
    <w:rsid w:val="006A0927"/>
    <w:rsid w:val="006A2594"/>
    <w:rsid w:val="006A46F7"/>
    <w:rsid w:val="006A5308"/>
    <w:rsid w:val="006A66E5"/>
    <w:rsid w:val="006A675B"/>
    <w:rsid w:val="006A70E8"/>
    <w:rsid w:val="006A7B49"/>
    <w:rsid w:val="006B0BFC"/>
    <w:rsid w:val="006B5641"/>
    <w:rsid w:val="006B56E0"/>
    <w:rsid w:val="006B6741"/>
    <w:rsid w:val="006B690C"/>
    <w:rsid w:val="006B7773"/>
    <w:rsid w:val="006C356F"/>
    <w:rsid w:val="006C3908"/>
    <w:rsid w:val="006C516E"/>
    <w:rsid w:val="006C548C"/>
    <w:rsid w:val="006C56F0"/>
    <w:rsid w:val="006C59EC"/>
    <w:rsid w:val="006C5B86"/>
    <w:rsid w:val="006C7E5F"/>
    <w:rsid w:val="006D13DE"/>
    <w:rsid w:val="006D1633"/>
    <w:rsid w:val="006D1FB0"/>
    <w:rsid w:val="006D21C0"/>
    <w:rsid w:val="006D2242"/>
    <w:rsid w:val="006D3389"/>
    <w:rsid w:val="006D53DB"/>
    <w:rsid w:val="006D58BF"/>
    <w:rsid w:val="006D6A23"/>
    <w:rsid w:val="006E39AD"/>
    <w:rsid w:val="006E463C"/>
    <w:rsid w:val="006E5220"/>
    <w:rsid w:val="006E5A3F"/>
    <w:rsid w:val="006E6AFF"/>
    <w:rsid w:val="006E6E89"/>
    <w:rsid w:val="006E6F7C"/>
    <w:rsid w:val="006E715F"/>
    <w:rsid w:val="006F33C9"/>
    <w:rsid w:val="006F586E"/>
    <w:rsid w:val="006F5F9D"/>
    <w:rsid w:val="006F7AC7"/>
    <w:rsid w:val="00701BF8"/>
    <w:rsid w:val="00703AB9"/>
    <w:rsid w:val="00703C58"/>
    <w:rsid w:val="00704590"/>
    <w:rsid w:val="007064A1"/>
    <w:rsid w:val="00706EC9"/>
    <w:rsid w:val="0071014C"/>
    <w:rsid w:val="00711BED"/>
    <w:rsid w:val="00712BCA"/>
    <w:rsid w:val="007137AB"/>
    <w:rsid w:val="00713F00"/>
    <w:rsid w:val="00715B61"/>
    <w:rsid w:val="00717938"/>
    <w:rsid w:val="00720BAE"/>
    <w:rsid w:val="00721955"/>
    <w:rsid w:val="00721EEE"/>
    <w:rsid w:val="00722F2F"/>
    <w:rsid w:val="0073085A"/>
    <w:rsid w:val="00730B37"/>
    <w:rsid w:val="007345F7"/>
    <w:rsid w:val="007350AD"/>
    <w:rsid w:val="00735899"/>
    <w:rsid w:val="00735B6E"/>
    <w:rsid w:val="00735E88"/>
    <w:rsid w:val="007364AA"/>
    <w:rsid w:val="00743C55"/>
    <w:rsid w:val="0074542E"/>
    <w:rsid w:val="007460E8"/>
    <w:rsid w:val="00746727"/>
    <w:rsid w:val="00752465"/>
    <w:rsid w:val="007548E2"/>
    <w:rsid w:val="007550C8"/>
    <w:rsid w:val="00756B5F"/>
    <w:rsid w:val="0075717D"/>
    <w:rsid w:val="007575F4"/>
    <w:rsid w:val="00757A53"/>
    <w:rsid w:val="007614F5"/>
    <w:rsid w:val="00762A4A"/>
    <w:rsid w:val="00762C2F"/>
    <w:rsid w:val="00763325"/>
    <w:rsid w:val="00765775"/>
    <w:rsid w:val="0076638E"/>
    <w:rsid w:val="007666AB"/>
    <w:rsid w:val="00767E10"/>
    <w:rsid w:val="00770326"/>
    <w:rsid w:val="0077230D"/>
    <w:rsid w:val="00772AAF"/>
    <w:rsid w:val="007732BD"/>
    <w:rsid w:val="00773CE5"/>
    <w:rsid w:val="00775108"/>
    <w:rsid w:val="00775CB7"/>
    <w:rsid w:val="00777398"/>
    <w:rsid w:val="00780877"/>
    <w:rsid w:val="007817CC"/>
    <w:rsid w:val="00782D5F"/>
    <w:rsid w:val="00784124"/>
    <w:rsid w:val="00784245"/>
    <w:rsid w:val="00787205"/>
    <w:rsid w:val="00787D44"/>
    <w:rsid w:val="007915E0"/>
    <w:rsid w:val="0079264C"/>
    <w:rsid w:val="00793BC0"/>
    <w:rsid w:val="00793EBB"/>
    <w:rsid w:val="00793EE2"/>
    <w:rsid w:val="007944FC"/>
    <w:rsid w:val="00794D56"/>
    <w:rsid w:val="00795904"/>
    <w:rsid w:val="007979F8"/>
    <w:rsid w:val="007A04FD"/>
    <w:rsid w:val="007A1431"/>
    <w:rsid w:val="007A1743"/>
    <w:rsid w:val="007A18A7"/>
    <w:rsid w:val="007A1E84"/>
    <w:rsid w:val="007A400D"/>
    <w:rsid w:val="007A4728"/>
    <w:rsid w:val="007A5069"/>
    <w:rsid w:val="007A5082"/>
    <w:rsid w:val="007A5B4C"/>
    <w:rsid w:val="007A655C"/>
    <w:rsid w:val="007A7534"/>
    <w:rsid w:val="007B21DB"/>
    <w:rsid w:val="007B3F1A"/>
    <w:rsid w:val="007B5E34"/>
    <w:rsid w:val="007B6CC9"/>
    <w:rsid w:val="007B701A"/>
    <w:rsid w:val="007B7AF4"/>
    <w:rsid w:val="007C1C35"/>
    <w:rsid w:val="007C36B7"/>
    <w:rsid w:val="007C7B21"/>
    <w:rsid w:val="007D27BE"/>
    <w:rsid w:val="007D293C"/>
    <w:rsid w:val="007D2C6A"/>
    <w:rsid w:val="007D4005"/>
    <w:rsid w:val="007D643E"/>
    <w:rsid w:val="007D741D"/>
    <w:rsid w:val="007D75A6"/>
    <w:rsid w:val="007E02D6"/>
    <w:rsid w:val="007E066B"/>
    <w:rsid w:val="007E1BB6"/>
    <w:rsid w:val="007E550C"/>
    <w:rsid w:val="007E55A8"/>
    <w:rsid w:val="007E6ED4"/>
    <w:rsid w:val="007F0D13"/>
    <w:rsid w:val="007F189B"/>
    <w:rsid w:val="007F1C24"/>
    <w:rsid w:val="007F1F2C"/>
    <w:rsid w:val="007F2987"/>
    <w:rsid w:val="007F5665"/>
    <w:rsid w:val="007F73E0"/>
    <w:rsid w:val="007F7815"/>
    <w:rsid w:val="00800F0A"/>
    <w:rsid w:val="00804411"/>
    <w:rsid w:val="008057F0"/>
    <w:rsid w:val="00806C9D"/>
    <w:rsid w:val="00812768"/>
    <w:rsid w:val="00814060"/>
    <w:rsid w:val="0081481D"/>
    <w:rsid w:val="008148F8"/>
    <w:rsid w:val="0081510F"/>
    <w:rsid w:val="00815597"/>
    <w:rsid w:val="0081670B"/>
    <w:rsid w:val="008170B2"/>
    <w:rsid w:val="008176C3"/>
    <w:rsid w:val="00821901"/>
    <w:rsid w:val="008226B4"/>
    <w:rsid w:val="00822759"/>
    <w:rsid w:val="00823389"/>
    <w:rsid w:val="00832584"/>
    <w:rsid w:val="008327FC"/>
    <w:rsid w:val="00834007"/>
    <w:rsid w:val="00834798"/>
    <w:rsid w:val="00835F38"/>
    <w:rsid w:val="00836089"/>
    <w:rsid w:val="00842840"/>
    <w:rsid w:val="00844EE7"/>
    <w:rsid w:val="00845D41"/>
    <w:rsid w:val="00847524"/>
    <w:rsid w:val="00847AD7"/>
    <w:rsid w:val="00850425"/>
    <w:rsid w:val="0085387A"/>
    <w:rsid w:val="00855D95"/>
    <w:rsid w:val="008566ED"/>
    <w:rsid w:val="0085702E"/>
    <w:rsid w:val="008613AF"/>
    <w:rsid w:val="00865051"/>
    <w:rsid w:val="00865F3C"/>
    <w:rsid w:val="00866EAE"/>
    <w:rsid w:val="00867526"/>
    <w:rsid w:val="00870C6C"/>
    <w:rsid w:val="0087243E"/>
    <w:rsid w:val="0087477B"/>
    <w:rsid w:val="00875A40"/>
    <w:rsid w:val="00877221"/>
    <w:rsid w:val="00880424"/>
    <w:rsid w:val="008825E6"/>
    <w:rsid w:val="008838B3"/>
    <w:rsid w:val="008855DA"/>
    <w:rsid w:val="0088583F"/>
    <w:rsid w:val="00886200"/>
    <w:rsid w:val="00892D8F"/>
    <w:rsid w:val="00893043"/>
    <w:rsid w:val="008934E3"/>
    <w:rsid w:val="00894CA0"/>
    <w:rsid w:val="00896E11"/>
    <w:rsid w:val="00897258"/>
    <w:rsid w:val="008A1E97"/>
    <w:rsid w:val="008A4262"/>
    <w:rsid w:val="008A48BA"/>
    <w:rsid w:val="008A7746"/>
    <w:rsid w:val="008A7AC2"/>
    <w:rsid w:val="008B0C81"/>
    <w:rsid w:val="008B133B"/>
    <w:rsid w:val="008B155C"/>
    <w:rsid w:val="008B179B"/>
    <w:rsid w:val="008B30DE"/>
    <w:rsid w:val="008B37DA"/>
    <w:rsid w:val="008B6EC8"/>
    <w:rsid w:val="008C01B4"/>
    <w:rsid w:val="008C0E9D"/>
    <w:rsid w:val="008C1263"/>
    <w:rsid w:val="008C1DCF"/>
    <w:rsid w:val="008C49B5"/>
    <w:rsid w:val="008C6815"/>
    <w:rsid w:val="008D0303"/>
    <w:rsid w:val="008D6EB6"/>
    <w:rsid w:val="008D757F"/>
    <w:rsid w:val="008E0D64"/>
    <w:rsid w:val="008E1520"/>
    <w:rsid w:val="008E1A05"/>
    <w:rsid w:val="008E1EE7"/>
    <w:rsid w:val="008E5536"/>
    <w:rsid w:val="008E61E4"/>
    <w:rsid w:val="008E7505"/>
    <w:rsid w:val="008F1BD4"/>
    <w:rsid w:val="008F2A85"/>
    <w:rsid w:val="008F3E4C"/>
    <w:rsid w:val="008F51BC"/>
    <w:rsid w:val="008F6A46"/>
    <w:rsid w:val="008F6EF0"/>
    <w:rsid w:val="008F7DF4"/>
    <w:rsid w:val="0090006F"/>
    <w:rsid w:val="00901BCF"/>
    <w:rsid w:val="00902133"/>
    <w:rsid w:val="00903C47"/>
    <w:rsid w:val="00905796"/>
    <w:rsid w:val="009063D4"/>
    <w:rsid w:val="0090707B"/>
    <w:rsid w:val="00911B4A"/>
    <w:rsid w:val="00914B59"/>
    <w:rsid w:val="00916018"/>
    <w:rsid w:val="00916506"/>
    <w:rsid w:val="009203BF"/>
    <w:rsid w:val="009205D8"/>
    <w:rsid w:val="00920A9E"/>
    <w:rsid w:val="00920BE1"/>
    <w:rsid w:val="0092296A"/>
    <w:rsid w:val="00923697"/>
    <w:rsid w:val="00923DEB"/>
    <w:rsid w:val="00924626"/>
    <w:rsid w:val="00927CFA"/>
    <w:rsid w:val="00930FCD"/>
    <w:rsid w:val="00933687"/>
    <w:rsid w:val="0093390B"/>
    <w:rsid w:val="00935ED2"/>
    <w:rsid w:val="0093721B"/>
    <w:rsid w:val="0094039B"/>
    <w:rsid w:val="00941729"/>
    <w:rsid w:val="0094560D"/>
    <w:rsid w:val="0094674A"/>
    <w:rsid w:val="00947FCC"/>
    <w:rsid w:val="00950339"/>
    <w:rsid w:val="009518DF"/>
    <w:rsid w:val="00951D9D"/>
    <w:rsid w:val="00952142"/>
    <w:rsid w:val="00952807"/>
    <w:rsid w:val="00952A94"/>
    <w:rsid w:val="0095470C"/>
    <w:rsid w:val="009563FF"/>
    <w:rsid w:val="00956B0C"/>
    <w:rsid w:val="00956B1B"/>
    <w:rsid w:val="009602E5"/>
    <w:rsid w:val="00960C4D"/>
    <w:rsid w:val="00967F08"/>
    <w:rsid w:val="00970082"/>
    <w:rsid w:val="009707E6"/>
    <w:rsid w:val="00973DE4"/>
    <w:rsid w:val="0097798E"/>
    <w:rsid w:val="0098172D"/>
    <w:rsid w:val="009830E6"/>
    <w:rsid w:val="00983839"/>
    <w:rsid w:val="00983B08"/>
    <w:rsid w:val="00983F6E"/>
    <w:rsid w:val="009845FA"/>
    <w:rsid w:val="00985FD3"/>
    <w:rsid w:val="0098704A"/>
    <w:rsid w:val="00992E2F"/>
    <w:rsid w:val="0099515E"/>
    <w:rsid w:val="00996C2B"/>
    <w:rsid w:val="009975B4"/>
    <w:rsid w:val="009A08E5"/>
    <w:rsid w:val="009A53FC"/>
    <w:rsid w:val="009A7F60"/>
    <w:rsid w:val="009B03C3"/>
    <w:rsid w:val="009B11CA"/>
    <w:rsid w:val="009B2D24"/>
    <w:rsid w:val="009B3162"/>
    <w:rsid w:val="009B3686"/>
    <w:rsid w:val="009B4178"/>
    <w:rsid w:val="009C0CE2"/>
    <w:rsid w:val="009C1EC1"/>
    <w:rsid w:val="009D0F42"/>
    <w:rsid w:val="009D1C51"/>
    <w:rsid w:val="009D5122"/>
    <w:rsid w:val="009D7B75"/>
    <w:rsid w:val="009E2B38"/>
    <w:rsid w:val="009E6103"/>
    <w:rsid w:val="009E7777"/>
    <w:rsid w:val="009F0B88"/>
    <w:rsid w:val="009F1373"/>
    <w:rsid w:val="009F1EFC"/>
    <w:rsid w:val="009F5943"/>
    <w:rsid w:val="009F6C25"/>
    <w:rsid w:val="009F7551"/>
    <w:rsid w:val="00A00BBD"/>
    <w:rsid w:val="00A00C16"/>
    <w:rsid w:val="00A01E15"/>
    <w:rsid w:val="00A026FA"/>
    <w:rsid w:val="00A02DC9"/>
    <w:rsid w:val="00A03304"/>
    <w:rsid w:val="00A03719"/>
    <w:rsid w:val="00A0403E"/>
    <w:rsid w:val="00A043E8"/>
    <w:rsid w:val="00A0593D"/>
    <w:rsid w:val="00A05B33"/>
    <w:rsid w:val="00A066E9"/>
    <w:rsid w:val="00A070A7"/>
    <w:rsid w:val="00A110EE"/>
    <w:rsid w:val="00A11A59"/>
    <w:rsid w:val="00A120DA"/>
    <w:rsid w:val="00A12293"/>
    <w:rsid w:val="00A15BF7"/>
    <w:rsid w:val="00A16828"/>
    <w:rsid w:val="00A20118"/>
    <w:rsid w:val="00A207EB"/>
    <w:rsid w:val="00A2091D"/>
    <w:rsid w:val="00A21225"/>
    <w:rsid w:val="00A24BC7"/>
    <w:rsid w:val="00A25727"/>
    <w:rsid w:val="00A26D74"/>
    <w:rsid w:val="00A26D79"/>
    <w:rsid w:val="00A2716F"/>
    <w:rsid w:val="00A30318"/>
    <w:rsid w:val="00A303BA"/>
    <w:rsid w:val="00A31AD0"/>
    <w:rsid w:val="00A32991"/>
    <w:rsid w:val="00A34B6C"/>
    <w:rsid w:val="00A35843"/>
    <w:rsid w:val="00A3617C"/>
    <w:rsid w:val="00A36360"/>
    <w:rsid w:val="00A4019B"/>
    <w:rsid w:val="00A4034F"/>
    <w:rsid w:val="00A40673"/>
    <w:rsid w:val="00A4528D"/>
    <w:rsid w:val="00A46C4A"/>
    <w:rsid w:val="00A4721F"/>
    <w:rsid w:val="00A47435"/>
    <w:rsid w:val="00A54AD8"/>
    <w:rsid w:val="00A55515"/>
    <w:rsid w:val="00A57861"/>
    <w:rsid w:val="00A61103"/>
    <w:rsid w:val="00A614D8"/>
    <w:rsid w:val="00A6186E"/>
    <w:rsid w:val="00A628AB"/>
    <w:rsid w:val="00A63C59"/>
    <w:rsid w:val="00A64894"/>
    <w:rsid w:val="00A655BD"/>
    <w:rsid w:val="00A66885"/>
    <w:rsid w:val="00A66B09"/>
    <w:rsid w:val="00A729C0"/>
    <w:rsid w:val="00A737A2"/>
    <w:rsid w:val="00A7455A"/>
    <w:rsid w:val="00A7708C"/>
    <w:rsid w:val="00A776F4"/>
    <w:rsid w:val="00A8099E"/>
    <w:rsid w:val="00A818B4"/>
    <w:rsid w:val="00A828E9"/>
    <w:rsid w:val="00A8301A"/>
    <w:rsid w:val="00A85BFE"/>
    <w:rsid w:val="00A8707B"/>
    <w:rsid w:val="00A9225A"/>
    <w:rsid w:val="00A92845"/>
    <w:rsid w:val="00A93F23"/>
    <w:rsid w:val="00A9616A"/>
    <w:rsid w:val="00A96ECB"/>
    <w:rsid w:val="00A97F79"/>
    <w:rsid w:val="00AA003B"/>
    <w:rsid w:val="00AA01C7"/>
    <w:rsid w:val="00AA1BA1"/>
    <w:rsid w:val="00AA2D84"/>
    <w:rsid w:val="00AA5363"/>
    <w:rsid w:val="00AA70D2"/>
    <w:rsid w:val="00AB0AD8"/>
    <w:rsid w:val="00AB2143"/>
    <w:rsid w:val="00AB21E7"/>
    <w:rsid w:val="00AB26C6"/>
    <w:rsid w:val="00AB29C5"/>
    <w:rsid w:val="00AB45B6"/>
    <w:rsid w:val="00AB59B6"/>
    <w:rsid w:val="00AC0145"/>
    <w:rsid w:val="00AC02F5"/>
    <w:rsid w:val="00AC08F3"/>
    <w:rsid w:val="00AC0F1F"/>
    <w:rsid w:val="00AC25A7"/>
    <w:rsid w:val="00AC3244"/>
    <w:rsid w:val="00AC4724"/>
    <w:rsid w:val="00AC76C6"/>
    <w:rsid w:val="00AD0B0F"/>
    <w:rsid w:val="00AD2CB6"/>
    <w:rsid w:val="00AD6B03"/>
    <w:rsid w:val="00AD71C3"/>
    <w:rsid w:val="00AE0934"/>
    <w:rsid w:val="00AE20F1"/>
    <w:rsid w:val="00AE2242"/>
    <w:rsid w:val="00AE593B"/>
    <w:rsid w:val="00AE5E38"/>
    <w:rsid w:val="00AE7FE3"/>
    <w:rsid w:val="00AF2559"/>
    <w:rsid w:val="00AF3FA0"/>
    <w:rsid w:val="00AF4476"/>
    <w:rsid w:val="00AF7E80"/>
    <w:rsid w:val="00AF7ED1"/>
    <w:rsid w:val="00B005D2"/>
    <w:rsid w:val="00B02217"/>
    <w:rsid w:val="00B02D06"/>
    <w:rsid w:val="00B0384B"/>
    <w:rsid w:val="00B03B30"/>
    <w:rsid w:val="00B04E6E"/>
    <w:rsid w:val="00B07FF9"/>
    <w:rsid w:val="00B1083C"/>
    <w:rsid w:val="00B12063"/>
    <w:rsid w:val="00B13621"/>
    <w:rsid w:val="00B13E80"/>
    <w:rsid w:val="00B1425C"/>
    <w:rsid w:val="00B1608D"/>
    <w:rsid w:val="00B16547"/>
    <w:rsid w:val="00B2420E"/>
    <w:rsid w:val="00B25802"/>
    <w:rsid w:val="00B2587F"/>
    <w:rsid w:val="00B2735F"/>
    <w:rsid w:val="00B32C6A"/>
    <w:rsid w:val="00B32DCF"/>
    <w:rsid w:val="00B32F9C"/>
    <w:rsid w:val="00B333BB"/>
    <w:rsid w:val="00B4024B"/>
    <w:rsid w:val="00B42003"/>
    <w:rsid w:val="00B43372"/>
    <w:rsid w:val="00B43ACF"/>
    <w:rsid w:val="00B44F6E"/>
    <w:rsid w:val="00B46C5C"/>
    <w:rsid w:val="00B4727F"/>
    <w:rsid w:val="00B47454"/>
    <w:rsid w:val="00B524AC"/>
    <w:rsid w:val="00B537D1"/>
    <w:rsid w:val="00B54BCD"/>
    <w:rsid w:val="00B55635"/>
    <w:rsid w:val="00B55A23"/>
    <w:rsid w:val="00B56930"/>
    <w:rsid w:val="00B5755E"/>
    <w:rsid w:val="00B57785"/>
    <w:rsid w:val="00B57D44"/>
    <w:rsid w:val="00B61FF3"/>
    <w:rsid w:val="00B62546"/>
    <w:rsid w:val="00B641E8"/>
    <w:rsid w:val="00B66591"/>
    <w:rsid w:val="00B66992"/>
    <w:rsid w:val="00B66FC3"/>
    <w:rsid w:val="00B71C7D"/>
    <w:rsid w:val="00B73D03"/>
    <w:rsid w:val="00B77C28"/>
    <w:rsid w:val="00B82AC1"/>
    <w:rsid w:val="00B863B6"/>
    <w:rsid w:val="00B876B2"/>
    <w:rsid w:val="00B902B5"/>
    <w:rsid w:val="00B91806"/>
    <w:rsid w:val="00B921C6"/>
    <w:rsid w:val="00B93733"/>
    <w:rsid w:val="00B95E9E"/>
    <w:rsid w:val="00BA09E0"/>
    <w:rsid w:val="00BA0D7D"/>
    <w:rsid w:val="00BA1194"/>
    <w:rsid w:val="00BA2039"/>
    <w:rsid w:val="00BA25B8"/>
    <w:rsid w:val="00BA2CCD"/>
    <w:rsid w:val="00BA2D33"/>
    <w:rsid w:val="00BA35C1"/>
    <w:rsid w:val="00BA3D63"/>
    <w:rsid w:val="00BA558F"/>
    <w:rsid w:val="00BA6292"/>
    <w:rsid w:val="00BA6D3D"/>
    <w:rsid w:val="00BA6E8C"/>
    <w:rsid w:val="00BA78DE"/>
    <w:rsid w:val="00BB0D93"/>
    <w:rsid w:val="00BB1690"/>
    <w:rsid w:val="00BB17B2"/>
    <w:rsid w:val="00BB1C36"/>
    <w:rsid w:val="00BB28C5"/>
    <w:rsid w:val="00BB2C15"/>
    <w:rsid w:val="00BB6149"/>
    <w:rsid w:val="00BB6168"/>
    <w:rsid w:val="00BB766E"/>
    <w:rsid w:val="00BC1077"/>
    <w:rsid w:val="00BC1BA8"/>
    <w:rsid w:val="00BC2A71"/>
    <w:rsid w:val="00BC2F5A"/>
    <w:rsid w:val="00BC46DC"/>
    <w:rsid w:val="00BC4F60"/>
    <w:rsid w:val="00BC5540"/>
    <w:rsid w:val="00BC69CB"/>
    <w:rsid w:val="00BD066C"/>
    <w:rsid w:val="00BD0C72"/>
    <w:rsid w:val="00BD2AF5"/>
    <w:rsid w:val="00BD3E05"/>
    <w:rsid w:val="00BD5300"/>
    <w:rsid w:val="00BD54C5"/>
    <w:rsid w:val="00BD7971"/>
    <w:rsid w:val="00BD7B43"/>
    <w:rsid w:val="00BE13D1"/>
    <w:rsid w:val="00BE591C"/>
    <w:rsid w:val="00BE6E85"/>
    <w:rsid w:val="00BE6ED7"/>
    <w:rsid w:val="00BF208B"/>
    <w:rsid w:val="00BF38C2"/>
    <w:rsid w:val="00BF50D3"/>
    <w:rsid w:val="00BF5790"/>
    <w:rsid w:val="00BF69E9"/>
    <w:rsid w:val="00C032C3"/>
    <w:rsid w:val="00C03982"/>
    <w:rsid w:val="00C03E96"/>
    <w:rsid w:val="00C04EBB"/>
    <w:rsid w:val="00C07DA1"/>
    <w:rsid w:val="00C107E1"/>
    <w:rsid w:val="00C10F15"/>
    <w:rsid w:val="00C11596"/>
    <w:rsid w:val="00C11ADB"/>
    <w:rsid w:val="00C13FE7"/>
    <w:rsid w:val="00C14C1C"/>
    <w:rsid w:val="00C15560"/>
    <w:rsid w:val="00C15B81"/>
    <w:rsid w:val="00C16168"/>
    <w:rsid w:val="00C164AB"/>
    <w:rsid w:val="00C23122"/>
    <w:rsid w:val="00C24536"/>
    <w:rsid w:val="00C25163"/>
    <w:rsid w:val="00C2748E"/>
    <w:rsid w:val="00C27C8D"/>
    <w:rsid w:val="00C30564"/>
    <w:rsid w:val="00C308F4"/>
    <w:rsid w:val="00C31C49"/>
    <w:rsid w:val="00C32F2F"/>
    <w:rsid w:val="00C35747"/>
    <w:rsid w:val="00C35946"/>
    <w:rsid w:val="00C361CE"/>
    <w:rsid w:val="00C42B67"/>
    <w:rsid w:val="00C43D6E"/>
    <w:rsid w:val="00C479FD"/>
    <w:rsid w:val="00C50812"/>
    <w:rsid w:val="00C52CE8"/>
    <w:rsid w:val="00C52DD9"/>
    <w:rsid w:val="00C55291"/>
    <w:rsid w:val="00C55B67"/>
    <w:rsid w:val="00C564DA"/>
    <w:rsid w:val="00C57381"/>
    <w:rsid w:val="00C60FD8"/>
    <w:rsid w:val="00C62FD2"/>
    <w:rsid w:val="00C635BE"/>
    <w:rsid w:val="00C636F4"/>
    <w:rsid w:val="00C64204"/>
    <w:rsid w:val="00C7082C"/>
    <w:rsid w:val="00C70E88"/>
    <w:rsid w:val="00C71E39"/>
    <w:rsid w:val="00C7239F"/>
    <w:rsid w:val="00C73EC3"/>
    <w:rsid w:val="00C75156"/>
    <w:rsid w:val="00C76505"/>
    <w:rsid w:val="00C76E43"/>
    <w:rsid w:val="00C86934"/>
    <w:rsid w:val="00C93989"/>
    <w:rsid w:val="00C96BC3"/>
    <w:rsid w:val="00CA0BDB"/>
    <w:rsid w:val="00CA0EDD"/>
    <w:rsid w:val="00CA1079"/>
    <w:rsid w:val="00CA1D21"/>
    <w:rsid w:val="00CA2D20"/>
    <w:rsid w:val="00CB0023"/>
    <w:rsid w:val="00CB0302"/>
    <w:rsid w:val="00CB3B42"/>
    <w:rsid w:val="00CB46CB"/>
    <w:rsid w:val="00CB4A56"/>
    <w:rsid w:val="00CB6EAA"/>
    <w:rsid w:val="00CB6FBF"/>
    <w:rsid w:val="00CC02A7"/>
    <w:rsid w:val="00CC0311"/>
    <w:rsid w:val="00CC1E4B"/>
    <w:rsid w:val="00CC2FA1"/>
    <w:rsid w:val="00CC370F"/>
    <w:rsid w:val="00CC5EC7"/>
    <w:rsid w:val="00CD083D"/>
    <w:rsid w:val="00CD17EE"/>
    <w:rsid w:val="00CD1F87"/>
    <w:rsid w:val="00CD20E0"/>
    <w:rsid w:val="00CD266D"/>
    <w:rsid w:val="00CD3149"/>
    <w:rsid w:val="00CD3CF8"/>
    <w:rsid w:val="00CD4207"/>
    <w:rsid w:val="00CD525B"/>
    <w:rsid w:val="00CD5547"/>
    <w:rsid w:val="00CE0701"/>
    <w:rsid w:val="00CE113D"/>
    <w:rsid w:val="00CE2261"/>
    <w:rsid w:val="00CE2380"/>
    <w:rsid w:val="00CE4219"/>
    <w:rsid w:val="00CE5822"/>
    <w:rsid w:val="00CE7E3B"/>
    <w:rsid w:val="00CF02A8"/>
    <w:rsid w:val="00CF0385"/>
    <w:rsid w:val="00CF1475"/>
    <w:rsid w:val="00CF27B9"/>
    <w:rsid w:val="00CF2CE4"/>
    <w:rsid w:val="00CF4B89"/>
    <w:rsid w:val="00CF525E"/>
    <w:rsid w:val="00CF55B5"/>
    <w:rsid w:val="00CF5A8F"/>
    <w:rsid w:val="00D01EF3"/>
    <w:rsid w:val="00D027BD"/>
    <w:rsid w:val="00D031F1"/>
    <w:rsid w:val="00D03A76"/>
    <w:rsid w:val="00D03B47"/>
    <w:rsid w:val="00D048EA"/>
    <w:rsid w:val="00D0525C"/>
    <w:rsid w:val="00D06344"/>
    <w:rsid w:val="00D124D3"/>
    <w:rsid w:val="00D1378D"/>
    <w:rsid w:val="00D138B9"/>
    <w:rsid w:val="00D163A3"/>
    <w:rsid w:val="00D202FE"/>
    <w:rsid w:val="00D209DD"/>
    <w:rsid w:val="00D212DD"/>
    <w:rsid w:val="00D2212E"/>
    <w:rsid w:val="00D23BBF"/>
    <w:rsid w:val="00D23C4B"/>
    <w:rsid w:val="00D24C8A"/>
    <w:rsid w:val="00D25B9B"/>
    <w:rsid w:val="00D2739A"/>
    <w:rsid w:val="00D277B7"/>
    <w:rsid w:val="00D27B66"/>
    <w:rsid w:val="00D30577"/>
    <w:rsid w:val="00D33775"/>
    <w:rsid w:val="00D3448F"/>
    <w:rsid w:val="00D365B2"/>
    <w:rsid w:val="00D36FC2"/>
    <w:rsid w:val="00D40EC1"/>
    <w:rsid w:val="00D412B3"/>
    <w:rsid w:val="00D43073"/>
    <w:rsid w:val="00D44ECA"/>
    <w:rsid w:val="00D4550A"/>
    <w:rsid w:val="00D479B9"/>
    <w:rsid w:val="00D47BFD"/>
    <w:rsid w:val="00D54006"/>
    <w:rsid w:val="00D55CED"/>
    <w:rsid w:val="00D5636A"/>
    <w:rsid w:val="00D61A26"/>
    <w:rsid w:val="00D64E63"/>
    <w:rsid w:val="00D714B4"/>
    <w:rsid w:val="00D72BC9"/>
    <w:rsid w:val="00D74441"/>
    <w:rsid w:val="00D761D2"/>
    <w:rsid w:val="00D76A93"/>
    <w:rsid w:val="00D821BA"/>
    <w:rsid w:val="00D824A3"/>
    <w:rsid w:val="00D83A9E"/>
    <w:rsid w:val="00D83F23"/>
    <w:rsid w:val="00D85859"/>
    <w:rsid w:val="00D85B37"/>
    <w:rsid w:val="00D86A50"/>
    <w:rsid w:val="00D90412"/>
    <w:rsid w:val="00D90844"/>
    <w:rsid w:val="00D909A8"/>
    <w:rsid w:val="00D91BA8"/>
    <w:rsid w:val="00D96004"/>
    <w:rsid w:val="00DA012E"/>
    <w:rsid w:val="00DA357B"/>
    <w:rsid w:val="00DA4565"/>
    <w:rsid w:val="00DA639B"/>
    <w:rsid w:val="00DA6AB1"/>
    <w:rsid w:val="00DB0EB8"/>
    <w:rsid w:val="00DB5766"/>
    <w:rsid w:val="00DB621C"/>
    <w:rsid w:val="00DB6706"/>
    <w:rsid w:val="00DB6E0C"/>
    <w:rsid w:val="00DC0BE4"/>
    <w:rsid w:val="00DC1A0E"/>
    <w:rsid w:val="00DC20B8"/>
    <w:rsid w:val="00DC251F"/>
    <w:rsid w:val="00DC38D5"/>
    <w:rsid w:val="00DC400E"/>
    <w:rsid w:val="00DC41AC"/>
    <w:rsid w:val="00DC5FCE"/>
    <w:rsid w:val="00DC6054"/>
    <w:rsid w:val="00DC623C"/>
    <w:rsid w:val="00DC6B71"/>
    <w:rsid w:val="00DC7FEB"/>
    <w:rsid w:val="00DD00C7"/>
    <w:rsid w:val="00DD10ED"/>
    <w:rsid w:val="00DD170D"/>
    <w:rsid w:val="00DD1875"/>
    <w:rsid w:val="00DD4CC9"/>
    <w:rsid w:val="00DD61EA"/>
    <w:rsid w:val="00DE13FC"/>
    <w:rsid w:val="00DE26CE"/>
    <w:rsid w:val="00DE3F4E"/>
    <w:rsid w:val="00DE5EC7"/>
    <w:rsid w:val="00DE633A"/>
    <w:rsid w:val="00DE717F"/>
    <w:rsid w:val="00DE72E1"/>
    <w:rsid w:val="00DF00AB"/>
    <w:rsid w:val="00DF078E"/>
    <w:rsid w:val="00DF0A47"/>
    <w:rsid w:val="00DF0DDC"/>
    <w:rsid w:val="00DF143E"/>
    <w:rsid w:val="00DF3783"/>
    <w:rsid w:val="00DF37B0"/>
    <w:rsid w:val="00DF5BE5"/>
    <w:rsid w:val="00E00D44"/>
    <w:rsid w:val="00E01A4F"/>
    <w:rsid w:val="00E03BED"/>
    <w:rsid w:val="00E03C45"/>
    <w:rsid w:val="00E03C95"/>
    <w:rsid w:val="00E113CA"/>
    <w:rsid w:val="00E1164F"/>
    <w:rsid w:val="00E13F05"/>
    <w:rsid w:val="00E17201"/>
    <w:rsid w:val="00E179F7"/>
    <w:rsid w:val="00E2067C"/>
    <w:rsid w:val="00E21C9E"/>
    <w:rsid w:val="00E22753"/>
    <w:rsid w:val="00E231A1"/>
    <w:rsid w:val="00E243A2"/>
    <w:rsid w:val="00E26290"/>
    <w:rsid w:val="00E26C1E"/>
    <w:rsid w:val="00E34261"/>
    <w:rsid w:val="00E355C9"/>
    <w:rsid w:val="00E361EA"/>
    <w:rsid w:val="00E36B15"/>
    <w:rsid w:val="00E36ED7"/>
    <w:rsid w:val="00E37BBB"/>
    <w:rsid w:val="00E37E1E"/>
    <w:rsid w:val="00E4174F"/>
    <w:rsid w:val="00E42C3E"/>
    <w:rsid w:val="00E44081"/>
    <w:rsid w:val="00E45E39"/>
    <w:rsid w:val="00E46140"/>
    <w:rsid w:val="00E4627E"/>
    <w:rsid w:val="00E5132A"/>
    <w:rsid w:val="00E5219C"/>
    <w:rsid w:val="00E52523"/>
    <w:rsid w:val="00E560E9"/>
    <w:rsid w:val="00E6277E"/>
    <w:rsid w:val="00E632D1"/>
    <w:rsid w:val="00E63604"/>
    <w:rsid w:val="00E65281"/>
    <w:rsid w:val="00E65632"/>
    <w:rsid w:val="00E66563"/>
    <w:rsid w:val="00E66DB9"/>
    <w:rsid w:val="00E6747F"/>
    <w:rsid w:val="00E67A72"/>
    <w:rsid w:val="00E67A8A"/>
    <w:rsid w:val="00E70058"/>
    <w:rsid w:val="00E70325"/>
    <w:rsid w:val="00E7104C"/>
    <w:rsid w:val="00E71976"/>
    <w:rsid w:val="00E720F1"/>
    <w:rsid w:val="00E726E1"/>
    <w:rsid w:val="00E75C20"/>
    <w:rsid w:val="00E77629"/>
    <w:rsid w:val="00E809CA"/>
    <w:rsid w:val="00E816A1"/>
    <w:rsid w:val="00E82C3A"/>
    <w:rsid w:val="00E844FC"/>
    <w:rsid w:val="00E84DA3"/>
    <w:rsid w:val="00E86435"/>
    <w:rsid w:val="00E87B06"/>
    <w:rsid w:val="00E9332F"/>
    <w:rsid w:val="00E961FB"/>
    <w:rsid w:val="00E96341"/>
    <w:rsid w:val="00E964C8"/>
    <w:rsid w:val="00E977A6"/>
    <w:rsid w:val="00EA0776"/>
    <w:rsid w:val="00EA2529"/>
    <w:rsid w:val="00EA27C6"/>
    <w:rsid w:val="00EA4883"/>
    <w:rsid w:val="00EA509A"/>
    <w:rsid w:val="00EA520A"/>
    <w:rsid w:val="00EA5456"/>
    <w:rsid w:val="00EA6286"/>
    <w:rsid w:val="00EA7E69"/>
    <w:rsid w:val="00EB35D8"/>
    <w:rsid w:val="00EB4273"/>
    <w:rsid w:val="00EB5230"/>
    <w:rsid w:val="00EB6819"/>
    <w:rsid w:val="00EB6DED"/>
    <w:rsid w:val="00EC4F71"/>
    <w:rsid w:val="00EC56D3"/>
    <w:rsid w:val="00EC5C0B"/>
    <w:rsid w:val="00EC6264"/>
    <w:rsid w:val="00EC6B30"/>
    <w:rsid w:val="00EC797C"/>
    <w:rsid w:val="00EC7C01"/>
    <w:rsid w:val="00ED040C"/>
    <w:rsid w:val="00ED154D"/>
    <w:rsid w:val="00ED1DB1"/>
    <w:rsid w:val="00ED2CF1"/>
    <w:rsid w:val="00ED328B"/>
    <w:rsid w:val="00ED3562"/>
    <w:rsid w:val="00ED4488"/>
    <w:rsid w:val="00ED593E"/>
    <w:rsid w:val="00ED62D2"/>
    <w:rsid w:val="00ED7716"/>
    <w:rsid w:val="00EE133F"/>
    <w:rsid w:val="00EE1A0B"/>
    <w:rsid w:val="00EE3839"/>
    <w:rsid w:val="00EE6B3A"/>
    <w:rsid w:val="00EE74BE"/>
    <w:rsid w:val="00EE7F42"/>
    <w:rsid w:val="00EF150C"/>
    <w:rsid w:val="00EF23B4"/>
    <w:rsid w:val="00EF2F09"/>
    <w:rsid w:val="00EF36DE"/>
    <w:rsid w:val="00EF5298"/>
    <w:rsid w:val="00F0062D"/>
    <w:rsid w:val="00F01B12"/>
    <w:rsid w:val="00F02A01"/>
    <w:rsid w:val="00F03013"/>
    <w:rsid w:val="00F06C49"/>
    <w:rsid w:val="00F074F1"/>
    <w:rsid w:val="00F10C0F"/>
    <w:rsid w:val="00F11520"/>
    <w:rsid w:val="00F11E05"/>
    <w:rsid w:val="00F123F0"/>
    <w:rsid w:val="00F13705"/>
    <w:rsid w:val="00F15D34"/>
    <w:rsid w:val="00F163DB"/>
    <w:rsid w:val="00F17485"/>
    <w:rsid w:val="00F210DD"/>
    <w:rsid w:val="00F2115C"/>
    <w:rsid w:val="00F235C5"/>
    <w:rsid w:val="00F23E5B"/>
    <w:rsid w:val="00F25D85"/>
    <w:rsid w:val="00F26DDB"/>
    <w:rsid w:val="00F3064C"/>
    <w:rsid w:val="00F3215D"/>
    <w:rsid w:val="00F416C5"/>
    <w:rsid w:val="00F436DD"/>
    <w:rsid w:val="00F45021"/>
    <w:rsid w:val="00F46399"/>
    <w:rsid w:val="00F46876"/>
    <w:rsid w:val="00F47627"/>
    <w:rsid w:val="00F502C6"/>
    <w:rsid w:val="00F50491"/>
    <w:rsid w:val="00F50DA2"/>
    <w:rsid w:val="00F51737"/>
    <w:rsid w:val="00F51E94"/>
    <w:rsid w:val="00F5264B"/>
    <w:rsid w:val="00F55163"/>
    <w:rsid w:val="00F55A6B"/>
    <w:rsid w:val="00F55AEA"/>
    <w:rsid w:val="00F5741B"/>
    <w:rsid w:val="00F57C97"/>
    <w:rsid w:val="00F604C4"/>
    <w:rsid w:val="00F605AE"/>
    <w:rsid w:val="00F6222D"/>
    <w:rsid w:val="00F62522"/>
    <w:rsid w:val="00F62561"/>
    <w:rsid w:val="00F6289F"/>
    <w:rsid w:val="00F66D37"/>
    <w:rsid w:val="00F718F5"/>
    <w:rsid w:val="00F71ACE"/>
    <w:rsid w:val="00F7233A"/>
    <w:rsid w:val="00F73319"/>
    <w:rsid w:val="00F735CE"/>
    <w:rsid w:val="00F7440B"/>
    <w:rsid w:val="00F7449D"/>
    <w:rsid w:val="00F750CB"/>
    <w:rsid w:val="00F7597F"/>
    <w:rsid w:val="00F75B5F"/>
    <w:rsid w:val="00F80557"/>
    <w:rsid w:val="00F8234F"/>
    <w:rsid w:val="00F8237C"/>
    <w:rsid w:val="00F82D0D"/>
    <w:rsid w:val="00F83C48"/>
    <w:rsid w:val="00F845D3"/>
    <w:rsid w:val="00F84FC9"/>
    <w:rsid w:val="00F86868"/>
    <w:rsid w:val="00F9071E"/>
    <w:rsid w:val="00F90969"/>
    <w:rsid w:val="00F90E03"/>
    <w:rsid w:val="00F91DEF"/>
    <w:rsid w:val="00F9399C"/>
    <w:rsid w:val="00F952CA"/>
    <w:rsid w:val="00F961CB"/>
    <w:rsid w:val="00FA0744"/>
    <w:rsid w:val="00FA3FDE"/>
    <w:rsid w:val="00FA6CC6"/>
    <w:rsid w:val="00FA7A2C"/>
    <w:rsid w:val="00FA7B96"/>
    <w:rsid w:val="00FB0058"/>
    <w:rsid w:val="00FB040C"/>
    <w:rsid w:val="00FB3439"/>
    <w:rsid w:val="00FB3867"/>
    <w:rsid w:val="00FB4179"/>
    <w:rsid w:val="00FB4DD1"/>
    <w:rsid w:val="00FB72DE"/>
    <w:rsid w:val="00FB785A"/>
    <w:rsid w:val="00FC1152"/>
    <w:rsid w:val="00FC1726"/>
    <w:rsid w:val="00FC1744"/>
    <w:rsid w:val="00FC1895"/>
    <w:rsid w:val="00FC2C99"/>
    <w:rsid w:val="00FC438F"/>
    <w:rsid w:val="00FC59EC"/>
    <w:rsid w:val="00FC5A3A"/>
    <w:rsid w:val="00FD1411"/>
    <w:rsid w:val="00FD1EF8"/>
    <w:rsid w:val="00FD23D6"/>
    <w:rsid w:val="00FD2F04"/>
    <w:rsid w:val="00FD717B"/>
    <w:rsid w:val="00FE21DF"/>
    <w:rsid w:val="00FE23D6"/>
    <w:rsid w:val="00FE2699"/>
    <w:rsid w:val="00FE418F"/>
    <w:rsid w:val="00FE4A35"/>
    <w:rsid w:val="00FE4FA3"/>
    <w:rsid w:val="00FE603B"/>
    <w:rsid w:val="00FE6528"/>
    <w:rsid w:val="00FE6C7E"/>
    <w:rsid w:val="00FE6E99"/>
    <w:rsid w:val="00FF00AA"/>
    <w:rsid w:val="00FF31BB"/>
    <w:rsid w:val="00FF348F"/>
    <w:rsid w:val="00FF7D81"/>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6ECB0FA"/>
  <w15:docId w15:val="{C23C2455-3CFC-404B-951A-F422BE7536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5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Text"/>
    <w:qFormat/>
    <w:rsid w:val="00A61103"/>
    <w:pPr>
      <w:spacing w:after="0" w:line="240" w:lineRule="auto"/>
    </w:pPr>
    <w:rPr>
      <w:rFonts w:ascii="Times New Roman" w:hAnsi="Times New Roman" w:cs="Times New Roman"/>
      <w:sz w:val="24"/>
    </w:rPr>
  </w:style>
  <w:style w:type="paragraph" w:styleId="Heading1">
    <w:name w:val="heading 1"/>
    <w:basedOn w:val="Normal"/>
    <w:next w:val="Normal"/>
    <w:link w:val="Heading1Char"/>
    <w:uiPriority w:val="9"/>
    <w:qFormat/>
    <w:rsid w:val="00F5741B"/>
    <w:pPr>
      <w:keepNext/>
      <w:keepLines/>
      <w:numPr>
        <w:numId w:val="1"/>
      </w:numPr>
      <w:ind w:left="714" w:hanging="357"/>
      <w:outlineLvl w:val="0"/>
    </w:pPr>
    <w:rPr>
      <w:rFonts w:eastAsiaTheme="majorEastAsia" w:cstheme="majorBidi"/>
      <w:b/>
      <w:bCs/>
      <w:sz w:val="28"/>
      <w:szCs w:val="28"/>
    </w:rPr>
  </w:style>
  <w:style w:type="paragraph" w:styleId="Heading2">
    <w:name w:val="heading 2"/>
    <w:basedOn w:val="Normal"/>
    <w:next w:val="Normal"/>
    <w:link w:val="Heading2Char"/>
    <w:uiPriority w:val="9"/>
    <w:unhideWhenUsed/>
    <w:qFormat/>
    <w:rsid w:val="00BA09E0"/>
    <w:pPr>
      <w:keepNext/>
      <w:keepLines/>
      <w:outlineLvl w:val="1"/>
    </w:pPr>
    <w:rPr>
      <w:rFonts w:eastAsiaTheme="majorEastAsia" w:cstheme="majorBidi"/>
      <w:b/>
      <w:bCs/>
      <w:szCs w:val="26"/>
    </w:rPr>
  </w:style>
  <w:style w:type="paragraph" w:styleId="Heading3">
    <w:name w:val="heading 3"/>
    <w:basedOn w:val="Normal"/>
    <w:next w:val="Normal"/>
    <w:link w:val="Heading3Char"/>
    <w:uiPriority w:val="9"/>
    <w:unhideWhenUsed/>
    <w:qFormat/>
    <w:rsid w:val="004508E2"/>
    <w:pPr>
      <w:keepNext/>
      <w:keepLines/>
      <w:outlineLvl w:val="2"/>
    </w:pPr>
    <w:rPr>
      <w:rFonts w:eastAsiaTheme="majorEastAsia" w:cstheme="majorBidi"/>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5741B"/>
    <w:rPr>
      <w:rFonts w:ascii="Times New Roman" w:eastAsiaTheme="majorEastAsia" w:hAnsi="Times New Roman" w:cstheme="majorBidi"/>
      <w:b/>
      <w:bCs/>
      <w:sz w:val="28"/>
      <w:szCs w:val="28"/>
    </w:rPr>
  </w:style>
  <w:style w:type="character" w:customStyle="1" w:styleId="Heading2Char">
    <w:name w:val="Heading 2 Char"/>
    <w:basedOn w:val="DefaultParagraphFont"/>
    <w:link w:val="Heading2"/>
    <w:uiPriority w:val="9"/>
    <w:rsid w:val="00BA09E0"/>
    <w:rPr>
      <w:rFonts w:ascii="Times New Roman" w:eastAsiaTheme="majorEastAsia" w:hAnsi="Times New Roman" w:cstheme="majorBidi"/>
      <w:b/>
      <w:bCs/>
      <w:sz w:val="24"/>
      <w:szCs w:val="26"/>
    </w:rPr>
  </w:style>
  <w:style w:type="character" w:customStyle="1" w:styleId="Heading3Char">
    <w:name w:val="Heading 3 Char"/>
    <w:basedOn w:val="DefaultParagraphFont"/>
    <w:link w:val="Heading3"/>
    <w:uiPriority w:val="9"/>
    <w:rsid w:val="004508E2"/>
    <w:rPr>
      <w:rFonts w:ascii="Times New Roman" w:eastAsiaTheme="majorEastAsia" w:hAnsi="Times New Roman" w:cstheme="majorBidi"/>
      <w:b/>
      <w:bCs/>
      <w:sz w:val="24"/>
    </w:rPr>
  </w:style>
  <w:style w:type="paragraph" w:styleId="NoSpacing">
    <w:name w:val="No Spacing"/>
    <w:aliases w:val="Code"/>
    <w:uiPriority w:val="1"/>
    <w:qFormat/>
    <w:rsid w:val="00C7082C"/>
    <w:pPr>
      <w:shd w:val="clear" w:color="auto" w:fill="D9D9D9" w:themeFill="background1" w:themeFillShade="D9"/>
      <w:spacing w:after="0" w:line="240" w:lineRule="auto"/>
    </w:pPr>
    <w:rPr>
      <w:rFonts w:ascii="Verdana" w:hAnsi="Verdana" w:cs="Times New Roman"/>
    </w:rPr>
  </w:style>
  <w:style w:type="paragraph" w:styleId="Header">
    <w:name w:val="header"/>
    <w:basedOn w:val="Normal"/>
    <w:link w:val="HeaderChar"/>
    <w:uiPriority w:val="99"/>
    <w:unhideWhenUsed/>
    <w:rsid w:val="00112B45"/>
    <w:pPr>
      <w:tabs>
        <w:tab w:val="center" w:pos="4513"/>
        <w:tab w:val="right" w:pos="9026"/>
      </w:tabs>
    </w:pPr>
  </w:style>
  <w:style w:type="character" w:customStyle="1" w:styleId="HeaderChar">
    <w:name w:val="Header Char"/>
    <w:basedOn w:val="DefaultParagraphFont"/>
    <w:link w:val="Header"/>
    <w:uiPriority w:val="99"/>
    <w:rsid w:val="00112B45"/>
    <w:rPr>
      <w:rFonts w:ascii="Times New Roman" w:hAnsi="Times New Roman" w:cs="Times New Roman"/>
      <w:sz w:val="24"/>
    </w:rPr>
  </w:style>
  <w:style w:type="paragraph" w:styleId="Footer">
    <w:name w:val="footer"/>
    <w:basedOn w:val="Normal"/>
    <w:link w:val="FooterChar"/>
    <w:uiPriority w:val="99"/>
    <w:unhideWhenUsed/>
    <w:rsid w:val="00112B45"/>
    <w:pPr>
      <w:tabs>
        <w:tab w:val="center" w:pos="4513"/>
        <w:tab w:val="right" w:pos="9026"/>
      </w:tabs>
    </w:pPr>
  </w:style>
  <w:style w:type="character" w:customStyle="1" w:styleId="FooterChar">
    <w:name w:val="Footer Char"/>
    <w:basedOn w:val="DefaultParagraphFont"/>
    <w:link w:val="Footer"/>
    <w:uiPriority w:val="99"/>
    <w:rsid w:val="00112B45"/>
    <w:rPr>
      <w:rFonts w:ascii="Times New Roman" w:hAnsi="Times New Roman" w:cs="Times New Roman"/>
      <w:sz w:val="24"/>
    </w:rPr>
  </w:style>
  <w:style w:type="paragraph" w:styleId="ListParagraph">
    <w:name w:val="List Paragraph"/>
    <w:basedOn w:val="Normal"/>
    <w:uiPriority w:val="34"/>
    <w:qFormat/>
    <w:rsid w:val="000E43B2"/>
    <w:pPr>
      <w:ind w:left="720"/>
      <w:contextualSpacing/>
    </w:pPr>
  </w:style>
  <w:style w:type="paragraph" w:styleId="BalloonText">
    <w:name w:val="Balloon Text"/>
    <w:basedOn w:val="Normal"/>
    <w:link w:val="BalloonTextChar"/>
    <w:uiPriority w:val="99"/>
    <w:semiHidden/>
    <w:unhideWhenUsed/>
    <w:rsid w:val="005D75EE"/>
    <w:rPr>
      <w:rFonts w:ascii="Tahoma" w:hAnsi="Tahoma" w:cs="Tahoma"/>
      <w:sz w:val="16"/>
      <w:szCs w:val="16"/>
    </w:rPr>
  </w:style>
  <w:style w:type="character" w:customStyle="1" w:styleId="BalloonTextChar">
    <w:name w:val="Balloon Text Char"/>
    <w:basedOn w:val="DefaultParagraphFont"/>
    <w:link w:val="BalloonText"/>
    <w:uiPriority w:val="99"/>
    <w:semiHidden/>
    <w:rsid w:val="005D75EE"/>
    <w:rPr>
      <w:rFonts w:ascii="Tahoma" w:hAnsi="Tahoma" w:cs="Tahoma"/>
      <w:sz w:val="16"/>
      <w:szCs w:val="16"/>
    </w:rPr>
  </w:style>
  <w:style w:type="paragraph" w:styleId="Caption">
    <w:name w:val="caption"/>
    <w:basedOn w:val="Normal"/>
    <w:next w:val="Normal"/>
    <w:uiPriority w:val="35"/>
    <w:unhideWhenUsed/>
    <w:qFormat/>
    <w:rsid w:val="008838B3"/>
    <w:pPr>
      <w:jc w:val="center"/>
    </w:pPr>
    <w:rPr>
      <w:bCs/>
      <w:sz w:val="20"/>
      <w:szCs w:val="18"/>
    </w:rPr>
  </w:style>
  <w:style w:type="paragraph" w:styleId="TOC1">
    <w:name w:val="toc 1"/>
    <w:basedOn w:val="Normal"/>
    <w:next w:val="Normal"/>
    <w:autoRedefine/>
    <w:uiPriority w:val="39"/>
    <w:unhideWhenUsed/>
    <w:rsid w:val="0022103D"/>
    <w:pPr>
      <w:spacing w:after="100"/>
    </w:pPr>
  </w:style>
  <w:style w:type="paragraph" w:styleId="TOC2">
    <w:name w:val="toc 2"/>
    <w:basedOn w:val="Normal"/>
    <w:next w:val="Normal"/>
    <w:autoRedefine/>
    <w:uiPriority w:val="39"/>
    <w:unhideWhenUsed/>
    <w:rsid w:val="0022103D"/>
    <w:pPr>
      <w:spacing w:after="100"/>
      <w:ind w:left="240"/>
    </w:pPr>
  </w:style>
  <w:style w:type="character" w:styleId="Hyperlink">
    <w:name w:val="Hyperlink"/>
    <w:basedOn w:val="DefaultParagraphFont"/>
    <w:uiPriority w:val="99"/>
    <w:unhideWhenUsed/>
    <w:rsid w:val="0022103D"/>
    <w:rPr>
      <w:color w:val="0000FF" w:themeColor="hyperlink"/>
      <w:u w:val="single"/>
    </w:rPr>
  </w:style>
  <w:style w:type="character" w:styleId="Strong">
    <w:name w:val="Strong"/>
    <w:basedOn w:val="DefaultParagraphFont"/>
    <w:uiPriority w:val="22"/>
    <w:qFormat/>
    <w:rsid w:val="0022103D"/>
    <w:rPr>
      <w:rFonts w:ascii="Times New Roman" w:hAnsi="Times New Roman"/>
      <w:b/>
      <w:bCs/>
      <w:color w:val="auto"/>
      <w:sz w:val="28"/>
    </w:rPr>
  </w:style>
  <w:style w:type="character" w:styleId="CommentReference">
    <w:name w:val="annotation reference"/>
    <w:basedOn w:val="DefaultParagraphFont"/>
    <w:uiPriority w:val="99"/>
    <w:semiHidden/>
    <w:unhideWhenUsed/>
    <w:rsid w:val="00135429"/>
    <w:rPr>
      <w:sz w:val="16"/>
      <w:szCs w:val="16"/>
    </w:rPr>
  </w:style>
  <w:style w:type="paragraph" w:styleId="CommentText">
    <w:name w:val="annotation text"/>
    <w:basedOn w:val="Normal"/>
    <w:link w:val="CommentTextChar"/>
    <w:uiPriority w:val="99"/>
    <w:unhideWhenUsed/>
    <w:rsid w:val="00135429"/>
    <w:rPr>
      <w:sz w:val="20"/>
      <w:szCs w:val="20"/>
    </w:rPr>
  </w:style>
  <w:style w:type="character" w:customStyle="1" w:styleId="CommentTextChar">
    <w:name w:val="Comment Text Char"/>
    <w:basedOn w:val="DefaultParagraphFont"/>
    <w:link w:val="CommentText"/>
    <w:uiPriority w:val="99"/>
    <w:rsid w:val="00135429"/>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135429"/>
    <w:rPr>
      <w:b/>
      <w:bCs/>
    </w:rPr>
  </w:style>
  <w:style w:type="character" w:customStyle="1" w:styleId="CommentSubjectChar">
    <w:name w:val="Comment Subject Char"/>
    <w:basedOn w:val="CommentTextChar"/>
    <w:link w:val="CommentSubject"/>
    <w:uiPriority w:val="99"/>
    <w:semiHidden/>
    <w:rsid w:val="00135429"/>
    <w:rPr>
      <w:rFonts w:ascii="Times New Roman" w:hAnsi="Times New Roman" w:cs="Times New Roman"/>
      <w:b/>
      <w:bCs/>
      <w:sz w:val="20"/>
      <w:szCs w:val="20"/>
    </w:rPr>
  </w:style>
  <w:style w:type="paragraph" w:styleId="Index1">
    <w:name w:val="index 1"/>
    <w:basedOn w:val="Normal"/>
    <w:next w:val="Normal"/>
    <w:autoRedefine/>
    <w:uiPriority w:val="99"/>
    <w:unhideWhenUsed/>
    <w:rsid w:val="007B701A"/>
    <w:pPr>
      <w:ind w:left="240" w:hanging="240"/>
    </w:pPr>
    <w:rPr>
      <w:rFonts w:asciiTheme="minorHAnsi" w:hAnsiTheme="minorHAnsi"/>
      <w:sz w:val="18"/>
      <w:szCs w:val="18"/>
    </w:rPr>
  </w:style>
  <w:style w:type="paragraph" w:styleId="Index2">
    <w:name w:val="index 2"/>
    <w:basedOn w:val="Normal"/>
    <w:next w:val="Normal"/>
    <w:autoRedefine/>
    <w:uiPriority w:val="99"/>
    <w:unhideWhenUsed/>
    <w:rsid w:val="007B701A"/>
    <w:pPr>
      <w:ind w:left="480" w:hanging="240"/>
    </w:pPr>
    <w:rPr>
      <w:rFonts w:asciiTheme="minorHAnsi" w:hAnsiTheme="minorHAnsi"/>
      <w:sz w:val="18"/>
      <w:szCs w:val="18"/>
    </w:rPr>
  </w:style>
  <w:style w:type="paragraph" w:styleId="Index3">
    <w:name w:val="index 3"/>
    <w:basedOn w:val="Normal"/>
    <w:next w:val="Normal"/>
    <w:autoRedefine/>
    <w:uiPriority w:val="99"/>
    <w:unhideWhenUsed/>
    <w:rsid w:val="007B701A"/>
    <w:pPr>
      <w:ind w:left="720" w:hanging="240"/>
    </w:pPr>
    <w:rPr>
      <w:rFonts w:asciiTheme="minorHAnsi" w:hAnsiTheme="minorHAnsi"/>
      <w:sz w:val="18"/>
      <w:szCs w:val="18"/>
    </w:rPr>
  </w:style>
  <w:style w:type="paragraph" w:styleId="Index4">
    <w:name w:val="index 4"/>
    <w:basedOn w:val="Normal"/>
    <w:next w:val="Normal"/>
    <w:autoRedefine/>
    <w:uiPriority w:val="99"/>
    <w:unhideWhenUsed/>
    <w:rsid w:val="007B701A"/>
    <w:pPr>
      <w:ind w:left="960" w:hanging="240"/>
    </w:pPr>
    <w:rPr>
      <w:rFonts w:asciiTheme="minorHAnsi" w:hAnsiTheme="minorHAnsi"/>
      <w:sz w:val="18"/>
      <w:szCs w:val="18"/>
    </w:rPr>
  </w:style>
  <w:style w:type="paragraph" w:styleId="Index5">
    <w:name w:val="index 5"/>
    <w:basedOn w:val="Normal"/>
    <w:next w:val="Normal"/>
    <w:autoRedefine/>
    <w:uiPriority w:val="99"/>
    <w:unhideWhenUsed/>
    <w:rsid w:val="007B701A"/>
    <w:pPr>
      <w:ind w:left="1200" w:hanging="240"/>
    </w:pPr>
    <w:rPr>
      <w:rFonts w:asciiTheme="minorHAnsi" w:hAnsiTheme="minorHAnsi"/>
      <w:sz w:val="18"/>
      <w:szCs w:val="18"/>
    </w:rPr>
  </w:style>
  <w:style w:type="paragraph" w:styleId="Index6">
    <w:name w:val="index 6"/>
    <w:basedOn w:val="Normal"/>
    <w:next w:val="Normal"/>
    <w:autoRedefine/>
    <w:uiPriority w:val="99"/>
    <w:unhideWhenUsed/>
    <w:rsid w:val="007B701A"/>
    <w:pPr>
      <w:ind w:left="1440" w:hanging="240"/>
    </w:pPr>
    <w:rPr>
      <w:rFonts w:asciiTheme="minorHAnsi" w:hAnsiTheme="minorHAnsi"/>
      <w:sz w:val="18"/>
      <w:szCs w:val="18"/>
    </w:rPr>
  </w:style>
  <w:style w:type="paragraph" w:styleId="Index7">
    <w:name w:val="index 7"/>
    <w:basedOn w:val="Normal"/>
    <w:next w:val="Normal"/>
    <w:autoRedefine/>
    <w:uiPriority w:val="99"/>
    <w:unhideWhenUsed/>
    <w:rsid w:val="007B701A"/>
    <w:pPr>
      <w:ind w:left="1680" w:hanging="240"/>
    </w:pPr>
    <w:rPr>
      <w:rFonts w:asciiTheme="minorHAnsi" w:hAnsiTheme="minorHAnsi"/>
      <w:sz w:val="18"/>
      <w:szCs w:val="18"/>
    </w:rPr>
  </w:style>
  <w:style w:type="paragraph" w:styleId="Index8">
    <w:name w:val="index 8"/>
    <w:basedOn w:val="Normal"/>
    <w:next w:val="Normal"/>
    <w:autoRedefine/>
    <w:uiPriority w:val="99"/>
    <w:unhideWhenUsed/>
    <w:rsid w:val="007B701A"/>
    <w:pPr>
      <w:ind w:left="1920" w:hanging="240"/>
    </w:pPr>
    <w:rPr>
      <w:rFonts w:asciiTheme="minorHAnsi" w:hAnsiTheme="minorHAnsi"/>
      <w:sz w:val="18"/>
      <w:szCs w:val="18"/>
    </w:rPr>
  </w:style>
  <w:style w:type="paragraph" w:styleId="Index9">
    <w:name w:val="index 9"/>
    <w:basedOn w:val="Normal"/>
    <w:next w:val="Normal"/>
    <w:autoRedefine/>
    <w:uiPriority w:val="99"/>
    <w:unhideWhenUsed/>
    <w:rsid w:val="007B701A"/>
    <w:pPr>
      <w:ind w:left="2160" w:hanging="240"/>
    </w:pPr>
    <w:rPr>
      <w:rFonts w:asciiTheme="minorHAnsi" w:hAnsiTheme="minorHAnsi"/>
      <w:sz w:val="18"/>
      <w:szCs w:val="18"/>
    </w:rPr>
  </w:style>
  <w:style w:type="paragraph" w:styleId="IndexHeading">
    <w:name w:val="index heading"/>
    <w:basedOn w:val="Normal"/>
    <w:next w:val="Index1"/>
    <w:uiPriority w:val="99"/>
    <w:unhideWhenUsed/>
    <w:rsid w:val="007B701A"/>
    <w:pPr>
      <w:spacing w:before="240" w:after="120"/>
      <w:ind w:left="140"/>
    </w:pPr>
    <w:rPr>
      <w:rFonts w:asciiTheme="majorHAnsi" w:hAnsiTheme="majorHAnsi"/>
      <w:b/>
      <w:bCs/>
      <w:sz w:val="28"/>
      <w:szCs w:val="28"/>
    </w:rPr>
  </w:style>
  <w:style w:type="character" w:styleId="FollowedHyperlink">
    <w:name w:val="FollowedHyperlink"/>
    <w:basedOn w:val="DefaultParagraphFont"/>
    <w:uiPriority w:val="99"/>
    <w:semiHidden/>
    <w:unhideWhenUsed/>
    <w:rsid w:val="00D55CED"/>
    <w:rPr>
      <w:color w:val="800080" w:themeColor="followedHyperlink"/>
      <w:u w:val="single"/>
    </w:rPr>
  </w:style>
  <w:style w:type="paragraph" w:styleId="FootnoteText">
    <w:name w:val="footnote text"/>
    <w:basedOn w:val="Normal"/>
    <w:link w:val="FootnoteTextChar"/>
    <w:uiPriority w:val="99"/>
    <w:semiHidden/>
    <w:unhideWhenUsed/>
    <w:rsid w:val="00674E54"/>
    <w:rPr>
      <w:sz w:val="20"/>
      <w:szCs w:val="20"/>
    </w:rPr>
  </w:style>
  <w:style w:type="character" w:customStyle="1" w:styleId="FootnoteTextChar">
    <w:name w:val="Footnote Text Char"/>
    <w:basedOn w:val="DefaultParagraphFont"/>
    <w:link w:val="FootnoteText"/>
    <w:uiPriority w:val="99"/>
    <w:semiHidden/>
    <w:rsid w:val="00674E54"/>
    <w:rPr>
      <w:rFonts w:ascii="Times New Roman" w:hAnsi="Times New Roman" w:cs="Times New Roman"/>
      <w:sz w:val="20"/>
      <w:szCs w:val="20"/>
    </w:rPr>
  </w:style>
  <w:style w:type="character" w:styleId="FootnoteReference">
    <w:name w:val="footnote reference"/>
    <w:basedOn w:val="DefaultParagraphFont"/>
    <w:uiPriority w:val="99"/>
    <w:semiHidden/>
    <w:unhideWhenUsed/>
    <w:rsid w:val="00674E54"/>
    <w:rPr>
      <w:vertAlign w:val="superscript"/>
    </w:rPr>
  </w:style>
  <w:style w:type="paragraph" w:styleId="TOC3">
    <w:name w:val="toc 3"/>
    <w:basedOn w:val="Normal"/>
    <w:next w:val="Normal"/>
    <w:autoRedefine/>
    <w:uiPriority w:val="39"/>
    <w:unhideWhenUsed/>
    <w:rsid w:val="005C055F"/>
    <w:pPr>
      <w:spacing w:after="100"/>
      <w:ind w:left="480"/>
    </w:pPr>
  </w:style>
  <w:style w:type="table" w:styleId="TableGrid">
    <w:name w:val="Table Grid"/>
    <w:basedOn w:val="TableNormal"/>
    <w:uiPriority w:val="59"/>
    <w:rsid w:val="005F29E1"/>
    <w:pPr>
      <w:spacing w:after="0" w:line="240" w:lineRule="auto"/>
    </w:pPr>
    <w:rPr>
      <w:rFonts w:ascii="Times New Roman" w:eastAsia="Times New Roman" w:hAnsi="Times New Roman" w:cs="Times New Roman"/>
      <w:sz w:val="20"/>
      <w:szCs w:val="20"/>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FigureCaption">
    <w:name w:val="Figure Caption"/>
    <w:basedOn w:val="Caption"/>
    <w:link w:val="FigureCaptionChar"/>
    <w:qFormat/>
    <w:rsid w:val="005F29E1"/>
    <w:pPr>
      <w:spacing w:before="240" w:after="360" w:line="360" w:lineRule="auto"/>
    </w:pPr>
    <w:rPr>
      <w:rFonts w:eastAsia="Times New Roman"/>
      <w:lang w:eastAsia="en-GB"/>
    </w:rPr>
  </w:style>
  <w:style w:type="character" w:customStyle="1" w:styleId="FigureCaptionChar">
    <w:name w:val="Figure Caption Char"/>
    <w:basedOn w:val="DefaultParagraphFont"/>
    <w:link w:val="FigureCaption"/>
    <w:rsid w:val="005F29E1"/>
    <w:rPr>
      <w:rFonts w:ascii="Times New Roman" w:eastAsia="Times New Roman" w:hAnsi="Times New Roman" w:cs="Times New Roman"/>
      <w:bCs/>
      <w:sz w:val="20"/>
      <w:szCs w:val="18"/>
      <w:lang w:eastAsia="en-GB"/>
    </w:rPr>
  </w:style>
  <w:style w:type="paragraph" w:styleId="Revision">
    <w:name w:val="Revision"/>
    <w:hidden/>
    <w:uiPriority w:val="99"/>
    <w:semiHidden/>
    <w:rsid w:val="00095F88"/>
    <w:pPr>
      <w:spacing w:after="0" w:line="240" w:lineRule="auto"/>
    </w:pPr>
    <w:rPr>
      <w:rFonts w:ascii="Times New Roman" w:hAnsi="Times New Roman" w:cs="Times New Roman"/>
      <w:sz w:val="24"/>
    </w:rPr>
  </w:style>
  <w:style w:type="paragraph" w:customStyle="1" w:styleId="EndNoteBibliographyTitle">
    <w:name w:val="EndNote Bibliography Title"/>
    <w:basedOn w:val="Normal"/>
    <w:link w:val="EndNoteBibliographyTitleChar"/>
    <w:rsid w:val="000A32EC"/>
    <w:pPr>
      <w:jc w:val="center"/>
    </w:pPr>
    <w:rPr>
      <w:noProof/>
      <w:lang w:val="en-US"/>
    </w:rPr>
  </w:style>
  <w:style w:type="character" w:customStyle="1" w:styleId="EndNoteBibliographyTitleChar">
    <w:name w:val="EndNote Bibliography Title Char"/>
    <w:basedOn w:val="DefaultParagraphFont"/>
    <w:link w:val="EndNoteBibliographyTitle"/>
    <w:rsid w:val="000A32EC"/>
    <w:rPr>
      <w:rFonts w:ascii="Times New Roman" w:hAnsi="Times New Roman" w:cs="Times New Roman"/>
      <w:noProof/>
      <w:sz w:val="24"/>
      <w:lang w:val="en-US"/>
    </w:rPr>
  </w:style>
  <w:style w:type="paragraph" w:customStyle="1" w:styleId="EndNoteBibliography">
    <w:name w:val="EndNote Bibliography"/>
    <w:basedOn w:val="Normal"/>
    <w:link w:val="EndNoteBibliographyChar"/>
    <w:rsid w:val="000A32EC"/>
    <w:rPr>
      <w:noProof/>
      <w:lang w:val="en-US"/>
    </w:rPr>
  </w:style>
  <w:style w:type="character" w:customStyle="1" w:styleId="EndNoteBibliographyChar">
    <w:name w:val="EndNote Bibliography Char"/>
    <w:basedOn w:val="DefaultParagraphFont"/>
    <w:link w:val="EndNoteBibliography"/>
    <w:rsid w:val="000A32EC"/>
    <w:rPr>
      <w:rFonts w:ascii="Times New Roman" w:hAnsi="Times New Roman" w:cs="Times New Roman"/>
      <w:noProof/>
      <w:sz w:val="24"/>
      <w:lang w:val="en-US"/>
    </w:rPr>
  </w:style>
  <w:style w:type="paragraph" w:styleId="NormalWeb">
    <w:name w:val="Normal (Web)"/>
    <w:basedOn w:val="Normal"/>
    <w:uiPriority w:val="99"/>
    <w:semiHidden/>
    <w:unhideWhenUsed/>
    <w:rsid w:val="00CF27B9"/>
    <w:pPr>
      <w:spacing w:before="100" w:beforeAutospacing="1" w:after="100" w:afterAutospacing="1"/>
    </w:pPr>
    <w:rPr>
      <w:rFonts w:eastAsia="Times New Roman"/>
      <w:szCs w:val="24"/>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7366685">
      <w:bodyDiv w:val="1"/>
      <w:marLeft w:val="0"/>
      <w:marRight w:val="0"/>
      <w:marTop w:val="0"/>
      <w:marBottom w:val="0"/>
      <w:divBdr>
        <w:top w:val="none" w:sz="0" w:space="0" w:color="auto"/>
        <w:left w:val="none" w:sz="0" w:space="0" w:color="auto"/>
        <w:bottom w:val="none" w:sz="0" w:space="0" w:color="auto"/>
        <w:right w:val="none" w:sz="0" w:space="0" w:color="auto"/>
      </w:divBdr>
      <w:divsChild>
        <w:div w:id="243686409">
          <w:marLeft w:val="0"/>
          <w:marRight w:val="0"/>
          <w:marTop w:val="0"/>
          <w:marBottom w:val="0"/>
          <w:divBdr>
            <w:top w:val="none" w:sz="0" w:space="0" w:color="auto"/>
            <w:left w:val="none" w:sz="0" w:space="0" w:color="auto"/>
            <w:bottom w:val="none" w:sz="0" w:space="0" w:color="auto"/>
            <w:right w:val="none" w:sz="0" w:space="0" w:color="auto"/>
          </w:divBdr>
        </w:div>
        <w:div w:id="695932529">
          <w:marLeft w:val="0"/>
          <w:marRight w:val="0"/>
          <w:marTop w:val="0"/>
          <w:marBottom w:val="0"/>
          <w:divBdr>
            <w:top w:val="none" w:sz="0" w:space="0" w:color="auto"/>
            <w:left w:val="none" w:sz="0" w:space="0" w:color="auto"/>
            <w:bottom w:val="none" w:sz="0" w:space="0" w:color="auto"/>
            <w:right w:val="none" w:sz="0" w:space="0" w:color="auto"/>
          </w:divBdr>
        </w:div>
        <w:div w:id="735401792">
          <w:marLeft w:val="0"/>
          <w:marRight w:val="0"/>
          <w:marTop w:val="0"/>
          <w:marBottom w:val="0"/>
          <w:divBdr>
            <w:top w:val="none" w:sz="0" w:space="0" w:color="auto"/>
            <w:left w:val="none" w:sz="0" w:space="0" w:color="auto"/>
            <w:bottom w:val="none" w:sz="0" w:space="0" w:color="auto"/>
            <w:right w:val="none" w:sz="0" w:space="0" w:color="auto"/>
          </w:divBdr>
        </w:div>
        <w:div w:id="740786128">
          <w:marLeft w:val="0"/>
          <w:marRight w:val="0"/>
          <w:marTop w:val="0"/>
          <w:marBottom w:val="0"/>
          <w:divBdr>
            <w:top w:val="none" w:sz="0" w:space="0" w:color="auto"/>
            <w:left w:val="none" w:sz="0" w:space="0" w:color="auto"/>
            <w:bottom w:val="none" w:sz="0" w:space="0" w:color="auto"/>
            <w:right w:val="none" w:sz="0" w:space="0" w:color="auto"/>
          </w:divBdr>
        </w:div>
        <w:div w:id="1294368574">
          <w:marLeft w:val="0"/>
          <w:marRight w:val="0"/>
          <w:marTop w:val="0"/>
          <w:marBottom w:val="0"/>
          <w:divBdr>
            <w:top w:val="none" w:sz="0" w:space="0" w:color="auto"/>
            <w:left w:val="none" w:sz="0" w:space="0" w:color="auto"/>
            <w:bottom w:val="none" w:sz="0" w:space="0" w:color="auto"/>
            <w:right w:val="none" w:sz="0" w:space="0" w:color="auto"/>
          </w:divBdr>
        </w:div>
        <w:div w:id="1541287060">
          <w:marLeft w:val="0"/>
          <w:marRight w:val="0"/>
          <w:marTop w:val="0"/>
          <w:marBottom w:val="0"/>
          <w:divBdr>
            <w:top w:val="none" w:sz="0" w:space="0" w:color="auto"/>
            <w:left w:val="none" w:sz="0" w:space="0" w:color="auto"/>
            <w:bottom w:val="none" w:sz="0" w:space="0" w:color="auto"/>
            <w:right w:val="none" w:sz="0" w:space="0" w:color="auto"/>
          </w:divBdr>
        </w:div>
        <w:div w:id="1617130085">
          <w:marLeft w:val="0"/>
          <w:marRight w:val="0"/>
          <w:marTop w:val="0"/>
          <w:marBottom w:val="0"/>
          <w:divBdr>
            <w:top w:val="none" w:sz="0" w:space="0" w:color="auto"/>
            <w:left w:val="none" w:sz="0" w:space="0" w:color="auto"/>
            <w:bottom w:val="none" w:sz="0" w:space="0" w:color="auto"/>
            <w:right w:val="none" w:sz="0" w:space="0" w:color="auto"/>
          </w:divBdr>
        </w:div>
        <w:div w:id="2065137300">
          <w:marLeft w:val="0"/>
          <w:marRight w:val="0"/>
          <w:marTop w:val="0"/>
          <w:marBottom w:val="0"/>
          <w:divBdr>
            <w:top w:val="none" w:sz="0" w:space="0" w:color="auto"/>
            <w:left w:val="none" w:sz="0" w:space="0" w:color="auto"/>
            <w:bottom w:val="none" w:sz="0" w:space="0" w:color="auto"/>
            <w:right w:val="none" w:sz="0" w:space="0" w:color="auto"/>
          </w:divBdr>
        </w:div>
      </w:divsChild>
    </w:div>
    <w:div w:id="68499287">
      <w:bodyDiv w:val="1"/>
      <w:marLeft w:val="0"/>
      <w:marRight w:val="0"/>
      <w:marTop w:val="0"/>
      <w:marBottom w:val="0"/>
      <w:divBdr>
        <w:top w:val="none" w:sz="0" w:space="0" w:color="auto"/>
        <w:left w:val="none" w:sz="0" w:space="0" w:color="auto"/>
        <w:bottom w:val="none" w:sz="0" w:space="0" w:color="auto"/>
        <w:right w:val="none" w:sz="0" w:space="0" w:color="auto"/>
      </w:divBdr>
    </w:div>
    <w:div w:id="87653220">
      <w:bodyDiv w:val="1"/>
      <w:marLeft w:val="0"/>
      <w:marRight w:val="0"/>
      <w:marTop w:val="0"/>
      <w:marBottom w:val="0"/>
      <w:divBdr>
        <w:top w:val="none" w:sz="0" w:space="0" w:color="auto"/>
        <w:left w:val="none" w:sz="0" w:space="0" w:color="auto"/>
        <w:bottom w:val="none" w:sz="0" w:space="0" w:color="auto"/>
        <w:right w:val="none" w:sz="0" w:space="0" w:color="auto"/>
      </w:divBdr>
    </w:div>
    <w:div w:id="452872676">
      <w:bodyDiv w:val="1"/>
      <w:marLeft w:val="0"/>
      <w:marRight w:val="0"/>
      <w:marTop w:val="0"/>
      <w:marBottom w:val="0"/>
      <w:divBdr>
        <w:top w:val="none" w:sz="0" w:space="0" w:color="auto"/>
        <w:left w:val="none" w:sz="0" w:space="0" w:color="auto"/>
        <w:bottom w:val="none" w:sz="0" w:space="0" w:color="auto"/>
        <w:right w:val="none" w:sz="0" w:space="0" w:color="auto"/>
      </w:divBdr>
    </w:div>
    <w:div w:id="538511809">
      <w:bodyDiv w:val="1"/>
      <w:marLeft w:val="0"/>
      <w:marRight w:val="0"/>
      <w:marTop w:val="0"/>
      <w:marBottom w:val="0"/>
      <w:divBdr>
        <w:top w:val="none" w:sz="0" w:space="0" w:color="auto"/>
        <w:left w:val="none" w:sz="0" w:space="0" w:color="auto"/>
        <w:bottom w:val="none" w:sz="0" w:space="0" w:color="auto"/>
        <w:right w:val="none" w:sz="0" w:space="0" w:color="auto"/>
      </w:divBdr>
    </w:div>
    <w:div w:id="590699361">
      <w:bodyDiv w:val="1"/>
      <w:marLeft w:val="0"/>
      <w:marRight w:val="0"/>
      <w:marTop w:val="0"/>
      <w:marBottom w:val="0"/>
      <w:divBdr>
        <w:top w:val="none" w:sz="0" w:space="0" w:color="auto"/>
        <w:left w:val="none" w:sz="0" w:space="0" w:color="auto"/>
        <w:bottom w:val="none" w:sz="0" w:space="0" w:color="auto"/>
        <w:right w:val="none" w:sz="0" w:space="0" w:color="auto"/>
      </w:divBdr>
    </w:div>
    <w:div w:id="630867757">
      <w:bodyDiv w:val="1"/>
      <w:marLeft w:val="0"/>
      <w:marRight w:val="0"/>
      <w:marTop w:val="0"/>
      <w:marBottom w:val="0"/>
      <w:divBdr>
        <w:top w:val="none" w:sz="0" w:space="0" w:color="auto"/>
        <w:left w:val="none" w:sz="0" w:space="0" w:color="auto"/>
        <w:bottom w:val="none" w:sz="0" w:space="0" w:color="auto"/>
        <w:right w:val="none" w:sz="0" w:space="0" w:color="auto"/>
      </w:divBdr>
    </w:div>
    <w:div w:id="759329326">
      <w:bodyDiv w:val="1"/>
      <w:marLeft w:val="0"/>
      <w:marRight w:val="0"/>
      <w:marTop w:val="0"/>
      <w:marBottom w:val="0"/>
      <w:divBdr>
        <w:top w:val="none" w:sz="0" w:space="0" w:color="auto"/>
        <w:left w:val="none" w:sz="0" w:space="0" w:color="auto"/>
        <w:bottom w:val="none" w:sz="0" w:space="0" w:color="auto"/>
        <w:right w:val="none" w:sz="0" w:space="0" w:color="auto"/>
      </w:divBdr>
    </w:div>
    <w:div w:id="935020690">
      <w:bodyDiv w:val="1"/>
      <w:marLeft w:val="0"/>
      <w:marRight w:val="0"/>
      <w:marTop w:val="0"/>
      <w:marBottom w:val="0"/>
      <w:divBdr>
        <w:top w:val="none" w:sz="0" w:space="0" w:color="auto"/>
        <w:left w:val="none" w:sz="0" w:space="0" w:color="auto"/>
        <w:bottom w:val="none" w:sz="0" w:space="0" w:color="auto"/>
        <w:right w:val="none" w:sz="0" w:space="0" w:color="auto"/>
      </w:divBdr>
    </w:div>
    <w:div w:id="1019040829">
      <w:bodyDiv w:val="1"/>
      <w:marLeft w:val="0"/>
      <w:marRight w:val="0"/>
      <w:marTop w:val="0"/>
      <w:marBottom w:val="0"/>
      <w:divBdr>
        <w:top w:val="none" w:sz="0" w:space="0" w:color="auto"/>
        <w:left w:val="none" w:sz="0" w:space="0" w:color="auto"/>
        <w:bottom w:val="none" w:sz="0" w:space="0" w:color="auto"/>
        <w:right w:val="none" w:sz="0" w:space="0" w:color="auto"/>
      </w:divBdr>
    </w:div>
    <w:div w:id="1028800157">
      <w:bodyDiv w:val="1"/>
      <w:marLeft w:val="0"/>
      <w:marRight w:val="0"/>
      <w:marTop w:val="0"/>
      <w:marBottom w:val="0"/>
      <w:divBdr>
        <w:top w:val="none" w:sz="0" w:space="0" w:color="auto"/>
        <w:left w:val="none" w:sz="0" w:space="0" w:color="auto"/>
        <w:bottom w:val="none" w:sz="0" w:space="0" w:color="auto"/>
        <w:right w:val="none" w:sz="0" w:space="0" w:color="auto"/>
      </w:divBdr>
    </w:div>
    <w:div w:id="1069112947">
      <w:bodyDiv w:val="1"/>
      <w:marLeft w:val="0"/>
      <w:marRight w:val="0"/>
      <w:marTop w:val="0"/>
      <w:marBottom w:val="0"/>
      <w:divBdr>
        <w:top w:val="none" w:sz="0" w:space="0" w:color="auto"/>
        <w:left w:val="none" w:sz="0" w:space="0" w:color="auto"/>
        <w:bottom w:val="none" w:sz="0" w:space="0" w:color="auto"/>
        <w:right w:val="none" w:sz="0" w:space="0" w:color="auto"/>
      </w:divBdr>
    </w:div>
    <w:div w:id="1113746537">
      <w:bodyDiv w:val="1"/>
      <w:marLeft w:val="0"/>
      <w:marRight w:val="0"/>
      <w:marTop w:val="0"/>
      <w:marBottom w:val="0"/>
      <w:divBdr>
        <w:top w:val="none" w:sz="0" w:space="0" w:color="auto"/>
        <w:left w:val="none" w:sz="0" w:space="0" w:color="auto"/>
        <w:bottom w:val="none" w:sz="0" w:space="0" w:color="auto"/>
        <w:right w:val="none" w:sz="0" w:space="0" w:color="auto"/>
      </w:divBdr>
    </w:div>
    <w:div w:id="1183393791">
      <w:bodyDiv w:val="1"/>
      <w:marLeft w:val="0"/>
      <w:marRight w:val="0"/>
      <w:marTop w:val="0"/>
      <w:marBottom w:val="0"/>
      <w:divBdr>
        <w:top w:val="none" w:sz="0" w:space="0" w:color="auto"/>
        <w:left w:val="none" w:sz="0" w:space="0" w:color="auto"/>
        <w:bottom w:val="none" w:sz="0" w:space="0" w:color="auto"/>
        <w:right w:val="none" w:sz="0" w:space="0" w:color="auto"/>
      </w:divBdr>
    </w:div>
    <w:div w:id="1205403844">
      <w:bodyDiv w:val="1"/>
      <w:marLeft w:val="0"/>
      <w:marRight w:val="0"/>
      <w:marTop w:val="0"/>
      <w:marBottom w:val="0"/>
      <w:divBdr>
        <w:top w:val="none" w:sz="0" w:space="0" w:color="auto"/>
        <w:left w:val="none" w:sz="0" w:space="0" w:color="auto"/>
        <w:bottom w:val="none" w:sz="0" w:space="0" w:color="auto"/>
        <w:right w:val="none" w:sz="0" w:space="0" w:color="auto"/>
      </w:divBdr>
    </w:div>
    <w:div w:id="1384525437">
      <w:bodyDiv w:val="1"/>
      <w:marLeft w:val="0"/>
      <w:marRight w:val="0"/>
      <w:marTop w:val="0"/>
      <w:marBottom w:val="0"/>
      <w:divBdr>
        <w:top w:val="none" w:sz="0" w:space="0" w:color="auto"/>
        <w:left w:val="none" w:sz="0" w:space="0" w:color="auto"/>
        <w:bottom w:val="none" w:sz="0" w:space="0" w:color="auto"/>
        <w:right w:val="none" w:sz="0" w:space="0" w:color="auto"/>
      </w:divBdr>
    </w:div>
    <w:div w:id="1403216796">
      <w:bodyDiv w:val="1"/>
      <w:marLeft w:val="0"/>
      <w:marRight w:val="0"/>
      <w:marTop w:val="0"/>
      <w:marBottom w:val="0"/>
      <w:divBdr>
        <w:top w:val="none" w:sz="0" w:space="0" w:color="auto"/>
        <w:left w:val="none" w:sz="0" w:space="0" w:color="auto"/>
        <w:bottom w:val="none" w:sz="0" w:space="0" w:color="auto"/>
        <w:right w:val="none" w:sz="0" w:space="0" w:color="auto"/>
      </w:divBdr>
    </w:div>
    <w:div w:id="1478183382">
      <w:bodyDiv w:val="1"/>
      <w:marLeft w:val="0"/>
      <w:marRight w:val="0"/>
      <w:marTop w:val="0"/>
      <w:marBottom w:val="0"/>
      <w:divBdr>
        <w:top w:val="none" w:sz="0" w:space="0" w:color="auto"/>
        <w:left w:val="none" w:sz="0" w:space="0" w:color="auto"/>
        <w:bottom w:val="none" w:sz="0" w:space="0" w:color="auto"/>
        <w:right w:val="none" w:sz="0" w:space="0" w:color="auto"/>
      </w:divBdr>
    </w:div>
    <w:div w:id="1503736425">
      <w:bodyDiv w:val="1"/>
      <w:marLeft w:val="0"/>
      <w:marRight w:val="0"/>
      <w:marTop w:val="0"/>
      <w:marBottom w:val="0"/>
      <w:divBdr>
        <w:top w:val="none" w:sz="0" w:space="0" w:color="auto"/>
        <w:left w:val="none" w:sz="0" w:space="0" w:color="auto"/>
        <w:bottom w:val="none" w:sz="0" w:space="0" w:color="auto"/>
        <w:right w:val="none" w:sz="0" w:space="0" w:color="auto"/>
      </w:divBdr>
    </w:div>
    <w:div w:id="1512988448">
      <w:bodyDiv w:val="1"/>
      <w:marLeft w:val="0"/>
      <w:marRight w:val="0"/>
      <w:marTop w:val="0"/>
      <w:marBottom w:val="0"/>
      <w:divBdr>
        <w:top w:val="none" w:sz="0" w:space="0" w:color="auto"/>
        <w:left w:val="none" w:sz="0" w:space="0" w:color="auto"/>
        <w:bottom w:val="none" w:sz="0" w:space="0" w:color="auto"/>
        <w:right w:val="none" w:sz="0" w:space="0" w:color="auto"/>
      </w:divBdr>
    </w:div>
    <w:div w:id="1552619035">
      <w:bodyDiv w:val="1"/>
      <w:marLeft w:val="0"/>
      <w:marRight w:val="0"/>
      <w:marTop w:val="0"/>
      <w:marBottom w:val="0"/>
      <w:divBdr>
        <w:top w:val="none" w:sz="0" w:space="0" w:color="auto"/>
        <w:left w:val="none" w:sz="0" w:space="0" w:color="auto"/>
        <w:bottom w:val="none" w:sz="0" w:space="0" w:color="auto"/>
        <w:right w:val="none" w:sz="0" w:space="0" w:color="auto"/>
      </w:divBdr>
    </w:div>
    <w:div w:id="1709646516">
      <w:bodyDiv w:val="1"/>
      <w:marLeft w:val="0"/>
      <w:marRight w:val="0"/>
      <w:marTop w:val="0"/>
      <w:marBottom w:val="0"/>
      <w:divBdr>
        <w:top w:val="none" w:sz="0" w:space="0" w:color="auto"/>
        <w:left w:val="none" w:sz="0" w:space="0" w:color="auto"/>
        <w:bottom w:val="none" w:sz="0" w:space="0" w:color="auto"/>
        <w:right w:val="none" w:sz="0" w:space="0" w:color="auto"/>
      </w:divBdr>
    </w:div>
    <w:div w:id="1712225709">
      <w:bodyDiv w:val="1"/>
      <w:marLeft w:val="0"/>
      <w:marRight w:val="0"/>
      <w:marTop w:val="0"/>
      <w:marBottom w:val="0"/>
      <w:divBdr>
        <w:top w:val="none" w:sz="0" w:space="0" w:color="auto"/>
        <w:left w:val="none" w:sz="0" w:space="0" w:color="auto"/>
        <w:bottom w:val="none" w:sz="0" w:space="0" w:color="auto"/>
        <w:right w:val="none" w:sz="0" w:space="0" w:color="auto"/>
      </w:divBdr>
    </w:div>
    <w:div w:id="1763452743">
      <w:bodyDiv w:val="1"/>
      <w:marLeft w:val="0"/>
      <w:marRight w:val="0"/>
      <w:marTop w:val="0"/>
      <w:marBottom w:val="0"/>
      <w:divBdr>
        <w:top w:val="none" w:sz="0" w:space="0" w:color="auto"/>
        <w:left w:val="none" w:sz="0" w:space="0" w:color="auto"/>
        <w:bottom w:val="none" w:sz="0" w:space="0" w:color="auto"/>
        <w:right w:val="none" w:sz="0" w:space="0" w:color="auto"/>
      </w:divBdr>
    </w:div>
    <w:div w:id="1779595731">
      <w:bodyDiv w:val="1"/>
      <w:marLeft w:val="0"/>
      <w:marRight w:val="0"/>
      <w:marTop w:val="0"/>
      <w:marBottom w:val="0"/>
      <w:divBdr>
        <w:top w:val="none" w:sz="0" w:space="0" w:color="auto"/>
        <w:left w:val="none" w:sz="0" w:space="0" w:color="auto"/>
        <w:bottom w:val="none" w:sz="0" w:space="0" w:color="auto"/>
        <w:right w:val="none" w:sz="0" w:space="0" w:color="auto"/>
      </w:divBdr>
    </w:div>
    <w:div w:id="1811827385">
      <w:bodyDiv w:val="1"/>
      <w:marLeft w:val="0"/>
      <w:marRight w:val="0"/>
      <w:marTop w:val="0"/>
      <w:marBottom w:val="0"/>
      <w:divBdr>
        <w:top w:val="none" w:sz="0" w:space="0" w:color="auto"/>
        <w:left w:val="none" w:sz="0" w:space="0" w:color="auto"/>
        <w:bottom w:val="none" w:sz="0" w:space="0" w:color="auto"/>
        <w:right w:val="none" w:sz="0" w:space="0" w:color="auto"/>
      </w:divBdr>
    </w:div>
    <w:div w:id="1883783703">
      <w:bodyDiv w:val="1"/>
      <w:marLeft w:val="0"/>
      <w:marRight w:val="0"/>
      <w:marTop w:val="0"/>
      <w:marBottom w:val="0"/>
      <w:divBdr>
        <w:top w:val="none" w:sz="0" w:space="0" w:color="auto"/>
        <w:left w:val="none" w:sz="0" w:space="0" w:color="auto"/>
        <w:bottom w:val="none" w:sz="0" w:space="0" w:color="auto"/>
        <w:right w:val="none" w:sz="0" w:space="0" w:color="auto"/>
      </w:divBdr>
    </w:div>
    <w:div w:id="1934431161">
      <w:bodyDiv w:val="1"/>
      <w:marLeft w:val="0"/>
      <w:marRight w:val="0"/>
      <w:marTop w:val="0"/>
      <w:marBottom w:val="0"/>
      <w:divBdr>
        <w:top w:val="none" w:sz="0" w:space="0" w:color="auto"/>
        <w:left w:val="none" w:sz="0" w:space="0" w:color="auto"/>
        <w:bottom w:val="none" w:sz="0" w:space="0" w:color="auto"/>
        <w:right w:val="none" w:sz="0" w:space="0" w:color="auto"/>
      </w:divBdr>
    </w:div>
    <w:div w:id="1955165344">
      <w:bodyDiv w:val="1"/>
      <w:marLeft w:val="0"/>
      <w:marRight w:val="0"/>
      <w:marTop w:val="0"/>
      <w:marBottom w:val="0"/>
      <w:divBdr>
        <w:top w:val="none" w:sz="0" w:space="0" w:color="auto"/>
        <w:left w:val="none" w:sz="0" w:space="0" w:color="auto"/>
        <w:bottom w:val="none" w:sz="0" w:space="0" w:color="auto"/>
        <w:right w:val="none" w:sz="0" w:space="0" w:color="auto"/>
      </w:divBdr>
      <w:divsChild>
        <w:div w:id="402069273">
          <w:marLeft w:val="0"/>
          <w:marRight w:val="0"/>
          <w:marTop w:val="0"/>
          <w:marBottom w:val="0"/>
          <w:divBdr>
            <w:top w:val="none" w:sz="0" w:space="0" w:color="auto"/>
            <w:left w:val="none" w:sz="0" w:space="0" w:color="auto"/>
            <w:bottom w:val="none" w:sz="0" w:space="0" w:color="auto"/>
            <w:right w:val="none" w:sz="0" w:space="0" w:color="auto"/>
          </w:divBdr>
        </w:div>
        <w:div w:id="826287215">
          <w:marLeft w:val="0"/>
          <w:marRight w:val="0"/>
          <w:marTop w:val="0"/>
          <w:marBottom w:val="0"/>
          <w:divBdr>
            <w:top w:val="none" w:sz="0" w:space="0" w:color="auto"/>
            <w:left w:val="none" w:sz="0" w:space="0" w:color="auto"/>
            <w:bottom w:val="none" w:sz="0" w:space="0" w:color="auto"/>
            <w:right w:val="none" w:sz="0" w:space="0" w:color="auto"/>
          </w:divBdr>
        </w:div>
        <w:div w:id="988434827">
          <w:marLeft w:val="0"/>
          <w:marRight w:val="0"/>
          <w:marTop w:val="0"/>
          <w:marBottom w:val="0"/>
          <w:divBdr>
            <w:top w:val="none" w:sz="0" w:space="0" w:color="auto"/>
            <w:left w:val="none" w:sz="0" w:space="0" w:color="auto"/>
            <w:bottom w:val="none" w:sz="0" w:space="0" w:color="auto"/>
            <w:right w:val="none" w:sz="0" w:space="0" w:color="auto"/>
          </w:divBdr>
        </w:div>
        <w:div w:id="1244953765">
          <w:marLeft w:val="0"/>
          <w:marRight w:val="0"/>
          <w:marTop w:val="0"/>
          <w:marBottom w:val="0"/>
          <w:divBdr>
            <w:top w:val="none" w:sz="0" w:space="0" w:color="auto"/>
            <w:left w:val="none" w:sz="0" w:space="0" w:color="auto"/>
            <w:bottom w:val="none" w:sz="0" w:space="0" w:color="auto"/>
            <w:right w:val="none" w:sz="0" w:space="0" w:color="auto"/>
          </w:divBdr>
        </w:div>
        <w:div w:id="1319773006">
          <w:marLeft w:val="0"/>
          <w:marRight w:val="0"/>
          <w:marTop w:val="0"/>
          <w:marBottom w:val="0"/>
          <w:divBdr>
            <w:top w:val="none" w:sz="0" w:space="0" w:color="auto"/>
            <w:left w:val="none" w:sz="0" w:space="0" w:color="auto"/>
            <w:bottom w:val="none" w:sz="0" w:space="0" w:color="auto"/>
            <w:right w:val="none" w:sz="0" w:space="0" w:color="auto"/>
          </w:divBdr>
        </w:div>
        <w:div w:id="1719207749">
          <w:marLeft w:val="0"/>
          <w:marRight w:val="0"/>
          <w:marTop w:val="0"/>
          <w:marBottom w:val="0"/>
          <w:divBdr>
            <w:top w:val="none" w:sz="0" w:space="0" w:color="auto"/>
            <w:left w:val="none" w:sz="0" w:space="0" w:color="auto"/>
            <w:bottom w:val="none" w:sz="0" w:space="0" w:color="auto"/>
            <w:right w:val="none" w:sz="0" w:space="0" w:color="auto"/>
          </w:divBdr>
        </w:div>
        <w:div w:id="1790732854">
          <w:marLeft w:val="0"/>
          <w:marRight w:val="0"/>
          <w:marTop w:val="0"/>
          <w:marBottom w:val="0"/>
          <w:divBdr>
            <w:top w:val="none" w:sz="0" w:space="0" w:color="auto"/>
            <w:left w:val="none" w:sz="0" w:space="0" w:color="auto"/>
            <w:bottom w:val="none" w:sz="0" w:space="0" w:color="auto"/>
            <w:right w:val="none" w:sz="0" w:space="0" w:color="auto"/>
          </w:divBdr>
        </w:div>
        <w:div w:id="1977367569">
          <w:marLeft w:val="0"/>
          <w:marRight w:val="0"/>
          <w:marTop w:val="0"/>
          <w:marBottom w:val="0"/>
          <w:divBdr>
            <w:top w:val="none" w:sz="0" w:space="0" w:color="auto"/>
            <w:left w:val="none" w:sz="0" w:space="0" w:color="auto"/>
            <w:bottom w:val="none" w:sz="0" w:space="0" w:color="auto"/>
            <w:right w:val="none" w:sz="0" w:space="0" w:color="auto"/>
          </w:divBdr>
        </w:div>
      </w:divsChild>
    </w:div>
    <w:div w:id="2005351270">
      <w:bodyDiv w:val="1"/>
      <w:marLeft w:val="0"/>
      <w:marRight w:val="0"/>
      <w:marTop w:val="0"/>
      <w:marBottom w:val="0"/>
      <w:divBdr>
        <w:top w:val="none" w:sz="0" w:space="0" w:color="auto"/>
        <w:left w:val="none" w:sz="0" w:space="0" w:color="auto"/>
        <w:bottom w:val="none" w:sz="0" w:space="0" w:color="auto"/>
        <w:right w:val="none" w:sz="0" w:space="0" w:color="auto"/>
      </w:divBdr>
    </w:div>
    <w:div w:id="2051761942">
      <w:bodyDiv w:val="1"/>
      <w:marLeft w:val="0"/>
      <w:marRight w:val="0"/>
      <w:marTop w:val="0"/>
      <w:marBottom w:val="0"/>
      <w:divBdr>
        <w:top w:val="none" w:sz="0" w:space="0" w:color="auto"/>
        <w:left w:val="none" w:sz="0" w:space="0" w:color="auto"/>
        <w:bottom w:val="none" w:sz="0" w:space="0" w:color="auto"/>
        <w:right w:val="none" w:sz="0" w:space="0" w:color="auto"/>
      </w:divBdr>
    </w:div>
    <w:div w:id="21212985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texgen.sourceforge.net/api/class_tex_gen_1_1_c_section_power_ellipse.html" TargetMode="External"/><Relationship Id="rId21" Type="http://schemas.openxmlformats.org/officeDocument/2006/relationships/image" Target="media/image10.png"/><Relationship Id="rId42" Type="http://schemas.openxmlformats.org/officeDocument/2006/relationships/hyperlink" Target="http://texgen.sourceforge.net/index.php/Scripting_Create_Models" TargetMode="External"/><Relationship Id="rId47" Type="http://schemas.openxmlformats.org/officeDocument/2006/relationships/image" Target="media/image30.png"/><Relationship Id="rId63" Type="http://schemas.openxmlformats.org/officeDocument/2006/relationships/image" Target="media/image46.png"/><Relationship Id="rId68" Type="http://schemas.openxmlformats.org/officeDocument/2006/relationships/image" Target="media/image51.png"/><Relationship Id="rId2" Type="http://schemas.openxmlformats.org/officeDocument/2006/relationships/numbering" Target="numbering.xml"/><Relationship Id="rId16" Type="http://schemas.openxmlformats.org/officeDocument/2006/relationships/image" Target="media/image5.png"/><Relationship Id="rId29" Type="http://schemas.openxmlformats.org/officeDocument/2006/relationships/image" Target="media/image17.png"/><Relationship Id="rId11" Type="http://schemas.openxmlformats.org/officeDocument/2006/relationships/image" Target="media/image2.png"/><Relationship Id="rId24" Type="http://schemas.openxmlformats.org/officeDocument/2006/relationships/image" Target="media/image13.png"/><Relationship Id="rId32" Type="http://schemas.openxmlformats.org/officeDocument/2006/relationships/image" Target="media/image20.png"/><Relationship Id="rId37" Type="http://schemas.microsoft.com/office/2007/relationships/hdphoto" Target="media/hdphoto1.wdp"/><Relationship Id="rId40" Type="http://schemas.openxmlformats.org/officeDocument/2006/relationships/hyperlink" Target="http://texgen.sourceforge.net/api/class_tex_gen_1_1_c_properties_yarn.html" TargetMode="External"/><Relationship Id="rId45" Type="http://schemas.openxmlformats.org/officeDocument/2006/relationships/image" Target="media/image28.jpeg"/><Relationship Id="rId53" Type="http://schemas.openxmlformats.org/officeDocument/2006/relationships/image" Target="media/image36.png"/><Relationship Id="rId58" Type="http://schemas.openxmlformats.org/officeDocument/2006/relationships/image" Target="media/image41.png"/><Relationship Id="rId66" Type="http://schemas.openxmlformats.org/officeDocument/2006/relationships/image" Target="media/image49.png"/><Relationship Id="rId74" Type="http://schemas.openxmlformats.org/officeDocument/2006/relationships/image" Target="media/image54.png"/><Relationship Id="rId5" Type="http://schemas.openxmlformats.org/officeDocument/2006/relationships/webSettings" Target="webSettings.xml"/><Relationship Id="rId61" Type="http://schemas.openxmlformats.org/officeDocument/2006/relationships/image" Target="media/image44.png"/><Relationship Id="rId19" Type="http://schemas.openxmlformats.org/officeDocument/2006/relationships/image" Target="media/image8.png"/><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26.jpeg"/><Relationship Id="rId48" Type="http://schemas.openxmlformats.org/officeDocument/2006/relationships/image" Target="media/image31.png"/><Relationship Id="rId56" Type="http://schemas.openxmlformats.org/officeDocument/2006/relationships/image" Target="media/image39.png"/><Relationship Id="rId64" Type="http://schemas.openxmlformats.org/officeDocument/2006/relationships/image" Target="media/image47.png"/><Relationship Id="rId69" Type="http://schemas.openxmlformats.org/officeDocument/2006/relationships/image" Target="media/image52.png"/><Relationship Id="rId8" Type="http://schemas.openxmlformats.org/officeDocument/2006/relationships/hyperlink" Target="http://texgen.sourceforge.net" TargetMode="External"/><Relationship Id="rId51" Type="http://schemas.openxmlformats.org/officeDocument/2006/relationships/image" Target="media/image34.png"/><Relationship Id="rId72" Type="http://schemas.openxmlformats.org/officeDocument/2006/relationships/hyperlink" Target="https://diglib.eg.org/handle/10.2312/egst20001029" TargetMode="External"/><Relationship Id="rId3" Type="http://schemas.openxmlformats.org/officeDocument/2006/relationships/styles" Target="styles.xml"/><Relationship Id="rId12" Type="http://schemas.openxmlformats.org/officeDocument/2006/relationships/hyperlink" Target="http://texgen.sourceforge.net/index.php/Scripting_Guide" TargetMode="External"/><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1.png"/><Relationship Id="rId38" Type="http://schemas.openxmlformats.org/officeDocument/2006/relationships/hyperlink" Target="http://texgen.sourceforge.net/api/class_tex_gen_1_1_c_properties.html" TargetMode="External"/><Relationship Id="rId46" Type="http://schemas.openxmlformats.org/officeDocument/2006/relationships/image" Target="media/image29.png"/><Relationship Id="rId59" Type="http://schemas.openxmlformats.org/officeDocument/2006/relationships/image" Target="media/image42.png"/><Relationship Id="rId67" Type="http://schemas.openxmlformats.org/officeDocument/2006/relationships/image" Target="media/image50.png"/><Relationship Id="rId20" Type="http://schemas.openxmlformats.org/officeDocument/2006/relationships/image" Target="media/image9.png"/><Relationship Id="rId41" Type="http://schemas.openxmlformats.org/officeDocument/2006/relationships/image" Target="media/image25.png"/><Relationship Id="rId54" Type="http://schemas.openxmlformats.org/officeDocument/2006/relationships/image" Target="media/image37.png"/><Relationship Id="rId62" Type="http://schemas.openxmlformats.org/officeDocument/2006/relationships/image" Target="media/image45.png"/><Relationship Id="rId70" Type="http://schemas.openxmlformats.org/officeDocument/2006/relationships/hyperlink" Target="http://www.cs.jhu.edu/~misha/Fall07/Papers/Taubin00.pdf" TargetMode="External"/><Relationship Id="rId75"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6.png"/><Relationship Id="rId36" Type="http://schemas.openxmlformats.org/officeDocument/2006/relationships/image" Target="media/image24.jpeg"/><Relationship Id="rId49" Type="http://schemas.openxmlformats.org/officeDocument/2006/relationships/image" Target="media/image32.png"/><Relationship Id="rId57" Type="http://schemas.openxmlformats.org/officeDocument/2006/relationships/image" Target="media/image40.png"/><Relationship Id="rId10" Type="http://schemas.openxmlformats.org/officeDocument/2006/relationships/image" Target="media/image1.png"/><Relationship Id="rId31" Type="http://schemas.openxmlformats.org/officeDocument/2006/relationships/image" Target="media/image19.png"/><Relationship Id="rId44" Type="http://schemas.openxmlformats.org/officeDocument/2006/relationships/image" Target="media/image27.jpeg"/><Relationship Id="rId52" Type="http://schemas.openxmlformats.org/officeDocument/2006/relationships/image" Target="media/image35.png"/><Relationship Id="rId60" Type="http://schemas.openxmlformats.org/officeDocument/2006/relationships/image" Target="media/image43.png"/><Relationship Id="rId65" Type="http://schemas.openxmlformats.org/officeDocument/2006/relationships/image" Target="media/image48.png"/><Relationship Id="rId73" Type="http://schemas.openxmlformats.org/officeDocument/2006/relationships/image" Target="media/image53.png"/><Relationship Id="rId4" Type="http://schemas.openxmlformats.org/officeDocument/2006/relationships/settings" Target="settings.xml"/><Relationship Id="rId9" Type="http://schemas.openxmlformats.org/officeDocument/2006/relationships/hyperlink" Target="https://github.com/louisepb/TexGen" TargetMode="External"/><Relationship Id="rId13" Type="http://schemas.openxmlformats.org/officeDocument/2006/relationships/footer" Target="footer1.xml"/><Relationship Id="rId18" Type="http://schemas.openxmlformats.org/officeDocument/2006/relationships/image" Target="media/image7.png"/><Relationship Id="rId39" Type="http://schemas.openxmlformats.org/officeDocument/2006/relationships/hyperlink" Target="http://texgen.sourceforge.net/api/class_tex_gen_1_1_c_properties_yarn.html" TargetMode="External"/><Relationship Id="rId34" Type="http://schemas.openxmlformats.org/officeDocument/2006/relationships/image" Target="media/image22.png"/><Relationship Id="rId50" Type="http://schemas.openxmlformats.org/officeDocument/2006/relationships/image" Target="media/image33.png"/><Relationship Id="rId55" Type="http://schemas.openxmlformats.org/officeDocument/2006/relationships/image" Target="media/image38.png"/><Relationship Id="rId76"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hyperlink" Target="https://diglib.eg.org/handle/10.2312/egst20001029" TargetMode="External"/></Relationships>
</file>

<file path=word/_rels/footnotes.xml.rels><?xml version="1.0" encoding="UTF-8" standalone="yes"?>
<Relationships xmlns="http://schemas.openxmlformats.org/package/2006/relationships"><Relationship Id="rId2" Type="http://schemas.openxmlformats.org/officeDocument/2006/relationships/hyperlink" Target="http://web.mit.edu/calculix_v2.7/CalculiX/ccx_2.7/doc/ccx/node26.html" TargetMode="External"/><Relationship Id="rId1" Type="http://schemas.openxmlformats.org/officeDocument/2006/relationships/hyperlink" Target="http://web.mit.edu/calculix_v2.7/CalculiX/ccx_2.7/doc/ccx/node27.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CD7A99A-D300-460B-BD6E-ED2DDE028D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9</TotalTime>
  <Pages>1</Pages>
  <Words>15068</Words>
  <Characters>85888</Characters>
  <Application>Microsoft Office Word</Application>
  <DocSecurity>0</DocSecurity>
  <Lines>715</Lines>
  <Paragraphs>201</Paragraphs>
  <ScaleCrop>false</ScaleCrop>
  <HeadingPairs>
    <vt:vector size="2" baseType="variant">
      <vt:variant>
        <vt:lpstr>Title</vt:lpstr>
      </vt:variant>
      <vt:variant>
        <vt:i4>1</vt:i4>
      </vt:variant>
    </vt:vector>
  </HeadingPairs>
  <TitlesOfParts>
    <vt:vector size="1" baseType="lpstr">
      <vt:lpstr/>
    </vt:vector>
  </TitlesOfParts>
  <Company>University Of Nottingham</Company>
  <LinksUpToDate>false</LinksUpToDate>
  <CharactersWithSpaces>1007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ommer Frank</dc:creator>
  <cp:keywords/>
  <dc:description/>
  <cp:lastModifiedBy>Louise Brown</cp:lastModifiedBy>
  <cp:revision>16</cp:revision>
  <cp:lastPrinted>2021-07-08T15:04:00Z</cp:lastPrinted>
  <dcterms:created xsi:type="dcterms:W3CDTF">2021-02-11T14:44:00Z</dcterms:created>
  <dcterms:modified xsi:type="dcterms:W3CDTF">2021-07-08T15:07:00Z</dcterms:modified>
</cp:coreProperties>
</file>